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2C794E" w14:textId="174E79D8" w:rsidR="24A16006" w:rsidRPr="00320859" w:rsidRDefault="24A16006" w:rsidP="00320859">
      <w:pPr>
        <w:spacing w:line="480" w:lineRule="auto"/>
        <w:jc w:val="center"/>
        <w:rPr>
          <w:rFonts w:ascii="Arial" w:hAnsi="Arial" w:cs="Arial"/>
          <w:b/>
          <w:bCs/>
          <w:color w:val="000000" w:themeColor="text1"/>
          <w:sz w:val="28"/>
          <w:szCs w:val="28"/>
        </w:rPr>
      </w:pPr>
      <w:r w:rsidRPr="00320859">
        <w:rPr>
          <w:rStyle w:val="normaltextrun"/>
          <w:rFonts w:ascii="Arial" w:hAnsi="Arial" w:cs="Arial"/>
          <w:b/>
          <w:bCs/>
          <w:color w:val="000000" w:themeColor="text1"/>
          <w:sz w:val="28"/>
          <w:szCs w:val="28"/>
        </w:rPr>
        <w:t>Supplementary Materials for </w:t>
      </w:r>
    </w:p>
    <w:p w14:paraId="233A6BD0" w14:textId="4213F716" w:rsidR="24A16006" w:rsidRPr="009E4607" w:rsidRDefault="24A16006" w:rsidP="00320859">
      <w:pPr>
        <w:spacing w:line="480" w:lineRule="auto"/>
        <w:rPr>
          <w:rFonts w:ascii="Arial" w:hAnsi="Arial" w:cs="Arial"/>
          <w:color w:val="000000" w:themeColor="text1"/>
        </w:rPr>
      </w:pPr>
      <w:r w:rsidRPr="009E4607">
        <w:rPr>
          <w:rStyle w:val="eop"/>
          <w:rFonts w:ascii="Arial" w:hAnsi="Arial" w:cs="Arial"/>
          <w:color w:val="000000" w:themeColor="text1"/>
        </w:rPr>
        <w:t> </w:t>
      </w:r>
    </w:p>
    <w:p w14:paraId="5D5EEF6F" w14:textId="144596A0" w:rsidR="00774C28" w:rsidRDefault="00177B11" w:rsidP="00320859">
      <w:pPr>
        <w:pStyle w:val="paragraph"/>
        <w:spacing w:before="0" w:beforeAutospacing="0" w:after="0" w:afterAutospacing="0" w:line="480" w:lineRule="auto"/>
        <w:textAlignment w:val="baseline"/>
        <w:rPr>
          <w:rFonts w:ascii="Segoe UI" w:hAnsi="Segoe UI" w:cs="Segoe UI"/>
          <w:sz w:val="18"/>
          <w:szCs w:val="18"/>
        </w:rPr>
      </w:pPr>
      <w:r>
        <w:rPr>
          <w:rStyle w:val="normaltextrun"/>
          <w:rFonts w:ascii="Arial" w:eastAsiaTheme="majorEastAsia" w:hAnsi="Arial" w:cs="Arial"/>
        </w:rPr>
        <w:t xml:space="preserve">Influenza </w:t>
      </w:r>
      <w:r>
        <w:rPr>
          <w:rStyle w:val="normaltextrun"/>
          <w:rFonts w:ascii="Arial" w:eastAsiaTheme="majorEastAsia" w:hAnsi="Arial" w:cs="Arial"/>
        </w:rPr>
        <w:t>A</w:t>
      </w:r>
      <w:r w:rsidR="00774C28">
        <w:rPr>
          <w:rStyle w:val="normaltextrun"/>
          <w:rFonts w:ascii="Arial" w:eastAsiaTheme="majorEastAsia" w:hAnsi="Arial" w:cs="Arial"/>
        </w:rPr>
        <w:t>(H5N1) viruses isolated from dairy cattle demonstrate high virulence in laboratory models, but retain avian virus-like properties</w:t>
      </w:r>
      <w:r w:rsidR="00774C28">
        <w:rPr>
          <w:rStyle w:val="eop"/>
          <w:rFonts w:ascii="Arial" w:eastAsiaTheme="majorEastAsia" w:hAnsi="Arial" w:cs="Arial"/>
        </w:rPr>
        <w:t> </w:t>
      </w:r>
    </w:p>
    <w:p w14:paraId="1E145B27" w14:textId="77777777" w:rsidR="00774C28" w:rsidRDefault="00774C28" w:rsidP="00320859">
      <w:pPr>
        <w:pStyle w:val="paragraph"/>
        <w:spacing w:before="0" w:beforeAutospacing="0" w:after="0" w:afterAutospacing="0" w:line="480" w:lineRule="auto"/>
        <w:textAlignment w:val="baseline"/>
        <w:rPr>
          <w:rFonts w:ascii="Segoe UI" w:hAnsi="Segoe UI" w:cs="Segoe UI"/>
          <w:sz w:val="18"/>
          <w:szCs w:val="18"/>
        </w:rPr>
      </w:pPr>
      <w:r>
        <w:rPr>
          <w:rStyle w:val="eop"/>
          <w:rFonts w:ascii="Arial" w:eastAsiaTheme="majorEastAsia" w:hAnsi="Arial" w:cs="Arial"/>
        </w:rPr>
        <w:t> </w:t>
      </w:r>
    </w:p>
    <w:p w14:paraId="25B5BC8E" w14:textId="77777777" w:rsidR="00F94C2C" w:rsidRPr="007A1589" w:rsidRDefault="00F94C2C" w:rsidP="00F94C2C">
      <w:pPr>
        <w:spacing w:line="480" w:lineRule="auto"/>
        <w:rPr>
          <w:rFonts w:ascii="Arial" w:hAnsi="Arial" w:cs="Arial"/>
        </w:rPr>
      </w:pPr>
      <w:r w:rsidRPr="007A1589">
        <w:rPr>
          <w:rFonts w:ascii="Arial" w:hAnsi="Arial" w:cs="Arial"/>
          <w:b/>
          <w:bCs/>
        </w:rPr>
        <w:t>AUTHORS</w:t>
      </w:r>
      <w:r w:rsidRPr="007A1589">
        <w:rPr>
          <w:rFonts w:ascii="Arial" w:hAnsi="Arial" w:cs="Arial"/>
        </w:rPr>
        <w:t>: Thomas P. Fabrizio</w:t>
      </w:r>
      <w:r w:rsidRPr="007A1589">
        <w:rPr>
          <w:rFonts w:ascii="Arial" w:hAnsi="Arial" w:cs="Arial"/>
          <w:vertAlign w:val="superscript"/>
        </w:rPr>
        <w:t>1</w:t>
      </w:r>
      <w:r w:rsidRPr="007A1589">
        <w:rPr>
          <w:rFonts w:ascii="Arial" w:hAnsi="Arial" w:cs="Arial"/>
        </w:rPr>
        <w:t>, Ahmed Kandeil</w:t>
      </w:r>
      <w:r w:rsidRPr="007A1589">
        <w:rPr>
          <w:rFonts w:ascii="Arial" w:hAnsi="Arial" w:cs="Arial"/>
          <w:vertAlign w:val="superscript"/>
        </w:rPr>
        <w:t>1,2</w:t>
      </w:r>
      <w:r w:rsidRPr="007A1589">
        <w:rPr>
          <w:rFonts w:ascii="Arial" w:hAnsi="Arial" w:cs="Arial"/>
        </w:rPr>
        <w:t>, Walter Harrington</w:t>
      </w:r>
      <w:r w:rsidRPr="007A1589">
        <w:rPr>
          <w:rFonts w:ascii="Arial" w:hAnsi="Arial" w:cs="Arial"/>
          <w:vertAlign w:val="superscript"/>
        </w:rPr>
        <w:t>1</w:t>
      </w:r>
      <w:r w:rsidRPr="007A1589">
        <w:rPr>
          <w:rFonts w:ascii="Arial" w:hAnsi="Arial" w:cs="Arial"/>
        </w:rPr>
        <w:t>, Jeremy C. Jones</w:t>
      </w:r>
      <w:r w:rsidRPr="007A1589">
        <w:rPr>
          <w:rFonts w:ascii="Arial" w:hAnsi="Arial" w:cs="Arial"/>
          <w:vertAlign w:val="superscript"/>
        </w:rPr>
        <w:t>1</w:t>
      </w:r>
      <w:r w:rsidRPr="007A1589">
        <w:rPr>
          <w:rFonts w:ascii="Arial" w:hAnsi="Arial" w:cs="Arial"/>
        </w:rPr>
        <w:t>, Trushar Jeevan</w:t>
      </w:r>
      <w:r w:rsidRPr="007A1589">
        <w:rPr>
          <w:rFonts w:ascii="Arial" w:hAnsi="Arial" w:cs="Arial"/>
          <w:vertAlign w:val="superscript"/>
        </w:rPr>
        <w:t>1</w:t>
      </w:r>
      <w:r w:rsidRPr="007A1589">
        <w:rPr>
          <w:rFonts w:ascii="Arial" w:hAnsi="Arial" w:cs="Arial"/>
        </w:rPr>
        <w:t>, Konstantin Andreev</w:t>
      </w:r>
      <w:r w:rsidRPr="007A1589">
        <w:rPr>
          <w:rFonts w:ascii="Arial" w:hAnsi="Arial" w:cs="Arial"/>
          <w:vertAlign w:val="superscript"/>
        </w:rPr>
        <w:t>1</w:t>
      </w:r>
      <w:r w:rsidRPr="007A1589">
        <w:rPr>
          <w:rFonts w:ascii="Arial" w:hAnsi="Arial" w:cs="Arial"/>
        </w:rPr>
        <w:t>, Patrick Seiler</w:t>
      </w:r>
      <w:r w:rsidRPr="007A1589">
        <w:rPr>
          <w:rFonts w:ascii="Arial" w:hAnsi="Arial" w:cs="Arial"/>
          <w:vertAlign w:val="superscript"/>
        </w:rPr>
        <w:t>1</w:t>
      </w:r>
      <w:r w:rsidRPr="007A1589">
        <w:rPr>
          <w:rFonts w:ascii="Arial" w:hAnsi="Arial" w:cs="Arial"/>
        </w:rPr>
        <w:t>, Jonathan Fogo</w:t>
      </w:r>
      <w:r w:rsidRPr="007A1589">
        <w:rPr>
          <w:rFonts w:ascii="Arial" w:hAnsi="Arial" w:cs="Arial"/>
          <w:vertAlign w:val="superscript"/>
        </w:rPr>
        <w:t>1</w:t>
      </w:r>
      <w:r w:rsidRPr="007A1589">
        <w:rPr>
          <w:rFonts w:ascii="Arial" w:hAnsi="Arial" w:cs="Arial"/>
        </w:rPr>
        <w:t>, Morgan L. Davis</w:t>
      </w:r>
      <w:r w:rsidRPr="007A1589">
        <w:rPr>
          <w:rFonts w:ascii="Arial" w:hAnsi="Arial" w:cs="Arial"/>
          <w:vertAlign w:val="superscript"/>
        </w:rPr>
        <w:t>1</w:t>
      </w:r>
      <w:r w:rsidRPr="007A1589">
        <w:rPr>
          <w:rFonts w:ascii="Arial" w:hAnsi="Arial" w:cs="Arial"/>
        </w:rPr>
        <w:t>, Jeri Carol Crumpton</w:t>
      </w:r>
      <w:r w:rsidRPr="007A1589">
        <w:rPr>
          <w:rFonts w:ascii="Arial" w:hAnsi="Arial" w:cs="Arial"/>
          <w:vertAlign w:val="superscript"/>
        </w:rPr>
        <w:t>1</w:t>
      </w:r>
      <w:r w:rsidRPr="007A1589">
        <w:rPr>
          <w:rFonts w:ascii="Arial" w:hAnsi="Arial" w:cs="Arial"/>
        </w:rPr>
        <w:t>, John Franks</w:t>
      </w:r>
      <w:r w:rsidRPr="007A1589">
        <w:rPr>
          <w:rFonts w:ascii="Arial" w:hAnsi="Arial" w:cs="Arial"/>
          <w:vertAlign w:val="superscript"/>
        </w:rPr>
        <w:t>1</w:t>
      </w:r>
      <w:r w:rsidRPr="007A1589">
        <w:rPr>
          <w:rFonts w:ascii="Arial" w:hAnsi="Arial" w:cs="Arial"/>
        </w:rPr>
        <w:t>, Jennifer DeBeauchamp</w:t>
      </w:r>
      <w:r w:rsidRPr="007A1589">
        <w:rPr>
          <w:rFonts w:ascii="Arial" w:hAnsi="Arial" w:cs="Arial"/>
          <w:vertAlign w:val="superscript"/>
        </w:rPr>
        <w:t>1</w:t>
      </w:r>
      <w:r w:rsidRPr="007A1589">
        <w:rPr>
          <w:rFonts w:ascii="Arial" w:hAnsi="Arial" w:cs="Arial"/>
        </w:rPr>
        <w:t>, Peter Vogel</w:t>
      </w:r>
      <w:r w:rsidRPr="007A1589">
        <w:rPr>
          <w:rFonts w:ascii="Arial" w:hAnsi="Arial" w:cs="Arial"/>
          <w:vertAlign w:val="superscript"/>
        </w:rPr>
        <w:t>3</w:t>
      </w:r>
      <w:r w:rsidRPr="007A1589">
        <w:rPr>
          <w:rFonts w:ascii="Arial" w:hAnsi="Arial" w:cs="Arial"/>
        </w:rPr>
        <w:t xml:space="preserve">, </w:t>
      </w:r>
      <w:bookmarkStart w:id="0" w:name="_Hlk185586712"/>
      <w:r w:rsidRPr="007A1589">
        <w:rPr>
          <w:rFonts w:ascii="Arial" w:hAnsi="Arial" w:cs="Arial"/>
        </w:rPr>
        <w:t>C. Scanlon Daniels</w:t>
      </w:r>
      <w:r w:rsidRPr="007A1589">
        <w:rPr>
          <w:rFonts w:ascii="Arial" w:hAnsi="Arial" w:cs="Arial"/>
          <w:vertAlign w:val="superscript"/>
        </w:rPr>
        <w:t>4</w:t>
      </w:r>
      <w:bookmarkEnd w:id="0"/>
      <w:r w:rsidRPr="007A1589">
        <w:rPr>
          <w:rFonts w:ascii="Arial" w:hAnsi="Arial" w:cs="Arial"/>
        </w:rPr>
        <w:t>, Rebecca L. Poulson</w:t>
      </w:r>
      <w:r w:rsidRPr="007A1589">
        <w:rPr>
          <w:rFonts w:ascii="Arial" w:hAnsi="Arial" w:cs="Arial"/>
          <w:vertAlign w:val="superscript"/>
        </w:rPr>
        <w:t>5</w:t>
      </w:r>
      <w:r w:rsidRPr="007A1589">
        <w:rPr>
          <w:rFonts w:ascii="Arial" w:hAnsi="Arial" w:cs="Arial"/>
        </w:rPr>
        <w:t>, Andrew S. Bowman</w:t>
      </w:r>
      <w:r w:rsidRPr="007A1589">
        <w:rPr>
          <w:rFonts w:ascii="Arial" w:hAnsi="Arial" w:cs="Arial"/>
          <w:vertAlign w:val="superscript"/>
        </w:rPr>
        <w:t>6</w:t>
      </w:r>
      <w:r w:rsidRPr="007A1589">
        <w:rPr>
          <w:rFonts w:ascii="Arial" w:hAnsi="Arial" w:cs="Arial"/>
        </w:rPr>
        <w:t>, Elena A. Govorkova</w:t>
      </w:r>
      <w:r w:rsidRPr="007A1589">
        <w:rPr>
          <w:rFonts w:ascii="Arial" w:hAnsi="Arial" w:cs="Arial"/>
          <w:vertAlign w:val="superscript"/>
        </w:rPr>
        <w:t>1</w:t>
      </w:r>
      <w:r w:rsidRPr="007A1589">
        <w:rPr>
          <w:rFonts w:ascii="Arial" w:hAnsi="Arial" w:cs="Arial"/>
        </w:rPr>
        <w:t>, Richard J. Webby</w:t>
      </w:r>
      <w:r w:rsidRPr="007A1589">
        <w:rPr>
          <w:rFonts w:ascii="Arial" w:hAnsi="Arial" w:cs="Arial"/>
          <w:vertAlign w:val="superscript"/>
        </w:rPr>
        <w:t>1</w:t>
      </w:r>
    </w:p>
    <w:p w14:paraId="7B380F47" w14:textId="77777777" w:rsidR="009E4607" w:rsidRPr="00C211B2" w:rsidRDefault="009E4607" w:rsidP="00320859">
      <w:pPr>
        <w:spacing w:line="480" w:lineRule="auto"/>
        <w:rPr>
          <w:rFonts w:ascii="Arial" w:hAnsi="Arial" w:cs="Arial"/>
          <w:sz w:val="22"/>
          <w:szCs w:val="22"/>
        </w:rPr>
      </w:pPr>
    </w:p>
    <w:p w14:paraId="4AFBBE42" w14:textId="6E4613DD" w:rsidR="24A16006" w:rsidRPr="00C211B2" w:rsidRDefault="24A16006" w:rsidP="00320859">
      <w:pPr>
        <w:spacing w:line="480" w:lineRule="auto"/>
        <w:jc w:val="center"/>
        <w:rPr>
          <w:color w:val="000000" w:themeColor="text1"/>
          <w:sz w:val="22"/>
          <w:szCs w:val="22"/>
        </w:rPr>
      </w:pPr>
    </w:p>
    <w:p w14:paraId="72948AFB" w14:textId="77777777" w:rsidR="00427221" w:rsidRPr="00C211B2" w:rsidRDefault="00427221" w:rsidP="00320859">
      <w:pPr>
        <w:spacing w:line="480" w:lineRule="auto"/>
        <w:jc w:val="center"/>
        <w:rPr>
          <w:color w:val="000000" w:themeColor="text1"/>
          <w:sz w:val="22"/>
          <w:szCs w:val="22"/>
        </w:rPr>
      </w:pPr>
    </w:p>
    <w:p w14:paraId="455B2A40" w14:textId="77777777" w:rsidR="00427221" w:rsidRPr="00C211B2" w:rsidRDefault="00427221" w:rsidP="00320859">
      <w:pPr>
        <w:spacing w:line="480" w:lineRule="auto"/>
        <w:jc w:val="center"/>
        <w:rPr>
          <w:color w:val="000000" w:themeColor="text1"/>
          <w:sz w:val="22"/>
          <w:szCs w:val="22"/>
        </w:rPr>
      </w:pPr>
    </w:p>
    <w:p w14:paraId="06140F7D" w14:textId="171C5324" w:rsidR="24A16006" w:rsidRPr="00C211B2" w:rsidRDefault="24A16006" w:rsidP="00320859">
      <w:pPr>
        <w:spacing w:line="480" w:lineRule="auto"/>
        <w:rPr>
          <w:rFonts w:ascii="Arial" w:hAnsi="Arial" w:cs="Arial"/>
          <w:color w:val="000000" w:themeColor="text1"/>
          <w:sz w:val="22"/>
          <w:szCs w:val="22"/>
        </w:rPr>
      </w:pPr>
      <w:r w:rsidRPr="00C211B2">
        <w:rPr>
          <w:rStyle w:val="normaltextrun"/>
          <w:rFonts w:ascii="Arial" w:hAnsi="Arial" w:cs="Arial"/>
          <w:color w:val="000000" w:themeColor="text1"/>
          <w:sz w:val="22"/>
          <w:szCs w:val="22"/>
        </w:rPr>
        <w:t xml:space="preserve">Correspondence to: </w:t>
      </w:r>
      <w:hyperlink r:id="rId6" w:history="1">
        <w:r w:rsidRPr="00C211B2">
          <w:rPr>
            <w:rStyle w:val="Hyperlink"/>
            <w:rFonts w:ascii="Arial" w:hAnsi="Arial" w:cs="Arial"/>
            <w:sz w:val="22"/>
            <w:szCs w:val="22"/>
          </w:rPr>
          <w:t>richard.webby@stjude.org</w:t>
        </w:r>
      </w:hyperlink>
      <w:r w:rsidRPr="00C211B2">
        <w:rPr>
          <w:rStyle w:val="normaltextrun"/>
          <w:rFonts w:ascii="Arial" w:hAnsi="Arial" w:cs="Arial"/>
          <w:color w:val="000000" w:themeColor="text1"/>
          <w:sz w:val="22"/>
          <w:szCs w:val="22"/>
        </w:rPr>
        <w:t xml:space="preserve"> </w:t>
      </w:r>
    </w:p>
    <w:p w14:paraId="4C26040D" w14:textId="144B195D" w:rsidR="244F3A0E" w:rsidRPr="00C211B2" w:rsidRDefault="244F3A0E" w:rsidP="00320859">
      <w:pPr>
        <w:spacing w:line="480" w:lineRule="auto"/>
        <w:jc w:val="center"/>
        <w:rPr>
          <w:color w:val="000000" w:themeColor="text1"/>
          <w:sz w:val="22"/>
          <w:szCs w:val="22"/>
        </w:rPr>
      </w:pPr>
    </w:p>
    <w:p w14:paraId="76D32C2D" w14:textId="2601BBDB" w:rsidR="24A16006" w:rsidRPr="00C211B2" w:rsidRDefault="24A16006" w:rsidP="00320859">
      <w:pPr>
        <w:spacing w:line="480" w:lineRule="auto"/>
        <w:rPr>
          <w:color w:val="000000" w:themeColor="text1"/>
          <w:sz w:val="22"/>
          <w:szCs w:val="22"/>
        </w:rPr>
      </w:pPr>
      <w:r w:rsidRPr="00C211B2">
        <w:rPr>
          <w:rStyle w:val="eop"/>
          <w:color w:val="000000" w:themeColor="text1"/>
          <w:sz w:val="22"/>
          <w:szCs w:val="22"/>
        </w:rPr>
        <w:t> </w:t>
      </w:r>
    </w:p>
    <w:p w14:paraId="05515972" w14:textId="29D7BF9E" w:rsidR="24A16006" w:rsidRPr="00C211B2" w:rsidRDefault="24A16006" w:rsidP="00320859">
      <w:pPr>
        <w:spacing w:line="480" w:lineRule="auto"/>
        <w:rPr>
          <w:color w:val="000000" w:themeColor="text1"/>
          <w:sz w:val="22"/>
          <w:szCs w:val="22"/>
        </w:rPr>
      </w:pPr>
      <w:r w:rsidRPr="00C211B2">
        <w:rPr>
          <w:rStyle w:val="eop"/>
          <w:color w:val="000000" w:themeColor="text1"/>
          <w:sz w:val="22"/>
          <w:szCs w:val="22"/>
        </w:rPr>
        <w:t> </w:t>
      </w:r>
    </w:p>
    <w:p w14:paraId="0A506CB8" w14:textId="6DBB48BD" w:rsidR="24A16006" w:rsidRPr="006528C9" w:rsidRDefault="24A16006" w:rsidP="00320859">
      <w:pPr>
        <w:spacing w:line="480" w:lineRule="auto"/>
        <w:rPr>
          <w:rFonts w:ascii="Arial" w:hAnsi="Arial" w:cs="Arial"/>
          <w:color w:val="000000" w:themeColor="text1"/>
          <w:sz w:val="22"/>
          <w:szCs w:val="22"/>
        </w:rPr>
      </w:pPr>
      <w:r w:rsidRPr="006528C9">
        <w:rPr>
          <w:rStyle w:val="normaltextrun"/>
          <w:rFonts w:ascii="Arial" w:hAnsi="Arial" w:cs="Arial"/>
          <w:b/>
          <w:bCs/>
          <w:color w:val="000000" w:themeColor="text1"/>
          <w:sz w:val="22"/>
          <w:szCs w:val="22"/>
        </w:rPr>
        <w:t>This file includes:</w:t>
      </w:r>
      <w:r w:rsidRPr="006528C9">
        <w:rPr>
          <w:rStyle w:val="eop"/>
          <w:rFonts w:ascii="Arial" w:hAnsi="Arial" w:cs="Arial"/>
          <w:color w:val="000000" w:themeColor="text1"/>
          <w:sz w:val="22"/>
          <w:szCs w:val="22"/>
        </w:rPr>
        <w:t> </w:t>
      </w:r>
    </w:p>
    <w:p w14:paraId="30B4F3B6" w14:textId="0F1DC013" w:rsidR="24A16006" w:rsidRPr="006528C9" w:rsidRDefault="24A16006" w:rsidP="006528C9">
      <w:pPr>
        <w:spacing w:line="480" w:lineRule="auto"/>
        <w:rPr>
          <w:rFonts w:ascii="Arial" w:hAnsi="Arial" w:cs="Arial"/>
          <w:color w:val="000000" w:themeColor="text1"/>
          <w:sz w:val="22"/>
          <w:szCs w:val="22"/>
        </w:rPr>
      </w:pPr>
      <w:r w:rsidRPr="006528C9">
        <w:rPr>
          <w:rStyle w:val="eop"/>
          <w:rFonts w:ascii="Arial" w:hAnsi="Arial" w:cs="Arial"/>
          <w:color w:val="000000" w:themeColor="text1"/>
          <w:sz w:val="22"/>
          <w:szCs w:val="22"/>
        </w:rPr>
        <w:t> </w:t>
      </w:r>
      <w:r w:rsidR="006528C9">
        <w:rPr>
          <w:rStyle w:val="eop"/>
          <w:rFonts w:ascii="Arial" w:hAnsi="Arial" w:cs="Arial"/>
          <w:color w:val="000000" w:themeColor="text1"/>
          <w:sz w:val="22"/>
          <w:szCs w:val="22"/>
        </w:rPr>
        <w:tab/>
      </w:r>
      <w:r w:rsidRPr="006528C9">
        <w:rPr>
          <w:rFonts w:ascii="Arial" w:hAnsi="Arial" w:cs="Arial"/>
          <w:color w:val="000000" w:themeColor="text1"/>
          <w:sz w:val="22"/>
          <w:szCs w:val="22"/>
        </w:rPr>
        <w:t>Supplementary Fig</w:t>
      </w:r>
      <w:r w:rsidR="009324B3" w:rsidRPr="006528C9">
        <w:rPr>
          <w:rFonts w:ascii="Arial" w:hAnsi="Arial" w:cs="Arial"/>
          <w:color w:val="000000" w:themeColor="text1"/>
          <w:sz w:val="22"/>
          <w:szCs w:val="22"/>
        </w:rPr>
        <w:t>ures</w:t>
      </w:r>
      <w:r w:rsidRPr="006528C9">
        <w:rPr>
          <w:rFonts w:ascii="Arial" w:hAnsi="Arial" w:cs="Arial"/>
          <w:color w:val="000000" w:themeColor="text1"/>
          <w:sz w:val="22"/>
          <w:szCs w:val="22"/>
        </w:rPr>
        <w:t xml:space="preserve"> 1</w:t>
      </w:r>
      <w:r w:rsidR="001A14E9" w:rsidRPr="006528C9">
        <w:rPr>
          <w:rFonts w:ascii="Arial" w:hAnsi="Arial" w:cs="Arial"/>
          <w:color w:val="000000" w:themeColor="text1"/>
          <w:sz w:val="22"/>
          <w:szCs w:val="22"/>
        </w:rPr>
        <w:t xml:space="preserve"> and 2</w:t>
      </w:r>
      <w:r w:rsidRPr="006528C9">
        <w:rPr>
          <w:rFonts w:ascii="Arial" w:hAnsi="Arial" w:cs="Arial"/>
          <w:color w:val="000000" w:themeColor="text1"/>
          <w:sz w:val="22"/>
          <w:szCs w:val="22"/>
        </w:rPr>
        <w:t> </w:t>
      </w:r>
    </w:p>
    <w:p w14:paraId="258DD137" w14:textId="3B2A3157" w:rsidR="24A16006" w:rsidRPr="006528C9" w:rsidRDefault="24A16006" w:rsidP="00320859">
      <w:pPr>
        <w:pStyle w:val="paragraph"/>
        <w:spacing w:before="0" w:beforeAutospacing="0" w:after="0" w:afterAutospacing="0" w:line="480" w:lineRule="auto"/>
        <w:ind w:left="720"/>
        <w:rPr>
          <w:rFonts w:ascii="Arial" w:hAnsi="Arial" w:cs="Arial"/>
          <w:color w:val="000000" w:themeColor="text1"/>
          <w:sz w:val="22"/>
          <w:szCs w:val="22"/>
        </w:rPr>
      </w:pPr>
      <w:r w:rsidRPr="006528C9">
        <w:rPr>
          <w:rFonts w:ascii="Arial" w:hAnsi="Arial" w:cs="Arial"/>
          <w:color w:val="000000" w:themeColor="text1"/>
          <w:sz w:val="22"/>
          <w:szCs w:val="22"/>
        </w:rPr>
        <w:t xml:space="preserve">Supplementary Tables 1 to </w:t>
      </w:r>
      <w:r w:rsidR="009641D8">
        <w:rPr>
          <w:rFonts w:ascii="Arial" w:hAnsi="Arial" w:cs="Arial"/>
          <w:color w:val="000000" w:themeColor="text1"/>
          <w:sz w:val="22"/>
          <w:szCs w:val="22"/>
        </w:rPr>
        <w:t>5</w:t>
      </w:r>
      <w:r w:rsidRPr="006528C9">
        <w:rPr>
          <w:rFonts w:ascii="Arial" w:hAnsi="Arial" w:cs="Arial"/>
          <w:color w:val="000000" w:themeColor="text1"/>
          <w:sz w:val="22"/>
          <w:szCs w:val="22"/>
        </w:rPr>
        <w:t> </w:t>
      </w:r>
    </w:p>
    <w:p w14:paraId="33E9614A" w14:textId="17C173C6" w:rsidR="24A16006" w:rsidRDefault="24A16006" w:rsidP="00320859">
      <w:pPr>
        <w:pStyle w:val="paragraph"/>
        <w:spacing w:before="0" w:beforeAutospacing="0" w:after="0" w:afterAutospacing="0" w:line="480" w:lineRule="auto"/>
        <w:ind w:left="720"/>
        <w:rPr>
          <w:rFonts w:ascii="Arial" w:hAnsi="Arial" w:cs="Arial"/>
          <w:color w:val="000000" w:themeColor="text1"/>
          <w:sz w:val="22"/>
          <w:szCs w:val="22"/>
        </w:rPr>
      </w:pPr>
      <w:r w:rsidRPr="006528C9">
        <w:rPr>
          <w:rFonts w:ascii="Arial" w:hAnsi="Arial" w:cs="Arial"/>
          <w:color w:val="000000" w:themeColor="text1"/>
          <w:sz w:val="22"/>
          <w:szCs w:val="22"/>
        </w:rPr>
        <w:t>Supplementary Methods </w:t>
      </w:r>
    </w:p>
    <w:p w14:paraId="0BA46267" w14:textId="1260BF8D" w:rsidR="009641D8" w:rsidRPr="006528C9" w:rsidRDefault="009641D8" w:rsidP="00320859">
      <w:pPr>
        <w:pStyle w:val="paragraph"/>
        <w:spacing w:before="0" w:beforeAutospacing="0" w:after="0" w:afterAutospacing="0" w:line="480" w:lineRule="auto"/>
        <w:ind w:left="720"/>
        <w:rPr>
          <w:rFonts w:ascii="Arial" w:hAnsi="Arial" w:cs="Arial"/>
          <w:color w:val="000000" w:themeColor="text1"/>
          <w:sz w:val="22"/>
          <w:szCs w:val="22"/>
        </w:rPr>
      </w:pPr>
      <w:r>
        <w:rPr>
          <w:rFonts w:ascii="Arial" w:hAnsi="Arial" w:cs="Arial"/>
          <w:color w:val="000000" w:themeColor="text1"/>
          <w:sz w:val="22"/>
          <w:szCs w:val="22"/>
        </w:rPr>
        <w:t>Supplementary Results</w:t>
      </w:r>
    </w:p>
    <w:p w14:paraId="74C999E2" w14:textId="7386D1A4" w:rsidR="00320859" w:rsidRDefault="00320859">
      <w:pPr>
        <w:spacing w:line="259" w:lineRule="auto"/>
        <w:rPr>
          <w:rFonts w:ascii="Arial" w:hAnsi="Arial" w:cs="Arial"/>
          <w:sz w:val="22"/>
          <w:szCs w:val="22"/>
        </w:rPr>
      </w:pPr>
      <w:r>
        <w:rPr>
          <w:rFonts w:ascii="Arial" w:hAnsi="Arial" w:cs="Arial"/>
          <w:sz w:val="22"/>
          <w:szCs w:val="22"/>
        </w:rPr>
        <w:br w:type="page"/>
      </w:r>
    </w:p>
    <w:p w14:paraId="6E3ED708" w14:textId="110517F0" w:rsidR="003460D5" w:rsidRPr="00B3688C" w:rsidRDefault="003460D5" w:rsidP="00BD6DF0">
      <w:pPr>
        <w:spacing w:line="480" w:lineRule="auto"/>
        <w:rPr>
          <w:rFonts w:ascii="Arial" w:hAnsi="Arial" w:cs="Arial"/>
          <w:b/>
          <w:bCs/>
          <w:sz w:val="22"/>
          <w:szCs w:val="22"/>
        </w:rPr>
      </w:pPr>
      <w:r w:rsidRPr="00B3688C">
        <w:rPr>
          <w:rFonts w:ascii="Arial" w:hAnsi="Arial" w:cs="Arial"/>
          <w:b/>
          <w:bCs/>
          <w:sz w:val="22"/>
          <w:szCs w:val="22"/>
        </w:rPr>
        <w:lastRenderedPageBreak/>
        <w:t>SUPPLEMENTARY FIGURES</w:t>
      </w:r>
    </w:p>
    <w:p w14:paraId="6F31C0F0" w14:textId="17FD2280" w:rsidR="00E31B04" w:rsidRPr="00E31B04" w:rsidRDefault="003E39BB" w:rsidP="002135FC">
      <w:pPr>
        <w:pStyle w:val="paragraph"/>
        <w:spacing w:before="0" w:beforeAutospacing="0" w:after="0" w:afterAutospacing="0" w:line="480" w:lineRule="auto"/>
        <w:textAlignment w:val="baseline"/>
        <w:rPr>
          <w:rStyle w:val="normaltextrun"/>
          <w:rFonts w:ascii="Arial" w:eastAsiaTheme="majorEastAsia" w:hAnsi="Arial" w:cs="Arial"/>
          <w:sz w:val="22"/>
          <w:szCs w:val="22"/>
        </w:rPr>
      </w:pPr>
      <w:r w:rsidRPr="003E39BB">
        <w:rPr>
          <w:rFonts w:ascii="Arial" w:hAnsi="Arial" w:cs="Arial"/>
          <w:b/>
          <w:bCs/>
        </w:rPr>
        <w:t> </w:t>
      </w:r>
      <w:r w:rsidRPr="003E39BB">
        <w:rPr>
          <w:rFonts w:ascii="Arial" w:hAnsi="Arial" w:cs="Arial"/>
          <w:b/>
          <w:bCs/>
          <w:noProof/>
        </w:rPr>
        <w:drawing>
          <wp:inline distT="0" distB="0" distL="0" distR="0" wp14:anchorId="4B2DDB65" wp14:editId="60D034B5">
            <wp:extent cx="6115050" cy="1967865"/>
            <wp:effectExtent l="0" t="0" r="0" b="0"/>
            <wp:docPr id="2018981015" name="Picture 1" descr="A group of colorful ligh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981015" name="Picture 1" descr="A group of colorful lights&#10;&#10;Description automatically generated with medium confidenc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15050" cy="1967865"/>
                    </a:xfrm>
                    <a:prstGeom prst="rect">
                      <a:avLst/>
                    </a:prstGeom>
                    <a:noFill/>
                    <a:ln>
                      <a:noFill/>
                    </a:ln>
                  </pic:spPr>
                </pic:pic>
              </a:graphicData>
            </a:graphic>
          </wp:inline>
        </w:drawing>
      </w:r>
      <w:r w:rsidR="002B7245" w:rsidRPr="002B7245">
        <w:rPr>
          <w:rFonts w:ascii="Arial" w:hAnsi="Arial" w:cs="Arial"/>
          <w:b/>
          <w:bCs/>
        </w:rPr>
        <w:br/>
      </w:r>
      <w:r w:rsidR="00E31B04" w:rsidRPr="00E31B04">
        <w:rPr>
          <w:rFonts w:ascii="Arial" w:eastAsiaTheme="majorEastAsia" w:hAnsi="Arial" w:cs="Arial"/>
          <w:b/>
          <w:color w:val="000000" w:themeColor="text1"/>
          <w:kern w:val="24"/>
          <w:sz w:val="22"/>
          <w:szCs w:val="22"/>
        </w:rPr>
        <w:t xml:space="preserve">Supplementary Fig. 1. </w:t>
      </w:r>
      <w:r w:rsidR="00E31B04" w:rsidRPr="00E31B04">
        <w:rPr>
          <w:rFonts w:ascii="Arial" w:eastAsiaTheme="majorEastAsia" w:hAnsi="Arial" w:cs="Arial"/>
          <w:b/>
          <w:color w:val="000000"/>
          <w:kern w:val="24"/>
          <w:sz w:val="22"/>
          <w:szCs w:val="22"/>
        </w:rPr>
        <w:t>Weight loss in mice inoculated with bovine A(H5N1) 2.3.4.4b viruses.</w:t>
      </w:r>
      <w:r w:rsidR="00E31B04" w:rsidRPr="00E31B04">
        <w:rPr>
          <w:rStyle w:val="Heading1Char"/>
          <w:rFonts w:ascii="Arial" w:hAnsi="Arial" w:cs="Arial"/>
          <w:color w:val="000000"/>
          <w:sz w:val="22"/>
          <w:szCs w:val="22"/>
          <w:shd w:val="clear" w:color="auto" w:fill="FFFFFF"/>
        </w:rPr>
        <w:t xml:space="preserve"> Female 6- to 8-week-old BALB/c mice were lightly anesthetized with isoflurane and inoculated IN with </w:t>
      </w:r>
      <w:r w:rsidR="00E31B04" w:rsidRPr="00E31B04">
        <w:rPr>
          <w:rFonts w:ascii="Arial" w:hAnsi="Arial" w:cs="Arial"/>
          <w:sz w:val="22"/>
          <w:szCs w:val="22"/>
        </w:rPr>
        <w:t>10</w:t>
      </w:r>
      <w:r w:rsidR="00E31B04" w:rsidRPr="00E31B04">
        <w:rPr>
          <w:rFonts w:ascii="Arial" w:hAnsi="Arial" w:cs="Arial"/>
          <w:sz w:val="22"/>
          <w:szCs w:val="22"/>
          <w:vertAlign w:val="superscript"/>
        </w:rPr>
        <w:t>1</w:t>
      </w:r>
      <w:r w:rsidR="00E31B04" w:rsidRPr="00E31B04">
        <w:rPr>
          <w:rFonts w:ascii="Arial" w:hAnsi="Arial" w:cs="Arial"/>
          <w:sz w:val="22"/>
          <w:szCs w:val="22"/>
        </w:rPr>
        <w:t xml:space="preserve"> to 10</w:t>
      </w:r>
      <w:r w:rsidR="00E31B04" w:rsidRPr="00E31B04">
        <w:rPr>
          <w:rFonts w:ascii="Arial" w:hAnsi="Arial" w:cs="Arial"/>
          <w:sz w:val="22"/>
          <w:szCs w:val="22"/>
          <w:vertAlign w:val="superscript"/>
        </w:rPr>
        <w:t>6</w:t>
      </w:r>
      <w:r w:rsidR="00E31B04" w:rsidRPr="00E31B04">
        <w:rPr>
          <w:rFonts w:ascii="Arial" w:hAnsi="Arial" w:cs="Arial"/>
          <w:sz w:val="22"/>
          <w:szCs w:val="22"/>
        </w:rPr>
        <w:t xml:space="preserve"> TCID</w:t>
      </w:r>
      <w:r w:rsidR="00E31B04" w:rsidRPr="00E31B04">
        <w:rPr>
          <w:rFonts w:ascii="Arial" w:hAnsi="Arial" w:cs="Arial"/>
          <w:sz w:val="22"/>
          <w:szCs w:val="22"/>
          <w:vertAlign w:val="subscript"/>
        </w:rPr>
        <w:t>50</w:t>
      </w:r>
      <w:r w:rsidR="00E31B04" w:rsidRPr="00E31B04">
        <w:rPr>
          <w:rFonts w:ascii="Arial" w:hAnsi="Arial" w:cs="Arial"/>
          <w:sz w:val="22"/>
          <w:szCs w:val="22"/>
        </w:rPr>
        <w:t xml:space="preserve">/mouse of </w:t>
      </w:r>
      <w:r w:rsidR="00E31B04" w:rsidRPr="00E31B04">
        <w:rPr>
          <w:rFonts w:ascii="Arial" w:hAnsi="Arial" w:cs="Arial"/>
          <w:b/>
          <w:sz w:val="22"/>
          <w:szCs w:val="22"/>
        </w:rPr>
        <w:t>a</w:t>
      </w:r>
      <w:r w:rsidR="00E31B04" w:rsidRPr="00E31B04">
        <w:rPr>
          <w:rFonts w:ascii="Arial" w:hAnsi="Arial" w:cs="Arial"/>
          <w:sz w:val="22"/>
          <w:szCs w:val="22"/>
        </w:rPr>
        <w:t xml:space="preserve">, bovine/OH/439 (H5N1) and </w:t>
      </w:r>
      <w:r w:rsidR="00E31B04" w:rsidRPr="00E31B04">
        <w:rPr>
          <w:rFonts w:ascii="Arial" w:hAnsi="Arial" w:cs="Arial"/>
          <w:b/>
          <w:sz w:val="22"/>
          <w:szCs w:val="22"/>
        </w:rPr>
        <w:t>b</w:t>
      </w:r>
      <w:r w:rsidR="00E31B04" w:rsidRPr="00E31B04">
        <w:rPr>
          <w:rFonts w:ascii="Arial" w:hAnsi="Arial" w:cs="Arial"/>
          <w:sz w:val="22"/>
          <w:szCs w:val="22"/>
        </w:rPr>
        <w:t>, bovine/TX/98638 (H5N1) viruses (n = 3/virus dose)</w:t>
      </w:r>
      <w:r w:rsidR="00E31B04" w:rsidRPr="00E31B04">
        <w:rPr>
          <w:rStyle w:val="Heading1Char"/>
          <w:rFonts w:ascii="Arial" w:hAnsi="Arial" w:cs="Arial"/>
          <w:color w:val="000000"/>
          <w:sz w:val="22"/>
          <w:szCs w:val="22"/>
          <w:shd w:val="clear" w:color="auto" w:fill="FFFFFF"/>
        </w:rPr>
        <w:t>. Control mock-inoculated mice received sterile PBS. Mice</w:t>
      </w:r>
      <w:r w:rsidR="00E31B04" w:rsidRPr="00E31B04">
        <w:rPr>
          <w:rStyle w:val="normaltextrun"/>
          <w:rFonts w:ascii="Arial" w:eastAsiaTheme="majorEastAsia" w:hAnsi="Arial" w:cs="Arial"/>
          <w:sz w:val="22"/>
          <w:szCs w:val="22"/>
        </w:rPr>
        <w:t xml:space="preserve"> were weighed daily, and the loss or gain of weight was calculated for each mouse as the percentage change in the initial mean weight at 0 dpi. Values are the average ± SE for each group.</w:t>
      </w:r>
    </w:p>
    <w:p w14:paraId="356A19A1" w14:textId="4266173E" w:rsidR="00E34228" w:rsidRDefault="00E34228">
      <w:pPr>
        <w:spacing w:line="259" w:lineRule="auto"/>
        <w:rPr>
          <w:rFonts w:ascii="Arial" w:eastAsia="Arial" w:hAnsi="Arial" w:cs="Arial"/>
        </w:rPr>
      </w:pPr>
      <w:r>
        <w:rPr>
          <w:rFonts w:ascii="Arial" w:hAnsi="Arial" w:cs="Arial"/>
          <w:b/>
          <w:bCs/>
        </w:rPr>
        <w:br w:type="page"/>
      </w:r>
    </w:p>
    <w:p w14:paraId="787A6F21" w14:textId="79E5D115" w:rsidR="00946625" w:rsidRDefault="00227860" w:rsidP="00C07FCC">
      <w:pPr>
        <w:spacing w:line="480" w:lineRule="auto"/>
        <w:rPr>
          <w:rFonts w:ascii="Arial" w:eastAsiaTheme="majorEastAsia" w:hAnsi="Arial" w:cs="Arial"/>
          <w:b/>
          <w:color w:val="000000" w:themeColor="text1"/>
          <w:kern w:val="24"/>
          <w:sz w:val="22"/>
          <w:szCs w:val="22"/>
        </w:rPr>
      </w:pPr>
      <w:r w:rsidRPr="00227860">
        <w:rPr>
          <w:rFonts w:ascii="Arial" w:eastAsiaTheme="majorEastAsia" w:hAnsi="Arial" w:cs="Arial"/>
          <w:b/>
          <w:color w:val="000000" w:themeColor="text1"/>
          <w:kern w:val="24"/>
          <w:sz w:val="22"/>
          <w:szCs w:val="22"/>
        </w:rPr>
        <w:t> </w:t>
      </w:r>
      <w:r w:rsidRPr="00227860">
        <w:rPr>
          <w:rFonts w:ascii="Arial" w:eastAsiaTheme="majorEastAsia" w:hAnsi="Arial" w:cs="Arial"/>
          <w:b/>
          <w:noProof/>
          <w:color w:val="000000" w:themeColor="text1"/>
          <w:kern w:val="24"/>
          <w:sz w:val="22"/>
          <w:szCs w:val="22"/>
        </w:rPr>
        <w:drawing>
          <wp:inline distT="0" distB="0" distL="0" distR="0" wp14:anchorId="46494A41" wp14:editId="18C287F0">
            <wp:extent cx="6115050" cy="4785995"/>
            <wp:effectExtent l="0" t="0" r="0" b="0"/>
            <wp:docPr id="1728939729" name="Picture 2" descr="A collage of images of ce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collage of images of cells&#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15050" cy="4785995"/>
                    </a:xfrm>
                    <a:prstGeom prst="rect">
                      <a:avLst/>
                    </a:prstGeom>
                    <a:noFill/>
                    <a:ln>
                      <a:noFill/>
                    </a:ln>
                  </pic:spPr>
                </pic:pic>
              </a:graphicData>
            </a:graphic>
          </wp:inline>
        </w:drawing>
      </w:r>
    </w:p>
    <w:p w14:paraId="3804CAA0" w14:textId="35BF4BCF" w:rsidR="003D7790" w:rsidRPr="003D7790" w:rsidRDefault="003D7790" w:rsidP="003D7790">
      <w:pPr>
        <w:spacing w:line="480" w:lineRule="auto"/>
        <w:rPr>
          <w:rFonts w:ascii="Arial" w:hAnsi="Arial" w:cs="Arial"/>
          <w:sz w:val="22"/>
          <w:szCs w:val="22"/>
        </w:rPr>
      </w:pPr>
      <w:r w:rsidRPr="003D7790">
        <w:rPr>
          <w:rFonts w:ascii="Arial" w:hAnsi="Arial" w:cs="Arial"/>
          <w:b/>
          <w:bCs/>
          <w:sz w:val="22"/>
          <w:szCs w:val="22"/>
        </w:rPr>
        <w:t>Supplementary Fig. 2. Histopathology of disseminated infection in mice inoculated with bovine A(H5N1) 2.3.4.4b viruses.</w:t>
      </w:r>
      <w:r w:rsidRPr="003D7790">
        <w:rPr>
          <w:rFonts w:ascii="Arial" w:hAnsi="Arial" w:cs="Arial"/>
          <w:sz w:val="22"/>
          <w:szCs w:val="22"/>
        </w:rPr>
        <w:t xml:space="preserve"> Immunohistochemistry of fixed tissues from A(H5N1) virus-infected mice showed massive virus antigens detected systemically in olfactory epithelium (scale bar, 200 </w:t>
      </w:r>
      <w:r w:rsidR="004531C3">
        <w:rPr>
          <w:rFonts w:ascii="Arial" w:hAnsi="Arial" w:cs="Arial"/>
          <w:sz w:val="22"/>
          <w:szCs w:val="22"/>
        </w:rPr>
        <w:t>µ</w:t>
      </w:r>
      <w:r w:rsidRPr="003D7790">
        <w:rPr>
          <w:rFonts w:ascii="Arial" w:hAnsi="Arial" w:cs="Arial"/>
          <w:sz w:val="22"/>
          <w:szCs w:val="22"/>
        </w:rPr>
        <w:t>m) (</w:t>
      </w:r>
      <w:r w:rsidRPr="003D7790">
        <w:rPr>
          <w:rFonts w:ascii="Arial" w:hAnsi="Arial" w:cs="Arial"/>
          <w:b/>
          <w:bCs/>
          <w:sz w:val="22"/>
          <w:szCs w:val="22"/>
        </w:rPr>
        <w:t>a</w:t>
      </w:r>
      <w:r w:rsidRPr="003D7790">
        <w:rPr>
          <w:rFonts w:ascii="Arial" w:hAnsi="Arial" w:cs="Arial"/>
          <w:sz w:val="22"/>
          <w:szCs w:val="22"/>
        </w:rPr>
        <w:t xml:space="preserve">), maxillary glands (scale bar, 200 </w:t>
      </w:r>
      <w:r w:rsidR="004531C3">
        <w:rPr>
          <w:rFonts w:ascii="Arial" w:hAnsi="Arial" w:cs="Arial"/>
          <w:sz w:val="22"/>
          <w:szCs w:val="22"/>
        </w:rPr>
        <w:t>µ</w:t>
      </w:r>
      <w:r w:rsidRPr="003D7790">
        <w:rPr>
          <w:rFonts w:ascii="Arial" w:hAnsi="Arial" w:cs="Arial"/>
          <w:sz w:val="22"/>
          <w:szCs w:val="22"/>
        </w:rPr>
        <w:t>m) (</w:t>
      </w:r>
      <w:r w:rsidRPr="003D7790">
        <w:rPr>
          <w:rFonts w:ascii="Arial" w:hAnsi="Arial" w:cs="Arial"/>
          <w:b/>
          <w:bCs/>
          <w:sz w:val="22"/>
          <w:szCs w:val="22"/>
        </w:rPr>
        <w:t>b</w:t>
      </w:r>
      <w:r w:rsidRPr="003D7790">
        <w:rPr>
          <w:rFonts w:ascii="Arial" w:hAnsi="Arial" w:cs="Arial"/>
          <w:sz w:val="22"/>
          <w:szCs w:val="22"/>
        </w:rPr>
        <w:t>), middle ear/eustachian tube (scale bar,1 mm) (</w:t>
      </w:r>
      <w:r w:rsidRPr="003D7790">
        <w:rPr>
          <w:rFonts w:ascii="Arial" w:hAnsi="Arial" w:cs="Arial"/>
          <w:b/>
          <w:bCs/>
          <w:sz w:val="22"/>
          <w:szCs w:val="22"/>
        </w:rPr>
        <w:t>c</w:t>
      </w:r>
      <w:r w:rsidRPr="003D7790">
        <w:rPr>
          <w:rFonts w:ascii="Arial" w:hAnsi="Arial" w:cs="Arial"/>
          <w:sz w:val="22"/>
          <w:szCs w:val="22"/>
        </w:rPr>
        <w:t xml:space="preserve">), retina (scale bar, 50 </w:t>
      </w:r>
      <w:r w:rsidR="004531C3">
        <w:rPr>
          <w:rFonts w:ascii="Arial" w:hAnsi="Arial" w:cs="Arial"/>
          <w:sz w:val="22"/>
          <w:szCs w:val="22"/>
        </w:rPr>
        <w:t>µ</w:t>
      </w:r>
      <w:r w:rsidRPr="003D7790">
        <w:rPr>
          <w:rFonts w:ascii="Arial" w:hAnsi="Arial" w:cs="Arial"/>
          <w:sz w:val="22"/>
          <w:szCs w:val="22"/>
        </w:rPr>
        <w:t>m) (</w:t>
      </w:r>
      <w:r w:rsidRPr="003D7790">
        <w:rPr>
          <w:rFonts w:ascii="Arial" w:hAnsi="Arial" w:cs="Arial"/>
          <w:b/>
          <w:bCs/>
          <w:sz w:val="22"/>
          <w:szCs w:val="22"/>
        </w:rPr>
        <w:t>d</w:t>
      </w:r>
      <w:r w:rsidRPr="003D7790">
        <w:rPr>
          <w:rFonts w:ascii="Arial" w:hAnsi="Arial" w:cs="Arial"/>
          <w:sz w:val="22"/>
          <w:szCs w:val="22"/>
        </w:rPr>
        <w:t xml:space="preserve">), choroid (scale bar, 50 </w:t>
      </w:r>
      <w:r w:rsidR="004531C3">
        <w:rPr>
          <w:rFonts w:ascii="Arial" w:hAnsi="Arial" w:cs="Arial"/>
          <w:sz w:val="22"/>
          <w:szCs w:val="22"/>
        </w:rPr>
        <w:t>µ</w:t>
      </w:r>
      <w:r w:rsidRPr="003D7790">
        <w:rPr>
          <w:rFonts w:ascii="Arial" w:hAnsi="Arial" w:cs="Arial"/>
          <w:sz w:val="22"/>
          <w:szCs w:val="22"/>
        </w:rPr>
        <w:t>m) (</w:t>
      </w:r>
      <w:r w:rsidRPr="003D7790">
        <w:rPr>
          <w:rFonts w:ascii="Arial" w:hAnsi="Arial" w:cs="Arial"/>
          <w:b/>
          <w:bCs/>
          <w:sz w:val="22"/>
          <w:szCs w:val="22"/>
        </w:rPr>
        <w:t>e</w:t>
      </w:r>
      <w:r w:rsidRPr="003D7790">
        <w:rPr>
          <w:rFonts w:ascii="Arial" w:hAnsi="Arial" w:cs="Arial"/>
          <w:sz w:val="22"/>
          <w:szCs w:val="22"/>
        </w:rPr>
        <w:t xml:space="preserve">), pituitary gland (scale bar, 100 </w:t>
      </w:r>
      <w:r w:rsidR="004531C3">
        <w:rPr>
          <w:rFonts w:ascii="Arial" w:hAnsi="Arial" w:cs="Arial"/>
          <w:sz w:val="22"/>
          <w:szCs w:val="22"/>
        </w:rPr>
        <w:t>µ</w:t>
      </w:r>
      <w:r w:rsidRPr="003D7790">
        <w:rPr>
          <w:rFonts w:ascii="Arial" w:hAnsi="Arial" w:cs="Arial"/>
          <w:sz w:val="22"/>
          <w:szCs w:val="22"/>
        </w:rPr>
        <w:t>m) (</w:t>
      </w:r>
      <w:r w:rsidRPr="003D7790">
        <w:rPr>
          <w:rFonts w:ascii="Arial" w:hAnsi="Arial" w:cs="Arial"/>
          <w:b/>
          <w:bCs/>
          <w:sz w:val="22"/>
          <w:szCs w:val="22"/>
        </w:rPr>
        <w:t>f</w:t>
      </w:r>
      <w:r w:rsidRPr="003D7790">
        <w:rPr>
          <w:rFonts w:ascii="Arial" w:hAnsi="Arial" w:cs="Arial"/>
          <w:sz w:val="22"/>
          <w:szCs w:val="22"/>
        </w:rPr>
        <w:t xml:space="preserve">), developing incisor teeth (odontoblasts only, scale bar, 200 </w:t>
      </w:r>
      <w:r w:rsidR="004531C3">
        <w:rPr>
          <w:rFonts w:ascii="Arial" w:hAnsi="Arial" w:cs="Arial"/>
          <w:sz w:val="22"/>
          <w:szCs w:val="22"/>
        </w:rPr>
        <w:t>µ</w:t>
      </w:r>
      <w:r w:rsidRPr="003D7790">
        <w:rPr>
          <w:rFonts w:ascii="Arial" w:hAnsi="Arial" w:cs="Arial"/>
          <w:sz w:val="22"/>
          <w:szCs w:val="22"/>
        </w:rPr>
        <w:t>m) (</w:t>
      </w:r>
      <w:r w:rsidRPr="003D7790">
        <w:rPr>
          <w:rFonts w:ascii="Arial" w:hAnsi="Arial" w:cs="Arial"/>
          <w:b/>
          <w:bCs/>
          <w:sz w:val="22"/>
          <w:szCs w:val="22"/>
        </w:rPr>
        <w:t>g</w:t>
      </w:r>
      <w:r w:rsidRPr="003D7790">
        <w:rPr>
          <w:rFonts w:ascii="Arial" w:hAnsi="Arial" w:cs="Arial"/>
          <w:sz w:val="22"/>
          <w:szCs w:val="22"/>
        </w:rPr>
        <w:t xml:space="preserve">), bone marrow (scale bar, 50 </w:t>
      </w:r>
      <w:r w:rsidR="004531C3">
        <w:rPr>
          <w:rFonts w:ascii="Arial" w:hAnsi="Arial" w:cs="Arial"/>
          <w:sz w:val="22"/>
          <w:szCs w:val="22"/>
        </w:rPr>
        <w:t>µ</w:t>
      </w:r>
      <w:r w:rsidRPr="003D7790">
        <w:rPr>
          <w:rFonts w:ascii="Arial" w:hAnsi="Arial" w:cs="Arial"/>
          <w:sz w:val="22"/>
          <w:szCs w:val="22"/>
        </w:rPr>
        <w:t>m) (</w:t>
      </w:r>
      <w:r w:rsidRPr="003D7790">
        <w:rPr>
          <w:rFonts w:ascii="Arial" w:hAnsi="Arial" w:cs="Arial"/>
          <w:b/>
          <w:bCs/>
          <w:sz w:val="22"/>
          <w:szCs w:val="22"/>
        </w:rPr>
        <w:t>h</w:t>
      </w:r>
      <w:r w:rsidRPr="003D7790">
        <w:rPr>
          <w:rFonts w:ascii="Arial" w:hAnsi="Arial" w:cs="Arial"/>
          <w:sz w:val="22"/>
          <w:szCs w:val="22"/>
        </w:rPr>
        <w:t xml:space="preserve">) and skeletal muscle (scale bar, 50 </w:t>
      </w:r>
      <w:r w:rsidR="004531C3">
        <w:rPr>
          <w:rFonts w:ascii="Arial" w:hAnsi="Arial" w:cs="Arial"/>
          <w:sz w:val="22"/>
          <w:szCs w:val="22"/>
        </w:rPr>
        <w:t>µ</w:t>
      </w:r>
      <w:r w:rsidRPr="003D7790">
        <w:rPr>
          <w:rFonts w:ascii="Arial" w:hAnsi="Arial" w:cs="Arial"/>
          <w:sz w:val="22"/>
          <w:szCs w:val="22"/>
        </w:rPr>
        <w:t>m) (</w:t>
      </w:r>
      <w:r w:rsidRPr="003D7790">
        <w:rPr>
          <w:rFonts w:ascii="Arial" w:hAnsi="Arial" w:cs="Arial"/>
          <w:b/>
          <w:bCs/>
          <w:sz w:val="22"/>
          <w:szCs w:val="22"/>
        </w:rPr>
        <w:t>i</w:t>
      </w:r>
      <w:r w:rsidRPr="003D7790">
        <w:rPr>
          <w:rFonts w:ascii="Arial" w:hAnsi="Arial" w:cs="Arial"/>
          <w:sz w:val="22"/>
          <w:szCs w:val="22"/>
        </w:rPr>
        <w:t>).</w:t>
      </w:r>
    </w:p>
    <w:p w14:paraId="2ADE281B" w14:textId="77777777" w:rsidR="003D7790" w:rsidRPr="003D7790" w:rsidRDefault="003D7790" w:rsidP="003D7790">
      <w:pPr>
        <w:spacing w:line="480" w:lineRule="auto"/>
        <w:rPr>
          <w:rFonts w:ascii="Arial" w:hAnsi="Arial" w:cs="Arial"/>
          <w:sz w:val="22"/>
          <w:szCs w:val="22"/>
        </w:rPr>
      </w:pPr>
    </w:p>
    <w:p w14:paraId="18B904BD" w14:textId="77777777" w:rsidR="00F94C2C" w:rsidRDefault="00F94C2C" w:rsidP="00BD6DF0">
      <w:pPr>
        <w:spacing w:line="480" w:lineRule="auto"/>
        <w:rPr>
          <w:rFonts w:ascii="Arial" w:hAnsi="Arial" w:cs="Arial"/>
          <w:b/>
          <w:bCs/>
          <w:sz w:val="22"/>
          <w:szCs w:val="22"/>
        </w:rPr>
      </w:pPr>
    </w:p>
    <w:p w14:paraId="3A417C35" w14:textId="5EAC72B2" w:rsidR="003460D5" w:rsidRPr="00B3688C" w:rsidRDefault="00B3688C" w:rsidP="00BD6DF0">
      <w:pPr>
        <w:spacing w:line="480" w:lineRule="auto"/>
        <w:rPr>
          <w:rFonts w:ascii="Arial" w:hAnsi="Arial" w:cs="Arial"/>
          <w:b/>
          <w:bCs/>
          <w:sz w:val="22"/>
          <w:szCs w:val="22"/>
        </w:rPr>
      </w:pPr>
      <w:r w:rsidRPr="00B3688C">
        <w:rPr>
          <w:rFonts w:ascii="Arial" w:hAnsi="Arial" w:cs="Arial"/>
          <w:b/>
          <w:bCs/>
          <w:sz w:val="22"/>
          <w:szCs w:val="22"/>
        </w:rPr>
        <w:t>SUPPLEMENTARY TABLES</w:t>
      </w:r>
    </w:p>
    <w:p w14:paraId="5B486A6B" w14:textId="6471C393" w:rsidR="00715802" w:rsidRPr="00E31B04" w:rsidRDefault="00235996" w:rsidP="00F60420">
      <w:pPr>
        <w:spacing w:line="480" w:lineRule="auto"/>
        <w:rPr>
          <w:rStyle w:val="eop"/>
          <w:rFonts w:ascii="Arial" w:eastAsiaTheme="majorEastAsia" w:hAnsi="Arial" w:cs="Arial"/>
          <w:color w:val="000000"/>
          <w:shd w:val="clear" w:color="auto" w:fill="F5F5F5"/>
        </w:rPr>
      </w:pPr>
      <w:r w:rsidRPr="00F94C2C">
        <w:rPr>
          <w:rStyle w:val="normaltextrun"/>
          <w:rFonts w:ascii="Arial" w:eastAsiaTheme="majorEastAsia" w:hAnsi="Arial" w:cs="Arial"/>
          <w:b/>
          <w:bCs/>
          <w:color w:val="000000"/>
          <w:position w:val="-1"/>
          <w:sz w:val="22"/>
          <w:szCs w:val="22"/>
          <w:shd w:val="clear" w:color="auto" w:fill="F5F5F5"/>
        </w:rPr>
        <w:t xml:space="preserve">Supplementary Table </w:t>
      </w:r>
      <w:r w:rsidR="00CB1E02" w:rsidRPr="00F94C2C">
        <w:rPr>
          <w:rStyle w:val="normaltextrun"/>
          <w:rFonts w:ascii="Arial" w:eastAsiaTheme="majorEastAsia" w:hAnsi="Arial" w:cs="Arial"/>
          <w:b/>
          <w:bCs/>
          <w:color w:val="000000"/>
          <w:position w:val="-1"/>
          <w:sz w:val="22"/>
          <w:szCs w:val="22"/>
          <w:shd w:val="clear" w:color="auto" w:fill="F5F5F5"/>
        </w:rPr>
        <w:t>1</w:t>
      </w:r>
      <w:r w:rsidRPr="00F94C2C">
        <w:rPr>
          <w:rStyle w:val="normaltextrun"/>
          <w:rFonts w:ascii="Arial" w:eastAsiaTheme="majorEastAsia" w:hAnsi="Arial" w:cs="Arial"/>
          <w:b/>
          <w:bCs/>
          <w:color w:val="000000"/>
          <w:position w:val="-1"/>
          <w:sz w:val="22"/>
          <w:szCs w:val="22"/>
          <w:shd w:val="clear" w:color="auto" w:fill="F5F5F5"/>
        </w:rPr>
        <w:t xml:space="preserve">. </w:t>
      </w:r>
      <w:r w:rsidRPr="00F94C2C">
        <w:rPr>
          <w:rStyle w:val="normaltextrun"/>
          <w:rFonts w:ascii="Arial" w:eastAsiaTheme="majorEastAsia" w:hAnsi="Arial" w:cs="Arial"/>
          <w:color w:val="000000"/>
          <w:position w:val="-1"/>
          <w:sz w:val="22"/>
          <w:szCs w:val="22"/>
          <w:shd w:val="clear" w:color="auto" w:fill="F5F5F5"/>
        </w:rPr>
        <w:t xml:space="preserve">Amino acid differences between bovine and avian A(H5N1) </w:t>
      </w:r>
      <w:r w:rsidRPr="00F94C2C">
        <w:rPr>
          <w:rStyle w:val="normaltextrun"/>
          <w:rFonts w:ascii="Arial" w:eastAsiaTheme="majorEastAsia" w:hAnsi="Arial" w:cs="Arial"/>
          <w:color w:val="000000"/>
          <w:position w:val="-1"/>
          <w:shd w:val="clear" w:color="auto" w:fill="F5F5F5"/>
        </w:rPr>
        <w:t>2.3.4.4b viruses and WHO-recommended CVVs</w:t>
      </w:r>
      <w:r w:rsidRPr="00F94C2C">
        <w:rPr>
          <w:rStyle w:val="eop"/>
          <w:rFonts w:ascii="Arial" w:eastAsiaTheme="majorEastAsia" w:hAnsi="Arial" w:cs="Arial"/>
          <w:color w:val="000000"/>
          <w:shd w:val="clear" w:color="auto" w:fill="F5F5F5"/>
        </w:rPr>
        <w:t>​</w:t>
      </w:r>
    </w:p>
    <w:tbl>
      <w:tblPr>
        <w:tblW w:w="10358" w:type="dxa"/>
        <w:tblCellMar>
          <w:left w:w="0" w:type="dxa"/>
          <w:right w:w="0" w:type="dxa"/>
        </w:tblCellMar>
        <w:tblLook w:val="0600" w:firstRow="0" w:lastRow="0" w:firstColumn="0" w:lastColumn="0" w:noHBand="1" w:noVBand="1"/>
      </w:tblPr>
      <w:tblGrid>
        <w:gridCol w:w="1680"/>
        <w:gridCol w:w="557"/>
        <w:gridCol w:w="642"/>
        <w:gridCol w:w="723"/>
        <w:gridCol w:w="647"/>
        <w:gridCol w:w="578"/>
        <w:gridCol w:w="578"/>
        <w:gridCol w:w="571"/>
        <w:gridCol w:w="571"/>
        <w:gridCol w:w="653"/>
        <w:gridCol w:w="571"/>
        <w:gridCol w:w="800"/>
        <w:gridCol w:w="1787"/>
      </w:tblGrid>
      <w:tr w:rsidR="00A875E9" w:rsidRPr="00E31B04" w14:paraId="43630118" w14:textId="77777777" w:rsidTr="00370083">
        <w:trPr>
          <w:trHeight w:val="223"/>
        </w:trPr>
        <w:tc>
          <w:tcPr>
            <w:tcW w:w="1675" w:type="dxa"/>
            <w:vMerge w:val="restart"/>
            <w:tcBorders>
              <w:top w:val="single" w:sz="4" w:space="0" w:color="auto"/>
              <w:bottom w:val="single" w:sz="4" w:space="0" w:color="auto"/>
            </w:tcBorders>
            <w:shd w:val="clear" w:color="auto" w:fill="FFFFFF"/>
            <w:tcMar>
              <w:top w:w="8" w:type="dxa"/>
              <w:left w:w="8" w:type="dxa"/>
              <w:bottom w:w="0" w:type="dxa"/>
              <w:right w:w="8" w:type="dxa"/>
            </w:tcMar>
            <w:hideMark/>
          </w:tcPr>
          <w:p w14:paraId="7AC6AC8E" w14:textId="77777777" w:rsidR="00A875E9" w:rsidRPr="00E31B04" w:rsidRDefault="00A875E9">
            <w:pPr>
              <w:pStyle w:val="NormalWeb"/>
              <w:spacing w:before="0" w:beforeAutospacing="0" w:after="0" w:afterAutospacing="0"/>
              <w:textAlignment w:val="top"/>
              <w:rPr>
                <w:rFonts w:ascii="Arial" w:hAnsi="Arial" w:cs="Arial"/>
                <w:sz w:val="36"/>
                <w:szCs w:val="36"/>
              </w:rPr>
            </w:pPr>
            <w:r w:rsidRPr="00E31B04">
              <w:rPr>
                <w:rFonts w:ascii="Arial" w:hAnsi="Arial" w:cs="Arial"/>
                <w:color w:val="000000"/>
                <w:kern w:val="24"/>
                <w:sz w:val="22"/>
                <w:szCs w:val="22"/>
              </w:rPr>
              <w:t>Influenza A(H5N1) virus</w:t>
            </w:r>
          </w:p>
        </w:tc>
        <w:tc>
          <w:tcPr>
            <w:tcW w:w="5524" w:type="dxa"/>
            <w:gridSpan w:val="9"/>
            <w:tcBorders>
              <w:top w:val="single" w:sz="4" w:space="0" w:color="auto"/>
              <w:bottom w:val="single" w:sz="4" w:space="0" w:color="auto"/>
            </w:tcBorders>
            <w:shd w:val="clear" w:color="auto" w:fill="auto"/>
            <w:tcMar>
              <w:top w:w="8" w:type="dxa"/>
              <w:left w:w="8" w:type="dxa"/>
              <w:bottom w:w="0" w:type="dxa"/>
              <w:right w:w="8" w:type="dxa"/>
            </w:tcMar>
            <w:vAlign w:val="center"/>
            <w:hideMark/>
          </w:tcPr>
          <w:p w14:paraId="32D6CF1B" w14:textId="77777777" w:rsidR="00A875E9" w:rsidRPr="00E31B04" w:rsidRDefault="00A875E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Amino acid position in HA1</w:t>
            </w:r>
            <w:r w:rsidRPr="00E31B04">
              <w:rPr>
                <w:rFonts w:ascii="Arial" w:hAnsi="Arial" w:cs="Arial"/>
                <w:color w:val="000000"/>
                <w:kern w:val="24"/>
                <w:position w:val="7"/>
                <w:sz w:val="22"/>
                <w:szCs w:val="22"/>
                <w:vertAlign w:val="superscript"/>
              </w:rPr>
              <w:t>a</w:t>
            </w:r>
          </w:p>
        </w:tc>
        <w:tc>
          <w:tcPr>
            <w:tcW w:w="1372" w:type="dxa"/>
            <w:gridSpan w:val="2"/>
            <w:tcBorders>
              <w:top w:val="single" w:sz="4" w:space="0" w:color="auto"/>
              <w:bottom w:val="single" w:sz="4" w:space="0" w:color="auto"/>
            </w:tcBorders>
            <w:shd w:val="clear" w:color="auto" w:fill="auto"/>
            <w:tcMar>
              <w:top w:w="8" w:type="dxa"/>
              <w:left w:w="8" w:type="dxa"/>
              <w:bottom w:w="0" w:type="dxa"/>
              <w:right w:w="8" w:type="dxa"/>
            </w:tcMar>
            <w:vAlign w:val="center"/>
            <w:hideMark/>
          </w:tcPr>
          <w:p w14:paraId="75D3FAAC" w14:textId="77777777" w:rsidR="00A875E9" w:rsidRPr="00E31B04" w:rsidRDefault="00A875E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Amino acid position in HA2</w:t>
            </w:r>
            <w:r w:rsidRPr="00E31B04">
              <w:rPr>
                <w:rFonts w:ascii="Arial" w:hAnsi="Arial" w:cs="Arial"/>
                <w:color w:val="000000"/>
                <w:kern w:val="24"/>
                <w:position w:val="7"/>
                <w:sz w:val="22"/>
                <w:szCs w:val="22"/>
                <w:vertAlign w:val="superscript"/>
              </w:rPr>
              <w:t>a</w:t>
            </w:r>
          </w:p>
        </w:tc>
        <w:tc>
          <w:tcPr>
            <w:tcW w:w="1787" w:type="dxa"/>
            <w:vMerge w:val="restart"/>
            <w:tcBorders>
              <w:top w:val="single" w:sz="4" w:space="0" w:color="auto"/>
              <w:bottom w:val="single" w:sz="4" w:space="0" w:color="auto"/>
            </w:tcBorders>
            <w:shd w:val="clear" w:color="auto" w:fill="FFFFFF"/>
            <w:tcMar>
              <w:top w:w="8" w:type="dxa"/>
              <w:left w:w="8" w:type="dxa"/>
              <w:bottom w:w="0" w:type="dxa"/>
              <w:right w:w="8" w:type="dxa"/>
            </w:tcMar>
            <w:vAlign w:val="center"/>
            <w:hideMark/>
          </w:tcPr>
          <w:p w14:paraId="60449DB5" w14:textId="77777777" w:rsidR="00A875E9" w:rsidRPr="00E31B04" w:rsidRDefault="00A875E9" w:rsidP="00370083">
            <w:pPr>
              <w:pStyle w:val="NormalWeb"/>
              <w:spacing w:before="0" w:beforeAutospacing="0" w:after="0" w:afterAutospacing="0"/>
              <w:jc w:val="center"/>
              <w:textAlignment w:val="center"/>
              <w:rPr>
                <w:rFonts w:ascii="Arial" w:hAnsi="Arial" w:cs="Arial"/>
                <w:sz w:val="36"/>
                <w:szCs w:val="36"/>
              </w:rPr>
            </w:pPr>
            <w:r w:rsidRPr="00E31B04">
              <w:rPr>
                <w:rFonts w:ascii="Arial" w:hAnsi="Arial" w:cs="Arial"/>
                <w:color w:val="000000"/>
                <w:kern w:val="24"/>
                <w:sz w:val="22"/>
                <w:szCs w:val="22"/>
              </w:rPr>
              <w:t>Fold-change to Astrakhan/3212</w:t>
            </w:r>
          </w:p>
        </w:tc>
      </w:tr>
      <w:tr w:rsidR="00066368" w:rsidRPr="00E31B04" w14:paraId="4013D602" w14:textId="77777777" w:rsidTr="00370083">
        <w:trPr>
          <w:trHeight w:val="223"/>
        </w:trPr>
        <w:tc>
          <w:tcPr>
            <w:tcW w:w="1675" w:type="dxa"/>
            <w:vMerge/>
            <w:tcBorders>
              <w:top w:val="single" w:sz="4" w:space="0" w:color="auto"/>
              <w:bottom w:val="single" w:sz="4" w:space="0" w:color="auto"/>
            </w:tcBorders>
            <w:vAlign w:val="center"/>
            <w:hideMark/>
          </w:tcPr>
          <w:p w14:paraId="482DD57A" w14:textId="77777777" w:rsidR="00A875E9" w:rsidRPr="00E31B04" w:rsidRDefault="00A875E9">
            <w:pPr>
              <w:rPr>
                <w:rFonts w:ascii="Arial" w:hAnsi="Arial" w:cs="Arial"/>
                <w:sz w:val="36"/>
                <w:szCs w:val="36"/>
              </w:rPr>
            </w:pPr>
          </w:p>
        </w:tc>
        <w:tc>
          <w:tcPr>
            <w:tcW w:w="559" w:type="dxa"/>
            <w:tcBorders>
              <w:top w:val="single" w:sz="4" w:space="0" w:color="auto"/>
              <w:bottom w:val="single" w:sz="4" w:space="0" w:color="auto"/>
            </w:tcBorders>
            <w:shd w:val="clear" w:color="auto" w:fill="auto"/>
            <w:tcMar>
              <w:top w:w="8" w:type="dxa"/>
              <w:left w:w="8" w:type="dxa"/>
              <w:bottom w:w="0" w:type="dxa"/>
              <w:right w:w="8" w:type="dxa"/>
            </w:tcMar>
            <w:vAlign w:val="center"/>
            <w:hideMark/>
          </w:tcPr>
          <w:p w14:paraId="21638868" w14:textId="77777777" w:rsidR="00A875E9" w:rsidRPr="00E31B04" w:rsidRDefault="00A875E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71</w:t>
            </w:r>
          </w:p>
        </w:tc>
        <w:tc>
          <w:tcPr>
            <w:tcW w:w="643" w:type="dxa"/>
            <w:tcBorders>
              <w:top w:val="single" w:sz="4" w:space="0" w:color="auto"/>
              <w:bottom w:val="single" w:sz="4" w:space="0" w:color="auto"/>
            </w:tcBorders>
            <w:shd w:val="clear" w:color="auto" w:fill="auto"/>
            <w:tcMar>
              <w:top w:w="8" w:type="dxa"/>
              <w:left w:w="8" w:type="dxa"/>
              <w:bottom w:w="0" w:type="dxa"/>
              <w:right w:w="8" w:type="dxa"/>
            </w:tcMar>
            <w:vAlign w:val="center"/>
            <w:hideMark/>
          </w:tcPr>
          <w:p w14:paraId="0274C485" w14:textId="77777777" w:rsidR="00A875E9" w:rsidRPr="00E31B04" w:rsidRDefault="00A875E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83</w:t>
            </w:r>
            <w:r w:rsidRPr="00E31B04">
              <w:rPr>
                <w:rFonts w:ascii="Arial" w:hAnsi="Arial" w:cs="Arial"/>
                <w:color w:val="000000"/>
                <w:kern w:val="24"/>
                <w:position w:val="7"/>
                <w:sz w:val="22"/>
                <w:szCs w:val="22"/>
                <w:vertAlign w:val="superscript"/>
              </w:rPr>
              <w:t>b</w:t>
            </w:r>
          </w:p>
        </w:tc>
        <w:tc>
          <w:tcPr>
            <w:tcW w:w="724" w:type="dxa"/>
            <w:tcBorders>
              <w:top w:val="single" w:sz="4" w:space="0" w:color="auto"/>
              <w:bottom w:val="single" w:sz="4" w:space="0" w:color="auto"/>
            </w:tcBorders>
            <w:shd w:val="clear" w:color="auto" w:fill="auto"/>
            <w:tcMar>
              <w:top w:w="8" w:type="dxa"/>
              <w:left w:w="8" w:type="dxa"/>
              <w:bottom w:w="0" w:type="dxa"/>
              <w:right w:w="8" w:type="dxa"/>
            </w:tcMar>
            <w:vAlign w:val="center"/>
            <w:hideMark/>
          </w:tcPr>
          <w:p w14:paraId="54A3C169" w14:textId="77777777" w:rsidR="00A875E9" w:rsidRPr="00E31B04" w:rsidRDefault="00A875E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104</w:t>
            </w:r>
          </w:p>
        </w:tc>
        <w:tc>
          <w:tcPr>
            <w:tcW w:w="647" w:type="dxa"/>
            <w:tcBorders>
              <w:top w:val="single" w:sz="4" w:space="0" w:color="auto"/>
              <w:bottom w:val="single" w:sz="4" w:space="0" w:color="auto"/>
            </w:tcBorders>
            <w:shd w:val="clear" w:color="auto" w:fill="auto"/>
            <w:tcMar>
              <w:top w:w="8" w:type="dxa"/>
              <w:left w:w="8" w:type="dxa"/>
              <w:bottom w:w="0" w:type="dxa"/>
              <w:right w:w="8" w:type="dxa"/>
            </w:tcMar>
            <w:vAlign w:val="center"/>
            <w:hideMark/>
          </w:tcPr>
          <w:p w14:paraId="293FC199" w14:textId="77777777" w:rsidR="00A875E9" w:rsidRPr="00E31B04" w:rsidRDefault="00A875E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115</w:t>
            </w:r>
          </w:p>
        </w:tc>
        <w:tc>
          <w:tcPr>
            <w:tcW w:w="578" w:type="dxa"/>
            <w:tcBorders>
              <w:top w:val="single" w:sz="4" w:space="0" w:color="auto"/>
              <w:bottom w:val="single" w:sz="4" w:space="0" w:color="auto"/>
            </w:tcBorders>
            <w:shd w:val="clear" w:color="auto" w:fill="auto"/>
            <w:tcMar>
              <w:top w:w="8" w:type="dxa"/>
              <w:left w:w="8" w:type="dxa"/>
              <w:bottom w:w="0" w:type="dxa"/>
              <w:right w:w="8" w:type="dxa"/>
            </w:tcMar>
            <w:vAlign w:val="center"/>
            <w:hideMark/>
          </w:tcPr>
          <w:p w14:paraId="0DF2DD02" w14:textId="77777777" w:rsidR="00A875E9" w:rsidRPr="00E31B04" w:rsidRDefault="00A875E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156</w:t>
            </w:r>
            <w:r w:rsidRPr="00E31B04">
              <w:rPr>
                <w:rFonts w:ascii="Arial" w:hAnsi="Arial" w:cs="Arial"/>
                <w:color w:val="000000"/>
                <w:kern w:val="24"/>
                <w:position w:val="7"/>
                <w:sz w:val="22"/>
                <w:szCs w:val="22"/>
                <w:vertAlign w:val="superscript"/>
              </w:rPr>
              <w:t>c</w:t>
            </w:r>
          </w:p>
        </w:tc>
        <w:tc>
          <w:tcPr>
            <w:tcW w:w="578" w:type="dxa"/>
            <w:tcBorders>
              <w:top w:val="single" w:sz="4" w:space="0" w:color="auto"/>
              <w:bottom w:val="single" w:sz="4" w:space="0" w:color="auto"/>
            </w:tcBorders>
            <w:shd w:val="clear" w:color="auto" w:fill="auto"/>
            <w:tcMar>
              <w:top w:w="8" w:type="dxa"/>
              <w:left w:w="8" w:type="dxa"/>
              <w:bottom w:w="0" w:type="dxa"/>
              <w:right w:w="8" w:type="dxa"/>
            </w:tcMar>
            <w:vAlign w:val="center"/>
            <w:hideMark/>
          </w:tcPr>
          <w:p w14:paraId="391541B6" w14:textId="77777777" w:rsidR="00A875E9" w:rsidRPr="00E31B04" w:rsidRDefault="00A875E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185</w:t>
            </w:r>
            <w:r w:rsidRPr="00E31B04">
              <w:rPr>
                <w:rFonts w:ascii="Arial" w:hAnsi="Arial" w:cs="Arial"/>
                <w:color w:val="000000"/>
                <w:kern w:val="24"/>
                <w:position w:val="7"/>
                <w:sz w:val="22"/>
                <w:szCs w:val="22"/>
                <w:vertAlign w:val="superscript"/>
              </w:rPr>
              <w:t>d</w:t>
            </w:r>
          </w:p>
        </w:tc>
        <w:tc>
          <w:tcPr>
            <w:tcW w:w="571" w:type="dxa"/>
            <w:tcBorders>
              <w:top w:val="single" w:sz="4" w:space="0" w:color="auto"/>
              <w:bottom w:val="single" w:sz="4" w:space="0" w:color="auto"/>
            </w:tcBorders>
            <w:shd w:val="clear" w:color="auto" w:fill="auto"/>
            <w:tcMar>
              <w:top w:w="8" w:type="dxa"/>
              <w:left w:w="8" w:type="dxa"/>
              <w:bottom w:w="0" w:type="dxa"/>
              <w:right w:w="8" w:type="dxa"/>
            </w:tcMar>
            <w:vAlign w:val="center"/>
            <w:hideMark/>
          </w:tcPr>
          <w:p w14:paraId="7F86AE7E" w14:textId="77777777" w:rsidR="00A875E9" w:rsidRPr="00E31B04" w:rsidRDefault="00A875E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195</w:t>
            </w:r>
          </w:p>
        </w:tc>
        <w:tc>
          <w:tcPr>
            <w:tcW w:w="571" w:type="dxa"/>
            <w:tcBorders>
              <w:top w:val="single" w:sz="4" w:space="0" w:color="auto"/>
              <w:bottom w:val="single" w:sz="4" w:space="0" w:color="auto"/>
            </w:tcBorders>
            <w:shd w:val="clear" w:color="auto" w:fill="auto"/>
            <w:tcMar>
              <w:top w:w="8" w:type="dxa"/>
              <w:left w:w="8" w:type="dxa"/>
              <w:bottom w:w="0" w:type="dxa"/>
              <w:right w:w="8" w:type="dxa"/>
            </w:tcMar>
            <w:vAlign w:val="center"/>
            <w:hideMark/>
          </w:tcPr>
          <w:p w14:paraId="6CE10DA2" w14:textId="77777777" w:rsidR="00A875E9" w:rsidRPr="00E31B04" w:rsidRDefault="00A875E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199</w:t>
            </w:r>
          </w:p>
        </w:tc>
        <w:tc>
          <w:tcPr>
            <w:tcW w:w="649" w:type="dxa"/>
            <w:tcBorders>
              <w:top w:val="single" w:sz="4" w:space="0" w:color="auto"/>
              <w:bottom w:val="single" w:sz="4" w:space="0" w:color="auto"/>
            </w:tcBorders>
            <w:shd w:val="clear" w:color="auto" w:fill="auto"/>
            <w:tcMar>
              <w:top w:w="8" w:type="dxa"/>
              <w:left w:w="8" w:type="dxa"/>
              <w:bottom w:w="0" w:type="dxa"/>
              <w:right w:w="8" w:type="dxa"/>
            </w:tcMar>
            <w:vAlign w:val="center"/>
            <w:hideMark/>
          </w:tcPr>
          <w:p w14:paraId="10D4F56B" w14:textId="77777777" w:rsidR="00A875E9" w:rsidRPr="00E31B04" w:rsidRDefault="00A875E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210</w:t>
            </w:r>
          </w:p>
        </w:tc>
        <w:tc>
          <w:tcPr>
            <w:tcW w:w="571" w:type="dxa"/>
            <w:tcBorders>
              <w:top w:val="single" w:sz="4" w:space="0" w:color="auto"/>
              <w:bottom w:val="single" w:sz="4" w:space="0" w:color="auto"/>
            </w:tcBorders>
            <w:shd w:val="clear" w:color="auto" w:fill="auto"/>
            <w:tcMar>
              <w:top w:w="8" w:type="dxa"/>
              <w:left w:w="8" w:type="dxa"/>
              <w:bottom w:w="0" w:type="dxa"/>
              <w:right w:w="8" w:type="dxa"/>
            </w:tcMar>
            <w:vAlign w:val="center"/>
            <w:hideMark/>
          </w:tcPr>
          <w:p w14:paraId="54D7BD32" w14:textId="77777777" w:rsidR="00A875E9" w:rsidRPr="00E31B04" w:rsidRDefault="00A875E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493</w:t>
            </w:r>
          </w:p>
        </w:tc>
        <w:tc>
          <w:tcPr>
            <w:tcW w:w="801" w:type="dxa"/>
            <w:tcBorders>
              <w:top w:val="single" w:sz="4" w:space="0" w:color="auto"/>
              <w:bottom w:val="single" w:sz="4" w:space="0" w:color="auto"/>
            </w:tcBorders>
            <w:shd w:val="clear" w:color="auto" w:fill="auto"/>
            <w:tcMar>
              <w:top w:w="8" w:type="dxa"/>
              <w:left w:w="8" w:type="dxa"/>
              <w:bottom w:w="0" w:type="dxa"/>
              <w:right w:w="8" w:type="dxa"/>
            </w:tcMar>
            <w:vAlign w:val="center"/>
            <w:hideMark/>
          </w:tcPr>
          <w:p w14:paraId="73821142" w14:textId="77777777" w:rsidR="00A875E9" w:rsidRPr="00E31B04" w:rsidRDefault="00A875E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510</w:t>
            </w:r>
          </w:p>
        </w:tc>
        <w:tc>
          <w:tcPr>
            <w:tcW w:w="1787" w:type="dxa"/>
            <w:vMerge/>
            <w:tcBorders>
              <w:top w:val="single" w:sz="4" w:space="0" w:color="auto"/>
              <w:bottom w:val="single" w:sz="4" w:space="0" w:color="auto"/>
            </w:tcBorders>
            <w:shd w:val="clear" w:color="auto" w:fill="FFFFFF"/>
            <w:tcMar>
              <w:top w:w="8" w:type="dxa"/>
              <w:left w:w="8" w:type="dxa"/>
              <w:bottom w:w="0" w:type="dxa"/>
              <w:right w:w="8" w:type="dxa"/>
            </w:tcMar>
            <w:vAlign w:val="center"/>
            <w:hideMark/>
          </w:tcPr>
          <w:p w14:paraId="5FDD18F8" w14:textId="77777777" w:rsidR="00A875E9" w:rsidRPr="00E31B04" w:rsidRDefault="00A875E9" w:rsidP="00370083">
            <w:pPr>
              <w:jc w:val="center"/>
              <w:rPr>
                <w:rFonts w:ascii="Arial" w:hAnsi="Arial" w:cs="Arial"/>
                <w:sz w:val="36"/>
                <w:szCs w:val="36"/>
              </w:rPr>
            </w:pPr>
          </w:p>
        </w:tc>
      </w:tr>
      <w:tr w:rsidR="00066368" w:rsidRPr="00E31B04" w14:paraId="2BD2A0CB" w14:textId="77777777" w:rsidTr="00370083">
        <w:trPr>
          <w:trHeight w:val="223"/>
        </w:trPr>
        <w:tc>
          <w:tcPr>
            <w:tcW w:w="1675" w:type="dxa"/>
            <w:tcBorders>
              <w:top w:val="single" w:sz="4" w:space="0" w:color="auto"/>
            </w:tcBorders>
            <w:shd w:val="clear" w:color="auto" w:fill="FFFFFF"/>
            <w:tcMar>
              <w:top w:w="8" w:type="dxa"/>
              <w:left w:w="8" w:type="dxa"/>
              <w:bottom w:w="0" w:type="dxa"/>
              <w:right w:w="8" w:type="dxa"/>
            </w:tcMar>
            <w:vAlign w:val="center"/>
            <w:hideMark/>
          </w:tcPr>
          <w:p w14:paraId="5405E47D" w14:textId="77777777" w:rsidR="00E33EF9" w:rsidRPr="00E31B04" w:rsidRDefault="00E33EF9" w:rsidP="00370083">
            <w:pPr>
              <w:pStyle w:val="NormalWeb"/>
              <w:spacing w:before="0" w:beforeAutospacing="0" w:after="0" w:afterAutospacing="0"/>
              <w:textAlignment w:val="top"/>
              <w:rPr>
                <w:rFonts w:ascii="Arial" w:hAnsi="Arial" w:cs="Arial"/>
                <w:sz w:val="36"/>
                <w:szCs w:val="36"/>
              </w:rPr>
            </w:pPr>
            <w:r w:rsidRPr="00E31B04">
              <w:rPr>
                <w:rFonts w:ascii="Arial" w:hAnsi="Arial" w:cs="Arial"/>
                <w:color w:val="000000"/>
                <w:kern w:val="24"/>
                <w:sz w:val="22"/>
                <w:szCs w:val="22"/>
              </w:rPr>
              <w:t>Astrakhan/3212</w:t>
            </w:r>
          </w:p>
        </w:tc>
        <w:tc>
          <w:tcPr>
            <w:tcW w:w="559" w:type="dxa"/>
            <w:tcBorders>
              <w:top w:val="single" w:sz="4" w:space="0" w:color="auto"/>
            </w:tcBorders>
            <w:shd w:val="clear" w:color="auto" w:fill="auto"/>
            <w:tcMar>
              <w:top w:w="8" w:type="dxa"/>
              <w:left w:w="8" w:type="dxa"/>
              <w:bottom w:w="0" w:type="dxa"/>
              <w:right w:w="8" w:type="dxa"/>
            </w:tcMar>
            <w:vAlign w:val="center"/>
            <w:hideMark/>
          </w:tcPr>
          <w:p w14:paraId="011B807B"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I</w:t>
            </w:r>
          </w:p>
        </w:tc>
        <w:tc>
          <w:tcPr>
            <w:tcW w:w="643" w:type="dxa"/>
            <w:tcBorders>
              <w:top w:val="single" w:sz="4" w:space="0" w:color="auto"/>
            </w:tcBorders>
            <w:shd w:val="clear" w:color="auto" w:fill="auto"/>
            <w:tcMar>
              <w:top w:w="8" w:type="dxa"/>
              <w:left w:w="8" w:type="dxa"/>
              <w:bottom w:w="0" w:type="dxa"/>
              <w:right w:w="8" w:type="dxa"/>
            </w:tcMar>
            <w:vAlign w:val="center"/>
            <w:hideMark/>
          </w:tcPr>
          <w:p w14:paraId="171CA5D5"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A</w:t>
            </w:r>
          </w:p>
        </w:tc>
        <w:tc>
          <w:tcPr>
            <w:tcW w:w="724" w:type="dxa"/>
            <w:tcBorders>
              <w:top w:val="single" w:sz="4" w:space="0" w:color="auto"/>
            </w:tcBorders>
            <w:shd w:val="clear" w:color="auto" w:fill="auto"/>
            <w:tcMar>
              <w:top w:w="8" w:type="dxa"/>
              <w:left w:w="8" w:type="dxa"/>
              <w:bottom w:w="0" w:type="dxa"/>
              <w:right w:w="8" w:type="dxa"/>
            </w:tcMar>
            <w:vAlign w:val="center"/>
            <w:hideMark/>
          </w:tcPr>
          <w:p w14:paraId="4112AA3B"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L</w:t>
            </w:r>
          </w:p>
        </w:tc>
        <w:tc>
          <w:tcPr>
            <w:tcW w:w="647" w:type="dxa"/>
            <w:tcBorders>
              <w:top w:val="single" w:sz="4" w:space="0" w:color="auto"/>
            </w:tcBorders>
            <w:shd w:val="clear" w:color="auto" w:fill="auto"/>
            <w:tcMar>
              <w:top w:w="8" w:type="dxa"/>
              <w:left w:w="8" w:type="dxa"/>
              <w:bottom w:w="0" w:type="dxa"/>
              <w:right w:w="8" w:type="dxa"/>
            </w:tcMar>
            <w:vAlign w:val="center"/>
            <w:hideMark/>
          </w:tcPr>
          <w:p w14:paraId="04197437"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L</w:t>
            </w:r>
          </w:p>
        </w:tc>
        <w:tc>
          <w:tcPr>
            <w:tcW w:w="578" w:type="dxa"/>
            <w:tcBorders>
              <w:top w:val="single" w:sz="4" w:space="0" w:color="auto"/>
            </w:tcBorders>
            <w:shd w:val="clear" w:color="auto" w:fill="auto"/>
            <w:tcMar>
              <w:top w:w="8" w:type="dxa"/>
              <w:left w:w="8" w:type="dxa"/>
              <w:bottom w:w="0" w:type="dxa"/>
              <w:right w:w="8" w:type="dxa"/>
            </w:tcMar>
            <w:vAlign w:val="center"/>
            <w:hideMark/>
          </w:tcPr>
          <w:p w14:paraId="5F8C0472"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A</w:t>
            </w:r>
          </w:p>
        </w:tc>
        <w:tc>
          <w:tcPr>
            <w:tcW w:w="578" w:type="dxa"/>
            <w:tcBorders>
              <w:top w:val="single" w:sz="4" w:space="0" w:color="auto"/>
            </w:tcBorders>
            <w:shd w:val="clear" w:color="auto" w:fill="auto"/>
            <w:tcMar>
              <w:top w:w="8" w:type="dxa"/>
              <w:left w:w="8" w:type="dxa"/>
              <w:bottom w:w="0" w:type="dxa"/>
              <w:right w:w="8" w:type="dxa"/>
            </w:tcMar>
            <w:vAlign w:val="center"/>
            <w:hideMark/>
          </w:tcPr>
          <w:p w14:paraId="19937889"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E</w:t>
            </w:r>
          </w:p>
        </w:tc>
        <w:tc>
          <w:tcPr>
            <w:tcW w:w="571" w:type="dxa"/>
            <w:tcBorders>
              <w:top w:val="single" w:sz="4" w:space="0" w:color="auto"/>
            </w:tcBorders>
            <w:shd w:val="clear" w:color="auto" w:fill="auto"/>
            <w:tcMar>
              <w:top w:w="8" w:type="dxa"/>
              <w:left w:w="8" w:type="dxa"/>
              <w:bottom w:w="0" w:type="dxa"/>
              <w:right w:w="8" w:type="dxa"/>
            </w:tcMar>
            <w:vAlign w:val="center"/>
            <w:hideMark/>
          </w:tcPr>
          <w:p w14:paraId="4983E18E"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T</w:t>
            </w:r>
          </w:p>
        </w:tc>
        <w:tc>
          <w:tcPr>
            <w:tcW w:w="571" w:type="dxa"/>
            <w:tcBorders>
              <w:top w:val="single" w:sz="4" w:space="0" w:color="auto"/>
            </w:tcBorders>
            <w:shd w:val="clear" w:color="auto" w:fill="auto"/>
            <w:tcMar>
              <w:top w:w="8" w:type="dxa"/>
              <w:left w:w="8" w:type="dxa"/>
              <w:bottom w:w="0" w:type="dxa"/>
              <w:right w:w="8" w:type="dxa"/>
            </w:tcMar>
            <w:vAlign w:val="center"/>
            <w:hideMark/>
          </w:tcPr>
          <w:p w14:paraId="6370F0DB"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S</w:t>
            </w:r>
          </w:p>
        </w:tc>
        <w:tc>
          <w:tcPr>
            <w:tcW w:w="649" w:type="dxa"/>
            <w:tcBorders>
              <w:top w:val="single" w:sz="4" w:space="0" w:color="auto"/>
            </w:tcBorders>
            <w:shd w:val="clear" w:color="auto" w:fill="auto"/>
            <w:tcMar>
              <w:top w:w="8" w:type="dxa"/>
              <w:left w:w="8" w:type="dxa"/>
              <w:bottom w:w="0" w:type="dxa"/>
              <w:right w:w="8" w:type="dxa"/>
            </w:tcMar>
            <w:vAlign w:val="center"/>
            <w:hideMark/>
          </w:tcPr>
          <w:p w14:paraId="7ED4ED74"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V</w:t>
            </w:r>
          </w:p>
        </w:tc>
        <w:tc>
          <w:tcPr>
            <w:tcW w:w="571" w:type="dxa"/>
            <w:tcBorders>
              <w:top w:val="single" w:sz="4" w:space="0" w:color="auto"/>
            </w:tcBorders>
            <w:shd w:val="clear" w:color="auto" w:fill="auto"/>
            <w:tcMar>
              <w:top w:w="8" w:type="dxa"/>
              <w:left w:w="8" w:type="dxa"/>
              <w:bottom w:w="0" w:type="dxa"/>
              <w:right w:w="8" w:type="dxa"/>
            </w:tcMar>
            <w:vAlign w:val="center"/>
            <w:hideMark/>
          </w:tcPr>
          <w:p w14:paraId="49A66A8F"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E</w:t>
            </w:r>
          </w:p>
        </w:tc>
        <w:tc>
          <w:tcPr>
            <w:tcW w:w="801" w:type="dxa"/>
            <w:tcBorders>
              <w:top w:val="single" w:sz="4" w:space="0" w:color="auto"/>
            </w:tcBorders>
            <w:shd w:val="clear" w:color="auto" w:fill="auto"/>
            <w:tcMar>
              <w:top w:w="8" w:type="dxa"/>
              <w:left w:w="8" w:type="dxa"/>
              <w:bottom w:w="0" w:type="dxa"/>
              <w:right w:w="8" w:type="dxa"/>
            </w:tcMar>
            <w:vAlign w:val="center"/>
            <w:hideMark/>
          </w:tcPr>
          <w:p w14:paraId="1052CDB0"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I</w:t>
            </w:r>
          </w:p>
        </w:tc>
        <w:tc>
          <w:tcPr>
            <w:tcW w:w="1787" w:type="dxa"/>
            <w:tcBorders>
              <w:top w:val="single" w:sz="4" w:space="0" w:color="auto"/>
            </w:tcBorders>
            <w:shd w:val="clear" w:color="auto" w:fill="auto"/>
            <w:tcMar>
              <w:top w:w="8" w:type="dxa"/>
              <w:left w:w="8" w:type="dxa"/>
              <w:bottom w:w="0" w:type="dxa"/>
              <w:right w:w="8" w:type="dxa"/>
            </w:tcMar>
            <w:vAlign w:val="center"/>
            <w:hideMark/>
          </w:tcPr>
          <w:p w14:paraId="53A99554" w14:textId="7F995A0D"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r>
      <w:tr w:rsidR="00066368" w:rsidRPr="00E31B04" w14:paraId="1B37E4D5" w14:textId="77777777" w:rsidTr="00370083">
        <w:trPr>
          <w:trHeight w:val="223"/>
        </w:trPr>
        <w:tc>
          <w:tcPr>
            <w:tcW w:w="1675" w:type="dxa"/>
            <w:shd w:val="clear" w:color="auto" w:fill="FFFFFF"/>
            <w:tcMar>
              <w:top w:w="8" w:type="dxa"/>
              <w:left w:w="8" w:type="dxa"/>
              <w:bottom w:w="0" w:type="dxa"/>
              <w:right w:w="8" w:type="dxa"/>
            </w:tcMar>
            <w:vAlign w:val="center"/>
            <w:hideMark/>
          </w:tcPr>
          <w:p w14:paraId="4A6F4717" w14:textId="77777777" w:rsidR="00E33EF9" w:rsidRPr="00E31B04" w:rsidRDefault="00E33EF9" w:rsidP="00370083">
            <w:pPr>
              <w:pStyle w:val="NormalWeb"/>
              <w:spacing w:before="0" w:beforeAutospacing="0" w:after="0" w:afterAutospacing="0"/>
              <w:textAlignment w:val="top"/>
              <w:rPr>
                <w:rFonts w:ascii="Arial" w:hAnsi="Arial" w:cs="Arial"/>
                <w:sz w:val="36"/>
                <w:szCs w:val="36"/>
              </w:rPr>
            </w:pPr>
            <w:r w:rsidRPr="00E31B04">
              <w:rPr>
                <w:rFonts w:ascii="Arial" w:hAnsi="Arial" w:cs="Arial"/>
                <w:color w:val="000000"/>
                <w:kern w:val="24"/>
                <w:sz w:val="22"/>
                <w:szCs w:val="22"/>
              </w:rPr>
              <w:t>wigeon/SC/345</w:t>
            </w:r>
          </w:p>
        </w:tc>
        <w:tc>
          <w:tcPr>
            <w:tcW w:w="559" w:type="dxa"/>
            <w:shd w:val="clear" w:color="auto" w:fill="auto"/>
            <w:tcMar>
              <w:top w:w="8" w:type="dxa"/>
              <w:left w:w="8" w:type="dxa"/>
              <w:bottom w:w="0" w:type="dxa"/>
              <w:right w:w="8" w:type="dxa"/>
            </w:tcMar>
            <w:vAlign w:val="center"/>
            <w:hideMark/>
          </w:tcPr>
          <w:p w14:paraId="2A0711CD" w14:textId="22D5BF34"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3" w:type="dxa"/>
            <w:shd w:val="clear" w:color="auto" w:fill="auto"/>
            <w:tcMar>
              <w:top w:w="8" w:type="dxa"/>
              <w:left w:w="8" w:type="dxa"/>
              <w:bottom w:w="0" w:type="dxa"/>
              <w:right w:w="8" w:type="dxa"/>
            </w:tcMar>
            <w:vAlign w:val="center"/>
            <w:hideMark/>
          </w:tcPr>
          <w:p w14:paraId="6C42B425" w14:textId="7D14E9FB"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724" w:type="dxa"/>
            <w:shd w:val="clear" w:color="auto" w:fill="auto"/>
            <w:tcMar>
              <w:top w:w="8" w:type="dxa"/>
              <w:left w:w="8" w:type="dxa"/>
              <w:bottom w:w="0" w:type="dxa"/>
              <w:right w:w="8" w:type="dxa"/>
            </w:tcMar>
            <w:vAlign w:val="center"/>
            <w:hideMark/>
          </w:tcPr>
          <w:p w14:paraId="5605E501"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M</w:t>
            </w:r>
          </w:p>
        </w:tc>
        <w:tc>
          <w:tcPr>
            <w:tcW w:w="647" w:type="dxa"/>
            <w:shd w:val="clear" w:color="auto" w:fill="auto"/>
            <w:tcMar>
              <w:top w:w="8" w:type="dxa"/>
              <w:left w:w="8" w:type="dxa"/>
              <w:bottom w:w="0" w:type="dxa"/>
              <w:right w:w="8" w:type="dxa"/>
            </w:tcMar>
            <w:vAlign w:val="center"/>
            <w:hideMark/>
          </w:tcPr>
          <w:p w14:paraId="3B2F310E" w14:textId="266135F3"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8" w:type="dxa"/>
            <w:shd w:val="clear" w:color="auto" w:fill="auto"/>
            <w:tcMar>
              <w:top w:w="8" w:type="dxa"/>
              <w:left w:w="8" w:type="dxa"/>
              <w:bottom w:w="0" w:type="dxa"/>
              <w:right w:w="8" w:type="dxa"/>
            </w:tcMar>
            <w:vAlign w:val="center"/>
            <w:hideMark/>
          </w:tcPr>
          <w:p w14:paraId="1C79A9D3" w14:textId="7A5F772D"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8" w:type="dxa"/>
            <w:shd w:val="clear" w:color="auto" w:fill="auto"/>
            <w:tcMar>
              <w:top w:w="8" w:type="dxa"/>
              <w:left w:w="8" w:type="dxa"/>
              <w:bottom w:w="0" w:type="dxa"/>
              <w:right w:w="8" w:type="dxa"/>
            </w:tcMar>
            <w:vAlign w:val="center"/>
            <w:hideMark/>
          </w:tcPr>
          <w:p w14:paraId="0274BEED" w14:textId="39209EA2"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1" w:type="dxa"/>
            <w:shd w:val="clear" w:color="auto" w:fill="auto"/>
            <w:tcMar>
              <w:top w:w="8" w:type="dxa"/>
              <w:left w:w="8" w:type="dxa"/>
              <w:bottom w:w="0" w:type="dxa"/>
              <w:right w:w="8" w:type="dxa"/>
            </w:tcMar>
            <w:vAlign w:val="center"/>
            <w:hideMark/>
          </w:tcPr>
          <w:p w14:paraId="53CD3136" w14:textId="337274B5"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1" w:type="dxa"/>
            <w:shd w:val="clear" w:color="auto" w:fill="auto"/>
            <w:tcMar>
              <w:top w:w="8" w:type="dxa"/>
              <w:left w:w="8" w:type="dxa"/>
              <w:bottom w:w="0" w:type="dxa"/>
              <w:right w:w="8" w:type="dxa"/>
            </w:tcMar>
            <w:vAlign w:val="center"/>
            <w:hideMark/>
          </w:tcPr>
          <w:p w14:paraId="01E5B76B" w14:textId="48F42503"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9" w:type="dxa"/>
            <w:shd w:val="clear" w:color="auto" w:fill="auto"/>
            <w:tcMar>
              <w:top w:w="8" w:type="dxa"/>
              <w:left w:w="8" w:type="dxa"/>
              <w:bottom w:w="0" w:type="dxa"/>
              <w:right w:w="8" w:type="dxa"/>
            </w:tcMar>
            <w:vAlign w:val="center"/>
            <w:hideMark/>
          </w:tcPr>
          <w:p w14:paraId="64BA4355"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A</w:t>
            </w:r>
          </w:p>
        </w:tc>
        <w:tc>
          <w:tcPr>
            <w:tcW w:w="571" w:type="dxa"/>
            <w:shd w:val="clear" w:color="auto" w:fill="auto"/>
            <w:tcMar>
              <w:top w:w="8" w:type="dxa"/>
              <w:left w:w="8" w:type="dxa"/>
              <w:bottom w:w="0" w:type="dxa"/>
              <w:right w:w="8" w:type="dxa"/>
            </w:tcMar>
            <w:vAlign w:val="center"/>
            <w:hideMark/>
          </w:tcPr>
          <w:p w14:paraId="58B60E50" w14:textId="593CB516"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801" w:type="dxa"/>
            <w:shd w:val="clear" w:color="auto" w:fill="auto"/>
            <w:tcMar>
              <w:top w:w="8" w:type="dxa"/>
              <w:left w:w="8" w:type="dxa"/>
              <w:bottom w:w="0" w:type="dxa"/>
              <w:right w:w="8" w:type="dxa"/>
            </w:tcMar>
            <w:vAlign w:val="center"/>
            <w:hideMark/>
          </w:tcPr>
          <w:p w14:paraId="5B4FFC43"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V</w:t>
            </w:r>
          </w:p>
        </w:tc>
        <w:tc>
          <w:tcPr>
            <w:tcW w:w="1787" w:type="dxa"/>
            <w:shd w:val="clear" w:color="auto" w:fill="auto"/>
            <w:tcMar>
              <w:top w:w="8" w:type="dxa"/>
              <w:left w:w="8" w:type="dxa"/>
              <w:bottom w:w="0" w:type="dxa"/>
              <w:right w:w="8" w:type="dxa"/>
            </w:tcMar>
            <w:vAlign w:val="center"/>
            <w:hideMark/>
          </w:tcPr>
          <w:p w14:paraId="268D7114"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2</w:t>
            </w:r>
          </w:p>
        </w:tc>
      </w:tr>
      <w:tr w:rsidR="00066368" w:rsidRPr="00E31B04" w14:paraId="6CFA7DC6" w14:textId="77777777" w:rsidTr="00370083">
        <w:trPr>
          <w:trHeight w:val="223"/>
        </w:trPr>
        <w:tc>
          <w:tcPr>
            <w:tcW w:w="1675" w:type="dxa"/>
            <w:shd w:val="clear" w:color="auto" w:fill="FFFFFF"/>
            <w:tcMar>
              <w:top w:w="8" w:type="dxa"/>
              <w:left w:w="8" w:type="dxa"/>
              <w:bottom w:w="0" w:type="dxa"/>
              <w:right w:w="8" w:type="dxa"/>
            </w:tcMar>
            <w:vAlign w:val="center"/>
            <w:hideMark/>
          </w:tcPr>
          <w:p w14:paraId="4A528DAE" w14:textId="744779EB" w:rsidR="00E33EF9" w:rsidRPr="00E31B04" w:rsidRDefault="00251679" w:rsidP="00370083">
            <w:pPr>
              <w:pStyle w:val="NormalWeb"/>
              <w:spacing w:before="0" w:beforeAutospacing="0" w:after="0" w:afterAutospacing="0"/>
              <w:textAlignment w:val="top"/>
              <w:rPr>
                <w:rFonts w:ascii="Arial" w:hAnsi="Arial" w:cs="Arial"/>
                <w:sz w:val="36"/>
                <w:szCs w:val="36"/>
              </w:rPr>
            </w:pPr>
            <w:r w:rsidRPr="00E31B04">
              <w:rPr>
                <w:rFonts w:ascii="Arial" w:hAnsi="Arial" w:cs="Arial"/>
                <w:color w:val="000000"/>
                <w:kern w:val="24"/>
                <w:sz w:val="22"/>
                <w:szCs w:val="22"/>
              </w:rPr>
              <w:t>eagle</w:t>
            </w:r>
            <w:r w:rsidR="00E33EF9" w:rsidRPr="00E31B04">
              <w:rPr>
                <w:rFonts w:ascii="Arial" w:hAnsi="Arial" w:cs="Arial"/>
                <w:color w:val="000000"/>
                <w:kern w:val="24"/>
                <w:sz w:val="22"/>
                <w:szCs w:val="22"/>
              </w:rPr>
              <w:t>/FL/22</w:t>
            </w:r>
          </w:p>
        </w:tc>
        <w:tc>
          <w:tcPr>
            <w:tcW w:w="559" w:type="dxa"/>
            <w:shd w:val="clear" w:color="auto" w:fill="auto"/>
            <w:tcMar>
              <w:top w:w="8" w:type="dxa"/>
              <w:left w:w="8" w:type="dxa"/>
              <w:bottom w:w="0" w:type="dxa"/>
              <w:right w:w="8" w:type="dxa"/>
            </w:tcMar>
            <w:vAlign w:val="center"/>
            <w:hideMark/>
          </w:tcPr>
          <w:p w14:paraId="5C121EEE"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T</w:t>
            </w:r>
          </w:p>
        </w:tc>
        <w:tc>
          <w:tcPr>
            <w:tcW w:w="643" w:type="dxa"/>
            <w:shd w:val="clear" w:color="auto" w:fill="auto"/>
            <w:tcMar>
              <w:top w:w="8" w:type="dxa"/>
              <w:left w:w="8" w:type="dxa"/>
              <w:bottom w:w="0" w:type="dxa"/>
              <w:right w:w="8" w:type="dxa"/>
            </w:tcMar>
            <w:vAlign w:val="center"/>
            <w:hideMark/>
          </w:tcPr>
          <w:p w14:paraId="3E397EAE" w14:textId="3B6BF9A0"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724" w:type="dxa"/>
            <w:shd w:val="clear" w:color="auto" w:fill="auto"/>
            <w:tcMar>
              <w:top w:w="8" w:type="dxa"/>
              <w:left w:w="8" w:type="dxa"/>
              <w:bottom w:w="0" w:type="dxa"/>
              <w:right w:w="8" w:type="dxa"/>
            </w:tcMar>
            <w:vAlign w:val="center"/>
            <w:hideMark/>
          </w:tcPr>
          <w:p w14:paraId="3EBDBA78"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M</w:t>
            </w:r>
          </w:p>
        </w:tc>
        <w:tc>
          <w:tcPr>
            <w:tcW w:w="647" w:type="dxa"/>
            <w:shd w:val="clear" w:color="auto" w:fill="auto"/>
            <w:tcMar>
              <w:top w:w="8" w:type="dxa"/>
              <w:left w:w="8" w:type="dxa"/>
              <w:bottom w:w="0" w:type="dxa"/>
              <w:right w:w="8" w:type="dxa"/>
            </w:tcMar>
            <w:vAlign w:val="center"/>
            <w:hideMark/>
          </w:tcPr>
          <w:p w14:paraId="0FA75E98" w14:textId="385447C4"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8" w:type="dxa"/>
            <w:shd w:val="clear" w:color="auto" w:fill="auto"/>
            <w:tcMar>
              <w:top w:w="8" w:type="dxa"/>
              <w:left w:w="8" w:type="dxa"/>
              <w:bottom w:w="0" w:type="dxa"/>
              <w:right w:w="8" w:type="dxa"/>
            </w:tcMar>
            <w:vAlign w:val="center"/>
            <w:hideMark/>
          </w:tcPr>
          <w:p w14:paraId="22E4AE42" w14:textId="1451FF79"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8" w:type="dxa"/>
            <w:shd w:val="clear" w:color="auto" w:fill="auto"/>
            <w:tcMar>
              <w:top w:w="8" w:type="dxa"/>
              <w:left w:w="8" w:type="dxa"/>
              <w:bottom w:w="0" w:type="dxa"/>
              <w:right w:w="8" w:type="dxa"/>
            </w:tcMar>
            <w:vAlign w:val="center"/>
            <w:hideMark/>
          </w:tcPr>
          <w:p w14:paraId="39FDE6EE" w14:textId="08FBF466"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1" w:type="dxa"/>
            <w:shd w:val="clear" w:color="auto" w:fill="auto"/>
            <w:tcMar>
              <w:top w:w="8" w:type="dxa"/>
              <w:left w:w="8" w:type="dxa"/>
              <w:bottom w:w="0" w:type="dxa"/>
              <w:right w:w="8" w:type="dxa"/>
            </w:tcMar>
            <w:vAlign w:val="center"/>
            <w:hideMark/>
          </w:tcPr>
          <w:p w14:paraId="5C9100D7" w14:textId="44DB93A5"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1" w:type="dxa"/>
            <w:shd w:val="clear" w:color="auto" w:fill="auto"/>
            <w:tcMar>
              <w:top w:w="8" w:type="dxa"/>
              <w:left w:w="8" w:type="dxa"/>
              <w:bottom w:w="0" w:type="dxa"/>
              <w:right w:w="8" w:type="dxa"/>
            </w:tcMar>
            <w:vAlign w:val="center"/>
            <w:hideMark/>
          </w:tcPr>
          <w:p w14:paraId="41DA23C7" w14:textId="36BBE953"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9" w:type="dxa"/>
            <w:shd w:val="clear" w:color="auto" w:fill="auto"/>
            <w:tcMar>
              <w:top w:w="8" w:type="dxa"/>
              <w:left w:w="8" w:type="dxa"/>
              <w:bottom w:w="0" w:type="dxa"/>
              <w:right w:w="8" w:type="dxa"/>
            </w:tcMar>
            <w:vAlign w:val="center"/>
            <w:hideMark/>
          </w:tcPr>
          <w:p w14:paraId="689B63CE"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A</w:t>
            </w:r>
          </w:p>
        </w:tc>
        <w:tc>
          <w:tcPr>
            <w:tcW w:w="571" w:type="dxa"/>
            <w:shd w:val="clear" w:color="auto" w:fill="auto"/>
            <w:tcMar>
              <w:top w:w="8" w:type="dxa"/>
              <w:left w:w="8" w:type="dxa"/>
              <w:bottom w:w="0" w:type="dxa"/>
              <w:right w:w="8" w:type="dxa"/>
            </w:tcMar>
            <w:vAlign w:val="center"/>
            <w:hideMark/>
          </w:tcPr>
          <w:p w14:paraId="2C50BFDC" w14:textId="61F2DA76"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801" w:type="dxa"/>
            <w:shd w:val="clear" w:color="auto" w:fill="auto"/>
            <w:tcMar>
              <w:top w:w="8" w:type="dxa"/>
              <w:left w:w="8" w:type="dxa"/>
              <w:bottom w:w="0" w:type="dxa"/>
              <w:right w:w="8" w:type="dxa"/>
            </w:tcMar>
            <w:vAlign w:val="center"/>
            <w:hideMark/>
          </w:tcPr>
          <w:p w14:paraId="30DD3596"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V</w:t>
            </w:r>
          </w:p>
        </w:tc>
        <w:tc>
          <w:tcPr>
            <w:tcW w:w="1787" w:type="dxa"/>
            <w:shd w:val="clear" w:color="auto" w:fill="auto"/>
            <w:tcMar>
              <w:top w:w="8" w:type="dxa"/>
              <w:left w:w="8" w:type="dxa"/>
              <w:bottom w:w="0" w:type="dxa"/>
              <w:right w:w="8" w:type="dxa"/>
            </w:tcMar>
            <w:vAlign w:val="center"/>
            <w:hideMark/>
          </w:tcPr>
          <w:p w14:paraId="315D8D17"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2</w:t>
            </w:r>
          </w:p>
        </w:tc>
      </w:tr>
      <w:tr w:rsidR="00066368" w:rsidRPr="00E31B04" w14:paraId="3A8B276A" w14:textId="77777777" w:rsidTr="00370083">
        <w:trPr>
          <w:trHeight w:val="223"/>
        </w:trPr>
        <w:tc>
          <w:tcPr>
            <w:tcW w:w="1675" w:type="dxa"/>
            <w:shd w:val="clear" w:color="auto" w:fill="FFFFFF"/>
            <w:tcMar>
              <w:top w:w="8" w:type="dxa"/>
              <w:left w:w="8" w:type="dxa"/>
              <w:bottom w:w="0" w:type="dxa"/>
              <w:right w:w="8" w:type="dxa"/>
            </w:tcMar>
            <w:vAlign w:val="center"/>
            <w:hideMark/>
          </w:tcPr>
          <w:p w14:paraId="60B80DA3" w14:textId="77777777" w:rsidR="00E33EF9" w:rsidRPr="00E31B04" w:rsidRDefault="00E33EF9" w:rsidP="00370083">
            <w:pPr>
              <w:pStyle w:val="NormalWeb"/>
              <w:spacing w:before="0" w:beforeAutospacing="0" w:after="0" w:afterAutospacing="0"/>
              <w:textAlignment w:val="top"/>
              <w:rPr>
                <w:rFonts w:ascii="Arial" w:hAnsi="Arial" w:cs="Arial"/>
                <w:sz w:val="36"/>
                <w:szCs w:val="36"/>
              </w:rPr>
            </w:pPr>
            <w:r w:rsidRPr="00E31B04">
              <w:rPr>
                <w:rFonts w:ascii="Arial" w:hAnsi="Arial" w:cs="Arial"/>
                <w:color w:val="000000"/>
                <w:kern w:val="24"/>
                <w:sz w:val="22"/>
                <w:szCs w:val="22"/>
              </w:rPr>
              <w:t>bovine/OH/302</w:t>
            </w:r>
          </w:p>
        </w:tc>
        <w:tc>
          <w:tcPr>
            <w:tcW w:w="559" w:type="dxa"/>
            <w:shd w:val="clear" w:color="auto" w:fill="auto"/>
            <w:tcMar>
              <w:top w:w="8" w:type="dxa"/>
              <w:left w:w="8" w:type="dxa"/>
              <w:bottom w:w="0" w:type="dxa"/>
              <w:right w:w="8" w:type="dxa"/>
            </w:tcMar>
            <w:vAlign w:val="center"/>
            <w:hideMark/>
          </w:tcPr>
          <w:p w14:paraId="0FF01809" w14:textId="28C2938F"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3" w:type="dxa"/>
            <w:shd w:val="clear" w:color="auto" w:fill="auto"/>
            <w:tcMar>
              <w:top w:w="8" w:type="dxa"/>
              <w:left w:w="8" w:type="dxa"/>
              <w:bottom w:w="0" w:type="dxa"/>
              <w:right w:w="8" w:type="dxa"/>
            </w:tcMar>
            <w:vAlign w:val="center"/>
            <w:hideMark/>
          </w:tcPr>
          <w:p w14:paraId="08D6C161" w14:textId="4BA39D2E"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724" w:type="dxa"/>
            <w:shd w:val="clear" w:color="auto" w:fill="auto"/>
            <w:tcMar>
              <w:top w:w="8" w:type="dxa"/>
              <w:left w:w="8" w:type="dxa"/>
              <w:bottom w:w="0" w:type="dxa"/>
              <w:right w:w="8" w:type="dxa"/>
            </w:tcMar>
            <w:vAlign w:val="center"/>
            <w:hideMark/>
          </w:tcPr>
          <w:p w14:paraId="31C54AE1"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M</w:t>
            </w:r>
          </w:p>
        </w:tc>
        <w:tc>
          <w:tcPr>
            <w:tcW w:w="647" w:type="dxa"/>
            <w:shd w:val="clear" w:color="auto" w:fill="auto"/>
            <w:tcMar>
              <w:top w:w="8" w:type="dxa"/>
              <w:left w:w="8" w:type="dxa"/>
              <w:bottom w:w="0" w:type="dxa"/>
              <w:right w:w="8" w:type="dxa"/>
            </w:tcMar>
            <w:vAlign w:val="center"/>
            <w:hideMark/>
          </w:tcPr>
          <w:p w14:paraId="78D66CC1"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Q</w:t>
            </w:r>
          </w:p>
        </w:tc>
        <w:tc>
          <w:tcPr>
            <w:tcW w:w="578" w:type="dxa"/>
            <w:shd w:val="clear" w:color="auto" w:fill="auto"/>
            <w:tcMar>
              <w:top w:w="8" w:type="dxa"/>
              <w:left w:w="8" w:type="dxa"/>
              <w:bottom w:w="0" w:type="dxa"/>
              <w:right w:w="8" w:type="dxa"/>
            </w:tcMar>
            <w:vAlign w:val="center"/>
            <w:hideMark/>
          </w:tcPr>
          <w:p w14:paraId="55173235" w14:textId="5ED1CB72"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8" w:type="dxa"/>
            <w:shd w:val="clear" w:color="auto" w:fill="auto"/>
            <w:tcMar>
              <w:top w:w="8" w:type="dxa"/>
              <w:left w:w="8" w:type="dxa"/>
              <w:bottom w:w="0" w:type="dxa"/>
              <w:right w:w="8" w:type="dxa"/>
            </w:tcMar>
            <w:vAlign w:val="center"/>
            <w:hideMark/>
          </w:tcPr>
          <w:p w14:paraId="75EDEC19" w14:textId="3CB3BB62"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1" w:type="dxa"/>
            <w:shd w:val="clear" w:color="auto" w:fill="auto"/>
            <w:tcMar>
              <w:top w:w="8" w:type="dxa"/>
              <w:left w:w="8" w:type="dxa"/>
              <w:bottom w:w="0" w:type="dxa"/>
              <w:right w:w="8" w:type="dxa"/>
            </w:tcMar>
            <w:vAlign w:val="center"/>
            <w:hideMark/>
          </w:tcPr>
          <w:p w14:paraId="43877AE9"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I</w:t>
            </w:r>
          </w:p>
        </w:tc>
        <w:tc>
          <w:tcPr>
            <w:tcW w:w="571" w:type="dxa"/>
            <w:shd w:val="clear" w:color="auto" w:fill="auto"/>
            <w:tcMar>
              <w:top w:w="8" w:type="dxa"/>
              <w:left w:w="8" w:type="dxa"/>
              <w:bottom w:w="0" w:type="dxa"/>
              <w:right w:w="8" w:type="dxa"/>
            </w:tcMar>
            <w:vAlign w:val="center"/>
            <w:hideMark/>
          </w:tcPr>
          <w:p w14:paraId="3F8311FD" w14:textId="56286243"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9" w:type="dxa"/>
            <w:shd w:val="clear" w:color="auto" w:fill="auto"/>
            <w:tcMar>
              <w:top w:w="8" w:type="dxa"/>
              <w:left w:w="8" w:type="dxa"/>
              <w:bottom w:w="0" w:type="dxa"/>
              <w:right w:w="8" w:type="dxa"/>
            </w:tcMar>
            <w:vAlign w:val="center"/>
            <w:hideMark/>
          </w:tcPr>
          <w:p w14:paraId="2255EC7B"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A</w:t>
            </w:r>
          </w:p>
        </w:tc>
        <w:tc>
          <w:tcPr>
            <w:tcW w:w="571" w:type="dxa"/>
            <w:shd w:val="clear" w:color="auto" w:fill="auto"/>
            <w:tcMar>
              <w:top w:w="8" w:type="dxa"/>
              <w:left w:w="8" w:type="dxa"/>
              <w:bottom w:w="0" w:type="dxa"/>
              <w:right w:w="8" w:type="dxa"/>
            </w:tcMar>
            <w:vAlign w:val="center"/>
            <w:hideMark/>
          </w:tcPr>
          <w:p w14:paraId="555DEECB"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G</w:t>
            </w:r>
          </w:p>
        </w:tc>
        <w:tc>
          <w:tcPr>
            <w:tcW w:w="801" w:type="dxa"/>
            <w:shd w:val="clear" w:color="auto" w:fill="auto"/>
            <w:tcMar>
              <w:top w:w="8" w:type="dxa"/>
              <w:left w:w="8" w:type="dxa"/>
              <w:bottom w:w="0" w:type="dxa"/>
              <w:right w:w="8" w:type="dxa"/>
            </w:tcMar>
            <w:vAlign w:val="center"/>
            <w:hideMark/>
          </w:tcPr>
          <w:p w14:paraId="0F9EBFDC"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V</w:t>
            </w:r>
          </w:p>
        </w:tc>
        <w:tc>
          <w:tcPr>
            <w:tcW w:w="1787" w:type="dxa"/>
            <w:shd w:val="clear" w:color="auto" w:fill="auto"/>
            <w:tcMar>
              <w:top w:w="8" w:type="dxa"/>
              <w:left w:w="8" w:type="dxa"/>
              <w:bottom w:w="0" w:type="dxa"/>
              <w:right w:w="8" w:type="dxa"/>
            </w:tcMar>
            <w:vAlign w:val="center"/>
            <w:hideMark/>
          </w:tcPr>
          <w:p w14:paraId="583313CB"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8</w:t>
            </w:r>
          </w:p>
        </w:tc>
      </w:tr>
      <w:tr w:rsidR="00066368" w:rsidRPr="00E31B04" w14:paraId="22946E4C" w14:textId="77777777" w:rsidTr="00370083">
        <w:trPr>
          <w:trHeight w:val="223"/>
        </w:trPr>
        <w:tc>
          <w:tcPr>
            <w:tcW w:w="1675" w:type="dxa"/>
            <w:shd w:val="clear" w:color="auto" w:fill="FFFFFF"/>
            <w:tcMar>
              <w:top w:w="8" w:type="dxa"/>
              <w:left w:w="8" w:type="dxa"/>
              <w:bottom w:w="0" w:type="dxa"/>
              <w:right w:w="8" w:type="dxa"/>
            </w:tcMar>
            <w:vAlign w:val="center"/>
            <w:hideMark/>
          </w:tcPr>
          <w:p w14:paraId="0773F117" w14:textId="77777777" w:rsidR="00E33EF9" w:rsidRPr="00E31B04" w:rsidRDefault="00E33EF9" w:rsidP="00370083">
            <w:pPr>
              <w:pStyle w:val="NormalWeb"/>
              <w:spacing w:before="0" w:beforeAutospacing="0" w:after="0" w:afterAutospacing="0"/>
              <w:textAlignment w:val="top"/>
              <w:rPr>
                <w:rFonts w:ascii="Arial" w:hAnsi="Arial" w:cs="Arial"/>
                <w:sz w:val="36"/>
                <w:szCs w:val="36"/>
              </w:rPr>
            </w:pPr>
            <w:r w:rsidRPr="00E31B04">
              <w:rPr>
                <w:rFonts w:ascii="Arial" w:hAnsi="Arial" w:cs="Arial"/>
                <w:color w:val="000000"/>
                <w:kern w:val="24"/>
                <w:sz w:val="22"/>
                <w:szCs w:val="22"/>
              </w:rPr>
              <w:t>bovine/OH/342</w:t>
            </w:r>
          </w:p>
        </w:tc>
        <w:tc>
          <w:tcPr>
            <w:tcW w:w="559" w:type="dxa"/>
            <w:shd w:val="clear" w:color="auto" w:fill="auto"/>
            <w:tcMar>
              <w:top w:w="8" w:type="dxa"/>
              <w:left w:w="8" w:type="dxa"/>
              <w:bottom w:w="0" w:type="dxa"/>
              <w:right w:w="8" w:type="dxa"/>
            </w:tcMar>
            <w:vAlign w:val="center"/>
            <w:hideMark/>
          </w:tcPr>
          <w:p w14:paraId="05F4C232" w14:textId="3176B72C"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3" w:type="dxa"/>
            <w:shd w:val="clear" w:color="auto" w:fill="auto"/>
            <w:tcMar>
              <w:top w:w="8" w:type="dxa"/>
              <w:left w:w="8" w:type="dxa"/>
              <w:bottom w:w="0" w:type="dxa"/>
              <w:right w:w="8" w:type="dxa"/>
            </w:tcMar>
            <w:vAlign w:val="center"/>
            <w:hideMark/>
          </w:tcPr>
          <w:p w14:paraId="19CAAC8B" w14:textId="325DD5E6"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724" w:type="dxa"/>
            <w:shd w:val="clear" w:color="auto" w:fill="auto"/>
            <w:tcMar>
              <w:top w:w="8" w:type="dxa"/>
              <w:left w:w="8" w:type="dxa"/>
              <w:bottom w:w="0" w:type="dxa"/>
              <w:right w:w="8" w:type="dxa"/>
            </w:tcMar>
            <w:vAlign w:val="center"/>
            <w:hideMark/>
          </w:tcPr>
          <w:p w14:paraId="0F4A02B4"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M</w:t>
            </w:r>
          </w:p>
        </w:tc>
        <w:tc>
          <w:tcPr>
            <w:tcW w:w="647" w:type="dxa"/>
            <w:shd w:val="clear" w:color="auto" w:fill="auto"/>
            <w:tcMar>
              <w:top w:w="8" w:type="dxa"/>
              <w:left w:w="8" w:type="dxa"/>
              <w:bottom w:w="0" w:type="dxa"/>
              <w:right w:w="8" w:type="dxa"/>
            </w:tcMar>
            <w:vAlign w:val="center"/>
            <w:hideMark/>
          </w:tcPr>
          <w:p w14:paraId="25565B54"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Q</w:t>
            </w:r>
          </w:p>
        </w:tc>
        <w:tc>
          <w:tcPr>
            <w:tcW w:w="578" w:type="dxa"/>
            <w:shd w:val="clear" w:color="auto" w:fill="auto"/>
            <w:tcMar>
              <w:top w:w="8" w:type="dxa"/>
              <w:left w:w="8" w:type="dxa"/>
              <w:bottom w:w="0" w:type="dxa"/>
              <w:right w:w="8" w:type="dxa"/>
            </w:tcMar>
            <w:vAlign w:val="center"/>
            <w:hideMark/>
          </w:tcPr>
          <w:p w14:paraId="7CFA783C" w14:textId="54E393E6"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8" w:type="dxa"/>
            <w:shd w:val="clear" w:color="auto" w:fill="auto"/>
            <w:tcMar>
              <w:top w:w="8" w:type="dxa"/>
              <w:left w:w="8" w:type="dxa"/>
              <w:bottom w:w="0" w:type="dxa"/>
              <w:right w:w="8" w:type="dxa"/>
            </w:tcMar>
            <w:vAlign w:val="center"/>
            <w:hideMark/>
          </w:tcPr>
          <w:p w14:paraId="2FE38405" w14:textId="664E7F00"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1" w:type="dxa"/>
            <w:shd w:val="clear" w:color="auto" w:fill="auto"/>
            <w:tcMar>
              <w:top w:w="8" w:type="dxa"/>
              <w:left w:w="8" w:type="dxa"/>
              <w:bottom w:w="0" w:type="dxa"/>
              <w:right w:w="8" w:type="dxa"/>
            </w:tcMar>
            <w:vAlign w:val="center"/>
            <w:hideMark/>
          </w:tcPr>
          <w:p w14:paraId="464C6EC9"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I</w:t>
            </w:r>
          </w:p>
        </w:tc>
        <w:tc>
          <w:tcPr>
            <w:tcW w:w="571" w:type="dxa"/>
            <w:shd w:val="clear" w:color="auto" w:fill="auto"/>
            <w:tcMar>
              <w:top w:w="8" w:type="dxa"/>
              <w:left w:w="8" w:type="dxa"/>
              <w:bottom w:w="0" w:type="dxa"/>
              <w:right w:w="8" w:type="dxa"/>
            </w:tcMar>
            <w:vAlign w:val="center"/>
            <w:hideMark/>
          </w:tcPr>
          <w:p w14:paraId="7D42ECFB" w14:textId="6C6B1AF5"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9" w:type="dxa"/>
            <w:shd w:val="clear" w:color="auto" w:fill="auto"/>
            <w:tcMar>
              <w:top w:w="8" w:type="dxa"/>
              <w:left w:w="8" w:type="dxa"/>
              <w:bottom w:w="0" w:type="dxa"/>
              <w:right w:w="8" w:type="dxa"/>
            </w:tcMar>
            <w:vAlign w:val="center"/>
            <w:hideMark/>
          </w:tcPr>
          <w:p w14:paraId="0B8A62D5"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A</w:t>
            </w:r>
          </w:p>
        </w:tc>
        <w:tc>
          <w:tcPr>
            <w:tcW w:w="571" w:type="dxa"/>
            <w:shd w:val="clear" w:color="auto" w:fill="auto"/>
            <w:tcMar>
              <w:top w:w="8" w:type="dxa"/>
              <w:left w:w="8" w:type="dxa"/>
              <w:bottom w:w="0" w:type="dxa"/>
              <w:right w:w="8" w:type="dxa"/>
            </w:tcMar>
            <w:vAlign w:val="center"/>
            <w:hideMark/>
          </w:tcPr>
          <w:p w14:paraId="56FE2C6A" w14:textId="63F621C9"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801" w:type="dxa"/>
            <w:shd w:val="clear" w:color="auto" w:fill="auto"/>
            <w:tcMar>
              <w:top w:w="8" w:type="dxa"/>
              <w:left w:w="8" w:type="dxa"/>
              <w:bottom w:w="0" w:type="dxa"/>
              <w:right w:w="8" w:type="dxa"/>
            </w:tcMar>
            <w:vAlign w:val="center"/>
            <w:hideMark/>
          </w:tcPr>
          <w:p w14:paraId="6FFAD0B2"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V</w:t>
            </w:r>
          </w:p>
        </w:tc>
        <w:tc>
          <w:tcPr>
            <w:tcW w:w="1787" w:type="dxa"/>
            <w:shd w:val="clear" w:color="auto" w:fill="auto"/>
            <w:tcMar>
              <w:top w:w="8" w:type="dxa"/>
              <w:left w:w="8" w:type="dxa"/>
              <w:bottom w:w="0" w:type="dxa"/>
              <w:right w:w="8" w:type="dxa"/>
            </w:tcMar>
            <w:vAlign w:val="center"/>
            <w:hideMark/>
          </w:tcPr>
          <w:p w14:paraId="042535FA"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2</w:t>
            </w:r>
          </w:p>
        </w:tc>
      </w:tr>
      <w:tr w:rsidR="00066368" w:rsidRPr="00E31B04" w14:paraId="23E4DA9A" w14:textId="77777777" w:rsidTr="00370083">
        <w:trPr>
          <w:trHeight w:val="223"/>
        </w:trPr>
        <w:tc>
          <w:tcPr>
            <w:tcW w:w="1675" w:type="dxa"/>
            <w:shd w:val="clear" w:color="auto" w:fill="FFFFFF"/>
            <w:tcMar>
              <w:top w:w="8" w:type="dxa"/>
              <w:left w:w="8" w:type="dxa"/>
              <w:bottom w:w="0" w:type="dxa"/>
              <w:right w:w="8" w:type="dxa"/>
            </w:tcMar>
            <w:vAlign w:val="center"/>
            <w:hideMark/>
          </w:tcPr>
          <w:p w14:paraId="33580F1C" w14:textId="77777777" w:rsidR="00E33EF9" w:rsidRPr="00E31B04" w:rsidRDefault="00E33EF9" w:rsidP="00370083">
            <w:pPr>
              <w:pStyle w:val="NormalWeb"/>
              <w:spacing w:before="0" w:beforeAutospacing="0" w:after="0" w:afterAutospacing="0"/>
              <w:textAlignment w:val="top"/>
              <w:rPr>
                <w:rFonts w:ascii="Arial" w:hAnsi="Arial" w:cs="Arial"/>
                <w:sz w:val="36"/>
                <w:szCs w:val="36"/>
              </w:rPr>
            </w:pPr>
            <w:r w:rsidRPr="00E31B04">
              <w:rPr>
                <w:rFonts w:ascii="Arial" w:hAnsi="Arial" w:cs="Arial"/>
                <w:color w:val="000000"/>
                <w:kern w:val="24"/>
                <w:sz w:val="22"/>
                <w:szCs w:val="22"/>
              </w:rPr>
              <w:t>bovine/OH/358</w:t>
            </w:r>
          </w:p>
        </w:tc>
        <w:tc>
          <w:tcPr>
            <w:tcW w:w="559" w:type="dxa"/>
            <w:shd w:val="clear" w:color="auto" w:fill="auto"/>
            <w:tcMar>
              <w:top w:w="8" w:type="dxa"/>
              <w:left w:w="8" w:type="dxa"/>
              <w:bottom w:w="0" w:type="dxa"/>
              <w:right w:w="8" w:type="dxa"/>
            </w:tcMar>
            <w:vAlign w:val="center"/>
            <w:hideMark/>
          </w:tcPr>
          <w:p w14:paraId="5448732C" w14:textId="39ADB300"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3" w:type="dxa"/>
            <w:shd w:val="clear" w:color="auto" w:fill="auto"/>
            <w:tcMar>
              <w:top w:w="8" w:type="dxa"/>
              <w:left w:w="8" w:type="dxa"/>
              <w:bottom w:w="0" w:type="dxa"/>
              <w:right w:w="8" w:type="dxa"/>
            </w:tcMar>
            <w:vAlign w:val="center"/>
            <w:hideMark/>
          </w:tcPr>
          <w:p w14:paraId="7A773C31" w14:textId="57B8D5AC"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724" w:type="dxa"/>
            <w:shd w:val="clear" w:color="auto" w:fill="auto"/>
            <w:tcMar>
              <w:top w:w="8" w:type="dxa"/>
              <w:left w:w="8" w:type="dxa"/>
              <w:bottom w:w="0" w:type="dxa"/>
              <w:right w:w="8" w:type="dxa"/>
            </w:tcMar>
            <w:vAlign w:val="center"/>
            <w:hideMark/>
          </w:tcPr>
          <w:p w14:paraId="4B4D2281"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M</w:t>
            </w:r>
          </w:p>
        </w:tc>
        <w:tc>
          <w:tcPr>
            <w:tcW w:w="647" w:type="dxa"/>
            <w:shd w:val="clear" w:color="auto" w:fill="auto"/>
            <w:tcMar>
              <w:top w:w="8" w:type="dxa"/>
              <w:left w:w="8" w:type="dxa"/>
              <w:bottom w:w="0" w:type="dxa"/>
              <w:right w:w="8" w:type="dxa"/>
            </w:tcMar>
            <w:vAlign w:val="center"/>
            <w:hideMark/>
          </w:tcPr>
          <w:p w14:paraId="69318EB2"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Q</w:t>
            </w:r>
          </w:p>
        </w:tc>
        <w:tc>
          <w:tcPr>
            <w:tcW w:w="578" w:type="dxa"/>
            <w:shd w:val="clear" w:color="auto" w:fill="auto"/>
            <w:tcMar>
              <w:top w:w="8" w:type="dxa"/>
              <w:left w:w="8" w:type="dxa"/>
              <w:bottom w:w="0" w:type="dxa"/>
              <w:right w:w="8" w:type="dxa"/>
            </w:tcMar>
            <w:vAlign w:val="center"/>
            <w:hideMark/>
          </w:tcPr>
          <w:p w14:paraId="2D3C28B8" w14:textId="68EA1D0B"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8" w:type="dxa"/>
            <w:shd w:val="clear" w:color="auto" w:fill="auto"/>
            <w:tcMar>
              <w:top w:w="8" w:type="dxa"/>
              <w:left w:w="8" w:type="dxa"/>
              <w:bottom w:w="0" w:type="dxa"/>
              <w:right w:w="8" w:type="dxa"/>
            </w:tcMar>
            <w:vAlign w:val="center"/>
            <w:hideMark/>
          </w:tcPr>
          <w:p w14:paraId="77F2DD74" w14:textId="747B14BA"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1" w:type="dxa"/>
            <w:shd w:val="clear" w:color="auto" w:fill="auto"/>
            <w:tcMar>
              <w:top w:w="8" w:type="dxa"/>
              <w:left w:w="8" w:type="dxa"/>
              <w:bottom w:w="0" w:type="dxa"/>
              <w:right w:w="8" w:type="dxa"/>
            </w:tcMar>
            <w:vAlign w:val="center"/>
            <w:hideMark/>
          </w:tcPr>
          <w:p w14:paraId="3B269756"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I</w:t>
            </w:r>
          </w:p>
        </w:tc>
        <w:tc>
          <w:tcPr>
            <w:tcW w:w="571" w:type="dxa"/>
            <w:shd w:val="clear" w:color="auto" w:fill="auto"/>
            <w:tcMar>
              <w:top w:w="8" w:type="dxa"/>
              <w:left w:w="8" w:type="dxa"/>
              <w:bottom w:w="0" w:type="dxa"/>
              <w:right w:w="8" w:type="dxa"/>
            </w:tcMar>
            <w:vAlign w:val="center"/>
            <w:hideMark/>
          </w:tcPr>
          <w:p w14:paraId="5288A32B" w14:textId="30D71550"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9" w:type="dxa"/>
            <w:shd w:val="clear" w:color="auto" w:fill="auto"/>
            <w:tcMar>
              <w:top w:w="8" w:type="dxa"/>
              <w:left w:w="8" w:type="dxa"/>
              <w:bottom w:w="0" w:type="dxa"/>
              <w:right w:w="8" w:type="dxa"/>
            </w:tcMar>
            <w:vAlign w:val="center"/>
            <w:hideMark/>
          </w:tcPr>
          <w:p w14:paraId="5EE89C29"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A</w:t>
            </w:r>
          </w:p>
        </w:tc>
        <w:tc>
          <w:tcPr>
            <w:tcW w:w="571" w:type="dxa"/>
            <w:shd w:val="clear" w:color="auto" w:fill="auto"/>
            <w:tcMar>
              <w:top w:w="8" w:type="dxa"/>
              <w:left w:w="8" w:type="dxa"/>
              <w:bottom w:w="0" w:type="dxa"/>
              <w:right w:w="8" w:type="dxa"/>
            </w:tcMar>
            <w:vAlign w:val="center"/>
            <w:hideMark/>
          </w:tcPr>
          <w:p w14:paraId="1CBBAE2F"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G</w:t>
            </w:r>
          </w:p>
        </w:tc>
        <w:tc>
          <w:tcPr>
            <w:tcW w:w="801" w:type="dxa"/>
            <w:shd w:val="clear" w:color="auto" w:fill="auto"/>
            <w:tcMar>
              <w:top w:w="8" w:type="dxa"/>
              <w:left w:w="8" w:type="dxa"/>
              <w:bottom w:w="0" w:type="dxa"/>
              <w:right w:w="8" w:type="dxa"/>
            </w:tcMar>
            <w:vAlign w:val="center"/>
            <w:hideMark/>
          </w:tcPr>
          <w:p w14:paraId="6715FA05"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V</w:t>
            </w:r>
          </w:p>
        </w:tc>
        <w:tc>
          <w:tcPr>
            <w:tcW w:w="1787" w:type="dxa"/>
            <w:shd w:val="clear" w:color="auto" w:fill="auto"/>
            <w:tcMar>
              <w:top w:w="8" w:type="dxa"/>
              <w:left w:w="8" w:type="dxa"/>
              <w:bottom w:w="0" w:type="dxa"/>
              <w:right w:w="8" w:type="dxa"/>
            </w:tcMar>
            <w:vAlign w:val="center"/>
            <w:hideMark/>
          </w:tcPr>
          <w:p w14:paraId="51256D74"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2</w:t>
            </w:r>
          </w:p>
        </w:tc>
      </w:tr>
      <w:tr w:rsidR="00066368" w:rsidRPr="00E31B04" w14:paraId="02146289" w14:textId="77777777" w:rsidTr="00370083">
        <w:trPr>
          <w:trHeight w:val="223"/>
        </w:trPr>
        <w:tc>
          <w:tcPr>
            <w:tcW w:w="1675" w:type="dxa"/>
            <w:shd w:val="clear" w:color="auto" w:fill="FFFFFF"/>
            <w:tcMar>
              <w:top w:w="8" w:type="dxa"/>
              <w:left w:w="8" w:type="dxa"/>
              <w:bottom w:w="0" w:type="dxa"/>
              <w:right w:w="8" w:type="dxa"/>
            </w:tcMar>
            <w:vAlign w:val="center"/>
            <w:hideMark/>
          </w:tcPr>
          <w:p w14:paraId="1DA30929" w14:textId="77777777" w:rsidR="00E33EF9" w:rsidRPr="00E31B04" w:rsidRDefault="00E33EF9" w:rsidP="00370083">
            <w:pPr>
              <w:pStyle w:val="NormalWeb"/>
              <w:spacing w:before="0" w:beforeAutospacing="0" w:after="0" w:afterAutospacing="0"/>
              <w:textAlignment w:val="top"/>
              <w:rPr>
                <w:rFonts w:ascii="Arial" w:hAnsi="Arial" w:cs="Arial"/>
                <w:sz w:val="36"/>
                <w:szCs w:val="36"/>
              </w:rPr>
            </w:pPr>
            <w:r w:rsidRPr="00E31B04">
              <w:rPr>
                <w:rFonts w:ascii="Arial" w:hAnsi="Arial" w:cs="Arial"/>
                <w:color w:val="000000"/>
                <w:kern w:val="24"/>
                <w:sz w:val="22"/>
                <w:szCs w:val="22"/>
              </w:rPr>
              <w:t>bovine/OH/368</w:t>
            </w:r>
          </w:p>
        </w:tc>
        <w:tc>
          <w:tcPr>
            <w:tcW w:w="559" w:type="dxa"/>
            <w:shd w:val="clear" w:color="auto" w:fill="auto"/>
            <w:tcMar>
              <w:top w:w="8" w:type="dxa"/>
              <w:left w:w="8" w:type="dxa"/>
              <w:bottom w:w="0" w:type="dxa"/>
              <w:right w:w="8" w:type="dxa"/>
            </w:tcMar>
            <w:vAlign w:val="center"/>
            <w:hideMark/>
          </w:tcPr>
          <w:p w14:paraId="12A31AC0" w14:textId="78692EF8"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3" w:type="dxa"/>
            <w:shd w:val="clear" w:color="auto" w:fill="auto"/>
            <w:tcMar>
              <w:top w:w="8" w:type="dxa"/>
              <w:left w:w="8" w:type="dxa"/>
              <w:bottom w:w="0" w:type="dxa"/>
              <w:right w:w="8" w:type="dxa"/>
            </w:tcMar>
            <w:vAlign w:val="center"/>
            <w:hideMark/>
          </w:tcPr>
          <w:p w14:paraId="1645FBB6" w14:textId="763BE996"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724" w:type="dxa"/>
            <w:shd w:val="clear" w:color="auto" w:fill="auto"/>
            <w:tcMar>
              <w:top w:w="8" w:type="dxa"/>
              <w:left w:w="8" w:type="dxa"/>
              <w:bottom w:w="0" w:type="dxa"/>
              <w:right w:w="8" w:type="dxa"/>
            </w:tcMar>
            <w:vAlign w:val="center"/>
            <w:hideMark/>
          </w:tcPr>
          <w:p w14:paraId="15D6454B"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M</w:t>
            </w:r>
          </w:p>
        </w:tc>
        <w:tc>
          <w:tcPr>
            <w:tcW w:w="647" w:type="dxa"/>
            <w:shd w:val="clear" w:color="auto" w:fill="auto"/>
            <w:tcMar>
              <w:top w:w="8" w:type="dxa"/>
              <w:left w:w="8" w:type="dxa"/>
              <w:bottom w:w="0" w:type="dxa"/>
              <w:right w:w="8" w:type="dxa"/>
            </w:tcMar>
            <w:vAlign w:val="center"/>
            <w:hideMark/>
          </w:tcPr>
          <w:p w14:paraId="582D0F5C"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Q</w:t>
            </w:r>
          </w:p>
        </w:tc>
        <w:tc>
          <w:tcPr>
            <w:tcW w:w="578" w:type="dxa"/>
            <w:shd w:val="clear" w:color="auto" w:fill="auto"/>
            <w:tcMar>
              <w:top w:w="8" w:type="dxa"/>
              <w:left w:w="8" w:type="dxa"/>
              <w:bottom w:w="0" w:type="dxa"/>
              <w:right w:w="8" w:type="dxa"/>
            </w:tcMar>
            <w:vAlign w:val="center"/>
            <w:hideMark/>
          </w:tcPr>
          <w:p w14:paraId="53B31057" w14:textId="737D0551"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8" w:type="dxa"/>
            <w:shd w:val="clear" w:color="auto" w:fill="auto"/>
            <w:tcMar>
              <w:top w:w="8" w:type="dxa"/>
              <w:left w:w="8" w:type="dxa"/>
              <w:bottom w:w="0" w:type="dxa"/>
              <w:right w:w="8" w:type="dxa"/>
            </w:tcMar>
            <w:vAlign w:val="center"/>
            <w:hideMark/>
          </w:tcPr>
          <w:p w14:paraId="1786C43B"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G</w:t>
            </w:r>
          </w:p>
        </w:tc>
        <w:tc>
          <w:tcPr>
            <w:tcW w:w="571" w:type="dxa"/>
            <w:shd w:val="clear" w:color="auto" w:fill="auto"/>
            <w:tcMar>
              <w:top w:w="8" w:type="dxa"/>
              <w:left w:w="8" w:type="dxa"/>
              <w:bottom w:w="0" w:type="dxa"/>
              <w:right w:w="8" w:type="dxa"/>
            </w:tcMar>
            <w:vAlign w:val="center"/>
            <w:hideMark/>
          </w:tcPr>
          <w:p w14:paraId="2822D11E"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I</w:t>
            </w:r>
          </w:p>
        </w:tc>
        <w:tc>
          <w:tcPr>
            <w:tcW w:w="571" w:type="dxa"/>
            <w:shd w:val="clear" w:color="auto" w:fill="auto"/>
            <w:tcMar>
              <w:top w:w="8" w:type="dxa"/>
              <w:left w:w="8" w:type="dxa"/>
              <w:bottom w:w="0" w:type="dxa"/>
              <w:right w:w="8" w:type="dxa"/>
            </w:tcMar>
            <w:vAlign w:val="center"/>
            <w:hideMark/>
          </w:tcPr>
          <w:p w14:paraId="5ABD42E4" w14:textId="46596DB6"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9" w:type="dxa"/>
            <w:shd w:val="clear" w:color="auto" w:fill="auto"/>
            <w:tcMar>
              <w:top w:w="8" w:type="dxa"/>
              <w:left w:w="8" w:type="dxa"/>
              <w:bottom w:w="0" w:type="dxa"/>
              <w:right w:w="8" w:type="dxa"/>
            </w:tcMar>
            <w:vAlign w:val="center"/>
            <w:hideMark/>
          </w:tcPr>
          <w:p w14:paraId="29BBFA40"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A</w:t>
            </w:r>
          </w:p>
        </w:tc>
        <w:tc>
          <w:tcPr>
            <w:tcW w:w="571" w:type="dxa"/>
            <w:shd w:val="clear" w:color="auto" w:fill="auto"/>
            <w:tcMar>
              <w:top w:w="8" w:type="dxa"/>
              <w:left w:w="8" w:type="dxa"/>
              <w:bottom w:w="0" w:type="dxa"/>
              <w:right w:w="8" w:type="dxa"/>
            </w:tcMar>
            <w:vAlign w:val="center"/>
            <w:hideMark/>
          </w:tcPr>
          <w:p w14:paraId="2B7C1F6D"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G</w:t>
            </w:r>
          </w:p>
        </w:tc>
        <w:tc>
          <w:tcPr>
            <w:tcW w:w="801" w:type="dxa"/>
            <w:shd w:val="clear" w:color="auto" w:fill="auto"/>
            <w:tcMar>
              <w:top w:w="8" w:type="dxa"/>
              <w:left w:w="8" w:type="dxa"/>
              <w:bottom w:w="0" w:type="dxa"/>
              <w:right w:w="8" w:type="dxa"/>
            </w:tcMar>
            <w:vAlign w:val="center"/>
            <w:hideMark/>
          </w:tcPr>
          <w:p w14:paraId="53CE5896"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V</w:t>
            </w:r>
          </w:p>
        </w:tc>
        <w:tc>
          <w:tcPr>
            <w:tcW w:w="1787" w:type="dxa"/>
            <w:shd w:val="clear" w:color="auto" w:fill="auto"/>
            <w:tcMar>
              <w:top w:w="8" w:type="dxa"/>
              <w:left w:w="8" w:type="dxa"/>
              <w:bottom w:w="0" w:type="dxa"/>
              <w:right w:w="8" w:type="dxa"/>
            </w:tcMar>
            <w:vAlign w:val="center"/>
            <w:hideMark/>
          </w:tcPr>
          <w:p w14:paraId="2E2950FA"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16</w:t>
            </w:r>
          </w:p>
        </w:tc>
      </w:tr>
      <w:tr w:rsidR="00066368" w:rsidRPr="00E31B04" w14:paraId="513184D4" w14:textId="77777777" w:rsidTr="00370083">
        <w:trPr>
          <w:trHeight w:val="223"/>
        </w:trPr>
        <w:tc>
          <w:tcPr>
            <w:tcW w:w="1675" w:type="dxa"/>
            <w:shd w:val="clear" w:color="auto" w:fill="FFFFFF"/>
            <w:tcMar>
              <w:top w:w="8" w:type="dxa"/>
              <w:left w:w="8" w:type="dxa"/>
              <w:bottom w:w="0" w:type="dxa"/>
              <w:right w:w="8" w:type="dxa"/>
            </w:tcMar>
            <w:vAlign w:val="center"/>
            <w:hideMark/>
          </w:tcPr>
          <w:p w14:paraId="6314E1D5" w14:textId="77777777" w:rsidR="00E33EF9" w:rsidRPr="00E31B04" w:rsidRDefault="00E33EF9" w:rsidP="00370083">
            <w:pPr>
              <w:pStyle w:val="NormalWeb"/>
              <w:spacing w:before="0" w:beforeAutospacing="0" w:after="0" w:afterAutospacing="0"/>
              <w:textAlignment w:val="top"/>
              <w:rPr>
                <w:rFonts w:ascii="Arial" w:hAnsi="Arial" w:cs="Arial"/>
                <w:sz w:val="36"/>
                <w:szCs w:val="36"/>
              </w:rPr>
            </w:pPr>
            <w:r w:rsidRPr="00E31B04">
              <w:rPr>
                <w:rFonts w:ascii="Arial" w:hAnsi="Arial" w:cs="Arial"/>
                <w:color w:val="000000"/>
                <w:kern w:val="24"/>
                <w:sz w:val="22"/>
                <w:szCs w:val="22"/>
              </w:rPr>
              <w:t>bovine/OH/432</w:t>
            </w:r>
          </w:p>
        </w:tc>
        <w:tc>
          <w:tcPr>
            <w:tcW w:w="559" w:type="dxa"/>
            <w:shd w:val="clear" w:color="auto" w:fill="auto"/>
            <w:tcMar>
              <w:top w:w="8" w:type="dxa"/>
              <w:left w:w="8" w:type="dxa"/>
              <w:bottom w:w="0" w:type="dxa"/>
              <w:right w:w="8" w:type="dxa"/>
            </w:tcMar>
            <w:vAlign w:val="center"/>
            <w:hideMark/>
          </w:tcPr>
          <w:p w14:paraId="33288DD6" w14:textId="1E41EEF0"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3" w:type="dxa"/>
            <w:shd w:val="clear" w:color="auto" w:fill="auto"/>
            <w:tcMar>
              <w:top w:w="8" w:type="dxa"/>
              <w:left w:w="8" w:type="dxa"/>
              <w:bottom w:w="0" w:type="dxa"/>
              <w:right w:w="8" w:type="dxa"/>
            </w:tcMar>
            <w:vAlign w:val="center"/>
            <w:hideMark/>
          </w:tcPr>
          <w:p w14:paraId="35D612F9" w14:textId="62782010"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724" w:type="dxa"/>
            <w:shd w:val="clear" w:color="auto" w:fill="auto"/>
            <w:tcMar>
              <w:top w:w="8" w:type="dxa"/>
              <w:left w:w="8" w:type="dxa"/>
              <w:bottom w:w="0" w:type="dxa"/>
              <w:right w:w="8" w:type="dxa"/>
            </w:tcMar>
            <w:vAlign w:val="center"/>
            <w:hideMark/>
          </w:tcPr>
          <w:p w14:paraId="70A2B831"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M</w:t>
            </w:r>
          </w:p>
        </w:tc>
        <w:tc>
          <w:tcPr>
            <w:tcW w:w="647" w:type="dxa"/>
            <w:shd w:val="clear" w:color="auto" w:fill="auto"/>
            <w:tcMar>
              <w:top w:w="8" w:type="dxa"/>
              <w:left w:w="8" w:type="dxa"/>
              <w:bottom w:w="0" w:type="dxa"/>
              <w:right w:w="8" w:type="dxa"/>
            </w:tcMar>
            <w:vAlign w:val="center"/>
            <w:hideMark/>
          </w:tcPr>
          <w:p w14:paraId="2D81128F"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Q</w:t>
            </w:r>
          </w:p>
        </w:tc>
        <w:tc>
          <w:tcPr>
            <w:tcW w:w="578" w:type="dxa"/>
            <w:shd w:val="clear" w:color="auto" w:fill="auto"/>
            <w:tcMar>
              <w:top w:w="8" w:type="dxa"/>
              <w:left w:w="8" w:type="dxa"/>
              <w:bottom w:w="0" w:type="dxa"/>
              <w:right w:w="8" w:type="dxa"/>
            </w:tcMar>
            <w:vAlign w:val="center"/>
            <w:hideMark/>
          </w:tcPr>
          <w:p w14:paraId="4BB1BB02" w14:textId="3572EC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8" w:type="dxa"/>
            <w:shd w:val="clear" w:color="auto" w:fill="auto"/>
            <w:tcMar>
              <w:top w:w="8" w:type="dxa"/>
              <w:left w:w="8" w:type="dxa"/>
              <w:bottom w:w="0" w:type="dxa"/>
              <w:right w:w="8" w:type="dxa"/>
            </w:tcMar>
            <w:vAlign w:val="center"/>
            <w:hideMark/>
          </w:tcPr>
          <w:p w14:paraId="7C602B5E" w14:textId="6FD2BC2D"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1" w:type="dxa"/>
            <w:shd w:val="clear" w:color="auto" w:fill="auto"/>
            <w:tcMar>
              <w:top w:w="8" w:type="dxa"/>
              <w:left w:w="8" w:type="dxa"/>
              <w:bottom w:w="0" w:type="dxa"/>
              <w:right w:w="8" w:type="dxa"/>
            </w:tcMar>
            <w:vAlign w:val="center"/>
            <w:hideMark/>
          </w:tcPr>
          <w:p w14:paraId="106CA7B8"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I</w:t>
            </w:r>
          </w:p>
        </w:tc>
        <w:tc>
          <w:tcPr>
            <w:tcW w:w="571" w:type="dxa"/>
            <w:shd w:val="clear" w:color="auto" w:fill="auto"/>
            <w:tcMar>
              <w:top w:w="8" w:type="dxa"/>
              <w:left w:w="8" w:type="dxa"/>
              <w:bottom w:w="0" w:type="dxa"/>
              <w:right w:w="8" w:type="dxa"/>
            </w:tcMar>
            <w:vAlign w:val="center"/>
            <w:hideMark/>
          </w:tcPr>
          <w:p w14:paraId="336AE6FB" w14:textId="0289FB1E"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9" w:type="dxa"/>
            <w:shd w:val="clear" w:color="auto" w:fill="auto"/>
            <w:tcMar>
              <w:top w:w="8" w:type="dxa"/>
              <w:left w:w="8" w:type="dxa"/>
              <w:bottom w:w="0" w:type="dxa"/>
              <w:right w:w="8" w:type="dxa"/>
            </w:tcMar>
            <w:vAlign w:val="center"/>
            <w:hideMark/>
          </w:tcPr>
          <w:p w14:paraId="272BFA4F"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A</w:t>
            </w:r>
          </w:p>
        </w:tc>
        <w:tc>
          <w:tcPr>
            <w:tcW w:w="571" w:type="dxa"/>
            <w:shd w:val="clear" w:color="auto" w:fill="auto"/>
            <w:tcMar>
              <w:top w:w="8" w:type="dxa"/>
              <w:left w:w="8" w:type="dxa"/>
              <w:bottom w:w="0" w:type="dxa"/>
              <w:right w:w="8" w:type="dxa"/>
            </w:tcMar>
            <w:vAlign w:val="center"/>
            <w:hideMark/>
          </w:tcPr>
          <w:p w14:paraId="5D2E7B58" w14:textId="02736F9D"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801" w:type="dxa"/>
            <w:shd w:val="clear" w:color="auto" w:fill="auto"/>
            <w:tcMar>
              <w:top w:w="8" w:type="dxa"/>
              <w:left w:w="8" w:type="dxa"/>
              <w:bottom w:w="0" w:type="dxa"/>
              <w:right w:w="8" w:type="dxa"/>
            </w:tcMar>
            <w:vAlign w:val="center"/>
            <w:hideMark/>
          </w:tcPr>
          <w:p w14:paraId="5B3EC638"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V</w:t>
            </w:r>
          </w:p>
        </w:tc>
        <w:tc>
          <w:tcPr>
            <w:tcW w:w="1787" w:type="dxa"/>
            <w:shd w:val="clear" w:color="auto" w:fill="auto"/>
            <w:tcMar>
              <w:top w:w="8" w:type="dxa"/>
              <w:left w:w="8" w:type="dxa"/>
              <w:bottom w:w="0" w:type="dxa"/>
              <w:right w:w="8" w:type="dxa"/>
            </w:tcMar>
            <w:vAlign w:val="center"/>
            <w:hideMark/>
          </w:tcPr>
          <w:p w14:paraId="124737BA"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2</w:t>
            </w:r>
          </w:p>
        </w:tc>
      </w:tr>
      <w:tr w:rsidR="00066368" w:rsidRPr="00E31B04" w14:paraId="20F93B30" w14:textId="77777777" w:rsidTr="00370083">
        <w:trPr>
          <w:trHeight w:val="223"/>
        </w:trPr>
        <w:tc>
          <w:tcPr>
            <w:tcW w:w="1675" w:type="dxa"/>
            <w:shd w:val="clear" w:color="auto" w:fill="FFFFFF"/>
            <w:tcMar>
              <w:top w:w="8" w:type="dxa"/>
              <w:left w:w="8" w:type="dxa"/>
              <w:bottom w:w="0" w:type="dxa"/>
              <w:right w:w="8" w:type="dxa"/>
            </w:tcMar>
            <w:vAlign w:val="center"/>
            <w:hideMark/>
          </w:tcPr>
          <w:p w14:paraId="73C1A3EF" w14:textId="77777777" w:rsidR="00E33EF9" w:rsidRPr="00E31B04" w:rsidRDefault="00E33EF9" w:rsidP="00370083">
            <w:pPr>
              <w:pStyle w:val="NormalWeb"/>
              <w:spacing w:before="0" w:beforeAutospacing="0" w:after="0" w:afterAutospacing="0"/>
              <w:textAlignment w:val="top"/>
              <w:rPr>
                <w:rFonts w:ascii="Arial" w:hAnsi="Arial" w:cs="Arial"/>
                <w:sz w:val="36"/>
                <w:szCs w:val="36"/>
              </w:rPr>
            </w:pPr>
            <w:r w:rsidRPr="00E31B04">
              <w:rPr>
                <w:rFonts w:ascii="Arial" w:hAnsi="Arial" w:cs="Arial"/>
                <w:color w:val="000000"/>
                <w:kern w:val="24"/>
                <w:sz w:val="22"/>
                <w:szCs w:val="22"/>
              </w:rPr>
              <w:t>bovine/OH/439</w:t>
            </w:r>
          </w:p>
        </w:tc>
        <w:tc>
          <w:tcPr>
            <w:tcW w:w="559" w:type="dxa"/>
            <w:shd w:val="clear" w:color="auto" w:fill="auto"/>
            <w:tcMar>
              <w:top w:w="8" w:type="dxa"/>
              <w:left w:w="8" w:type="dxa"/>
              <w:bottom w:w="0" w:type="dxa"/>
              <w:right w:w="8" w:type="dxa"/>
            </w:tcMar>
            <w:vAlign w:val="center"/>
            <w:hideMark/>
          </w:tcPr>
          <w:p w14:paraId="66BB0FBE" w14:textId="14E6653A"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3" w:type="dxa"/>
            <w:shd w:val="clear" w:color="auto" w:fill="auto"/>
            <w:tcMar>
              <w:top w:w="8" w:type="dxa"/>
              <w:left w:w="8" w:type="dxa"/>
              <w:bottom w:w="0" w:type="dxa"/>
              <w:right w:w="8" w:type="dxa"/>
            </w:tcMar>
            <w:vAlign w:val="center"/>
            <w:hideMark/>
          </w:tcPr>
          <w:p w14:paraId="3157D90C" w14:textId="65C62D4C"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724" w:type="dxa"/>
            <w:shd w:val="clear" w:color="auto" w:fill="auto"/>
            <w:tcMar>
              <w:top w:w="8" w:type="dxa"/>
              <w:left w:w="8" w:type="dxa"/>
              <w:bottom w:w="0" w:type="dxa"/>
              <w:right w:w="8" w:type="dxa"/>
            </w:tcMar>
            <w:vAlign w:val="center"/>
            <w:hideMark/>
          </w:tcPr>
          <w:p w14:paraId="122E5FDA"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M</w:t>
            </w:r>
          </w:p>
        </w:tc>
        <w:tc>
          <w:tcPr>
            <w:tcW w:w="647" w:type="dxa"/>
            <w:shd w:val="clear" w:color="auto" w:fill="auto"/>
            <w:tcMar>
              <w:top w:w="8" w:type="dxa"/>
              <w:left w:w="8" w:type="dxa"/>
              <w:bottom w:w="0" w:type="dxa"/>
              <w:right w:w="8" w:type="dxa"/>
            </w:tcMar>
            <w:vAlign w:val="center"/>
            <w:hideMark/>
          </w:tcPr>
          <w:p w14:paraId="181FF468"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Q</w:t>
            </w:r>
          </w:p>
        </w:tc>
        <w:tc>
          <w:tcPr>
            <w:tcW w:w="578" w:type="dxa"/>
            <w:shd w:val="clear" w:color="auto" w:fill="auto"/>
            <w:tcMar>
              <w:top w:w="8" w:type="dxa"/>
              <w:left w:w="8" w:type="dxa"/>
              <w:bottom w:w="0" w:type="dxa"/>
              <w:right w:w="8" w:type="dxa"/>
            </w:tcMar>
            <w:vAlign w:val="center"/>
            <w:hideMark/>
          </w:tcPr>
          <w:p w14:paraId="1CEFF4D4" w14:textId="7EC4A488"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8" w:type="dxa"/>
            <w:shd w:val="clear" w:color="auto" w:fill="auto"/>
            <w:tcMar>
              <w:top w:w="8" w:type="dxa"/>
              <w:left w:w="8" w:type="dxa"/>
              <w:bottom w:w="0" w:type="dxa"/>
              <w:right w:w="8" w:type="dxa"/>
            </w:tcMar>
            <w:vAlign w:val="center"/>
            <w:hideMark/>
          </w:tcPr>
          <w:p w14:paraId="3C902196" w14:textId="218D98FB"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1" w:type="dxa"/>
            <w:shd w:val="clear" w:color="auto" w:fill="auto"/>
            <w:tcMar>
              <w:top w:w="8" w:type="dxa"/>
              <w:left w:w="8" w:type="dxa"/>
              <w:bottom w:w="0" w:type="dxa"/>
              <w:right w:w="8" w:type="dxa"/>
            </w:tcMar>
            <w:vAlign w:val="center"/>
            <w:hideMark/>
          </w:tcPr>
          <w:p w14:paraId="006556A8"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I</w:t>
            </w:r>
          </w:p>
        </w:tc>
        <w:tc>
          <w:tcPr>
            <w:tcW w:w="571" w:type="dxa"/>
            <w:shd w:val="clear" w:color="auto" w:fill="auto"/>
            <w:tcMar>
              <w:top w:w="8" w:type="dxa"/>
              <w:left w:w="8" w:type="dxa"/>
              <w:bottom w:w="0" w:type="dxa"/>
              <w:right w:w="8" w:type="dxa"/>
            </w:tcMar>
            <w:vAlign w:val="center"/>
            <w:hideMark/>
          </w:tcPr>
          <w:p w14:paraId="4ABA125E" w14:textId="50328F79"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9" w:type="dxa"/>
            <w:shd w:val="clear" w:color="auto" w:fill="auto"/>
            <w:tcMar>
              <w:top w:w="8" w:type="dxa"/>
              <w:left w:w="8" w:type="dxa"/>
              <w:bottom w:w="0" w:type="dxa"/>
              <w:right w:w="8" w:type="dxa"/>
            </w:tcMar>
            <w:vAlign w:val="center"/>
            <w:hideMark/>
          </w:tcPr>
          <w:p w14:paraId="5F5F87D9"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A</w:t>
            </w:r>
          </w:p>
        </w:tc>
        <w:tc>
          <w:tcPr>
            <w:tcW w:w="571" w:type="dxa"/>
            <w:shd w:val="clear" w:color="auto" w:fill="auto"/>
            <w:tcMar>
              <w:top w:w="8" w:type="dxa"/>
              <w:left w:w="8" w:type="dxa"/>
              <w:bottom w:w="0" w:type="dxa"/>
              <w:right w:w="8" w:type="dxa"/>
            </w:tcMar>
            <w:vAlign w:val="center"/>
            <w:hideMark/>
          </w:tcPr>
          <w:p w14:paraId="6EEB870A" w14:textId="3EB6F34B"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801" w:type="dxa"/>
            <w:shd w:val="clear" w:color="auto" w:fill="auto"/>
            <w:tcMar>
              <w:top w:w="8" w:type="dxa"/>
              <w:left w:w="8" w:type="dxa"/>
              <w:bottom w:w="0" w:type="dxa"/>
              <w:right w:w="8" w:type="dxa"/>
            </w:tcMar>
            <w:vAlign w:val="center"/>
            <w:hideMark/>
          </w:tcPr>
          <w:p w14:paraId="5CA88A76"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V</w:t>
            </w:r>
          </w:p>
        </w:tc>
        <w:tc>
          <w:tcPr>
            <w:tcW w:w="1787" w:type="dxa"/>
            <w:shd w:val="clear" w:color="auto" w:fill="auto"/>
            <w:tcMar>
              <w:top w:w="8" w:type="dxa"/>
              <w:left w:w="8" w:type="dxa"/>
              <w:bottom w:w="0" w:type="dxa"/>
              <w:right w:w="8" w:type="dxa"/>
            </w:tcMar>
            <w:vAlign w:val="center"/>
            <w:hideMark/>
          </w:tcPr>
          <w:p w14:paraId="48D4A636"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0</w:t>
            </w:r>
          </w:p>
        </w:tc>
      </w:tr>
      <w:tr w:rsidR="00066368" w:rsidRPr="00E31B04" w14:paraId="20A66289" w14:textId="77777777" w:rsidTr="00370083">
        <w:trPr>
          <w:trHeight w:val="223"/>
        </w:trPr>
        <w:tc>
          <w:tcPr>
            <w:tcW w:w="1675" w:type="dxa"/>
            <w:shd w:val="clear" w:color="auto" w:fill="FFFFFF"/>
            <w:tcMar>
              <w:top w:w="8" w:type="dxa"/>
              <w:left w:w="8" w:type="dxa"/>
              <w:bottom w:w="0" w:type="dxa"/>
              <w:right w:w="8" w:type="dxa"/>
            </w:tcMar>
            <w:vAlign w:val="center"/>
            <w:hideMark/>
          </w:tcPr>
          <w:p w14:paraId="1460648D" w14:textId="77777777" w:rsidR="00E33EF9" w:rsidRPr="00E31B04" w:rsidRDefault="00E33EF9" w:rsidP="00370083">
            <w:pPr>
              <w:pStyle w:val="NormalWeb"/>
              <w:spacing w:before="0" w:beforeAutospacing="0" w:after="0" w:afterAutospacing="0"/>
              <w:textAlignment w:val="top"/>
              <w:rPr>
                <w:rFonts w:ascii="Arial" w:hAnsi="Arial" w:cs="Arial"/>
                <w:sz w:val="36"/>
                <w:szCs w:val="36"/>
              </w:rPr>
            </w:pPr>
            <w:r w:rsidRPr="00E31B04">
              <w:rPr>
                <w:rFonts w:ascii="Arial" w:hAnsi="Arial" w:cs="Arial"/>
                <w:color w:val="000000"/>
                <w:kern w:val="24"/>
                <w:sz w:val="22"/>
                <w:szCs w:val="22"/>
              </w:rPr>
              <w:t>bovine/OH/497</w:t>
            </w:r>
          </w:p>
        </w:tc>
        <w:tc>
          <w:tcPr>
            <w:tcW w:w="559" w:type="dxa"/>
            <w:shd w:val="clear" w:color="auto" w:fill="auto"/>
            <w:tcMar>
              <w:top w:w="8" w:type="dxa"/>
              <w:left w:w="8" w:type="dxa"/>
              <w:bottom w:w="0" w:type="dxa"/>
              <w:right w:w="8" w:type="dxa"/>
            </w:tcMar>
            <w:vAlign w:val="center"/>
            <w:hideMark/>
          </w:tcPr>
          <w:p w14:paraId="50FE2CF8" w14:textId="58E8F322"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3" w:type="dxa"/>
            <w:shd w:val="clear" w:color="auto" w:fill="auto"/>
            <w:tcMar>
              <w:top w:w="8" w:type="dxa"/>
              <w:left w:w="8" w:type="dxa"/>
              <w:bottom w:w="0" w:type="dxa"/>
              <w:right w:w="8" w:type="dxa"/>
            </w:tcMar>
            <w:vAlign w:val="center"/>
            <w:hideMark/>
          </w:tcPr>
          <w:p w14:paraId="42100554" w14:textId="7BC457C2"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724" w:type="dxa"/>
            <w:shd w:val="clear" w:color="auto" w:fill="auto"/>
            <w:tcMar>
              <w:top w:w="8" w:type="dxa"/>
              <w:left w:w="8" w:type="dxa"/>
              <w:bottom w:w="0" w:type="dxa"/>
              <w:right w:w="8" w:type="dxa"/>
            </w:tcMar>
            <w:vAlign w:val="center"/>
            <w:hideMark/>
          </w:tcPr>
          <w:p w14:paraId="7BA93C2E"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M</w:t>
            </w:r>
          </w:p>
        </w:tc>
        <w:tc>
          <w:tcPr>
            <w:tcW w:w="647" w:type="dxa"/>
            <w:shd w:val="clear" w:color="auto" w:fill="auto"/>
            <w:tcMar>
              <w:top w:w="8" w:type="dxa"/>
              <w:left w:w="8" w:type="dxa"/>
              <w:bottom w:w="0" w:type="dxa"/>
              <w:right w:w="8" w:type="dxa"/>
            </w:tcMar>
            <w:vAlign w:val="center"/>
            <w:hideMark/>
          </w:tcPr>
          <w:p w14:paraId="2676BAA8"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Q</w:t>
            </w:r>
          </w:p>
        </w:tc>
        <w:tc>
          <w:tcPr>
            <w:tcW w:w="578" w:type="dxa"/>
            <w:shd w:val="clear" w:color="auto" w:fill="auto"/>
            <w:tcMar>
              <w:top w:w="8" w:type="dxa"/>
              <w:left w:w="8" w:type="dxa"/>
              <w:bottom w:w="0" w:type="dxa"/>
              <w:right w:w="8" w:type="dxa"/>
            </w:tcMar>
            <w:vAlign w:val="center"/>
            <w:hideMark/>
          </w:tcPr>
          <w:p w14:paraId="33E381F1" w14:textId="3667A9B5"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8" w:type="dxa"/>
            <w:shd w:val="clear" w:color="auto" w:fill="auto"/>
            <w:tcMar>
              <w:top w:w="8" w:type="dxa"/>
              <w:left w:w="8" w:type="dxa"/>
              <w:bottom w:w="0" w:type="dxa"/>
              <w:right w:w="8" w:type="dxa"/>
            </w:tcMar>
            <w:vAlign w:val="center"/>
            <w:hideMark/>
          </w:tcPr>
          <w:p w14:paraId="39FCDC42" w14:textId="0BA05206"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1" w:type="dxa"/>
            <w:shd w:val="clear" w:color="auto" w:fill="auto"/>
            <w:tcMar>
              <w:top w:w="8" w:type="dxa"/>
              <w:left w:w="8" w:type="dxa"/>
              <w:bottom w:w="0" w:type="dxa"/>
              <w:right w:w="8" w:type="dxa"/>
            </w:tcMar>
            <w:vAlign w:val="center"/>
            <w:hideMark/>
          </w:tcPr>
          <w:p w14:paraId="349AA46C"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I</w:t>
            </w:r>
          </w:p>
        </w:tc>
        <w:tc>
          <w:tcPr>
            <w:tcW w:w="571" w:type="dxa"/>
            <w:shd w:val="clear" w:color="auto" w:fill="auto"/>
            <w:tcMar>
              <w:top w:w="8" w:type="dxa"/>
              <w:left w:w="8" w:type="dxa"/>
              <w:bottom w:w="0" w:type="dxa"/>
              <w:right w:w="8" w:type="dxa"/>
            </w:tcMar>
            <w:vAlign w:val="center"/>
            <w:hideMark/>
          </w:tcPr>
          <w:p w14:paraId="2BA291E9" w14:textId="2077787D"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9" w:type="dxa"/>
            <w:shd w:val="clear" w:color="auto" w:fill="auto"/>
            <w:tcMar>
              <w:top w:w="8" w:type="dxa"/>
              <w:left w:w="8" w:type="dxa"/>
              <w:bottom w:w="0" w:type="dxa"/>
              <w:right w:w="8" w:type="dxa"/>
            </w:tcMar>
            <w:vAlign w:val="center"/>
            <w:hideMark/>
          </w:tcPr>
          <w:p w14:paraId="16C466D9"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A</w:t>
            </w:r>
          </w:p>
        </w:tc>
        <w:tc>
          <w:tcPr>
            <w:tcW w:w="571" w:type="dxa"/>
            <w:shd w:val="clear" w:color="auto" w:fill="auto"/>
            <w:tcMar>
              <w:top w:w="8" w:type="dxa"/>
              <w:left w:w="8" w:type="dxa"/>
              <w:bottom w:w="0" w:type="dxa"/>
              <w:right w:w="8" w:type="dxa"/>
            </w:tcMar>
            <w:vAlign w:val="center"/>
            <w:hideMark/>
          </w:tcPr>
          <w:p w14:paraId="07AA4616" w14:textId="225611C1"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801" w:type="dxa"/>
            <w:shd w:val="clear" w:color="auto" w:fill="auto"/>
            <w:tcMar>
              <w:top w:w="8" w:type="dxa"/>
              <w:left w:w="8" w:type="dxa"/>
              <w:bottom w:w="0" w:type="dxa"/>
              <w:right w:w="8" w:type="dxa"/>
            </w:tcMar>
            <w:vAlign w:val="center"/>
            <w:hideMark/>
          </w:tcPr>
          <w:p w14:paraId="2A4F76C3"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V</w:t>
            </w:r>
          </w:p>
        </w:tc>
        <w:tc>
          <w:tcPr>
            <w:tcW w:w="1787" w:type="dxa"/>
            <w:shd w:val="clear" w:color="auto" w:fill="auto"/>
            <w:tcMar>
              <w:top w:w="8" w:type="dxa"/>
              <w:left w:w="8" w:type="dxa"/>
              <w:bottom w:w="0" w:type="dxa"/>
              <w:right w:w="8" w:type="dxa"/>
            </w:tcMar>
            <w:vAlign w:val="center"/>
            <w:hideMark/>
          </w:tcPr>
          <w:p w14:paraId="458BD63B"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2</w:t>
            </w:r>
          </w:p>
        </w:tc>
      </w:tr>
      <w:tr w:rsidR="00066368" w:rsidRPr="00E31B04" w14:paraId="6BA3E6DC" w14:textId="77777777" w:rsidTr="00370083">
        <w:trPr>
          <w:trHeight w:val="223"/>
        </w:trPr>
        <w:tc>
          <w:tcPr>
            <w:tcW w:w="1675" w:type="dxa"/>
            <w:shd w:val="clear" w:color="auto" w:fill="FFFFFF"/>
            <w:tcMar>
              <w:top w:w="8" w:type="dxa"/>
              <w:left w:w="8" w:type="dxa"/>
              <w:bottom w:w="0" w:type="dxa"/>
              <w:right w:w="8" w:type="dxa"/>
            </w:tcMar>
            <w:vAlign w:val="center"/>
            <w:hideMark/>
          </w:tcPr>
          <w:p w14:paraId="2A1EF817" w14:textId="77777777" w:rsidR="00E33EF9" w:rsidRPr="00E31B04" w:rsidRDefault="00E33EF9" w:rsidP="00370083">
            <w:pPr>
              <w:pStyle w:val="NormalWeb"/>
              <w:spacing w:before="0" w:beforeAutospacing="0" w:after="0" w:afterAutospacing="0"/>
              <w:textAlignment w:val="top"/>
              <w:rPr>
                <w:rFonts w:ascii="Arial" w:hAnsi="Arial" w:cs="Arial"/>
                <w:sz w:val="36"/>
                <w:szCs w:val="36"/>
              </w:rPr>
            </w:pPr>
            <w:r w:rsidRPr="00E31B04">
              <w:rPr>
                <w:rFonts w:ascii="Arial" w:hAnsi="Arial" w:cs="Arial"/>
                <w:color w:val="000000"/>
                <w:kern w:val="24"/>
                <w:sz w:val="22"/>
                <w:szCs w:val="22"/>
              </w:rPr>
              <w:t>bovine/OH/541</w:t>
            </w:r>
          </w:p>
        </w:tc>
        <w:tc>
          <w:tcPr>
            <w:tcW w:w="559" w:type="dxa"/>
            <w:shd w:val="clear" w:color="auto" w:fill="auto"/>
            <w:tcMar>
              <w:top w:w="8" w:type="dxa"/>
              <w:left w:w="8" w:type="dxa"/>
              <w:bottom w:w="0" w:type="dxa"/>
              <w:right w:w="8" w:type="dxa"/>
            </w:tcMar>
            <w:vAlign w:val="center"/>
            <w:hideMark/>
          </w:tcPr>
          <w:p w14:paraId="0120476D" w14:textId="41E664E3"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3" w:type="dxa"/>
            <w:shd w:val="clear" w:color="auto" w:fill="auto"/>
            <w:tcMar>
              <w:top w:w="8" w:type="dxa"/>
              <w:left w:w="8" w:type="dxa"/>
              <w:bottom w:w="0" w:type="dxa"/>
              <w:right w:w="8" w:type="dxa"/>
            </w:tcMar>
            <w:vAlign w:val="center"/>
            <w:hideMark/>
          </w:tcPr>
          <w:p w14:paraId="4E60D57F" w14:textId="3EB9340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724" w:type="dxa"/>
            <w:shd w:val="clear" w:color="auto" w:fill="auto"/>
            <w:tcMar>
              <w:top w:w="8" w:type="dxa"/>
              <w:left w:w="8" w:type="dxa"/>
              <w:bottom w:w="0" w:type="dxa"/>
              <w:right w:w="8" w:type="dxa"/>
            </w:tcMar>
            <w:vAlign w:val="center"/>
            <w:hideMark/>
          </w:tcPr>
          <w:p w14:paraId="73EB4C1E"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M</w:t>
            </w:r>
          </w:p>
        </w:tc>
        <w:tc>
          <w:tcPr>
            <w:tcW w:w="647" w:type="dxa"/>
            <w:shd w:val="clear" w:color="auto" w:fill="auto"/>
            <w:tcMar>
              <w:top w:w="8" w:type="dxa"/>
              <w:left w:w="8" w:type="dxa"/>
              <w:bottom w:w="0" w:type="dxa"/>
              <w:right w:w="8" w:type="dxa"/>
            </w:tcMar>
            <w:vAlign w:val="center"/>
            <w:hideMark/>
          </w:tcPr>
          <w:p w14:paraId="24D3FE2E"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Q</w:t>
            </w:r>
          </w:p>
        </w:tc>
        <w:tc>
          <w:tcPr>
            <w:tcW w:w="578" w:type="dxa"/>
            <w:shd w:val="clear" w:color="auto" w:fill="auto"/>
            <w:tcMar>
              <w:top w:w="8" w:type="dxa"/>
              <w:left w:w="8" w:type="dxa"/>
              <w:bottom w:w="0" w:type="dxa"/>
              <w:right w:w="8" w:type="dxa"/>
            </w:tcMar>
            <w:vAlign w:val="center"/>
            <w:hideMark/>
          </w:tcPr>
          <w:p w14:paraId="73CAF81C" w14:textId="620DC908"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8" w:type="dxa"/>
            <w:shd w:val="clear" w:color="auto" w:fill="auto"/>
            <w:tcMar>
              <w:top w:w="8" w:type="dxa"/>
              <w:left w:w="8" w:type="dxa"/>
              <w:bottom w:w="0" w:type="dxa"/>
              <w:right w:w="8" w:type="dxa"/>
            </w:tcMar>
            <w:vAlign w:val="center"/>
            <w:hideMark/>
          </w:tcPr>
          <w:p w14:paraId="4C9D3C5D" w14:textId="5AF3D162"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1" w:type="dxa"/>
            <w:shd w:val="clear" w:color="auto" w:fill="auto"/>
            <w:tcMar>
              <w:top w:w="8" w:type="dxa"/>
              <w:left w:w="8" w:type="dxa"/>
              <w:bottom w:w="0" w:type="dxa"/>
              <w:right w:w="8" w:type="dxa"/>
            </w:tcMar>
            <w:vAlign w:val="center"/>
            <w:hideMark/>
          </w:tcPr>
          <w:p w14:paraId="47218EBB"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I</w:t>
            </w:r>
          </w:p>
        </w:tc>
        <w:tc>
          <w:tcPr>
            <w:tcW w:w="571" w:type="dxa"/>
            <w:shd w:val="clear" w:color="auto" w:fill="auto"/>
            <w:tcMar>
              <w:top w:w="8" w:type="dxa"/>
              <w:left w:w="8" w:type="dxa"/>
              <w:bottom w:w="0" w:type="dxa"/>
              <w:right w:w="8" w:type="dxa"/>
            </w:tcMar>
            <w:vAlign w:val="center"/>
            <w:hideMark/>
          </w:tcPr>
          <w:p w14:paraId="6D6D78B1" w14:textId="56B48640"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9" w:type="dxa"/>
            <w:shd w:val="clear" w:color="auto" w:fill="auto"/>
            <w:tcMar>
              <w:top w:w="8" w:type="dxa"/>
              <w:left w:w="8" w:type="dxa"/>
              <w:bottom w:w="0" w:type="dxa"/>
              <w:right w:w="8" w:type="dxa"/>
            </w:tcMar>
            <w:vAlign w:val="center"/>
            <w:hideMark/>
          </w:tcPr>
          <w:p w14:paraId="1BBC198F"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A</w:t>
            </w:r>
          </w:p>
        </w:tc>
        <w:tc>
          <w:tcPr>
            <w:tcW w:w="571" w:type="dxa"/>
            <w:shd w:val="clear" w:color="auto" w:fill="auto"/>
            <w:tcMar>
              <w:top w:w="8" w:type="dxa"/>
              <w:left w:w="8" w:type="dxa"/>
              <w:bottom w:w="0" w:type="dxa"/>
              <w:right w:w="8" w:type="dxa"/>
            </w:tcMar>
            <w:vAlign w:val="center"/>
            <w:hideMark/>
          </w:tcPr>
          <w:p w14:paraId="1A2D5526" w14:textId="668F236F"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801" w:type="dxa"/>
            <w:shd w:val="clear" w:color="auto" w:fill="auto"/>
            <w:tcMar>
              <w:top w:w="8" w:type="dxa"/>
              <w:left w:w="8" w:type="dxa"/>
              <w:bottom w:w="0" w:type="dxa"/>
              <w:right w:w="8" w:type="dxa"/>
            </w:tcMar>
            <w:vAlign w:val="center"/>
            <w:hideMark/>
          </w:tcPr>
          <w:p w14:paraId="5828503F"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V</w:t>
            </w:r>
          </w:p>
        </w:tc>
        <w:tc>
          <w:tcPr>
            <w:tcW w:w="1787" w:type="dxa"/>
            <w:shd w:val="clear" w:color="auto" w:fill="auto"/>
            <w:tcMar>
              <w:top w:w="8" w:type="dxa"/>
              <w:left w:w="8" w:type="dxa"/>
              <w:bottom w:w="0" w:type="dxa"/>
              <w:right w:w="8" w:type="dxa"/>
            </w:tcMar>
            <w:vAlign w:val="center"/>
            <w:hideMark/>
          </w:tcPr>
          <w:p w14:paraId="1D9B58A1"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2</w:t>
            </w:r>
          </w:p>
        </w:tc>
      </w:tr>
      <w:tr w:rsidR="00066368" w:rsidRPr="00E31B04" w14:paraId="6F2A2C24" w14:textId="77777777" w:rsidTr="00370083">
        <w:trPr>
          <w:trHeight w:val="223"/>
        </w:trPr>
        <w:tc>
          <w:tcPr>
            <w:tcW w:w="1675" w:type="dxa"/>
            <w:shd w:val="clear" w:color="auto" w:fill="FFFFFF"/>
            <w:tcMar>
              <w:top w:w="8" w:type="dxa"/>
              <w:left w:w="8" w:type="dxa"/>
              <w:bottom w:w="0" w:type="dxa"/>
              <w:right w:w="8" w:type="dxa"/>
            </w:tcMar>
            <w:vAlign w:val="center"/>
            <w:hideMark/>
          </w:tcPr>
          <w:p w14:paraId="09DC85FA" w14:textId="77777777" w:rsidR="00E33EF9" w:rsidRPr="00E31B04" w:rsidRDefault="00E33EF9" w:rsidP="00370083">
            <w:pPr>
              <w:pStyle w:val="NormalWeb"/>
              <w:spacing w:before="0" w:beforeAutospacing="0" w:after="0" w:afterAutospacing="0"/>
              <w:textAlignment w:val="top"/>
              <w:rPr>
                <w:rFonts w:ascii="Arial" w:hAnsi="Arial" w:cs="Arial"/>
                <w:sz w:val="36"/>
                <w:szCs w:val="36"/>
              </w:rPr>
            </w:pPr>
            <w:r w:rsidRPr="00E31B04">
              <w:rPr>
                <w:rFonts w:ascii="Arial" w:hAnsi="Arial" w:cs="Arial"/>
                <w:color w:val="000000"/>
                <w:kern w:val="24"/>
                <w:sz w:val="22"/>
                <w:szCs w:val="22"/>
              </w:rPr>
              <w:t>bovine/TX/3301</w:t>
            </w:r>
          </w:p>
        </w:tc>
        <w:tc>
          <w:tcPr>
            <w:tcW w:w="559" w:type="dxa"/>
            <w:shd w:val="clear" w:color="auto" w:fill="auto"/>
            <w:tcMar>
              <w:top w:w="8" w:type="dxa"/>
              <w:left w:w="8" w:type="dxa"/>
              <w:bottom w:w="0" w:type="dxa"/>
              <w:right w:w="8" w:type="dxa"/>
            </w:tcMar>
            <w:vAlign w:val="center"/>
            <w:hideMark/>
          </w:tcPr>
          <w:p w14:paraId="6C0C8BA1" w14:textId="45E6259A"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3" w:type="dxa"/>
            <w:shd w:val="clear" w:color="auto" w:fill="auto"/>
            <w:tcMar>
              <w:top w:w="8" w:type="dxa"/>
              <w:left w:w="8" w:type="dxa"/>
              <w:bottom w:w="0" w:type="dxa"/>
              <w:right w:w="8" w:type="dxa"/>
            </w:tcMar>
            <w:vAlign w:val="center"/>
            <w:hideMark/>
          </w:tcPr>
          <w:p w14:paraId="38558817" w14:textId="293D5BCA"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724" w:type="dxa"/>
            <w:shd w:val="clear" w:color="auto" w:fill="auto"/>
            <w:tcMar>
              <w:top w:w="8" w:type="dxa"/>
              <w:left w:w="8" w:type="dxa"/>
              <w:bottom w:w="0" w:type="dxa"/>
              <w:right w:w="8" w:type="dxa"/>
            </w:tcMar>
            <w:vAlign w:val="center"/>
            <w:hideMark/>
          </w:tcPr>
          <w:p w14:paraId="4452A3B6"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M</w:t>
            </w:r>
          </w:p>
        </w:tc>
        <w:tc>
          <w:tcPr>
            <w:tcW w:w="647" w:type="dxa"/>
            <w:shd w:val="clear" w:color="auto" w:fill="auto"/>
            <w:tcMar>
              <w:top w:w="8" w:type="dxa"/>
              <w:left w:w="8" w:type="dxa"/>
              <w:bottom w:w="0" w:type="dxa"/>
              <w:right w:w="8" w:type="dxa"/>
            </w:tcMar>
            <w:vAlign w:val="center"/>
            <w:hideMark/>
          </w:tcPr>
          <w:p w14:paraId="315F504A"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Q</w:t>
            </w:r>
          </w:p>
        </w:tc>
        <w:tc>
          <w:tcPr>
            <w:tcW w:w="578" w:type="dxa"/>
            <w:shd w:val="clear" w:color="auto" w:fill="auto"/>
            <w:tcMar>
              <w:top w:w="8" w:type="dxa"/>
              <w:left w:w="8" w:type="dxa"/>
              <w:bottom w:w="0" w:type="dxa"/>
              <w:right w:w="8" w:type="dxa"/>
            </w:tcMar>
            <w:vAlign w:val="center"/>
            <w:hideMark/>
          </w:tcPr>
          <w:p w14:paraId="3097F230" w14:textId="31F71BDE"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8" w:type="dxa"/>
            <w:shd w:val="clear" w:color="auto" w:fill="auto"/>
            <w:tcMar>
              <w:top w:w="8" w:type="dxa"/>
              <w:left w:w="8" w:type="dxa"/>
              <w:bottom w:w="0" w:type="dxa"/>
              <w:right w:w="8" w:type="dxa"/>
            </w:tcMar>
            <w:vAlign w:val="center"/>
            <w:hideMark/>
          </w:tcPr>
          <w:p w14:paraId="5032E3F8" w14:textId="1C4F3F8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1" w:type="dxa"/>
            <w:shd w:val="clear" w:color="auto" w:fill="auto"/>
            <w:tcMar>
              <w:top w:w="8" w:type="dxa"/>
              <w:left w:w="8" w:type="dxa"/>
              <w:bottom w:w="0" w:type="dxa"/>
              <w:right w:w="8" w:type="dxa"/>
            </w:tcMar>
            <w:vAlign w:val="center"/>
            <w:hideMark/>
          </w:tcPr>
          <w:p w14:paraId="4B607457"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I</w:t>
            </w:r>
          </w:p>
        </w:tc>
        <w:tc>
          <w:tcPr>
            <w:tcW w:w="571" w:type="dxa"/>
            <w:shd w:val="clear" w:color="auto" w:fill="auto"/>
            <w:tcMar>
              <w:top w:w="8" w:type="dxa"/>
              <w:left w:w="8" w:type="dxa"/>
              <w:bottom w:w="0" w:type="dxa"/>
              <w:right w:w="8" w:type="dxa"/>
            </w:tcMar>
            <w:vAlign w:val="center"/>
            <w:hideMark/>
          </w:tcPr>
          <w:p w14:paraId="4E5BFFE0" w14:textId="2744EE98"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9" w:type="dxa"/>
            <w:shd w:val="clear" w:color="auto" w:fill="auto"/>
            <w:tcMar>
              <w:top w:w="8" w:type="dxa"/>
              <w:left w:w="8" w:type="dxa"/>
              <w:bottom w:w="0" w:type="dxa"/>
              <w:right w:w="8" w:type="dxa"/>
            </w:tcMar>
            <w:vAlign w:val="center"/>
            <w:hideMark/>
          </w:tcPr>
          <w:p w14:paraId="3A741F26"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A</w:t>
            </w:r>
          </w:p>
        </w:tc>
        <w:tc>
          <w:tcPr>
            <w:tcW w:w="571" w:type="dxa"/>
            <w:shd w:val="clear" w:color="auto" w:fill="auto"/>
            <w:tcMar>
              <w:top w:w="8" w:type="dxa"/>
              <w:left w:w="8" w:type="dxa"/>
              <w:bottom w:w="0" w:type="dxa"/>
              <w:right w:w="8" w:type="dxa"/>
            </w:tcMar>
            <w:vAlign w:val="center"/>
            <w:hideMark/>
          </w:tcPr>
          <w:p w14:paraId="13DBC86D" w14:textId="1A81FAD0"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801" w:type="dxa"/>
            <w:shd w:val="clear" w:color="auto" w:fill="auto"/>
            <w:tcMar>
              <w:top w:w="8" w:type="dxa"/>
              <w:left w:w="8" w:type="dxa"/>
              <w:bottom w:w="0" w:type="dxa"/>
              <w:right w:w="8" w:type="dxa"/>
            </w:tcMar>
            <w:vAlign w:val="center"/>
            <w:hideMark/>
          </w:tcPr>
          <w:p w14:paraId="71A4CC58"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V</w:t>
            </w:r>
          </w:p>
        </w:tc>
        <w:tc>
          <w:tcPr>
            <w:tcW w:w="1787" w:type="dxa"/>
            <w:shd w:val="clear" w:color="auto" w:fill="auto"/>
            <w:tcMar>
              <w:top w:w="8" w:type="dxa"/>
              <w:left w:w="8" w:type="dxa"/>
              <w:bottom w:w="0" w:type="dxa"/>
              <w:right w:w="8" w:type="dxa"/>
            </w:tcMar>
            <w:vAlign w:val="center"/>
            <w:hideMark/>
          </w:tcPr>
          <w:p w14:paraId="5A404880"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2</w:t>
            </w:r>
          </w:p>
        </w:tc>
      </w:tr>
      <w:tr w:rsidR="00066368" w:rsidRPr="00E31B04" w14:paraId="2FDCF492" w14:textId="77777777" w:rsidTr="00370083">
        <w:trPr>
          <w:trHeight w:val="223"/>
        </w:trPr>
        <w:tc>
          <w:tcPr>
            <w:tcW w:w="1675" w:type="dxa"/>
            <w:shd w:val="clear" w:color="auto" w:fill="FFFFFF"/>
            <w:tcMar>
              <w:top w:w="8" w:type="dxa"/>
              <w:left w:w="8" w:type="dxa"/>
              <w:bottom w:w="0" w:type="dxa"/>
              <w:right w:w="8" w:type="dxa"/>
            </w:tcMar>
            <w:vAlign w:val="center"/>
            <w:hideMark/>
          </w:tcPr>
          <w:p w14:paraId="3FEC5285" w14:textId="77777777" w:rsidR="00E33EF9" w:rsidRPr="00E31B04" w:rsidRDefault="00E33EF9" w:rsidP="00370083">
            <w:pPr>
              <w:pStyle w:val="NormalWeb"/>
              <w:spacing w:before="0" w:beforeAutospacing="0" w:after="0" w:afterAutospacing="0"/>
              <w:textAlignment w:val="top"/>
              <w:rPr>
                <w:rFonts w:ascii="Arial" w:hAnsi="Arial" w:cs="Arial"/>
                <w:sz w:val="36"/>
                <w:szCs w:val="36"/>
              </w:rPr>
            </w:pPr>
            <w:r w:rsidRPr="00E31B04">
              <w:rPr>
                <w:rFonts w:ascii="Arial" w:hAnsi="Arial" w:cs="Arial"/>
                <w:color w:val="000000"/>
                <w:kern w:val="24"/>
                <w:sz w:val="22"/>
                <w:szCs w:val="22"/>
              </w:rPr>
              <w:t>bovine/TX/38161</w:t>
            </w:r>
          </w:p>
        </w:tc>
        <w:tc>
          <w:tcPr>
            <w:tcW w:w="559" w:type="dxa"/>
            <w:shd w:val="clear" w:color="auto" w:fill="auto"/>
            <w:tcMar>
              <w:top w:w="8" w:type="dxa"/>
              <w:left w:w="8" w:type="dxa"/>
              <w:bottom w:w="0" w:type="dxa"/>
              <w:right w:w="8" w:type="dxa"/>
            </w:tcMar>
            <w:vAlign w:val="center"/>
            <w:hideMark/>
          </w:tcPr>
          <w:p w14:paraId="68269274" w14:textId="6FF4D210"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3" w:type="dxa"/>
            <w:shd w:val="clear" w:color="auto" w:fill="auto"/>
            <w:tcMar>
              <w:top w:w="8" w:type="dxa"/>
              <w:left w:w="8" w:type="dxa"/>
              <w:bottom w:w="0" w:type="dxa"/>
              <w:right w:w="8" w:type="dxa"/>
            </w:tcMar>
            <w:vAlign w:val="center"/>
            <w:hideMark/>
          </w:tcPr>
          <w:p w14:paraId="2ACD59B0" w14:textId="1E2B956B"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724" w:type="dxa"/>
            <w:shd w:val="clear" w:color="auto" w:fill="auto"/>
            <w:tcMar>
              <w:top w:w="8" w:type="dxa"/>
              <w:left w:w="8" w:type="dxa"/>
              <w:bottom w:w="0" w:type="dxa"/>
              <w:right w:w="8" w:type="dxa"/>
            </w:tcMar>
            <w:vAlign w:val="center"/>
            <w:hideMark/>
          </w:tcPr>
          <w:p w14:paraId="22F67DD8"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M</w:t>
            </w:r>
          </w:p>
        </w:tc>
        <w:tc>
          <w:tcPr>
            <w:tcW w:w="647" w:type="dxa"/>
            <w:shd w:val="clear" w:color="auto" w:fill="auto"/>
            <w:tcMar>
              <w:top w:w="8" w:type="dxa"/>
              <w:left w:w="8" w:type="dxa"/>
              <w:bottom w:w="0" w:type="dxa"/>
              <w:right w:w="8" w:type="dxa"/>
            </w:tcMar>
            <w:vAlign w:val="center"/>
            <w:hideMark/>
          </w:tcPr>
          <w:p w14:paraId="65469731"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Q</w:t>
            </w:r>
          </w:p>
        </w:tc>
        <w:tc>
          <w:tcPr>
            <w:tcW w:w="578" w:type="dxa"/>
            <w:shd w:val="clear" w:color="auto" w:fill="auto"/>
            <w:tcMar>
              <w:top w:w="8" w:type="dxa"/>
              <w:left w:w="8" w:type="dxa"/>
              <w:bottom w:w="0" w:type="dxa"/>
              <w:right w:w="8" w:type="dxa"/>
            </w:tcMar>
            <w:vAlign w:val="center"/>
            <w:hideMark/>
          </w:tcPr>
          <w:p w14:paraId="602316D4"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T</w:t>
            </w:r>
          </w:p>
        </w:tc>
        <w:tc>
          <w:tcPr>
            <w:tcW w:w="578" w:type="dxa"/>
            <w:shd w:val="clear" w:color="auto" w:fill="auto"/>
            <w:tcMar>
              <w:top w:w="8" w:type="dxa"/>
              <w:left w:w="8" w:type="dxa"/>
              <w:bottom w:w="0" w:type="dxa"/>
              <w:right w:w="8" w:type="dxa"/>
            </w:tcMar>
            <w:vAlign w:val="center"/>
            <w:hideMark/>
          </w:tcPr>
          <w:p w14:paraId="3D2FAFAA" w14:textId="077FBCE1"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1" w:type="dxa"/>
            <w:shd w:val="clear" w:color="auto" w:fill="auto"/>
            <w:tcMar>
              <w:top w:w="8" w:type="dxa"/>
              <w:left w:w="8" w:type="dxa"/>
              <w:bottom w:w="0" w:type="dxa"/>
              <w:right w:w="8" w:type="dxa"/>
            </w:tcMar>
            <w:vAlign w:val="center"/>
            <w:hideMark/>
          </w:tcPr>
          <w:p w14:paraId="6972CEC4"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I</w:t>
            </w:r>
          </w:p>
        </w:tc>
        <w:tc>
          <w:tcPr>
            <w:tcW w:w="571" w:type="dxa"/>
            <w:shd w:val="clear" w:color="auto" w:fill="auto"/>
            <w:tcMar>
              <w:top w:w="8" w:type="dxa"/>
              <w:left w:w="8" w:type="dxa"/>
              <w:bottom w:w="0" w:type="dxa"/>
              <w:right w:w="8" w:type="dxa"/>
            </w:tcMar>
            <w:vAlign w:val="center"/>
            <w:hideMark/>
          </w:tcPr>
          <w:p w14:paraId="74733660" w14:textId="4A7DC9DF"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9" w:type="dxa"/>
            <w:shd w:val="clear" w:color="auto" w:fill="auto"/>
            <w:tcMar>
              <w:top w:w="8" w:type="dxa"/>
              <w:left w:w="8" w:type="dxa"/>
              <w:bottom w:w="0" w:type="dxa"/>
              <w:right w:w="8" w:type="dxa"/>
            </w:tcMar>
            <w:vAlign w:val="center"/>
            <w:hideMark/>
          </w:tcPr>
          <w:p w14:paraId="02FA06C7"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A</w:t>
            </w:r>
          </w:p>
        </w:tc>
        <w:tc>
          <w:tcPr>
            <w:tcW w:w="571" w:type="dxa"/>
            <w:shd w:val="clear" w:color="auto" w:fill="auto"/>
            <w:tcMar>
              <w:top w:w="8" w:type="dxa"/>
              <w:left w:w="8" w:type="dxa"/>
              <w:bottom w:w="0" w:type="dxa"/>
              <w:right w:w="8" w:type="dxa"/>
            </w:tcMar>
            <w:vAlign w:val="center"/>
            <w:hideMark/>
          </w:tcPr>
          <w:p w14:paraId="4CE2A42F" w14:textId="56B64A73"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801" w:type="dxa"/>
            <w:shd w:val="clear" w:color="auto" w:fill="auto"/>
            <w:tcMar>
              <w:top w:w="8" w:type="dxa"/>
              <w:left w:w="8" w:type="dxa"/>
              <w:bottom w:w="0" w:type="dxa"/>
              <w:right w:w="8" w:type="dxa"/>
            </w:tcMar>
            <w:vAlign w:val="center"/>
            <w:hideMark/>
          </w:tcPr>
          <w:p w14:paraId="2DC17924"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V</w:t>
            </w:r>
          </w:p>
        </w:tc>
        <w:tc>
          <w:tcPr>
            <w:tcW w:w="1787" w:type="dxa"/>
            <w:shd w:val="clear" w:color="auto" w:fill="auto"/>
            <w:tcMar>
              <w:top w:w="8" w:type="dxa"/>
              <w:left w:w="8" w:type="dxa"/>
              <w:bottom w:w="0" w:type="dxa"/>
              <w:right w:w="8" w:type="dxa"/>
            </w:tcMar>
            <w:vAlign w:val="center"/>
            <w:hideMark/>
          </w:tcPr>
          <w:p w14:paraId="7251314B"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2</w:t>
            </w:r>
          </w:p>
        </w:tc>
      </w:tr>
      <w:tr w:rsidR="00066368" w:rsidRPr="00E31B04" w14:paraId="57ABCDF0" w14:textId="77777777" w:rsidTr="00370083">
        <w:trPr>
          <w:trHeight w:val="223"/>
        </w:trPr>
        <w:tc>
          <w:tcPr>
            <w:tcW w:w="1675" w:type="dxa"/>
            <w:shd w:val="clear" w:color="auto" w:fill="FFFFFF"/>
            <w:tcMar>
              <w:top w:w="8" w:type="dxa"/>
              <w:left w:w="8" w:type="dxa"/>
              <w:bottom w:w="0" w:type="dxa"/>
              <w:right w:w="8" w:type="dxa"/>
            </w:tcMar>
            <w:vAlign w:val="center"/>
            <w:hideMark/>
          </w:tcPr>
          <w:p w14:paraId="4A9F5549" w14:textId="77777777" w:rsidR="00E33EF9" w:rsidRPr="00E31B04" w:rsidRDefault="00E33EF9" w:rsidP="00370083">
            <w:pPr>
              <w:pStyle w:val="NormalWeb"/>
              <w:spacing w:before="0" w:beforeAutospacing="0" w:after="0" w:afterAutospacing="0"/>
              <w:textAlignment w:val="top"/>
              <w:rPr>
                <w:rFonts w:ascii="Arial" w:hAnsi="Arial" w:cs="Arial"/>
                <w:sz w:val="36"/>
                <w:szCs w:val="36"/>
              </w:rPr>
            </w:pPr>
            <w:r w:rsidRPr="00E31B04">
              <w:rPr>
                <w:rFonts w:ascii="Arial" w:hAnsi="Arial" w:cs="Arial"/>
                <w:color w:val="000000"/>
                <w:kern w:val="24"/>
                <w:sz w:val="22"/>
                <w:szCs w:val="22"/>
              </w:rPr>
              <w:t>bovine/TX/40106</w:t>
            </w:r>
          </w:p>
        </w:tc>
        <w:tc>
          <w:tcPr>
            <w:tcW w:w="559" w:type="dxa"/>
            <w:shd w:val="clear" w:color="auto" w:fill="auto"/>
            <w:tcMar>
              <w:top w:w="8" w:type="dxa"/>
              <w:left w:w="8" w:type="dxa"/>
              <w:bottom w:w="0" w:type="dxa"/>
              <w:right w:w="8" w:type="dxa"/>
            </w:tcMar>
            <w:vAlign w:val="center"/>
            <w:hideMark/>
          </w:tcPr>
          <w:p w14:paraId="5D97BFF6" w14:textId="090FE90A"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3" w:type="dxa"/>
            <w:shd w:val="clear" w:color="auto" w:fill="auto"/>
            <w:tcMar>
              <w:top w:w="8" w:type="dxa"/>
              <w:left w:w="8" w:type="dxa"/>
              <w:bottom w:w="0" w:type="dxa"/>
              <w:right w:w="8" w:type="dxa"/>
            </w:tcMar>
            <w:vAlign w:val="center"/>
            <w:hideMark/>
          </w:tcPr>
          <w:p w14:paraId="21AC3688" w14:textId="426BDCD4"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724" w:type="dxa"/>
            <w:shd w:val="clear" w:color="auto" w:fill="auto"/>
            <w:tcMar>
              <w:top w:w="8" w:type="dxa"/>
              <w:left w:w="8" w:type="dxa"/>
              <w:bottom w:w="0" w:type="dxa"/>
              <w:right w:w="8" w:type="dxa"/>
            </w:tcMar>
            <w:vAlign w:val="center"/>
            <w:hideMark/>
          </w:tcPr>
          <w:p w14:paraId="66B4C40A"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M</w:t>
            </w:r>
          </w:p>
        </w:tc>
        <w:tc>
          <w:tcPr>
            <w:tcW w:w="647" w:type="dxa"/>
            <w:shd w:val="clear" w:color="auto" w:fill="auto"/>
            <w:tcMar>
              <w:top w:w="8" w:type="dxa"/>
              <w:left w:w="8" w:type="dxa"/>
              <w:bottom w:w="0" w:type="dxa"/>
              <w:right w:w="8" w:type="dxa"/>
            </w:tcMar>
            <w:vAlign w:val="center"/>
            <w:hideMark/>
          </w:tcPr>
          <w:p w14:paraId="3FD19C28"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Q</w:t>
            </w:r>
          </w:p>
        </w:tc>
        <w:tc>
          <w:tcPr>
            <w:tcW w:w="578" w:type="dxa"/>
            <w:shd w:val="clear" w:color="auto" w:fill="auto"/>
            <w:tcMar>
              <w:top w:w="8" w:type="dxa"/>
              <w:left w:w="8" w:type="dxa"/>
              <w:bottom w:w="0" w:type="dxa"/>
              <w:right w:w="8" w:type="dxa"/>
            </w:tcMar>
            <w:vAlign w:val="center"/>
            <w:hideMark/>
          </w:tcPr>
          <w:p w14:paraId="67609347" w14:textId="3F0393B2"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8" w:type="dxa"/>
            <w:shd w:val="clear" w:color="auto" w:fill="auto"/>
            <w:tcMar>
              <w:top w:w="8" w:type="dxa"/>
              <w:left w:w="8" w:type="dxa"/>
              <w:bottom w:w="0" w:type="dxa"/>
              <w:right w:w="8" w:type="dxa"/>
            </w:tcMar>
            <w:vAlign w:val="center"/>
            <w:hideMark/>
          </w:tcPr>
          <w:p w14:paraId="7EFF0872" w14:textId="2A5300D6"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1" w:type="dxa"/>
            <w:shd w:val="clear" w:color="auto" w:fill="auto"/>
            <w:tcMar>
              <w:top w:w="8" w:type="dxa"/>
              <w:left w:w="8" w:type="dxa"/>
              <w:bottom w:w="0" w:type="dxa"/>
              <w:right w:w="8" w:type="dxa"/>
            </w:tcMar>
            <w:vAlign w:val="center"/>
            <w:hideMark/>
          </w:tcPr>
          <w:p w14:paraId="18F3EEB5"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I</w:t>
            </w:r>
          </w:p>
        </w:tc>
        <w:tc>
          <w:tcPr>
            <w:tcW w:w="571" w:type="dxa"/>
            <w:shd w:val="clear" w:color="auto" w:fill="auto"/>
            <w:tcMar>
              <w:top w:w="8" w:type="dxa"/>
              <w:left w:w="8" w:type="dxa"/>
              <w:bottom w:w="0" w:type="dxa"/>
              <w:right w:w="8" w:type="dxa"/>
            </w:tcMar>
            <w:vAlign w:val="center"/>
            <w:hideMark/>
          </w:tcPr>
          <w:p w14:paraId="611961CE" w14:textId="4D53CA2A"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9" w:type="dxa"/>
            <w:shd w:val="clear" w:color="auto" w:fill="auto"/>
            <w:tcMar>
              <w:top w:w="8" w:type="dxa"/>
              <w:left w:w="8" w:type="dxa"/>
              <w:bottom w:w="0" w:type="dxa"/>
              <w:right w:w="8" w:type="dxa"/>
            </w:tcMar>
            <w:vAlign w:val="center"/>
            <w:hideMark/>
          </w:tcPr>
          <w:p w14:paraId="25CA03B0"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A</w:t>
            </w:r>
          </w:p>
        </w:tc>
        <w:tc>
          <w:tcPr>
            <w:tcW w:w="571" w:type="dxa"/>
            <w:shd w:val="clear" w:color="auto" w:fill="auto"/>
            <w:tcMar>
              <w:top w:w="8" w:type="dxa"/>
              <w:left w:w="8" w:type="dxa"/>
              <w:bottom w:w="0" w:type="dxa"/>
              <w:right w:w="8" w:type="dxa"/>
            </w:tcMar>
            <w:vAlign w:val="center"/>
            <w:hideMark/>
          </w:tcPr>
          <w:p w14:paraId="51FC4756" w14:textId="227F7E7B"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801" w:type="dxa"/>
            <w:shd w:val="clear" w:color="auto" w:fill="auto"/>
            <w:tcMar>
              <w:top w:w="8" w:type="dxa"/>
              <w:left w:w="8" w:type="dxa"/>
              <w:bottom w:w="0" w:type="dxa"/>
              <w:right w:w="8" w:type="dxa"/>
            </w:tcMar>
            <w:vAlign w:val="center"/>
            <w:hideMark/>
          </w:tcPr>
          <w:p w14:paraId="56498442"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V</w:t>
            </w:r>
          </w:p>
        </w:tc>
        <w:tc>
          <w:tcPr>
            <w:tcW w:w="1787" w:type="dxa"/>
            <w:shd w:val="clear" w:color="auto" w:fill="auto"/>
            <w:tcMar>
              <w:top w:w="8" w:type="dxa"/>
              <w:left w:w="8" w:type="dxa"/>
              <w:bottom w:w="0" w:type="dxa"/>
              <w:right w:w="8" w:type="dxa"/>
            </w:tcMar>
            <w:vAlign w:val="center"/>
            <w:hideMark/>
          </w:tcPr>
          <w:p w14:paraId="5D63C5E5"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0</w:t>
            </w:r>
          </w:p>
        </w:tc>
      </w:tr>
      <w:tr w:rsidR="00066368" w:rsidRPr="00E31B04" w14:paraId="03DCFB27" w14:textId="77777777" w:rsidTr="00370083">
        <w:trPr>
          <w:trHeight w:val="223"/>
        </w:trPr>
        <w:tc>
          <w:tcPr>
            <w:tcW w:w="1675" w:type="dxa"/>
            <w:shd w:val="clear" w:color="auto" w:fill="FFFFFF"/>
            <w:tcMar>
              <w:top w:w="8" w:type="dxa"/>
              <w:left w:w="8" w:type="dxa"/>
              <w:bottom w:w="0" w:type="dxa"/>
              <w:right w:w="8" w:type="dxa"/>
            </w:tcMar>
            <w:vAlign w:val="center"/>
            <w:hideMark/>
          </w:tcPr>
          <w:p w14:paraId="750851AB" w14:textId="77777777" w:rsidR="00E33EF9" w:rsidRPr="00E31B04" w:rsidRDefault="00E33EF9" w:rsidP="00370083">
            <w:pPr>
              <w:pStyle w:val="NormalWeb"/>
              <w:spacing w:before="0" w:beforeAutospacing="0" w:after="0" w:afterAutospacing="0"/>
              <w:textAlignment w:val="top"/>
              <w:rPr>
                <w:rFonts w:ascii="Arial" w:hAnsi="Arial" w:cs="Arial"/>
                <w:sz w:val="36"/>
                <w:szCs w:val="36"/>
              </w:rPr>
            </w:pPr>
            <w:r w:rsidRPr="00E31B04">
              <w:rPr>
                <w:rFonts w:ascii="Arial" w:hAnsi="Arial" w:cs="Arial"/>
                <w:color w:val="000000"/>
                <w:kern w:val="24"/>
                <w:sz w:val="22"/>
                <w:szCs w:val="22"/>
              </w:rPr>
              <w:t>bovine/TX/42041</w:t>
            </w:r>
          </w:p>
        </w:tc>
        <w:tc>
          <w:tcPr>
            <w:tcW w:w="559" w:type="dxa"/>
            <w:shd w:val="clear" w:color="auto" w:fill="auto"/>
            <w:tcMar>
              <w:top w:w="8" w:type="dxa"/>
              <w:left w:w="8" w:type="dxa"/>
              <w:bottom w:w="0" w:type="dxa"/>
              <w:right w:w="8" w:type="dxa"/>
            </w:tcMar>
            <w:vAlign w:val="center"/>
            <w:hideMark/>
          </w:tcPr>
          <w:p w14:paraId="5B31F306" w14:textId="0745F5F9"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3" w:type="dxa"/>
            <w:shd w:val="clear" w:color="auto" w:fill="auto"/>
            <w:tcMar>
              <w:top w:w="8" w:type="dxa"/>
              <w:left w:w="8" w:type="dxa"/>
              <w:bottom w:w="0" w:type="dxa"/>
              <w:right w:w="8" w:type="dxa"/>
            </w:tcMar>
            <w:vAlign w:val="center"/>
            <w:hideMark/>
          </w:tcPr>
          <w:p w14:paraId="26450838" w14:textId="21FA10EC"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724" w:type="dxa"/>
            <w:shd w:val="clear" w:color="auto" w:fill="auto"/>
            <w:tcMar>
              <w:top w:w="8" w:type="dxa"/>
              <w:left w:w="8" w:type="dxa"/>
              <w:bottom w:w="0" w:type="dxa"/>
              <w:right w:w="8" w:type="dxa"/>
            </w:tcMar>
            <w:vAlign w:val="center"/>
            <w:hideMark/>
          </w:tcPr>
          <w:p w14:paraId="41591A6B"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M</w:t>
            </w:r>
          </w:p>
        </w:tc>
        <w:tc>
          <w:tcPr>
            <w:tcW w:w="647" w:type="dxa"/>
            <w:shd w:val="clear" w:color="auto" w:fill="auto"/>
            <w:tcMar>
              <w:top w:w="8" w:type="dxa"/>
              <w:left w:w="8" w:type="dxa"/>
              <w:bottom w:w="0" w:type="dxa"/>
              <w:right w:w="8" w:type="dxa"/>
            </w:tcMar>
            <w:vAlign w:val="center"/>
            <w:hideMark/>
          </w:tcPr>
          <w:p w14:paraId="12575F0E"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Q</w:t>
            </w:r>
          </w:p>
        </w:tc>
        <w:tc>
          <w:tcPr>
            <w:tcW w:w="578" w:type="dxa"/>
            <w:shd w:val="clear" w:color="auto" w:fill="auto"/>
            <w:tcMar>
              <w:top w:w="8" w:type="dxa"/>
              <w:left w:w="8" w:type="dxa"/>
              <w:bottom w:w="0" w:type="dxa"/>
              <w:right w:w="8" w:type="dxa"/>
            </w:tcMar>
            <w:vAlign w:val="center"/>
            <w:hideMark/>
          </w:tcPr>
          <w:p w14:paraId="3CE649F1"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T</w:t>
            </w:r>
          </w:p>
        </w:tc>
        <w:tc>
          <w:tcPr>
            <w:tcW w:w="578" w:type="dxa"/>
            <w:shd w:val="clear" w:color="auto" w:fill="auto"/>
            <w:tcMar>
              <w:top w:w="8" w:type="dxa"/>
              <w:left w:w="8" w:type="dxa"/>
              <w:bottom w:w="0" w:type="dxa"/>
              <w:right w:w="8" w:type="dxa"/>
            </w:tcMar>
            <w:vAlign w:val="center"/>
            <w:hideMark/>
          </w:tcPr>
          <w:p w14:paraId="69AF82AE" w14:textId="10240AA1"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1" w:type="dxa"/>
            <w:shd w:val="clear" w:color="auto" w:fill="auto"/>
            <w:tcMar>
              <w:top w:w="8" w:type="dxa"/>
              <w:left w:w="8" w:type="dxa"/>
              <w:bottom w:w="0" w:type="dxa"/>
              <w:right w:w="8" w:type="dxa"/>
            </w:tcMar>
            <w:vAlign w:val="center"/>
            <w:hideMark/>
          </w:tcPr>
          <w:p w14:paraId="0D354F24"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I</w:t>
            </w:r>
          </w:p>
        </w:tc>
        <w:tc>
          <w:tcPr>
            <w:tcW w:w="571" w:type="dxa"/>
            <w:shd w:val="clear" w:color="auto" w:fill="auto"/>
            <w:tcMar>
              <w:top w:w="8" w:type="dxa"/>
              <w:left w:w="8" w:type="dxa"/>
              <w:bottom w:w="0" w:type="dxa"/>
              <w:right w:w="8" w:type="dxa"/>
            </w:tcMar>
            <w:vAlign w:val="center"/>
            <w:hideMark/>
          </w:tcPr>
          <w:p w14:paraId="5129CA34" w14:textId="51B88313"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9" w:type="dxa"/>
            <w:shd w:val="clear" w:color="auto" w:fill="auto"/>
            <w:tcMar>
              <w:top w:w="8" w:type="dxa"/>
              <w:left w:w="8" w:type="dxa"/>
              <w:bottom w:w="0" w:type="dxa"/>
              <w:right w:w="8" w:type="dxa"/>
            </w:tcMar>
            <w:vAlign w:val="center"/>
            <w:hideMark/>
          </w:tcPr>
          <w:p w14:paraId="4B3F1A96"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A</w:t>
            </w:r>
          </w:p>
        </w:tc>
        <w:tc>
          <w:tcPr>
            <w:tcW w:w="571" w:type="dxa"/>
            <w:shd w:val="clear" w:color="auto" w:fill="auto"/>
            <w:tcMar>
              <w:top w:w="8" w:type="dxa"/>
              <w:left w:w="8" w:type="dxa"/>
              <w:bottom w:w="0" w:type="dxa"/>
              <w:right w:w="8" w:type="dxa"/>
            </w:tcMar>
            <w:vAlign w:val="center"/>
            <w:hideMark/>
          </w:tcPr>
          <w:p w14:paraId="4EEBC355" w14:textId="2E895FC6"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801" w:type="dxa"/>
            <w:shd w:val="clear" w:color="auto" w:fill="auto"/>
            <w:tcMar>
              <w:top w:w="8" w:type="dxa"/>
              <w:left w:w="8" w:type="dxa"/>
              <w:bottom w:w="0" w:type="dxa"/>
              <w:right w:w="8" w:type="dxa"/>
            </w:tcMar>
            <w:vAlign w:val="center"/>
            <w:hideMark/>
          </w:tcPr>
          <w:p w14:paraId="45B181B9"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V</w:t>
            </w:r>
          </w:p>
        </w:tc>
        <w:tc>
          <w:tcPr>
            <w:tcW w:w="1787" w:type="dxa"/>
            <w:shd w:val="clear" w:color="auto" w:fill="auto"/>
            <w:tcMar>
              <w:top w:w="8" w:type="dxa"/>
              <w:left w:w="8" w:type="dxa"/>
              <w:bottom w:w="0" w:type="dxa"/>
              <w:right w:w="8" w:type="dxa"/>
            </w:tcMar>
            <w:vAlign w:val="center"/>
            <w:hideMark/>
          </w:tcPr>
          <w:p w14:paraId="45CA7AFC"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4</w:t>
            </w:r>
          </w:p>
        </w:tc>
      </w:tr>
      <w:tr w:rsidR="00066368" w:rsidRPr="00E31B04" w14:paraId="0E45619C" w14:textId="77777777" w:rsidTr="00370083">
        <w:trPr>
          <w:trHeight w:val="223"/>
        </w:trPr>
        <w:tc>
          <w:tcPr>
            <w:tcW w:w="1675" w:type="dxa"/>
            <w:shd w:val="clear" w:color="auto" w:fill="FFFFFF"/>
            <w:tcMar>
              <w:top w:w="8" w:type="dxa"/>
              <w:left w:w="8" w:type="dxa"/>
              <w:bottom w:w="0" w:type="dxa"/>
              <w:right w:w="8" w:type="dxa"/>
            </w:tcMar>
            <w:vAlign w:val="center"/>
            <w:hideMark/>
          </w:tcPr>
          <w:p w14:paraId="4F9BC655" w14:textId="77777777" w:rsidR="00E33EF9" w:rsidRPr="00E31B04" w:rsidRDefault="00E33EF9" w:rsidP="00370083">
            <w:pPr>
              <w:pStyle w:val="NormalWeb"/>
              <w:spacing w:before="0" w:beforeAutospacing="0" w:after="0" w:afterAutospacing="0"/>
              <w:textAlignment w:val="top"/>
              <w:rPr>
                <w:rFonts w:ascii="Arial" w:hAnsi="Arial" w:cs="Arial"/>
                <w:sz w:val="36"/>
                <w:szCs w:val="36"/>
              </w:rPr>
            </w:pPr>
            <w:r w:rsidRPr="00E31B04">
              <w:rPr>
                <w:rFonts w:ascii="Arial" w:hAnsi="Arial" w:cs="Arial"/>
                <w:color w:val="000000"/>
                <w:kern w:val="24"/>
                <w:sz w:val="22"/>
                <w:szCs w:val="22"/>
              </w:rPr>
              <w:t>bovine/TX/43134</w:t>
            </w:r>
          </w:p>
        </w:tc>
        <w:tc>
          <w:tcPr>
            <w:tcW w:w="559" w:type="dxa"/>
            <w:shd w:val="clear" w:color="auto" w:fill="auto"/>
            <w:tcMar>
              <w:top w:w="8" w:type="dxa"/>
              <w:left w:w="8" w:type="dxa"/>
              <w:bottom w:w="0" w:type="dxa"/>
              <w:right w:w="8" w:type="dxa"/>
            </w:tcMar>
            <w:vAlign w:val="center"/>
            <w:hideMark/>
          </w:tcPr>
          <w:p w14:paraId="26148971" w14:textId="116801CF"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3" w:type="dxa"/>
            <w:shd w:val="clear" w:color="auto" w:fill="auto"/>
            <w:tcMar>
              <w:top w:w="8" w:type="dxa"/>
              <w:left w:w="8" w:type="dxa"/>
              <w:bottom w:w="0" w:type="dxa"/>
              <w:right w:w="8" w:type="dxa"/>
            </w:tcMar>
            <w:vAlign w:val="center"/>
            <w:hideMark/>
          </w:tcPr>
          <w:p w14:paraId="7CE9705D" w14:textId="5E1A0E08"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724" w:type="dxa"/>
            <w:shd w:val="clear" w:color="auto" w:fill="auto"/>
            <w:tcMar>
              <w:top w:w="8" w:type="dxa"/>
              <w:left w:w="8" w:type="dxa"/>
              <w:bottom w:w="0" w:type="dxa"/>
              <w:right w:w="8" w:type="dxa"/>
            </w:tcMar>
            <w:vAlign w:val="center"/>
            <w:hideMark/>
          </w:tcPr>
          <w:p w14:paraId="2288A875"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M</w:t>
            </w:r>
          </w:p>
        </w:tc>
        <w:tc>
          <w:tcPr>
            <w:tcW w:w="647" w:type="dxa"/>
            <w:shd w:val="clear" w:color="auto" w:fill="auto"/>
            <w:tcMar>
              <w:top w:w="8" w:type="dxa"/>
              <w:left w:w="8" w:type="dxa"/>
              <w:bottom w:w="0" w:type="dxa"/>
              <w:right w:w="8" w:type="dxa"/>
            </w:tcMar>
            <w:vAlign w:val="center"/>
            <w:hideMark/>
          </w:tcPr>
          <w:p w14:paraId="6FB34FF7"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Q</w:t>
            </w:r>
          </w:p>
        </w:tc>
        <w:tc>
          <w:tcPr>
            <w:tcW w:w="578" w:type="dxa"/>
            <w:shd w:val="clear" w:color="auto" w:fill="auto"/>
            <w:tcMar>
              <w:top w:w="8" w:type="dxa"/>
              <w:left w:w="8" w:type="dxa"/>
              <w:bottom w:w="0" w:type="dxa"/>
              <w:right w:w="8" w:type="dxa"/>
            </w:tcMar>
            <w:vAlign w:val="center"/>
            <w:hideMark/>
          </w:tcPr>
          <w:p w14:paraId="4D0FB12A"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T</w:t>
            </w:r>
          </w:p>
        </w:tc>
        <w:tc>
          <w:tcPr>
            <w:tcW w:w="578" w:type="dxa"/>
            <w:shd w:val="clear" w:color="auto" w:fill="auto"/>
            <w:tcMar>
              <w:top w:w="8" w:type="dxa"/>
              <w:left w:w="8" w:type="dxa"/>
              <w:bottom w:w="0" w:type="dxa"/>
              <w:right w:w="8" w:type="dxa"/>
            </w:tcMar>
            <w:vAlign w:val="center"/>
            <w:hideMark/>
          </w:tcPr>
          <w:p w14:paraId="6E0C6A9A" w14:textId="672BE9AC"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1" w:type="dxa"/>
            <w:shd w:val="clear" w:color="auto" w:fill="auto"/>
            <w:tcMar>
              <w:top w:w="8" w:type="dxa"/>
              <w:left w:w="8" w:type="dxa"/>
              <w:bottom w:w="0" w:type="dxa"/>
              <w:right w:w="8" w:type="dxa"/>
            </w:tcMar>
            <w:vAlign w:val="center"/>
            <w:hideMark/>
          </w:tcPr>
          <w:p w14:paraId="6D6287AF"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I</w:t>
            </w:r>
          </w:p>
        </w:tc>
        <w:tc>
          <w:tcPr>
            <w:tcW w:w="571" w:type="dxa"/>
            <w:shd w:val="clear" w:color="auto" w:fill="auto"/>
            <w:tcMar>
              <w:top w:w="8" w:type="dxa"/>
              <w:left w:w="8" w:type="dxa"/>
              <w:bottom w:w="0" w:type="dxa"/>
              <w:right w:w="8" w:type="dxa"/>
            </w:tcMar>
            <w:vAlign w:val="center"/>
            <w:hideMark/>
          </w:tcPr>
          <w:p w14:paraId="77FC3A95" w14:textId="1AB054E9"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9" w:type="dxa"/>
            <w:shd w:val="clear" w:color="auto" w:fill="auto"/>
            <w:tcMar>
              <w:top w:w="8" w:type="dxa"/>
              <w:left w:w="8" w:type="dxa"/>
              <w:bottom w:w="0" w:type="dxa"/>
              <w:right w:w="8" w:type="dxa"/>
            </w:tcMar>
            <w:vAlign w:val="center"/>
            <w:hideMark/>
          </w:tcPr>
          <w:p w14:paraId="226069A1"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A</w:t>
            </w:r>
          </w:p>
        </w:tc>
        <w:tc>
          <w:tcPr>
            <w:tcW w:w="571" w:type="dxa"/>
            <w:shd w:val="clear" w:color="auto" w:fill="auto"/>
            <w:tcMar>
              <w:top w:w="8" w:type="dxa"/>
              <w:left w:w="8" w:type="dxa"/>
              <w:bottom w:w="0" w:type="dxa"/>
              <w:right w:w="8" w:type="dxa"/>
            </w:tcMar>
            <w:vAlign w:val="center"/>
            <w:hideMark/>
          </w:tcPr>
          <w:p w14:paraId="67C116EF" w14:textId="79B637EC"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801" w:type="dxa"/>
            <w:shd w:val="clear" w:color="auto" w:fill="auto"/>
            <w:tcMar>
              <w:top w:w="8" w:type="dxa"/>
              <w:left w:w="8" w:type="dxa"/>
              <w:bottom w:w="0" w:type="dxa"/>
              <w:right w:w="8" w:type="dxa"/>
            </w:tcMar>
            <w:vAlign w:val="center"/>
            <w:hideMark/>
          </w:tcPr>
          <w:p w14:paraId="7599B9AB"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V</w:t>
            </w:r>
          </w:p>
        </w:tc>
        <w:tc>
          <w:tcPr>
            <w:tcW w:w="1787" w:type="dxa"/>
            <w:shd w:val="clear" w:color="auto" w:fill="auto"/>
            <w:tcMar>
              <w:top w:w="8" w:type="dxa"/>
              <w:left w:w="8" w:type="dxa"/>
              <w:bottom w:w="0" w:type="dxa"/>
              <w:right w:w="8" w:type="dxa"/>
            </w:tcMar>
            <w:vAlign w:val="center"/>
            <w:hideMark/>
          </w:tcPr>
          <w:p w14:paraId="2574D613"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2</w:t>
            </w:r>
          </w:p>
        </w:tc>
      </w:tr>
      <w:tr w:rsidR="00066368" w:rsidRPr="00E31B04" w14:paraId="3239A05D" w14:textId="77777777" w:rsidTr="00370083">
        <w:trPr>
          <w:trHeight w:val="223"/>
        </w:trPr>
        <w:tc>
          <w:tcPr>
            <w:tcW w:w="1675" w:type="dxa"/>
            <w:shd w:val="clear" w:color="auto" w:fill="FFFFFF"/>
            <w:tcMar>
              <w:top w:w="8" w:type="dxa"/>
              <w:left w:w="8" w:type="dxa"/>
              <w:bottom w:w="0" w:type="dxa"/>
              <w:right w:w="8" w:type="dxa"/>
            </w:tcMar>
            <w:vAlign w:val="center"/>
            <w:hideMark/>
          </w:tcPr>
          <w:p w14:paraId="16BE54D2" w14:textId="77777777" w:rsidR="00E33EF9" w:rsidRPr="00E31B04" w:rsidRDefault="00E33EF9" w:rsidP="00370083">
            <w:pPr>
              <w:pStyle w:val="NormalWeb"/>
              <w:spacing w:before="0" w:beforeAutospacing="0" w:after="0" w:afterAutospacing="0"/>
              <w:textAlignment w:val="top"/>
              <w:rPr>
                <w:rFonts w:ascii="Arial" w:hAnsi="Arial" w:cs="Arial"/>
                <w:sz w:val="36"/>
                <w:szCs w:val="36"/>
              </w:rPr>
            </w:pPr>
            <w:r w:rsidRPr="00E31B04">
              <w:rPr>
                <w:rFonts w:ascii="Arial" w:hAnsi="Arial" w:cs="Arial"/>
                <w:color w:val="000000"/>
                <w:kern w:val="24"/>
                <w:sz w:val="22"/>
                <w:szCs w:val="22"/>
              </w:rPr>
              <w:t>bovine/TX/97794</w:t>
            </w:r>
          </w:p>
        </w:tc>
        <w:tc>
          <w:tcPr>
            <w:tcW w:w="559" w:type="dxa"/>
            <w:shd w:val="clear" w:color="auto" w:fill="auto"/>
            <w:tcMar>
              <w:top w:w="8" w:type="dxa"/>
              <w:left w:w="8" w:type="dxa"/>
              <w:bottom w:w="0" w:type="dxa"/>
              <w:right w:w="8" w:type="dxa"/>
            </w:tcMar>
            <w:vAlign w:val="center"/>
            <w:hideMark/>
          </w:tcPr>
          <w:p w14:paraId="1EC8CA24" w14:textId="28992CB6"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3" w:type="dxa"/>
            <w:shd w:val="clear" w:color="auto" w:fill="auto"/>
            <w:tcMar>
              <w:top w:w="8" w:type="dxa"/>
              <w:left w:w="8" w:type="dxa"/>
              <w:bottom w:w="0" w:type="dxa"/>
              <w:right w:w="8" w:type="dxa"/>
            </w:tcMar>
            <w:vAlign w:val="center"/>
            <w:hideMark/>
          </w:tcPr>
          <w:p w14:paraId="17FF965B" w14:textId="175519DC"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724" w:type="dxa"/>
            <w:shd w:val="clear" w:color="auto" w:fill="auto"/>
            <w:tcMar>
              <w:top w:w="8" w:type="dxa"/>
              <w:left w:w="8" w:type="dxa"/>
              <w:bottom w:w="0" w:type="dxa"/>
              <w:right w:w="8" w:type="dxa"/>
            </w:tcMar>
            <w:vAlign w:val="center"/>
            <w:hideMark/>
          </w:tcPr>
          <w:p w14:paraId="4337DB47"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M</w:t>
            </w:r>
          </w:p>
        </w:tc>
        <w:tc>
          <w:tcPr>
            <w:tcW w:w="647" w:type="dxa"/>
            <w:shd w:val="clear" w:color="auto" w:fill="auto"/>
            <w:tcMar>
              <w:top w:w="8" w:type="dxa"/>
              <w:left w:w="8" w:type="dxa"/>
              <w:bottom w:w="0" w:type="dxa"/>
              <w:right w:w="8" w:type="dxa"/>
            </w:tcMar>
            <w:vAlign w:val="center"/>
            <w:hideMark/>
          </w:tcPr>
          <w:p w14:paraId="50E411CD"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Q</w:t>
            </w:r>
          </w:p>
        </w:tc>
        <w:tc>
          <w:tcPr>
            <w:tcW w:w="578" w:type="dxa"/>
            <w:shd w:val="clear" w:color="auto" w:fill="auto"/>
            <w:tcMar>
              <w:top w:w="8" w:type="dxa"/>
              <w:left w:w="8" w:type="dxa"/>
              <w:bottom w:w="0" w:type="dxa"/>
              <w:right w:w="8" w:type="dxa"/>
            </w:tcMar>
            <w:vAlign w:val="center"/>
            <w:hideMark/>
          </w:tcPr>
          <w:p w14:paraId="588BCB99"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T</w:t>
            </w:r>
          </w:p>
        </w:tc>
        <w:tc>
          <w:tcPr>
            <w:tcW w:w="578" w:type="dxa"/>
            <w:shd w:val="clear" w:color="auto" w:fill="auto"/>
            <w:tcMar>
              <w:top w:w="8" w:type="dxa"/>
              <w:left w:w="8" w:type="dxa"/>
              <w:bottom w:w="0" w:type="dxa"/>
              <w:right w:w="8" w:type="dxa"/>
            </w:tcMar>
            <w:vAlign w:val="center"/>
            <w:hideMark/>
          </w:tcPr>
          <w:p w14:paraId="060E9C87" w14:textId="5E8C4B4C"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1" w:type="dxa"/>
            <w:shd w:val="clear" w:color="auto" w:fill="auto"/>
            <w:tcMar>
              <w:top w:w="8" w:type="dxa"/>
              <w:left w:w="8" w:type="dxa"/>
              <w:bottom w:w="0" w:type="dxa"/>
              <w:right w:w="8" w:type="dxa"/>
            </w:tcMar>
            <w:vAlign w:val="center"/>
            <w:hideMark/>
          </w:tcPr>
          <w:p w14:paraId="7997A8C0"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I</w:t>
            </w:r>
          </w:p>
        </w:tc>
        <w:tc>
          <w:tcPr>
            <w:tcW w:w="571" w:type="dxa"/>
            <w:shd w:val="clear" w:color="auto" w:fill="auto"/>
            <w:tcMar>
              <w:top w:w="8" w:type="dxa"/>
              <w:left w:w="8" w:type="dxa"/>
              <w:bottom w:w="0" w:type="dxa"/>
              <w:right w:w="8" w:type="dxa"/>
            </w:tcMar>
            <w:vAlign w:val="center"/>
            <w:hideMark/>
          </w:tcPr>
          <w:p w14:paraId="4A31D96B" w14:textId="47319879"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9" w:type="dxa"/>
            <w:shd w:val="clear" w:color="auto" w:fill="auto"/>
            <w:tcMar>
              <w:top w:w="8" w:type="dxa"/>
              <w:left w:w="8" w:type="dxa"/>
              <w:bottom w:w="0" w:type="dxa"/>
              <w:right w:w="8" w:type="dxa"/>
            </w:tcMar>
            <w:vAlign w:val="center"/>
            <w:hideMark/>
          </w:tcPr>
          <w:p w14:paraId="756EA786"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A</w:t>
            </w:r>
          </w:p>
        </w:tc>
        <w:tc>
          <w:tcPr>
            <w:tcW w:w="571" w:type="dxa"/>
            <w:shd w:val="clear" w:color="auto" w:fill="auto"/>
            <w:tcMar>
              <w:top w:w="8" w:type="dxa"/>
              <w:left w:w="8" w:type="dxa"/>
              <w:bottom w:w="0" w:type="dxa"/>
              <w:right w:w="8" w:type="dxa"/>
            </w:tcMar>
            <w:vAlign w:val="center"/>
            <w:hideMark/>
          </w:tcPr>
          <w:p w14:paraId="311DAEBA" w14:textId="54B32915"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801" w:type="dxa"/>
            <w:shd w:val="clear" w:color="auto" w:fill="auto"/>
            <w:tcMar>
              <w:top w:w="8" w:type="dxa"/>
              <w:left w:w="8" w:type="dxa"/>
              <w:bottom w:w="0" w:type="dxa"/>
              <w:right w:w="8" w:type="dxa"/>
            </w:tcMar>
            <w:vAlign w:val="center"/>
            <w:hideMark/>
          </w:tcPr>
          <w:p w14:paraId="5AC4D08A"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V</w:t>
            </w:r>
          </w:p>
        </w:tc>
        <w:tc>
          <w:tcPr>
            <w:tcW w:w="1787" w:type="dxa"/>
            <w:shd w:val="clear" w:color="auto" w:fill="auto"/>
            <w:tcMar>
              <w:top w:w="8" w:type="dxa"/>
              <w:left w:w="8" w:type="dxa"/>
              <w:bottom w:w="0" w:type="dxa"/>
              <w:right w:w="8" w:type="dxa"/>
            </w:tcMar>
            <w:vAlign w:val="center"/>
            <w:hideMark/>
          </w:tcPr>
          <w:p w14:paraId="4B811619"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4</w:t>
            </w:r>
          </w:p>
        </w:tc>
      </w:tr>
      <w:tr w:rsidR="00066368" w:rsidRPr="00E31B04" w14:paraId="0942B37D" w14:textId="77777777" w:rsidTr="00370083">
        <w:trPr>
          <w:trHeight w:val="223"/>
        </w:trPr>
        <w:tc>
          <w:tcPr>
            <w:tcW w:w="1675" w:type="dxa"/>
            <w:shd w:val="clear" w:color="auto" w:fill="FFFFFF"/>
            <w:tcMar>
              <w:top w:w="8" w:type="dxa"/>
              <w:left w:w="8" w:type="dxa"/>
              <w:bottom w:w="0" w:type="dxa"/>
              <w:right w:w="8" w:type="dxa"/>
            </w:tcMar>
            <w:vAlign w:val="center"/>
            <w:hideMark/>
          </w:tcPr>
          <w:p w14:paraId="67C9DD1C" w14:textId="77777777" w:rsidR="00E33EF9" w:rsidRPr="00E31B04" w:rsidRDefault="00E33EF9" w:rsidP="00370083">
            <w:pPr>
              <w:pStyle w:val="NormalWeb"/>
              <w:spacing w:before="0" w:beforeAutospacing="0" w:after="0" w:afterAutospacing="0"/>
              <w:textAlignment w:val="top"/>
              <w:rPr>
                <w:rFonts w:ascii="Arial" w:hAnsi="Arial" w:cs="Arial"/>
                <w:sz w:val="36"/>
                <w:szCs w:val="36"/>
              </w:rPr>
            </w:pPr>
            <w:r w:rsidRPr="00E31B04">
              <w:rPr>
                <w:rFonts w:ascii="Arial" w:hAnsi="Arial" w:cs="Arial"/>
                <w:color w:val="000000"/>
                <w:kern w:val="24"/>
                <w:sz w:val="22"/>
                <w:szCs w:val="22"/>
              </w:rPr>
              <w:t>bovine/TX/98638</w:t>
            </w:r>
          </w:p>
        </w:tc>
        <w:tc>
          <w:tcPr>
            <w:tcW w:w="559" w:type="dxa"/>
            <w:shd w:val="clear" w:color="auto" w:fill="auto"/>
            <w:tcMar>
              <w:top w:w="8" w:type="dxa"/>
              <w:left w:w="8" w:type="dxa"/>
              <w:bottom w:w="0" w:type="dxa"/>
              <w:right w:w="8" w:type="dxa"/>
            </w:tcMar>
            <w:vAlign w:val="center"/>
            <w:hideMark/>
          </w:tcPr>
          <w:p w14:paraId="46346665" w14:textId="36CDDB4C"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3" w:type="dxa"/>
            <w:shd w:val="clear" w:color="auto" w:fill="auto"/>
            <w:tcMar>
              <w:top w:w="8" w:type="dxa"/>
              <w:left w:w="8" w:type="dxa"/>
              <w:bottom w:w="0" w:type="dxa"/>
              <w:right w:w="8" w:type="dxa"/>
            </w:tcMar>
            <w:vAlign w:val="center"/>
            <w:hideMark/>
          </w:tcPr>
          <w:p w14:paraId="634907C2" w14:textId="1262CC4D"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724" w:type="dxa"/>
            <w:shd w:val="clear" w:color="auto" w:fill="auto"/>
            <w:tcMar>
              <w:top w:w="8" w:type="dxa"/>
              <w:left w:w="8" w:type="dxa"/>
              <w:bottom w:w="0" w:type="dxa"/>
              <w:right w:w="8" w:type="dxa"/>
            </w:tcMar>
            <w:vAlign w:val="center"/>
            <w:hideMark/>
          </w:tcPr>
          <w:p w14:paraId="03BB79DE"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M</w:t>
            </w:r>
          </w:p>
        </w:tc>
        <w:tc>
          <w:tcPr>
            <w:tcW w:w="647" w:type="dxa"/>
            <w:shd w:val="clear" w:color="auto" w:fill="auto"/>
            <w:tcMar>
              <w:top w:w="8" w:type="dxa"/>
              <w:left w:w="8" w:type="dxa"/>
              <w:bottom w:w="0" w:type="dxa"/>
              <w:right w:w="8" w:type="dxa"/>
            </w:tcMar>
            <w:vAlign w:val="center"/>
            <w:hideMark/>
          </w:tcPr>
          <w:p w14:paraId="4A3EEBB3"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Q</w:t>
            </w:r>
          </w:p>
        </w:tc>
        <w:tc>
          <w:tcPr>
            <w:tcW w:w="578" w:type="dxa"/>
            <w:shd w:val="clear" w:color="auto" w:fill="auto"/>
            <w:tcMar>
              <w:top w:w="8" w:type="dxa"/>
              <w:left w:w="8" w:type="dxa"/>
              <w:bottom w:w="0" w:type="dxa"/>
              <w:right w:w="8" w:type="dxa"/>
            </w:tcMar>
            <w:vAlign w:val="center"/>
            <w:hideMark/>
          </w:tcPr>
          <w:p w14:paraId="6AE518C0" w14:textId="734469B4"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8" w:type="dxa"/>
            <w:shd w:val="clear" w:color="auto" w:fill="auto"/>
            <w:tcMar>
              <w:top w:w="8" w:type="dxa"/>
              <w:left w:w="8" w:type="dxa"/>
              <w:bottom w:w="0" w:type="dxa"/>
              <w:right w:w="8" w:type="dxa"/>
            </w:tcMar>
            <w:vAlign w:val="center"/>
            <w:hideMark/>
          </w:tcPr>
          <w:p w14:paraId="71F37F13" w14:textId="783BDD46"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1" w:type="dxa"/>
            <w:shd w:val="clear" w:color="auto" w:fill="auto"/>
            <w:tcMar>
              <w:top w:w="8" w:type="dxa"/>
              <w:left w:w="8" w:type="dxa"/>
              <w:bottom w:w="0" w:type="dxa"/>
              <w:right w:w="8" w:type="dxa"/>
            </w:tcMar>
            <w:vAlign w:val="center"/>
            <w:hideMark/>
          </w:tcPr>
          <w:p w14:paraId="255EE986"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I</w:t>
            </w:r>
          </w:p>
        </w:tc>
        <w:tc>
          <w:tcPr>
            <w:tcW w:w="571" w:type="dxa"/>
            <w:shd w:val="clear" w:color="auto" w:fill="auto"/>
            <w:tcMar>
              <w:top w:w="8" w:type="dxa"/>
              <w:left w:w="8" w:type="dxa"/>
              <w:bottom w:w="0" w:type="dxa"/>
              <w:right w:w="8" w:type="dxa"/>
            </w:tcMar>
            <w:vAlign w:val="center"/>
            <w:hideMark/>
          </w:tcPr>
          <w:p w14:paraId="453189A1" w14:textId="2BA4ADAF"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9" w:type="dxa"/>
            <w:shd w:val="clear" w:color="auto" w:fill="auto"/>
            <w:tcMar>
              <w:top w:w="8" w:type="dxa"/>
              <w:left w:w="8" w:type="dxa"/>
              <w:bottom w:w="0" w:type="dxa"/>
              <w:right w:w="8" w:type="dxa"/>
            </w:tcMar>
            <w:vAlign w:val="center"/>
            <w:hideMark/>
          </w:tcPr>
          <w:p w14:paraId="1879B810"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A</w:t>
            </w:r>
          </w:p>
        </w:tc>
        <w:tc>
          <w:tcPr>
            <w:tcW w:w="571" w:type="dxa"/>
            <w:shd w:val="clear" w:color="auto" w:fill="auto"/>
            <w:tcMar>
              <w:top w:w="8" w:type="dxa"/>
              <w:left w:w="8" w:type="dxa"/>
              <w:bottom w:w="0" w:type="dxa"/>
              <w:right w:w="8" w:type="dxa"/>
            </w:tcMar>
            <w:vAlign w:val="center"/>
            <w:hideMark/>
          </w:tcPr>
          <w:p w14:paraId="1096F7BC" w14:textId="67A7D1BD"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801" w:type="dxa"/>
            <w:shd w:val="clear" w:color="auto" w:fill="auto"/>
            <w:tcMar>
              <w:top w:w="8" w:type="dxa"/>
              <w:left w:w="8" w:type="dxa"/>
              <w:bottom w:w="0" w:type="dxa"/>
              <w:right w:w="8" w:type="dxa"/>
            </w:tcMar>
            <w:vAlign w:val="center"/>
            <w:hideMark/>
          </w:tcPr>
          <w:p w14:paraId="0AAAAA70"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V</w:t>
            </w:r>
          </w:p>
        </w:tc>
        <w:tc>
          <w:tcPr>
            <w:tcW w:w="1787" w:type="dxa"/>
            <w:shd w:val="clear" w:color="auto" w:fill="auto"/>
            <w:tcMar>
              <w:top w:w="8" w:type="dxa"/>
              <w:left w:w="8" w:type="dxa"/>
              <w:bottom w:w="0" w:type="dxa"/>
              <w:right w:w="8" w:type="dxa"/>
            </w:tcMar>
            <w:vAlign w:val="center"/>
            <w:hideMark/>
          </w:tcPr>
          <w:p w14:paraId="50593492" w14:textId="2C261E39"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r>
      <w:tr w:rsidR="00066368" w:rsidRPr="00E31B04" w14:paraId="69B37A3D" w14:textId="77777777" w:rsidTr="00370083">
        <w:trPr>
          <w:trHeight w:val="223"/>
        </w:trPr>
        <w:tc>
          <w:tcPr>
            <w:tcW w:w="1675" w:type="dxa"/>
            <w:shd w:val="clear" w:color="auto" w:fill="FFFFFF"/>
            <w:tcMar>
              <w:top w:w="8" w:type="dxa"/>
              <w:left w:w="8" w:type="dxa"/>
              <w:bottom w:w="0" w:type="dxa"/>
              <w:right w:w="8" w:type="dxa"/>
            </w:tcMar>
            <w:vAlign w:val="center"/>
            <w:hideMark/>
          </w:tcPr>
          <w:p w14:paraId="5EEC6BD8" w14:textId="77777777" w:rsidR="00E33EF9" w:rsidRPr="00E31B04" w:rsidRDefault="00E33EF9" w:rsidP="00370083">
            <w:pPr>
              <w:pStyle w:val="NormalWeb"/>
              <w:spacing w:before="0" w:beforeAutospacing="0" w:after="0" w:afterAutospacing="0"/>
              <w:textAlignment w:val="top"/>
              <w:rPr>
                <w:rFonts w:ascii="Arial" w:hAnsi="Arial" w:cs="Arial"/>
                <w:sz w:val="36"/>
                <w:szCs w:val="36"/>
              </w:rPr>
            </w:pPr>
            <w:r w:rsidRPr="00E31B04">
              <w:rPr>
                <w:rFonts w:ascii="Arial" w:hAnsi="Arial" w:cs="Arial"/>
                <w:color w:val="000000"/>
                <w:kern w:val="24"/>
                <w:sz w:val="22"/>
                <w:szCs w:val="22"/>
              </w:rPr>
              <w:t>goose/KS/930F</w:t>
            </w:r>
          </w:p>
        </w:tc>
        <w:tc>
          <w:tcPr>
            <w:tcW w:w="559" w:type="dxa"/>
            <w:shd w:val="clear" w:color="auto" w:fill="auto"/>
            <w:tcMar>
              <w:top w:w="8" w:type="dxa"/>
              <w:left w:w="8" w:type="dxa"/>
              <w:bottom w:w="0" w:type="dxa"/>
              <w:right w:w="8" w:type="dxa"/>
            </w:tcMar>
            <w:vAlign w:val="center"/>
            <w:hideMark/>
          </w:tcPr>
          <w:p w14:paraId="2EF22878" w14:textId="22982663"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3" w:type="dxa"/>
            <w:shd w:val="clear" w:color="auto" w:fill="auto"/>
            <w:tcMar>
              <w:top w:w="8" w:type="dxa"/>
              <w:left w:w="8" w:type="dxa"/>
              <w:bottom w:w="0" w:type="dxa"/>
              <w:right w:w="8" w:type="dxa"/>
            </w:tcMar>
            <w:vAlign w:val="center"/>
            <w:hideMark/>
          </w:tcPr>
          <w:p w14:paraId="1B0745C2"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S</w:t>
            </w:r>
          </w:p>
        </w:tc>
        <w:tc>
          <w:tcPr>
            <w:tcW w:w="724" w:type="dxa"/>
            <w:shd w:val="clear" w:color="auto" w:fill="auto"/>
            <w:tcMar>
              <w:top w:w="8" w:type="dxa"/>
              <w:left w:w="8" w:type="dxa"/>
              <w:bottom w:w="0" w:type="dxa"/>
              <w:right w:w="8" w:type="dxa"/>
            </w:tcMar>
            <w:vAlign w:val="center"/>
            <w:hideMark/>
          </w:tcPr>
          <w:p w14:paraId="010BE5DE"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M</w:t>
            </w:r>
          </w:p>
        </w:tc>
        <w:tc>
          <w:tcPr>
            <w:tcW w:w="647" w:type="dxa"/>
            <w:shd w:val="clear" w:color="auto" w:fill="auto"/>
            <w:tcMar>
              <w:top w:w="8" w:type="dxa"/>
              <w:left w:w="8" w:type="dxa"/>
              <w:bottom w:w="0" w:type="dxa"/>
              <w:right w:w="8" w:type="dxa"/>
            </w:tcMar>
            <w:vAlign w:val="center"/>
            <w:hideMark/>
          </w:tcPr>
          <w:p w14:paraId="407E2694"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Q</w:t>
            </w:r>
          </w:p>
        </w:tc>
        <w:tc>
          <w:tcPr>
            <w:tcW w:w="578" w:type="dxa"/>
            <w:shd w:val="clear" w:color="auto" w:fill="auto"/>
            <w:tcMar>
              <w:top w:w="8" w:type="dxa"/>
              <w:left w:w="8" w:type="dxa"/>
              <w:bottom w:w="0" w:type="dxa"/>
              <w:right w:w="8" w:type="dxa"/>
            </w:tcMar>
            <w:vAlign w:val="center"/>
            <w:hideMark/>
          </w:tcPr>
          <w:p w14:paraId="429AC6B2" w14:textId="42057184"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8" w:type="dxa"/>
            <w:shd w:val="clear" w:color="auto" w:fill="auto"/>
            <w:tcMar>
              <w:top w:w="8" w:type="dxa"/>
              <w:left w:w="8" w:type="dxa"/>
              <w:bottom w:w="0" w:type="dxa"/>
              <w:right w:w="8" w:type="dxa"/>
            </w:tcMar>
            <w:vAlign w:val="center"/>
            <w:hideMark/>
          </w:tcPr>
          <w:p w14:paraId="46C5722E" w14:textId="4D622D06"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1" w:type="dxa"/>
            <w:shd w:val="clear" w:color="auto" w:fill="auto"/>
            <w:tcMar>
              <w:top w:w="8" w:type="dxa"/>
              <w:left w:w="8" w:type="dxa"/>
              <w:bottom w:w="0" w:type="dxa"/>
              <w:right w:w="8" w:type="dxa"/>
            </w:tcMar>
            <w:vAlign w:val="center"/>
            <w:hideMark/>
          </w:tcPr>
          <w:p w14:paraId="1FBA2E8C"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I</w:t>
            </w:r>
          </w:p>
        </w:tc>
        <w:tc>
          <w:tcPr>
            <w:tcW w:w="571" w:type="dxa"/>
            <w:shd w:val="clear" w:color="auto" w:fill="auto"/>
            <w:tcMar>
              <w:top w:w="8" w:type="dxa"/>
              <w:left w:w="8" w:type="dxa"/>
              <w:bottom w:w="0" w:type="dxa"/>
              <w:right w:w="8" w:type="dxa"/>
            </w:tcMar>
            <w:vAlign w:val="center"/>
            <w:hideMark/>
          </w:tcPr>
          <w:p w14:paraId="4498708C"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T</w:t>
            </w:r>
          </w:p>
        </w:tc>
        <w:tc>
          <w:tcPr>
            <w:tcW w:w="649" w:type="dxa"/>
            <w:shd w:val="clear" w:color="auto" w:fill="auto"/>
            <w:tcMar>
              <w:top w:w="8" w:type="dxa"/>
              <w:left w:w="8" w:type="dxa"/>
              <w:bottom w:w="0" w:type="dxa"/>
              <w:right w:w="8" w:type="dxa"/>
            </w:tcMar>
            <w:vAlign w:val="center"/>
            <w:hideMark/>
          </w:tcPr>
          <w:p w14:paraId="272293D6"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A</w:t>
            </w:r>
          </w:p>
        </w:tc>
        <w:tc>
          <w:tcPr>
            <w:tcW w:w="571" w:type="dxa"/>
            <w:shd w:val="clear" w:color="auto" w:fill="auto"/>
            <w:tcMar>
              <w:top w:w="8" w:type="dxa"/>
              <w:left w:w="8" w:type="dxa"/>
              <w:bottom w:w="0" w:type="dxa"/>
              <w:right w:w="8" w:type="dxa"/>
            </w:tcMar>
            <w:vAlign w:val="center"/>
            <w:hideMark/>
          </w:tcPr>
          <w:p w14:paraId="748E3E93" w14:textId="4A66217C"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801" w:type="dxa"/>
            <w:shd w:val="clear" w:color="auto" w:fill="auto"/>
            <w:tcMar>
              <w:top w:w="8" w:type="dxa"/>
              <w:left w:w="8" w:type="dxa"/>
              <w:bottom w:w="0" w:type="dxa"/>
              <w:right w:w="8" w:type="dxa"/>
            </w:tcMar>
            <w:vAlign w:val="center"/>
            <w:hideMark/>
          </w:tcPr>
          <w:p w14:paraId="10037256"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V</w:t>
            </w:r>
          </w:p>
        </w:tc>
        <w:tc>
          <w:tcPr>
            <w:tcW w:w="1787" w:type="dxa"/>
            <w:shd w:val="clear" w:color="auto" w:fill="auto"/>
            <w:tcMar>
              <w:top w:w="8" w:type="dxa"/>
              <w:left w:w="8" w:type="dxa"/>
              <w:bottom w:w="0" w:type="dxa"/>
              <w:right w:w="8" w:type="dxa"/>
            </w:tcMar>
            <w:vAlign w:val="center"/>
            <w:hideMark/>
          </w:tcPr>
          <w:p w14:paraId="6F45F421"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8</w:t>
            </w:r>
          </w:p>
        </w:tc>
      </w:tr>
      <w:tr w:rsidR="00066368" w:rsidRPr="00E31B04" w14:paraId="03B7935C" w14:textId="77777777" w:rsidTr="00370083">
        <w:trPr>
          <w:trHeight w:val="223"/>
        </w:trPr>
        <w:tc>
          <w:tcPr>
            <w:tcW w:w="1675" w:type="dxa"/>
            <w:tcBorders>
              <w:bottom w:val="single" w:sz="4" w:space="0" w:color="auto"/>
            </w:tcBorders>
            <w:shd w:val="clear" w:color="auto" w:fill="FFFFFF"/>
            <w:tcMar>
              <w:top w:w="8" w:type="dxa"/>
              <w:left w:w="8" w:type="dxa"/>
              <w:bottom w:w="0" w:type="dxa"/>
              <w:right w:w="8" w:type="dxa"/>
            </w:tcMar>
            <w:vAlign w:val="center"/>
            <w:hideMark/>
          </w:tcPr>
          <w:p w14:paraId="256577DD" w14:textId="77777777" w:rsidR="00E33EF9" w:rsidRPr="00E31B04" w:rsidRDefault="00E33EF9" w:rsidP="00370083">
            <w:pPr>
              <w:pStyle w:val="NormalWeb"/>
              <w:spacing w:before="0" w:beforeAutospacing="0" w:after="0" w:afterAutospacing="0"/>
              <w:textAlignment w:val="top"/>
              <w:rPr>
                <w:rFonts w:ascii="Arial" w:hAnsi="Arial" w:cs="Arial"/>
                <w:sz w:val="36"/>
                <w:szCs w:val="36"/>
              </w:rPr>
            </w:pPr>
            <w:r w:rsidRPr="00E31B04">
              <w:rPr>
                <w:rFonts w:ascii="Arial" w:hAnsi="Arial" w:cs="Arial"/>
                <w:color w:val="000000"/>
                <w:kern w:val="24"/>
                <w:sz w:val="22"/>
                <w:szCs w:val="22"/>
              </w:rPr>
              <w:t>goose/LA/957</w:t>
            </w:r>
          </w:p>
        </w:tc>
        <w:tc>
          <w:tcPr>
            <w:tcW w:w="559" w:type="dxa"/>
            <w:tcBorders>
              <w:bottom w:val="single" w:sz="4" w:space="0" w:color="auto"/>
            </w:tcBorders>
            <w:shd w:val="clear" w:color="auto" w:fill="auto"/>
            <w:tcMar>
              <w:top w:w="8" w:type="dxa"/>
              <w:left w:w="8" w:type="dxa"/>
              <w:bottom w:w="0" w:type="dxa"/>
              <w:right w:w="8" w:type="dxa"/>
            </w:tcMar>
            <w:vAlign w:val="center"/>
            <w:hideMark/>
          </w:tcPr>
          <w:p w14:paraId="40B41CDF" w14:textId="65E0AEB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3" w:type="dxa"/>
            <w:tcBorders>
              <w:bottom w:val="single" w:sz="4" w:space="0" w:color="auto"/>
            </w:tcBorders>
            <w:shd w:val="clear" w:color="auto" w:fill="auto"/>
            <w:tcMar>
              <w:top w:w="8" w:type="dxa"/>
              <w:left w:w="8" w:type="dxa"/>
              <w:bottom w:w="0" w:type="dxa"/>
              <w:right w:w="8" w:type="dxa"/>
            </w:tcMar>
            <w:vAlign w:val="center"/>
            <w:hideMark/>
          </w:tcPr>
          <w:p w14:paraId="58C46AB5" w14:textId="779B938B"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724" w:type="dxa"/>
            <w:tcBorders>
              <w:bottom w:val="single" w:sz="4" w:space="0" w:color="auto"/>
            </w:tcBorders>
            <w:shd w:val="clear" w:color="auto" w:fill="auto"/>
            <w:tcMar>
              <w:top w:w="8" w:type="dxa"/>
              <w:left w:w="8" w:type="dxa"/>
              <w:bottom w:w="0" w:type="dxa"/>
              <w:right w:w="8" w:type="dxa"/>
            </w:tcMar>
            <w:vAlign w:val="center"/>
            <w:hideMark/>
          </w:tcPr>
          <w:p w14:paraId="023E777A"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M</w:t>
            </w:r>
          </w:p>
        </w:tc>
        <w:tc>
          <w:tcPr>
            <w:tcW w:w="647" w:type="dxa"/>
            <w:tcBorders>
              <w:bottom w:val="single" w:sz="4" w:space="0" w:color="auto"/>
            </w:tcBorders>
            <w:shd w:val="clear" w:color="auto" w:fill="auto"/>
            <w:tcMar>
              <w:top w:w="8" w:type="dxa"/>
              <w:left w:w="8" w:type="dxa"/>
              <w:bottom w:w="0" w:type="dxa"/>
              <w:right w:w="8" w:type="dxa"/>
            </w:tcMar>
            <w:vAlign w:val="center"/>
            <w:hideMark/>
          </w:tcPr>
          <w:p w14:paraId="317A2F01"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Q</w:t>
            </w:r>
          </w:p>
        </w:tc>
        <w:tc>
          <w:tcPr>
            <w:tcW w:w="578" w:type="dxa"/>
            <w:tcBorders>
              <w:bottom w:val="single" w:sz="4" w:space="0" w:color="auto"/>
            </w:tcBorders>
            <w:shd w:val="clear" w:color="auto" w:fill="auto"/>
            <w:tcMar>
              <w:top w:w="8" w:type="dxa"/>
              <w:left w:w="8" w:type="dxa"/>
              <w:bottom w:w="0" w:type="dxa"/>
              <w:right w:w="8" w:type="dxa"/>
            </w:tcMar>
            <w:vAlign w:val="center"/>
            <w:hideMark/>
          </w:tcPr>
          <w:p w14:paraId="376A0F3C" w14:textId="26783F5F"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8" w:type="dxa"/>
            <w:tcBorders>
              <w:bottom w:val="single" w:sz="4" w:space="0" w:color="auto"/>
            </w:tcBorders>
            <w:shd w:val="clear" w:color="auto" w:fill="auto"/>
            <w:tcMar>
              <w:top w:w="8" w:type="dxa"/>
              <w:left w:w="8" w:type="dxa"/>
              <w:bottom w:w="0" w:type="dxa"/>
              <w:right w:w="8" w:type="dxa"/>
            </w:tcMar>
            <w:vAlign w:val="center"/>
            <w:hideMark/>
          </w:tcPr>
          <w:p w14:paraId="7AD7416B" w14:textId="4B1F77E0"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571" w:type="dxa"/>
            <w:tcBorders>
              <w:bottom w:val="single" w:sz="4" w:space="0" w:color="auto"/>
            </w:tcBorders>
            <w:shd w:val="clear" w:color="auto" w:fill="auto"/>
            <w:tcMar>
              <w:top w:w="8" w:type="dxa"/>
              <w:left w:w="8" w:type="dxa"/>
              <w:bottom w:w="0" w:type="dxa"/>
              <w:right w:w="8" w:type="dxa"/>
            </w:tcMar>
            <w:vAlign w:val="center"/>
            <w:hideMark/>
          </w:tcPr>
          <w:p w14:paraId="2EF590CC"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I</w:t>
            </w:r>
          </w:p>
        </w:tc>
        <w:tc>
          <w:tcPr>
            <w:tcW w:w="571" w:type="dxa"/>
            <w:tcBorders>
              <w:bottom w:val="single" w:sz="4" w:space="0" w:color="auto"/>
            </w:tcBorders>
            <w:shd w:val="clear" w:color="auto" w:fill="auto"/>
            <w:tcMar>
              <w:top w:w="8" w:type="dxa"/>
              <w:left w:w="8" w:type="dxa"/>
              <w:bottom w:w="0" w:type="dxa"/>
              <w:right w:w="8" w:type="dxa"/>
            </w:tcMar>
            <w:vAlign w:val="center"/>
            <w:hideMark/>
          </w:tcPr>
          <w:p w14:paraId="1DC09D61" w14:textId="1146A073"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649" w:type="dxa"/>
            <w:tcBorders>
              <w:bottom w:val="single" w:sz="4" w:space="0" w:color="auto"/>
            </w:tcBorders>
            <w:shd w:val="clear" w:color="auto" w:fill="auto"/>
            <w:tcMar>
              <w:top w:w="8" w:type="dxa"/>
              <w:left w:w="8" w:type="dxa"/>
              <w:bottom w:w="0" w:type="dxa"/>
              <w:right w:w="8" w:type="dxa"/>
            </w:tcMar>
            <w:vAlign w:val="center"/>
            <w:hideMark/>
          </w:tcPr>
          <w:p w14:paraId="01625FB8"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A</w:t>
            </w:r>
          </w:p>
        </w:tc>
        <w:tc>
          <w:tcPr>
            <w:tcW w:w="571" w:type="dxa"/>
            <w:tcBorders>
              <w:bottom w:val="single" w:sz="4" w:space="0" w:color="auto"/>
            </w:tcBorders>
            <w:shd w:val="clear" w:color="auto" w:fill="auto"/>
            <w:tcMar>
              <w:top w:w="8" w:type="dxa"/>
              <w:left w:w="8" w:type="dxa"/>
              <w:bottom w:w="0" w:type="dxa"/>
              <w:right w:w="8" w:type="dxa"/>
            </w:tcMar>
            <w:vAlign w:val="center"/>
            <w:hideMark/>
          </w:tcPr>
          <w:p w14:paraId="35FEC247" w14:textId="5D86079C"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p>
        </w:tc>
        <w:tc>
          <w:tcPr>
            <w:tcW w:w="801" w:type="dxa"/>
            <w:tcBorders>
              <w:bottom w:val="single" w:sz="4" w:space="0" w:color="auto"/>
            </w:tcBorders>
            <w:shd w:val="clear" w:color="auto" w:fill="auto"/>
            <w:tcMar>
              <w:top w:w="8" w:type="dxa"/>
              <w:left w:w="8" w:type="dxa"/>
              <w:bottom w:w="0" w:type="dxa"/>
              <w:right w:w="8" w:type="dxa"/>
            </w:tcMar>
            <w:vAlign w:val="center"/>
            <w:hideMark/>
          </w:tcPr>
          <w:p w14:paraId="096FEC9F"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V</w:t>
            </w:r>
          </w:p>
        </w:tc>
        <w:tc>
          <w:tcPr>
            <w:tcW w:w="1787" w:type="dxa"/>
            <w:tcBorders>
              <w:bottom w:val="single" w:sz="4" w:space="0" w:color="auto"/>
            </w:tcBorders>
            <w:shd w:val="clear" w:color="auto" w:fill="auto"/>
            <w:tcMar>
              <w:top w:w="8" w:type="dxa"/>
              <w:left w:w="8" w:type="dxa"/>
              <w:bottom w:w="0" w:type="dxa"/>
              <w:right w:w="8" w:type="dxa"/>
            </w:tcMar>
            <w:vAlign w:val="center"/>
            <w:hideMark/>
          </w:tcPr>
          <w:p w14:paraId="25D55200" w14:textId="77777777" w:rsidR="00E33EF9" w:rsidRPr="00E31B04" w:rsidRDefault="00E33EF9" w:rsidP="00370083">
            <w:pPr>
              <w:pStyle w:val="NormalWeb"/>
              <w:spacing w:before="0" w:beforeAutospacing="0" w:after="0" w:afterAutospacing="0"/>
              <w:jc w:val="center"/>
              <w:textAlignment w:val="top"/>
              <w:rPr>
                <w:rFonts w:ascii="Arial" w:hAnsi="Arial" w:cs="Arial"/>
                <w:sz w:val="36"/>
                <w:szCs w:val="36"/>
              </w:rPr>
            </w:pPr>
            <w:r w:rsidRPr="00E31B04">
              <w:rPr>
                <w:rFonts w:ascii="Arial" w:hAnsi="Arial" w:cs="Arial"/>
                <w:color w:val="000000"/>
                <w:kern w:val="24"/>
                <w:sz w:val="22"/>
                <w:szCs w:val="22"/>
              </w:rPr>
              <w:t>4</w:t>
            </w:r>
          </w:p>
        </w:tc>
      </w:tr>
    </w:tbl>
    <w:p w14:paraId="37DA10B0" w14:textId="77777777" w:rsidR="003B3E3E" w:rsidRPr="00E31B04" w:rsidRDefault="003B3E3E" w:rsidP="003B3E3E">
      <w:pPr>
        <w:pStyle w:val="NormalWeb"/>
        <w:spacing w:before="0" w:beforeAutospacing="0" w:after="0" w:afterAutospacing="0"/>
      </w:pPr>
      <w:r w:rsidRPr="00E31B04">
        <w:rPr>
          <w:rFonts w:ascii="Arial" w:hAnsi="Arial" w:cstheme="minorBidi"/>
          <w:color w:val="000000" w:themeColor="text1"/>
          <w:kern w:val="24"/>
          <w:position w:val="7"/>
          <w:sz w:val="22"/>
          <w:szCs w:val="22"/>
          <w:vertAlign w:val="superscript"/>
        </w:rPr>
        <w:t>a</w:t>
      </w:r>
      <w:r w:rsidRPr="00E31B04">
        <w:rPr>
          <w:rFonts w:ascii="Arial" w:hAnsi="Arial" w:cstheme="minorBidi"/>
          <w:color w:val="000000" w:themeColor="text1"/>
          <w:kern w:val="24"/>
          <w:sz w:val="22"/>
          <w:szCs w:val="22"/>
        </w:rPr>
        <w:t>Amino acid residue in the HA 1 and HA2 regions of HA protein are indicated by H5 influenza A virus numbering.</w:t>
      </w:r>
      <w:r w:rsidRPr="00E31B04">
        <w:rPr>
          <w:rFonts w:ascii="Arial" w:hAnsi="Arial" w:cstheme="minorBidi"/>
          <w:color w:val="000000" w:themeColor="text1"/>
          <w:kern w:val="24"/>
          <w:sz w:val="22"/>
          <w:szCs w:val="22"/>
        </w:rPr>
        <w:br/>
      </w:r>
      <w:r w:rsidRPr="00E31B04">
        <w:rPr>
          <w:rFonts w:ascii="Arial" w:hAnsi="Arial" w:cstheme="minorBidi"/>
          <w:color w:val="000000" w:themeColor="text1"/>
          <w:kern w:val="24"/>
          <w:position w:val="7"/>
          <w:sz w:val="22"/>
          <w:szCs w:val="22"/>
          <w:vertAlign w:val="superscript"/>
        </w:rPr>
        <w:t>b</w:t>
      </w:r>
      <w:r w:rsidRPr="00E31B04">
        <w:rPr>
          <w:rFonts w:ascii="Arial" w:hAnsi="Arial" w:cstheme="minorBidi"/>
          <w:color w:val="000000" w:themeColor="text1"/>
          <w:kern w:val="24"/>
          <w:sz w:val="22"/>
          <w:szCs w:val="22"/>
        </w:rPr>
        <w:t>Antigenic site E.</w:t>
      </w:r>
    </w:p>
    <w:p w14:paraId="43BF0B93" w14:textId="22A2B88F" w:rsidR="003B3E3E" w:rsidRPr="00E31B04" w:rsidRDefault="003B3E3E" w:rsidP="003B3E3E">
      <w:pPr>
        <w:pStyle w:val="NormalWeb"/>
        <w:spacing w:before="0" w:beforeAutospacing="0" w:after="0" w:afterAutospacing="0"/>
      </w:pPr>
      <w:r w:rsidRPr="00E31B04">
        <w:rPr>
          <w:rFonts w:ascii="Arial" w:hAnsi="Arial" w:cstheme="minorBidi"/>
          <w:color w:val="000000" w:themeColor="text1"/>
          <w:kern w:val="24"/>
          <w:position w:val="7"/>
          <w:sz w:val="22"/>
          <w:szCs w:val="22"/>
          <w:vertAlign w:val="superscript"/>
        </w:rPr>
        <w:t>c</w:t>
      </w:r>
      <w:r w:rsidRPr="00E31B04">
        <w:rPr>
          <w:rFonts w:ascii="Arial" w:hAnsi="Arial" w:cstheme="minorBidi"/>
          <w:color w:val="000000" w:themeColor="text1"/>
          <w:kern w:val="24"/>
          <w:sz w:val="22"/>
          <w:szCs w:val="22"/>
        </w:rPr>
        <w:t>Antigenic site B</w:t>
      </w:r>
      <w:r w:rsidR="00D85C90" w:rsidRPr="00E31B04">
        <w:rPr>
          <w:rFonts w:ascii="Arial" w:hAnsi="Arial" w:cstheme="minorBidi"/>
          <w:color w:val="000000" w:themeColor="text1"/>
          <w:kern w:val="24"/>
          <w:sz w:val="22"/>
          <w:szCs w:val="22"/>
        </w:rPr>
        <w:t>,</w:t>
      </w:r>
      <w:r w:rsidRPr="00E31B04">
        <w:rPr>
          <w:rFonts w:ascii="Arial" w:hAnsi="Arial" w:cstheme="minorBidi"/>
          <w:color w:val="000000" w:themeColor="text1"/>
          <w:kern w:val="24"/>
          <w:sz w:val="22"/>
          <w:szCs w:val="22"/>
        </w:rPr>
        <w:t xml:space="preserve"> HA-A156T is predicted to add a glycosylation motif.</w:t>
      </w:r>
    </w:p>
    <w:p w14:paraId="132BE5DD" w14:textId="77777777" w:rsidR="003B3E3E" w:rsidRPr="00E31B04" w:rsidRDefault="003B3E3E" w:rsidP="003B3E3E">
      <w:pPr>
        <w:pStyle w:val="NormalWeb"/>
        <w:spacing w:before="0" w:beforeAutospacing="0" w:after="0" w:afterAutospacing="0"/>
      </w:pPr>
      <w:r w:rsidRPr="00E31B04">
        <w:rPr>
          <w:rFonts w:ascii="Arial" w:hAnsi="Arial" w:cstheme="minorBidi"/>
          <w:color w:val="000000" w:themeColor="text1"/>
          <w:kern w:val="24"/>
          <w:position w:val="7"/>
          <w:sz w:val="22"/>
          <w:szCs w:val="22"/>
          <w:vertAlign w:val="superscript"/>
        </w:rPr>
        <w:t>d</w:t>
      </w:r>
      <w:r w:rsidRPr="00E31B04">
        <w:rPr>
          <w:rFonts w:ascii="Arial" w:hAnsi="Arial" w:cstheme="minorBidi"/>
          <w:color w:val="000000" w:themeColor="text1"/>
          <w:kern w:val="24"/>
          <w:sz w:val="22"/>
          <w:szCs w:val="22"/>
        </w:rPr>
        <w:t>Antigenic site B.</w:t>
      </w:r>
    </w:p>
    <w:p w14:paraId="045FF7F0" w14:textId="634EFBE0" w:rsidR="00C703FC" w:rsidRPr="00E31B04" w:rsidRDefault="00715802" w:rsidP="00C31D5F">
      <w:pPr>
        <w:pStyle w:val="ListParagraph"/>
        <w:rPr>
          <w:rFonts w:ascii="Arial" w:hAnsi="Arial" w:cs="Arial"/>
        </w:rPr>
      </w:pPr>
      <w:r w:rsidRPr="00E31B04">
        <w:rPr>
          <w:rFonts w:ascii="Arial" w:hAnsi="Arial" w:cs="Arial"/>
        </w:rPr>
        <w:t xml:space="preserve"> </w:t>
      </w:r>
      <w:r w:rsidR="005D6486" w:rsidRPr="00E31B04">
        <w:rPr>
          <w:rFonts w:ascii="Arial" w:hAnsi="Arial" w:cs="Arial"/>
        </w:rPr>
        <w:br w:type="page"/>
      </w:r>
    </w:p>
    <w:p w14:paraId="5CEF1DD0" w14:textId="1DA354EE" w:rsidR="00683601" w:rsidRPr="00E31B04" w:rsidRDefault="00B863A7" w:rsidP="00F60420">
      <w:pPr>
        <w:spacing w:line="480" w:lineRule="auto"/>
        <w:textAlignment w:val="baseline"/>
        <w:rPr>
          <w:rFonts w:ascii="Arial" w:hAnsi="Arial" w:cs="Segoe UI"/>
          <w:sz w:val="22"/>
          <w:szCs w:val="22"/>
        </w:rPr>
      </w:pPr>
      <w:r w:rsidRPr="00E31B04">
        <w:rPr>
          <w:rFonts w:ascii="Arial" w:hAnsi="Arial"/>
          <w:b/>
          <w:color w:val="000000"/>
          <w:sz w:val="22"/>
          <w:szCs w:val="22"/>
        </w:rPr>
        <w:t xml:space="preserve">Supplementary Table </w:t>
      </w:r>
      <w:r w:rsidR="00CB1E02">
        <w:rPr>
          <w:rFonts w:ascii="Arial" w:hAnsi="Arial"/>
          <w:b/>
          <w:color w:val="000000"/>
          <w:sz w:val="22"/>
          <w:szCs w:val="22"/>
        </w:rPr>
        <w:t>2</w:t>
      </w:r>
      <w:r w:rsidRPr="00E31B04">
        <w:rPr>
          <w:rFonts w:ascii="Arial" w:hAnsi="Arial"/>
          <w:b/>
          <w:color w:val="000000"/>
          <w:sz w:val="22"/>
          <w:szCs w:val="22"/>
        </w:rPr>
        <w:t xml:space="preserve">. </w:t>
      </w:r>
      <w:r w:rsidR="00683601" w:rsidRPr="00E31B04">
        <w:rPr>
          <w:rFonts w:ascii="Arial" w:hAnsi="Arial"/>
          <w:color w:val="000000"/>
          <w:sz w:val="22"/>
          <w:szCs w:val="22"/>
        </w:rPr>
        <w:t xml:space="preserve">Bovine </w:t>
      </w:r>
      <w:r w:rsidR="005A76BF" w:rsidRPr="00E31B04">
        <w:rPr>
          <w:rFonts w:ascii="Arial" w:hAnsi="Arial"/>
          <w:color w:val="000000"/>
          <w:sz w:val="22"/>
          <w:szCs w:val="22"/>
        </w:rPr>
        <w:t>influenza</w:t>
      </w:r>
      <w:r w:rsidR="00683601" w:rsidRPr="00E31B04">
        <w:rPr>
          <w:rFonts w:ascii="Arial" w:hAnsi="Arial"/>
          <w:color w:val="000000"/>
          <w:sz w:val="22"/>
          <w:szCs w:val="22"/>
        </w:rPr>
        <w:t xml:space="preserve"> A(H5N1) viruses with genetic markers of RI</w:t>
      </w:r>
      <w:r w:rsidR="00E61F85" w:rsidRPr="00E31B04">
        <w:rPr>
          <w:rFonts w:ascii="Arial" w:hAnsi="Arial"/>
          <w:color w:val="000000"/>
          <w:sz w:val="22"/>
          <w:szCs w:val="22"/>
        </w:rPr>
        <w:t>/HRI</w:t>
      </w:r>
      <w:r w:rsidR="00683601" w:rsidRPr="00E31B04">
        <w:rPr>
          <w:rFonts w:ascii="Arial" w:hAnsi="Arial"/>
          <w:color w:val="000000"/>
          <w:sz w:val="22"/>
          <w:szCs w:val="22"/>
        </w:rPr>
        <w:t xml:space="preserve"> by NAIs and </w:t>
      </w:r>
      <w:r w:rsidR="003351BC" w:rsidRPr="00E31B04">
        <w:rPr>
          <w:rFonts w:ascii="Arial" w:hAnsi="Arial"/>
          <w:bCs/>
          <w:color w:val="000000"/>
          <w:sz w:val="22"/>
          <w:szCs w:val="22"/>
        </w:rPr>
        <w:t>CENI</w:t>
      </w:r>
      <w:r w:rsidR="00683601" w:rsidRPr="00E31B04">
        <w:rPr>
          <w:rFonts w:ascii="Arial" w:hAnsi="Arial"/>
          <w:color w:val="000000"/>
          <w:sz w:val="22"/>
          <w:szCs w:val="22"/>
        </w:rPr>
        <w:t xml:space="preserve"> with GISAID accession numbers</w:t>
      </w:r>
    </w:p>
    <w:tbl>
      <w:tblPr>
        <w:tblW w:w="9090" w:type="dxa"/>
        <w:tblBorders>
          <w:top w:val="single" w:sz="12" w:space="0" w:color="auto"/>
          <w:bottom w:val="single" w:sz="12" w:space="0" w:color="auto"/>
        </w:tblBorders>
        <w:tblLayout w:type="fixed"/>
        <w:tblLook w:val="04A0" w:firstRow="1" w:lastRow="0" w:firstColumn="1" w:lastColumn="0" w:noHBand="0" w:noVBand="1"/>
      </w:tblPr>
      <w:tblGrid>
        <w:gridCol w:w="4680"/>
        <w:gridCol w:w="1440"/>
        <w:gridCol w:w="2970"/>
      </w:tblGrid>
      <w:tr w:rsidR="00683601" w:rsidRPr="00E31B04" w14:paraId="72FF0EBD" w14:textId="77777777" w:rsidTr="00A23BD3">
        <w:trPr>
          <w:trHeight w:val="1022"/>
        </w:trPr>
        <w:tc>
          <w:tcPr>
            <w:tcW w:w="4680" w:type="dxa"/>
            <w:tcBorders>
              <w:top w:val="single" w:sz="4" w:space="0" w:color="auto"/>
              <w:bottom w:val="single" w:sz="4" w:space="0" w:color="auto"/>
            </w:tcBorders>
            <w:shd w:val="clear" w:color="auto" w:fill="auto"/>
            <w:noWrap/>
            <w:vAlign w:val="center"/>
          </w:tcPr>
          <w:p w14:paraId="5C579D03" w14:textId="77777777" w:rsidR="00683601" w:rsidRPr="00E31B04" w:rsidRDefault="00683601" w:rsidP="00F60420">
            <w:pPr>
              <w:spacing w:line="480" w:lineRule="auto"/>
              <w:rPr>
                <w:rFonts w:ascii="Arial" w:hAnsi="Arial"/>
                <w:bCs/>
                <w:color w:val="000000"/>
                <w:sz w:val="22"/>
                <w:szCs w:val="22"/>
              </w:rPr>
            </w:pPr>
            <w:r w:rsidRPr="00E31B04">
              <w:rPr>
                <w:rFonts w:ascii="Arial" w:eastAsia="Calibri" w:hAnsi="Arial"/>
                <w:bCs/>
                <w:sz w:val="22"/>
                <w:szCs w:val="22"/>
              </w:rPr>
              <w:t>Bovine influenza A(H5N1) virus</w:t>
            </w:r>
          </w:p>
        </w:tc>
        <w:tc>
          <w:tcPr>
            <w:tcW w:w="1440" w:type="dxa"/>
            <w:tcBorders>
              <w:top w:val="single" w:sz="4" w:space="0" w:color="auto"/>
              <w:bottom w:val="single" w:sz="4" w:space="0" w:color="auto"/>
            </w:tcBorders>
            <w:shd w:val="clear" w:color="auto" w:fill="auto"/>
            <w:noWrap/>
            <w:vAlign w:val="center"/>
          </w:tcPr>
          <w:p w14:paraId="282F5DDF" w14:textId="77777777" w:rsidR="00683601" w:rsidRPr="00E31B04" w:rsidRDefault="00683601" w:rsidP="00F60420">
            <w:pPr>
              <w:spacing w:line="480" w:lineRule="auto"/>
              <w:jc w:val="center"/>
              <w:rPr>
                <w:rFonts w:ascii="Arial" w:hAnsi="Arial"/>
                <w:bCs/>
                <w:color w:val="000000"/>
                <w:sz w:val="22"/>
                <w:szCs w:val="22"/>
              </w:rPr>
            </w:pPr>
            <w:r w:rsidRPr="00E31B04">
              <w:rPr>
                <w:rFonts w:ascii="Arial" w:hAnsi="Arial"/>
                <w:bCs/>
                <w:color w:val="000000"/>
                <w:sz w:val="22"/>
                <w:szCs w:val="22"/>
              </w:rPr>
              <w:t>Amino acid substitution</w:t>
            </w:r>
          </w:p>
        </w:tc>
        <w:tc>
          <w:tcPr>
            <w:tcW w:w="2970" w:type="dxa"/>
            <w:tcBorders>
              <w:top w:val="single" w:sz="4" w:space="0" w:color="auto"/>
              <w:bottom w:val="single" w:sz="4" w:space="0" w:color="auto"/>
            </w:tcBorders>
            <w:vAlign w:val="center"/>
          </w:tcPr>
          <w:p w14:paraId="3C310F6D" w14:textId="561C3845" w:rsidR="00683601" w:rsidRPr="00E31B04" w:rsidRDefault="00683601" w:rsidP="00F60420">
            <w:pPr>
              <w:spacing w:line="480" w:lineRule="auto"/>
              <w:jc w:val="center"/>
              <w:rPr>
                <w:rFonts w:ascii="Arial" w:hAnsi="Arial"/>
                <w:bCs/>
                <w:color w:val="000000"/>
                <w:sz w:val="22"/>
                <w:szCs w:val="22"/>
              </w:rPr>
            </w:pPr>
            <w:r w:rsidRPr="00E31B04">
              <w:rPr>
                <w:rFonts w:ascii="Arial" w:hAnsi="Arial"/>
                <w:bCs/>
                <w:color w:val="000000"/>
                <w:sz w:val="22"/>
                <w:szCs w:val="22"/>
              </w:rPr>
              <w:t>GISAID</w:t>
            </w:r>
          </w:p>
          <w:p w14:paraId="41299327" w14:textId="700E1DAC" w:rsidR="00683601" w:rsidRPr="00E31B04" w:rsidRDefault="000455A2" w:rsidP="00F60420">
            <w:pPr>
              <w:spacing w:line="480" w:lineRule="auto"/>
              <w:jc w:val="center"/>
              <w:rPr>
                <w:rFonts w:ascii="Arial" w:hAnsi="Arial"/>
                <w:bCs/>
                <w:color w:val="000000"/>
                <w:sz w:val="22"/>
                <w:szCs w:val="22"/>
              </w:rPr>
            </w:pPr>
            <w:r>
              <w:rPr>
                <w:rFonts w:ascii="Arial" w:hAnsi="Arial"/>
                <w:bCs/>
                <w:color w:val="000000"/>
                <w:sz w:val="22"/>
                <w:szCs w:val="22"/>
              </w:rPr>
              <w:t>i</w:t>
            </w:r>
            <w:r w:rsidR="00683601" w:rsidRPr="00E31B04">
              <w:rPr>
                <w:rFonts w:ascii="Arial" w:hAnsi="Arial"/>
                <w:bCs/>
                <w:color w:val="000000"/>
                <w:sz w:val="22"/>
                <w:szCs w:val="22"/>
              </w:rPr>
              <w:t>solate ID</w:t>
            </w:r>
            <w:r w:rsidR="00537F94" w:rsidRPr="00E31B04">
              <w:rPr>
                <w:rFonts w:ascii="Arial" w:hAnsi="Arial"/>
                <w:bCs/>
                <w:color w:val="000000"/>
                <w:sz w:val="22"/>
                <w:szCs w:val="22"/>
                <w:vertAlign w:val="superscript"/>
              </w:rPr>
              <w:t>a</w:t>
            </w:r>
          </w:p>
        </w:tc>
      </w:tr>
      <w:tr w:rsidR="00683601" w:rsidRPr="00E31B04" w14:paraId="591AAFAB" w14:textId="77777777" w:rsidTr="00A23BD3">
        <w:trPr>
          <w:trHeight w:hRule="exact" w:val="325"/>
        </w:trPr>
        <w:tc>
          <w:tcPr>
            <w:tcW w:w="4680" w:type="dxa"/>
            <w:tcBorders>
              <w:top w:val="single" w:sz="4" w:space="0" w:color="auto"/>
              <w:left w:val="nil"/>
              <w:bottom w:val="nil"/>
              <w:right w:val="nil"/>
            </w:tcBorders>
            <w:shd w:val="clear" w:color="auto" w:fill="auto"/>
            <w:noWrap/>
            <w:vAlign w:val="center"/>
          </w:tcPr>
          <w:p w14:paraId="3DE5651E" w14:textId="24CA2EB4" w:rsidR="00683601" w:rsidRPr="00E31B04" w:rsidRDefault="00FF3EC2" w:rsidP="00A23BD3">
            <w:pPr>
              <w:spacing w:line="480" w:lineRule="auto"/>
              <w:rPr>
                <w:rFonts w:ascii="Arial" w:eastAsia="Calibri" w:hAnsi="Arial"/>
                <w:i/>
                <w:sz w:val="22"/>
                <w:szCs w:val="22"/>
              </w:rPr>
            </w:pPr>
            <w:r>
              <w:rPr>
                <w:rFonts w:ascii="Arial" w:eastAsia="Calibri" w:hAnsi="Arial"/>
                <w:i/>
                <w:sz w:val="22"/>
                <w:szCs w:val="22"/>
              </w:rPr>
              <w:t xml:space="preserve">Viruses carrying </w:t>
            </w:r>
            <w:r w:rsidR="00683601" w:rsidRPr="00E31B04">
              <w:rPr>
                <w:rFonts w:ascii="Arial" w:eastAsia="Calibri" w:hAnsi="Arial"/>
                <w:i/>
                <w:sz w:val="22"/>
                <w:szCs w:val="22"/>
              </w:rPr>
              <w:t>NAI RI</w:t>
            </w:r>
            <w:r w:rsidR="000455A2">
              <w:rPr>
                <w:rFonts w:ascii="Arial" w:eastAsia="Calibri" w:hAnsi="Arial"/>
                <w:i/>
                <w:sz w:val="22"/>
                <w:szCs w:val="22"/>
              </w:rPr>
              <w:t xml:space="preserve"> marker</w:t>
            </w:r>
          </w:p>
        </w:tc>
        <w:tc>
          <w:tcPr>
            <w:tcW w:w="1440" w:type="dxa"/>
            <w:tcBorders>
              <w:top w:val="single" w:sz="4" w:space="0" w:color="auto"/>
              <w:left w:val="nil"/>
              <w:bottom w:val="nil"/>
              <w:right w:val="nil"/>
            </w:tcBorders>
            <w:shd w:val="clear" w:color="auto" w:fill="auto"/>
            <w:noWrap/>
            <w:vAlign w:val="center"/>
          </w:tcPr>
          <w:p w14:paraId="2464FE80" w14:textId="77777777" w:rsidR="00683601" w:rsidRPr="00E31B04" w:rsidRDefault="00683601" w:rsidP="00A23BD3">
            <w:pPr>
              <w:spacing w:line="480" w:lineRule="auto"/>
              <w:jc w:val="center"/>
              <w:rPr>
                <w:rFonts w:ascii="Arial" w:eastAsia="Calibri" w:hAnsi="Arial"/>
                <w:i/>
                <w:sz w:val="22"/>
                <w:szCs w:val="22"/>
              </w:rPr>
            </w:pPr>
          </w:p>
        </w:tc>
        <w:tc>
          <w:tcPr>
            <w:tcW w:w="2970" w:type="dxa"/>
            <w:tcBorders>
              <w:top w:val="single" w:sz="4" w:space="0" w:color="auto"/>
              <w:left w:val="nil"/>
              <w:bottom w:val="nil"/>
              <w:right w:val="nil"/>
            </w:tcBorders>
            <w:vAlign w:val="center"/>
          </w:tcPr>
          <w:p w14:paraId="51843CBB" w14:textId="77777777" w:rsidR="00683601" w:rsidRPr="00E31B04" w:rsidRDefault="00683601" w:rsidP="00A23BD3">
            <w:pPr>
              <w:spacing w:line="480" w:lineRule="auto"/>
              <w:jc w:val="center"/>
              <w:rPr>
                <w:rFonts w:ascii="Arial" w:eastAsia="Calibri" w:hAnsi="Arial"/>
                <w:i/>
                <w:sz w:val="22"/>
                <w:szCs w:val="22"/>
              </w:rPr>
            </w:pPr>
          </w:p>
        </w:tc>
      </w:tr>
      <w:tr w:rsidR="00683601" w:rsidRPr="00E31B04" w14:paraId="5EA5D467" w14:textId="77777777" w:rsidTr="00A23BD3">
        <w:trPr>
          <w:trHeight w:hRule="exact" w:val="513"/>
        </w:trPr>
        <w:tc>
          <w:tcPr>
            <w:tcW w:w="4680" w:type="dxa"/>
            <w:tcBorders>
              <w:top w:val="nil"/>
              <w:left w:val="nil"/>
              <w:bottom w:val="nil"/>
              <w:right w:val="nil"/>
            </w:tcBorders>
            <w:shd w:val="clear" w:color="auto" w:fill="auto"/>
            <w:noWrap/>
            <w:vAlign w:val="center"/>
          </w:tcPr>
          <w:p w14:paraId="6FD215E0" w14:textId="77777777" w:rsidR="00683601" w:rsidRPr="00E31B04" w:rsidRDefault="00683601" w:rsidP="00A23BD3">
            <w:pPr>
              <w:spacing w:line="480" w:lineRule="auto"/>
              <w:rPr>
                <w:rFonts w:ascii="Arial" w:hAnsi="Arial"/>
                <w:color w:val="000000"/>
                <w:sz w:val="22"/>
                <w:szCs w:val="22"/>
              </w:rPr>
            </w:pPr>
            <w:r w:rsidRPr="00E31B04">
              <w:rPr>
                <w:rFonts w:ascii="Arial" w:eastAsia="Calibri" w:hAnsi="Arial"/>
                <w:sz w:val="22"/>
                <w:szCs w:val="22"/>
              </w:rPr>
              <w:t>A/dairy cow/Texas/24_009367-001/2024</w:t>
            </w:r>
          </w:p>
        </w:tc>
        <w:tc>
          <w:tcPr>
            <w:tcW w:w="1440" w:type="dxa"/>
            <w:tcBorders>
              <w:top w:val="nil"/>
              <w:left w:val="nil"/>
              <w:bottom w:val="nil"/>
              <w:right w:val="nil"/>
            </w:tcBorders>
            <w:shd w:val="clear" w:color="auto" w:fill="auto"/>
            <w:noWrap/>
            <w:vAlign w:val="center"/>
          </w:tcPr>
          <w:p w14:paraId="699E1BA6" w14:textId="73F5C63D" w:rsidR="00683601" w:rsidRPr="00E31B04" w:rsidRDefault="00683601" w:rsidP="00A23BD3">
            <w:pPr>
              <w:spacing w:line="480" w:lineRule="auto"/>
              <w:jc w:val="center"/>
              <w:rPr>
                <w:rFonts w:ascii="Arial" w:hAnsi="Arial"/>
                <w:color w:val="000000"/>
                <w:sz w:val="22"/>
                <w:szCs w:val="22"/>
              </w:rPr>
            </w:pPr>
            <w:r w:rsidRPr="00E31B04">
              <w:rPr>
                <w:rFonts w:ascii="Arial" w:eastAsia="Calibri" w:hAnsi="Arial"/>
                <w:sz w:val="22"/>
                <w:szCs w:val="22"/>
              </w:rPr>
              <w:t>NA-T438I</w:t>
            </w:r>
            <w:r w:rsidR="00AE7675" w:rsidRPr="00E31B04">
              <w:rPr>
                <w:rFonts w:ascii="Arial" w:eastAsia="Calibri" w:hAnsi="Arial"/>
                <w:sz w:val="22"/>
                <w:szCs w:val="22"/>
                <w:vertAlign w:val="superscript"/>
              </w:rPr>
              <w:t>b</w:t>
            </w:r>
          </w:p>
        </w:tc>
        <w:tc>
          <w:tcPr>
            <w:tcW w:w="2970" w:type="dxa"/>
            <w:tcBorders>
              <w:top w:val="nil"/>
              <w:left w:val="nil"/>
              <w:bottom w:val="nil"/>
              <w:right w:val="nil"/>
            </w:tcBorders>
            <w:vAlign w:val="center"/>
          </w:tcPr>
          <w:p w14:paraId="71979115" w14:textId="08BEB55F" w:rsidR="00BA46E3" w:rsidRPr="00E31B04" w:rsidRDefault="00683601" w:rsidP="00A23BD3">
            <w:pPr>
              <w:spacing w:line="480" w:lineRule="auto"/>
              <w:jc w:val="center"/>
              <w:rPr>
                <w:rFonts w:ascii="Arial" w:eastAsia="Calibri" w:hAnsi="Arial"/>
                <w:sz w:val="22"/>
                <w:szCs w:val="22"/>
              </w:rPr>
            </w:pPr>
            <w:r w:rsidRPr="00E31B04">
              <w:rPr>
                <w:rFonts w:ascii="Arial" w:eastAsia="Calibri" w:hAnsi="Arial"/>
                <w:sz w:val="22"/>
                <w:szCs w:val="22"/>
              </w:rPr>
              <w:t>EPI_ISL_19094612</w:t>
            </w:r>
          </w:p>
        </w:tc>
      </w:tr>
      <w:tr w:rsidR="00683601" w:rsidRPr="00E31B04" w14:paraId="65DACC57" w14:textId="77777777" w:rsidTr="00A23BD3">
        <w:trPr>
          <w:trHeight w:hRule="exact" w:val="270"/>
        </w:trPr>
        <w:tc>
          <w:tcPr>
            <w:tcW w:w="4680" w:type="dxa"/>
            <w:tcBorders>
              <w:top w:val="nil"/>
              <w:left w:val="nil"/>
              <w:bottom w:val="nil"/>
              <w:right w:val="nil"/>
            </w:tcBorders>
            <w:shd w:val="clear" w:color="auto" w:fill="auto"/>
            <w:noWrap/>
            <w:vAlign w:val="center"/>
          </w:tcPr>
          <w:p w14:paraId="1AD26456" w14:textId="73376260" w:rsidR="00683601" w:rsidRPr="00E31B04" w:rsidRDefault="00FF3EC2" w:rsidP="00A23BD3">
            <w:pPr>
              <w:spacing w:line="480" w:lineRule="auto"/>
              <w:rPr>
                <w:rFonts w:ascii="Arial" w:eastAsia="Calibri" w:hAnsi="Arial"/>
                <w:i/>
                <w:sz w:val="22"/>
                <w:szCs w:val="22"/>
              </w:rPr>
            </w:pPr>
            <w:r w:rsidRPr="00FF3EC2">
              <w:rPr>
                <w:rFonts w:ascii="Arial" w:eastAsia="Calibri" w:hAnsi="Arial"/>
                <w:i/>
                <w:sz w:val="22"/>
                <w:szCs w:val="22"/>
              </w:rPr>
              <w:t xml:space="preserve">Viruses carrying </w:t>
            </w:r>
            <w:r w:rsidR="00683601" w:rsidRPr="00E31B04">
              <w:rPr>
                <w:rFonts w:ascii="Arial" w:eastAsia="Calibri" w:hAnsi="Arial"/>
                <w:i/>
                <w:sz w:val="22"/>
                <w:szCs w:val="22"/>
              </w:rPr>
              <w:t>CENI RI</w:t>
            </w:r>
            <w:r w:rsidR="000455A2">
              <w:rPr>
                <w:rFonts w:ascii="Arial" w:eastAsia="Calibri" w:hAnsi="Arial"/>
                <w:i/>
                <w:sz w:val="22"/>
                <w:szCs w:val="22"/>
              </w:rPr>
              <w:t xml:space="preserve"> marker</w:t>
            </w:r>
            <w:r w:rsidR="00B16A60">
              <w:rPr>
                <w:rFonts w:ascii="Arial" w:eastAsia="Calibri" w:hAnsi="Arial"/>
                <w:i/>
                <w:sz w:val="22"/>
                <w:szCs w:val="22"/>
              </w:rPr>
              <w:t>s</w:t>
            </w:r>
          </w:p>
        </w:tc>
        <w:tc>
          <w:tcPr>
            <w:tcW w:w="1440" w:type="dxa"/>
            <w:tcBorders>
              <w:top w:val="nil"/>
              <w:left w:val="nil"/>
              <w:bottom w:val="nil"/>
              <w:right w:val="nil"/>
            </w:tcBorders>
            <w:shd w:val="clear" w:color="auto" w:fill="auto"/>
            <w:noWrap/>
            <w:vAlign w:val="center"/>
          </w:tcPr>
          <w:p w14:paraId="146006D2" w14:textId="77777777" w:rsidR="00683601" w:rsidRPr="00E31B04" w:rsidRDefault="00683601" w:rsidP="00A23BD3">
            <w:pPr>
              <w:spacing w:line="480" w:lineRule="auto"/>
              <w:jc w:val="center"/>
              <w:rPr>
                <w:rFonts w:ascii="Arial" w:eastAsia="Calibri" w:hAnsi="Arial"/>
                <w:i/>
                <w:sz w:val="22"/>
                <w:szCs w:val="22"/>
              </w:rPr>
            </w:pPr>
          </w:p>
        </w:tc>
        <w:tc>
          <w:tcPr>
            <w:tcW w:w="2970" w:type="dxa"/>
            <w:tcBorders>
              <w:top w:val="nil"/>
              <w:left w:val="nil"/>
              <w:bottom w:val="nil"/>
              <w:right w:val="nil"/>
            </w:tcBorders>
            <w:vAlign w:val="center"/>
          </w:tcPr>
          <w:p w14:paraId="42F25605" w14:textId="77777777" w:rsidR="00683601" w:rsidRPr="00E31B04" w:rsidRDefault="00683601" w:rsidP="00A23BD3">
            <w:pPr>
              <w:spacing w:line="480" w:lineRule="auto"/>
              <w:jc w:val="center"/>
              <w:rPr>
                <w:rFonts w:ascii="Arial" w:eastAsia="Calibri" w:hAnsi="Arial"/>
                <w:i/>
                <w:sz w:val="22"/>
                <w:szCs w:val="22"/>
              </w:rPr>
            </w:pPr>
          </w:p>
        </w:tc>
      </w:tr>
      <w:tr w:rsidR="00683601" w:rsidRPr="00E31B04" w14:paraId="74E3EE23" w14:textId="77777777" w:rsidTr="00A23BD3">
        <w:trPr>
          <w:trHeight w:hRule="exact" w:val="288"/>
        </w:trPr>
        <w:tc>
          <w:tcPr>
            <w:tcW w:w="4680" w:type="dxa"/>
            <w:tcBorders>
              <w:top w:val="nil"/>
              <w:left w:val="nil"/>
              <w:bottom w:val="nil"/>
              <w:right w:val="nil"/>
            </w:tcBorders>
            <w:shd w:val="clear" w:color="auto" w:fill="auto"/>
            <w:noWrap/>
            <w:vAlign w:val="center"/>
          </w:tcPr>
          <w:p w14:paraId="15DE0D3C" w14:textId="77777777" w:rsidR="00683601" w:rsidRPr="00E31B04" w:rsidRDefault="00683601" w:rsidP="00A23BD3">
            <w:pPr>
              <w:spacing w:line="480" w:lineRule="auto"/>
              <w:rPr>
                <w:rFonts w:ascii="Arial" w:hAnsi="Arial"/>
                <w:color w:val="000000"/>
                <w:sz w:val="22"/>
                <w:szCs w:val="22"/>
              </w:rPr>
            </w:pPr>
            <w:r w:rsidRPr="00E31B04">
              <w:rPr>
                <w:rFonts w:ascii="Arial" w:eastAsia="Calibri" w:hAnsi="Arial"/>
                <w:sz w:val="22"/>
                <w:szCs w:val="22"/>
              </w:rPr>
              <w:t>A/dairy cow/Texas/UTMB11/2024</w:t>
            </w:r>
          </w:p>
        </w:tc>
        <w:tc>
          <w:tcPr>
            <w:tcW w:w="1440" w:type="dxa"/>
            <w:tcBorders>
              <w:top w:val="nil"/>
              <w:left w:val="nil"/>
              <w:bottom w:val="nil"/>
              <w:right w:val="nil"/>
            </w:tcBorders>
            <w:shd w:val="clear" w:color="auto" w:fill="auto"/>
            <w:noWrap/>
            <w:vAlign w:val="center"/>
          </w:tcPr>
          <w:p w14:paraId="02AE724B" w14:textId="4C96EFD4" w:rsidR="00683601" w:rsidRPr="00E31B04" w:rsidRDefault="00683601" w:rsidP="00A23BD3">
            <w:pPr>
              <w:spacing w:line="480" w:lineRule="auto"/>
              <w:jc w:val="center"/>
              <w:rPr>
                <w:rFonts w:ascii="Arial" w:hAnsi="Arial"/>
                <w:color w:val="000000"/>
                <w:sz w:val="22"/>
                <w:szCs w:val="22"/>
              </w:rPr>
            </w:pPr>
            <w:r w:rsidRPr="00E31B04">
              <w:rPr>
                <w:rFonts w:ascii="Arial" w:eastAsia="Calibri" w:hAnsi="Arial"/>
                <w:sz w:val="22"/>
                <w:szCs w:val="22"/>
              </w:rPr>
              <w:t>PA-A36T</w:t>
            </w:r>
            <w:r w:rsidR="00DB1F61" w:rsidRPr="00E31B04">
              <w:rPr>
                <w:rFonts w:ascii="Arial" w:eastAsia="Calibri" w:hAnsi="Arial"/>
                <w:sz w:val="22"/>
                <w:szCs w:val="22"/>
                <w:vertAlign w:val="superscript"/>
              </w:rPr>
              <w:t>b</w:t>
            </w:r>
          </w:p>
        </w:tc>
        <w:tc>
          <w:tcPr>
            <w:tcW w:w="2970" w:type="dxa"/>
            <w:tcBorders>
              <w:top w:val="nil"/>
              <w:left w:val="nil"/>
              <w:bottom w:val="nil"/>
              <w:right w:val="nil"/>
            </w:tcBorders>
            <w:vAlign w:val="center"/>
          </w:tcPr>
          <w:p w14:paraId="79636343" w14:textId="77777777" w:rsidR="00683601" w:rsidRPr="00E31B04" w:rsidRDefault="00683601" w:rsidP="00A23BD3">
            <w:pPr>
              <w:spacing w:line="480" w:lineRule="auto"/>
              <w:jc w:val="center"/>
              <w:rPr>
                <w:rFonts w:ascii="Arial" w:eastAsia="Calibri" w:hAnsi="Arial"/>
                <w:sz w:val="22"/>
                <w:szCs w:val="22"/>
              </w:rPr>
            </w:pPr>
            <w:r w:rsidRPr="00E31B04">
              <w:rPr>
                <w:rFonts w:ascii="Arial" w:eastAsia="Calibri" w:hAnsi="Arial"/>
                <w:sz w:val="22"/>
                <w:szCs w:val="22"/>
              </w:rPr>
              <w:t>EPI_ISL_19184044</w:t>
            </w:r>
          </w:p>
        </w:tc>
      </w:tr>
      <w:tr w:rsidR="00683601" w:rsidRPr="00E31B04" w14:paraId="7B5581F3" w14:textId="77777777" w:rsidTr="00A23BD3">
        <w:trPr>
          <w:trHeight w:hRule="exact" w:val="288"/>
        </w:trPr>
        <w:tc>
          <w:tcPr>
            <w:tcW w:w="4680" w:type="dxa"/>
            <w:tcBorders>
              <w:top w:val="nil"/>
              <w:left w:val="nil"/>
              <w:bottom w:val="nil"/>
              <w:right w:val="nil"/>
            </w:tcBorders>
            <w:shd w:val="clear" w:color="auto" w:fill="auto"/>
            <w:noWrap/>
            <w:vAlign w:val="center"/>
          </w:tcPr>
          <w:p w14:paraId="67339BBD" w14:textId="77777777" w:rsidR="00683601" w:rsidRPr="00E31B04" w:rsidRDefault="00683601" w:rsidP="00A23BD3">
            <w:pPr>
              <w:spacing w:line="480" w:lineRule="auto"/>
              <w:rPr>
                <w:rFonts w:ascii="Arial" w:hAnsi="Arial"/>
                <w:color w:val="000000"/>
                <w:sz w:val="22"/>
                <w:szCs w:val="22"/>
              </w:rPr>
            </w:pPr>
            <w:r w:rsidRPr="00E31B04">
              <w:rPr>
                <w:rFonts w:ascii="Arial" w:eastAsia="Calibri" w:hAnsi="Arial"/>
                <w:sz w:val="22"/>
                <w:szCs w:val="22"/>
              </w:rPr>
              <w:t>A/dairy cow/USA/24_025747-008/2024</w:t>
            </w:r>
          </w:p>
        </w:tc>
        <w:tc>
          <w:tcPr>
            <w:tcW w:w="1440" w:type="dxa"/>
            <w:tcBorders>
              <w:top w:val="nil"/>
              <w:left w:val="nil"/>
              <w:bottom w:val="nil"/>
              <w:right w:val="nil"/>
            </w:tcBorders>
            <w:shd w:val="clear" w:color="auto" w:fill="auto"/>
            <w:noWrap/>
            <w:vAlign w:val="center"/>
          </w:tcPr>
          <w:p w14:paraId="41EA9892" w14:textId="77777777" w:rsidR="00683601" w:rsidRPr="00E31B04" w:rsidRDefault="00683601" w:rsidP="00A23BD3">
            <w:pPr>
              <w:spacing w:line="480" w:lineRule="auto"/>
              <w:jc w:val="center"/>
              <w:rPr>
                <w:rFonts w:ascii="Arial" w:hAnsi="Arial"/>
                <w:color w:val="000000"/>
                <w:sz w:val="22"/>
                <w:szCs w:val="22"/>
              </w:rPr>
            </w:pPr>
            <w:r w:rsidRPr="00E31B04">
              <w:rPr>
                <w:rFonts w:ascii="Arial" w:eastAsia="Calibri" w:hAnsi="Arial"/>
                <w:sz w:val="22"/>
                <w:szCs w:val="22"/>
              </w:rPr>
              <w:t>PA-A36T</w:t>
            </w:r>
          </w:p>
        </w:tc>
        <w:tc>
          <w:tcPr>
            <w:tcW w:w="2970" w:type="dxa"/>
            <w:tcBorders>
              <w:top w:val="nil"/>
              <w:left w:val="nil"/>
              <w:bottom w:val="nil"/>
              <w:right w:val="nil"/>
            </w:tcBorders>
            <w:vAlign w:val="center"/>
          </w:tcPr>
          <w:p w14:paraId="5FEBFCFE" w14:textId="77777777" w:rsidR="00683601" w:rsidRPr="00E31B04" w:rsidRDefault="00683601" w:rsidP="00A23BD3">
            <w:pPr>
              <w:spacing w:line="480" w:lineRule="auto"/>
              <w:jc w:val="center"/>
              <w:rPr>
                <w:rFonts w:ascii="Arial" w:eastAsia="Calibri" w:hAnsi="Arial"/>
                <w:sz w:val="22"/>
                <w:szCs w:val="22"/>
              </w:rPr>
            </w:pPr>
            <w:r w:rsidRPr="00E31B04">
              <w:rPr>
                <w:rFonts w:ascii="Arial" w:eastAsia="Calibri" w:hAnsi="Arial"/>
                <w:sz w:val="22"/>
                <w:szCs w:val="22"/>
              </w:rPr>
              <w:t>EPI_ISL_19444922</w:t>
            </w:r>
          </w:p>
        </w:tc>
      </w:tr>
      <w:tr w:rsidR="00683601" w:rsidRPr="00E31B04" w14:paraId="550453AD" w14:textId="77777777" w:rsidTr="00A23BD3">
        <w:trPr>
          <w:trHeight w:hRule="exact" w:val="374"/>
        </w:trPr>
        <w:tc>
          <w:tcPr>
            <w:tcW w:w="4680" w:type="dxa"/>
            <w:tcBorders>
              <w:top w:val="nil"/>
              <w:left w:val="nil"/>
              <w:bottom w:val="single" w:sz="4" w:space="0" w:color="auto"/>
              <w:right w:val="nil"/>
            </w:tcBorders>
            <w:shd w:val="clear" w:color="auto" w:fill="auto"/>
            <w:noWrap/>
            <w:vAlign w:val="center"/>
          </w:tcPr>
          <w:p w14:paraId="1A6733C7" w14:textId="77777777" w:rsidR="00683601" w:rsidRPr="00E31B04" w:rsidRDefault="00683601" w:rsidP="00A23BD3">
            <w:pPr>
              <w:spacing w:line="480" w:lineRule="auto"/>
              <w:rPr>
                <w:rFonts w:ascii="Arial" w:hAnsi="Arial"/>
                <w:color w:val="000000"/>
                <w:sz w:val="22"/>
                <w:szCs w:val="22"/>
              </w:rPr>
            </w:pPr>
            <w:r w:rsidRPr="00E31B04">
              <w:rPr>
                <w:rFonts w:ascii="Arial" w:eastAsia="Calibri" w:hAnsi="Arial"/>
                <w:sz w:val="22"/>
                <w:szCs w:val="22"/>
              </w:rPr>
              <w:t>A/dairy cow/Idaho/24_011573-013/2024</w:t>
            </w:r>
          </w:p>
        </w:tc>
        <w:tc>
          <w:tcPr>
            <w:tcW w:w="1440" w:type="dxa"/>
            <w:tcBorders>
              <w:top w:val="nil"/>
              <w:left w:val="nil"/>
              <w:bottom w:val="single" w:sz="4" w:space="0" w:color="auto"/>
              <w:right w:val="nil"/>
            </w:tcBorders>
            <w:shd w:val="clear" w:color="auto" w:fill="auto"/>
            <w:noWrap/>
            <w:vAlign w:val="center"/>
          </w:tcPr>
          <w:p w14:paraId="043A0D5F" w14:textId="77777777" w:rsidR="00683601" w:rsidRPr="00E31B04" w:rsidRDefault="00683601" w:rsidP="00A23BD3">
            <w:pPr>
              <w:spacing w:line="480" w:lineRule="auto"/>
              <w:jc w:val="center"/>
              <w:rPr>
                <w:rFonts w:ascii="Arial" w:hAnsi="Arial"/>
                <w:color w:val="000000"/>
                <w:sz w:val="22"/>
                <w:szCs w:val="22"/>
              </w:rPr>
            </w:pPr>
            <w:r w:rsidRPr="00E31B04">
              <w:rPr>
                <w:rFonts w:ascii="Arial" w:eastAsia="Calibri" w:hAnsi="Arial"/>
                <w:sz w:val="22"/>
                <w:szCs w:val="22"/>
              </w:rPr>
              <w:t>PA-A37T</w:t>
            </w:r>
          </w:p>
        </w:tc>
        <w:tc>
          <w:tcPr>
            <w:tcW w:w="2970" w:type="dxa"/>
            <w:tcBorders>
              <w:top w:val="nil"/>
              <w:left w:val="nil"/>
              <w:bottom w:val="single" w:sz="4" w:space="0" w:color="auto"/>
              <w:right w:val="nil"/>
            </w:tcBorders>
            <w:vAlign w:val="center"/>
          </w:tcPr>
          <w:p w14:paraId="421FB234" w14:textId="77777777" w:rsidR="00683601" w:rsidRPr="00E31B04" w:rsidRDefault="00683601" w:rsidP="00A23BD3">
            <w:pPr>
              <w:spacing w:line="480" w:lineRule="auto"/>
              <w:jc w:val="center"/>
              <w:rPr>
                <w:rFonts w:ascii="Arial" w:eastAsia="Calibri" w:hAnsi="Arial"/>
                <w:sz w:val="22"/>
                <w:szCs w:val="22"/>
              </w:rPr>
            </w:pPr>
            <w:r w:rsidRPr="00E31B04">
              <w:rPr>
                <w:rFonts w:ascii="Arial" w:eastAsia="Calibri" w:hAnsi="Arial"/>
                <w:sz w:val="22"/>
                <w:szCs w:val="22"/>
              </w:rPr>
              <w:t>EPI_ISL_19228203</w:t>
            </w:r>
          </w:p>
        </w:tc>
      </w:tr>
    </w:tbl>
    <w:p w14:paraId="1702B97C" w14:textId="21F009AA" w:rsidR="00683601" w:rsidRPr="00E31B04" w:rsidRDefault="00537F94" w:rsidP="003A5E10">
      <w:pPr>
        <w:spacing w:line="480" w:lineRule="auto"/>
        <w:rPr>
          <w:rFonts w:ascii="Arial" w:eastAsia="Calibri" w:hAnsi="Arial"/>
          <w:sz w:val="22"/>
          <w:szCs w:val="22"/>
        </w:rPr>
      </w:pPr>
      <w:r w:rsidRPr="00E31B04">
        <w:rPr>
          <w:rFonts w:ascii="Arial" w:eastAsia="Calibri" w:hAnsi="Arial"/>
          <w:sz w:val="22"/>
          <w:szCs w:val="22"/>
          <w:vertAlign w:val="superscript"/>
        </w:rPr>
        <w:t>a</w:t>
      </w:r>
      <w:r w:rsidRPr="00E31B04">
        <w:rPr>
          <w:rFonts w:ascii="Arial" w:eastAsia="Calibri" w:hAnsi="Arial"/>
          <w:sz w:val="22"/>
          <w:szCs w:val="22"/>
        </w:rPr>
        <w:t>Retrieved from the Global Initiative on Sharing All Influenza Data (GISAID) and the National Center for Biotechnology (NCBI) Influenza Virus Resource databases, accessed November 8, 2024.</w:t>
      </w:r>
      <w:r w:rsidR="000067F0" w:rsidRPr="00E31B04">
        <w:rPr>
          <w:rFonts w:ascii="Arial" w:eastAsia="Calibri" w:hAnsi="Arial"/>
          <w:sz w:val="22"/>
          <w:szCs w:val="22"/>
        </w:rPr>
        <w:t xml:space="preserve"> </w:t>
      </w:r>
      <w:r w:rsidR="00182D2C" w:rsidRPr="00E31B04">
        <w:rPr>
          <w:rFonts w:ascii="Arial" w:eastAsia="Calibri" w:hAnsi="Arial"/>
          <w:sz w:val="22"/>
          <w:szCs w:val="22"/>
        </w:rPr>
        <w:t>O</w:t>
      </w:r>
      <w:r w:rsidR="000067F0" w:rsidRPr="00E31B04">
        <w:rPr>
          <w:rFonts w:ascii="Arial" w:eastAsia="Calibri" w:hAnsi="Arial"/>
          <w:sz w:val="22"/>
          <w:szCs w:val="22"/>
        </w:rPr>
        <w:t>verall</w:t>
      </w:r>
      <w:r w:rsidR="00182D2C" w:rsidRPr="00E31B04">
        <w:rPr>
          <w:rFonts w:ascii="Arial" w:eastAsia="Calibri" w:hAnsi="Arial"/>
          <w:sz w:val="22"/>
          <w:szCs w:val="22"/>
        </w:rPr>
        <w:t>, 14</w:t>
      </w:r>
      <w:r w:rsidR="00F07EE5" w:rsidRPr="00E31B04">
        <w:rPr>
          <w:rFonts w:ascii="Arial" w:eastAsia="Calibri" w:hAnsi="Arial"/>
          <w:sz w:val="22"/>
          <w:szCs w:val="22"/>
        </w:rPr>
        <w:t>8</w:t>
      </w:r>
      <w:r w:rsidR="00182D2C" w:rsidRPr="00E31B04">
        <w:rPr>
          <w:rFonts w:ascii="Arial" w:eastAsia="Calibri" w:hAnsi="Arial"/>
          <w:sz w:val="22"/>
          <w:szCs w:val="22"/>
        </w:rPr>
        <w:t xml:space="preserve">9 </w:t>
      </w:r>
      <w:r w:rsidR="00683601" w:rsidRPr="00E31B04">
        <w:rPr>
          <w:rFonts w:ascii="Arial" w:eastAsia="Calibri" w:hAnsi="Arial"/>
          <w:sz w:val="22"/>
          <w:szCs w:val="22"/>
        </w:rPr>
        <w:t xml:space="preserve">NA </w:t>
      </w:r>
      <w:r w:rsidR="00182D2C" w:rsidRPr="00E31B04">
        <w:rPr>
          <w:rFonts w:ascii="Arial" w:eastAsia="Calibri" w:hAnsi="Arial"/>
          <w:sz w:val="22"/>
          <w:szCs w:val="22"/>
        </w:rPr>
        <w:t xml:space="preserve">and 1406 </w:t>
      </w:r>
      <w:r w:rsidR="00683601" w:rsidRPr="00E31B04">
        <w:rPr>
          <w:rFonts w:ascii="Arial" w:eastAsia="Calibri" w:hAnsi="Arial"/>
          <w:sz w:val="22"/>
          <w:szCs w:val="22"/>
        </w:rPr>
        <w:t>PA sequences</w:t>
      </w:r>
      <w:r w:rsidR="00182D2C" w:rsidRPr="00E31B04">
        <w:rPr>
          <w:rFonts w:ascii="Arial" w:eastAsia="Calibri" w:hAnsi="Arial"/>
          <w:sz w:val="22"/>
          <w:szCs w:val="22"/>
        </w:rPr>
        <w:t xml:space="preserve"> were analyzed.</w:t>
      </w:r>
      <w:r w:rsidR="00683601" w:rsidRPr="00E31B04">
        <w:rPr>
          <w:rFonts w:ascii="Arial" w:eastAsia="Calibri" w:hAnsi="Arial"/>
          <w:sz w:val="22"/>
          <w:szCs w:val="22"/>
        </w:rPr>
        <w:t xml:space="preserve"> </w:t>
      </w:r>
    </w:p>
    <w:p w14:paraId="2D3E6F75" w14:textId="77777777" w:rsidR="00AE3856" w:rsidRPr="00E31B04" w:rsidRDefault="00AE7675" w:rsidP="00F60420">
      <w:pPr>
        <w:spacing w:line="480" w:lineRule="auto"/>
        <w:rPr>
          <w:rFonts w:ascii="Arial" w:hAnsi="Arial" w:cs="Arial"/>
          <w:sz w:val="22"/>
          <w:szCs w:val="22"/>
        </w:rPr>
      </w:pPr>
      <w:r w:rsidRPr="00E31B04">
        <w:rPr>
          <w:rFonts w:ascii="Arial" w:hAnsi="Arial" w:cs="Arial"/>
          <w:sz w:val="22"/>
          <w:szCs w:val="22"/>
          <w:vertAlign w:val="superscript"/>
        </w:rPr>
        <w:t>b</w:t>
      </w:r>
      <w:r w:rsidR="00745CD2" w:rsidRPr="00E31B04">
        <w:rPr>
          <w:rFonts w:ascii="Arial" w:hAnsi="Arial" w:cs="Arial"/>
          <w:sz w:val="22"/>
          <w:szCs w:val="22"/>
        </w:rPr>
        <w:t xml:space="preserve">Amino acid residue substitutions in the NA protein are indicated by </w:t>
      </w:r>
      <w:r w:rsidR="00DC12E7" w:rsidRPr="00E31B04">
        <w:rPr>
          <w:rFonts w:ascii="Arial" w:hAnsi="Arial" w:cs="Arial"/>
          <w:sz w:val="22"/>
          <w:szCs w:val="22"/>
        </w:rPr>
        <w:t xml:space="preserve">N1 </w:t>
      </w:r>
      <w:r w:rsidR="00BB2482" w:rsidRPr="00E31B04">
        <w:rPr>
          <w:rFonts w:ascii="Arial" w:hAnsi="Arial" w:cs="Arial"/>
          <w:sz w:val="22"/>
          <w:szCs w:val="22"/>
        </w:rPr>
        <w:t xml:space="preserve">numbering and in the PA protein by </w:t>
      </w:r>
      <w:r w:rsidR="00745CD2" w:rsidRPr="00E31B04">
        <w:rPr>
          <w:rFonts w:ascii="Arial" w:hAnsi="Arial" w:cs="Arial"/>
          <w:sz w:val="22"/>
          <w:szCs w:val="22"/>
        </w:rPr>
        <w:t>influenza A virus numbering.</w:t>
      </w:r>
    </w:p>
    <w:p w14:paraId="18D679C3" w14:textId="75B496ED" w:rsidR="00D42CAD" w:rsidRPr="00E31B04" w:rsidRDefault="00D42CAD">
      <w:pPr>
        <w:spacing w:line="259" w:lineRule="auto"/>
        <w:rPr>
          <w:rFonts w:ascii="Arial" w:hAnsi="Arial" w:cs="Arial"/>
          <w:sz w:val="22"/>
          <w:szCs w:val="22"/>
        </w:rPr>
      </w:pPr>
      <w:r w:rsidRPr="00E31B04">
        <w:rPr>
          <w:rFonts w:ascii="Arial" w:hAnsi="Arial" w:cs="Arial"/>
          <w:sz w:val="22"/>
          <w:szCs w:val="22"/>
        </w:rPr>
        <w:br w:type="page"/>
      </w:r>
    </w:p>
    <w:p w14:paraId="24B55B34" w14:textId="0851FD4B" w:rsidR="00D42CAD" w:rsidRPr="00E31B04" w:rsidRDefault="00D42CAD" w:rsidP="006528C9">
      <w:pPr>
        <w:pStyle w:val="NormalWeb"/>
        <w:kinsoku w:val="0"/>
        <w:overflowPunct w:val="0"/>
        <w:spacing w:before="0" w:beforeAutospacing="0" w:after="0" w:afterAutospacing="0" w:line="480" w:lineRule="auto"/>
        <w:jc w:val="both"/>
        <w:textAlignment w:val="baseline"/>
        <w:rPr>
          <w:rFonts w:ascii="Arial" w:hAnsi="Arial" w:cs="Arial"/>
          <w:sz w:val="22"/>
          <w:szCs w:val="22"/>
        </w:rPr>
      </w:pPr>
      <w:r w:rsidRPr="00E31B04">
        <w:rPr>
          <w:rFonts w:ascii="Arial" w:eastAsia="Arial" w:hAnsi="Arial" w:cs="Arial"/>
          <w:b/>
          <w:bCs/>
          <w:color w:val="000000"/>
          <w:kern w:val="24"/>
          <w:sz w:val="22"/>
          <w:szCs w:val="22"/>
        </w:rPr>
        <w:t xml:space="preserve">Supplementary Table </w:t>
      </w:r>
      <w:r w:rsidR="00CB1E02">
        <w:rPr>
          <w:rFonts w:ascii="Arial" w:eastAsia="Arial" w:hAnsi="Arial" w:cs="Arial"/>
          <w:b/>
          <w:bCs/>
          <w:color w:val="000000"/>
          <w:kern w:val="24"/>
          <w:sz w:val="22"/>
          <w:szCs w:val="22"/>
        </w:rPr>
        <w:t>3</w:t>
      </w:r>
      <w:r w:rsidRPr="00E31B04">
        <w:rPr>
          <w:rFonts w:ascii="Arial" w:eastAsia="Arial" w:hAnsi="Arial" w:cs="Arial"/>
          <w:b/>
          <w:bCs/>
          <w:color w:val="000000"/>
          <w:kern w:val="24"/>
          <w:sz w:val="22"/>
          <w:szCs w:val="22"/>
        </w:rPr>
        <w:t xml:space="preserve">. </w:t>
      </w:r>
      <w:r w:rsidRPr="00E31B04">
        <w:rPr>
          <w:rFonts w:ascii="Arial" w:eastAsiaTheme="minorEastAsia" w:hAnsi="Arial" w:cs="Arial"/>
          <w:color w:val="000000" w:themeColor="text1"/>
          <w:kern w:val="24"/>
          <w:sz w:val="22"/>
          <w:szCs w:val="22"/>
        </w:rPr>
        <w:t>Reactivity of bovine and avian A(H5N1) 2.3.4.4b viruses with ferret antisera against clade 2.3.4.4c and 2.3.4.4b CVVs</w:t>
      </w:r>
      <w:r w:rsidRPr="00E31B04">
        <w:rPr>
          <w:rFonts w:ascii="Arial" w:eastAsia="Arial" w:hAnsi="Arial" w:cs="Arial"/>
          <w:color w:val="FFFFFF" w:themeColor="background1"/>
          <w:kern w:val="24"/>
          <w:sz w:val="22"/>
          <w:szCs w:val="22"/>
        </w:rPr>
        <w:t>a</w:t>
      </w:r>
    </w:p>
    <w:tbl>
      <w:tblPr>
        <w:tblW w:w="10160" w:type="dxa"/>
        <w:tblCellMar>
          <w:left w:w="0" w:type="dxa"/>
          <w:right w:w="0" w:type="dxa"/>
        </w:tblCellMar>
        <w:tblLook w:val="0600" w:firstRow="0" w:lastRow="0" w:firstColumn="0" w:lastColumn="0" w:noHBand="1" w:noVBand="1"/>
      </w:tblPr>
      <w:tblGrid>
        <w:gridCol w:w="1749"/>
        <w:gridCol w:w="832"/>
        <w:gridCol w:w="1009"/>
        <w:gridCol w:w="1335"/>
        <w:gridCol w:w="1238"/>
        <w:gridCol w:w="1477"/>
        <w:gridCol w:w="1357"/>
        <w:gridCol w:w="1163"/>
      </w:tblGrid>
      <w:tr w:rsidR="005A23CB" w:rsidRPr="00E31B04" w14:paraId="18DBA8D2" w14:textId="77777777" w:rsidTr="00370083">
        <w:trPr>
          <w:trHeight w:val="300"/>
        </w:trPr>
        <w:tc>
          <w:tcPr>
            <w:tcW w:w="1749" w:type="dxa"/>
            <w:vMerge w:val="restart"/>
            <w:tcBorders>
              <w:top w:val="single" w:sz="4" w:space="0" w:color="auto"/>
            </w:tcBorders>
            <w:shd w:val="clear" w:color="auto" w:fill="auto"/>
            <w:tcMar>
              <w:top w:w="12" w:type="dxa"/>
              <w:left w:w="12" w:type="dxa"/>
              <w:bottom w:w="0" w:type="dxa"/>
              <w:right w:w="12" w:type="dxa"/>
            </w:tcMar>
            <w:vAlign w:val="center"/>
            <w:hideMark/>
          </w:tcPr>
          <w:p w14:paraId="75FC07EF"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CVV and influenza A(H5Nx) virus</w:t>
            </w:r>
          </w:p>
        </w:tc>
        <w:tc>
          <w:tcPr>
            <w:tcW w:w="832" w:type="dxa"/>
            <w:vMerge w:val="restart"/>
            <w:tcBorders>
              <w:top w:val="single" w:sz="4" w:space="0" w:color="auto"/>
            </w:tcBorders>
            <w:shd w:val="clear" w:color="auto" w:fill="auto"/>
            <w:tcMar>
              <w:top w:w="12" w:type="dxa"/>
              <w:left w:w="12" w:type="dxa"/>
              <w:bottom w:w="0" w:type="dxa"/>
              <w:right w:w="12" w:type="dxa"/>
            </w:tcMar>
            <w:vAlign w:val="center"/>
            <w:hideMark/>
          </w:tcPr>
          <w:p w14:paraId="60C95BBA"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Subtype</w:t>
            </w:r>
          </w:p>
        </w:tc>
        <w:tc>
          <w:tcPr>
            <w:tcW w:w="1009" w:type="dxa"/>
            <w:vMerge w:val="restart"/>
            <w:tcBorders>
              <w:top w:val="single" w:sz="4" w:space="0" w:color="auto"/>
            </w:tcBorders>
            <w:shd w:val="clear" w:color="auto" w:fill="auto"/>
            <w:tcMar>
              <w:top w:w="12" w:type="dxa"/>
              <w:left w:w="12" w:type="dxa"/>
              <w:bottom w:w="0" w:type="dxa"/>
              <w:right w:w="12" w:type="dxa"/>
            </w:tcMar>
            <w:vAlign w:val="center"/>
            <w:hideMark/>
          </w:tcPr>
          <w:p w14:paraId="27D0CACF"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HA clade</w:t>
            </w:r>
          </w:p>
        </w:tc>
        <w:tc>
          <w:tcPr>
            <w:tcW w:w="6570" w:type="dxa"/>
            <w:gridSpan w:val="5"/>
            <w:tcBorders>
              <w:top w:val="single" w:sz="4" w:space="0" w:color="auto"/>
              <w:bottom w:val="single" w:sz="4" w:space="0" w:color="auto"/>
            </w:tcBorders>
            <w:shd w:val="clear" w:color="auto" w:fill="auto"/>
            <w:tcMar>
              <w:top w:w="12" w:type="dxa"/>
              <w:left w:w="12" w:type="dxa"/>
              <w:bottom w:w="0" w:type="dxa"/>
              <w:right w:w="12" w:type="dxa"/>
            </w:tcMar>
            <w:vAlign w:val="center"/>
            <w:hideMark/>
          </w:tcPr>
          <w:p w14:paraId="100131AE"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HI titer with ferret antiserum against A(H5Nx) influenza virus</w:t>
            </w:r>
            <w:r w:rsidRPr="00E31B04">
              <w:rPr>
                <w:rFonts w:ascii="Arial" w:hAnsi="Arial" w:cs="Arial"/>
                <w:color w:val="000000"/>
                <w:kern w:val="24"/>
                <w:position w:val="7"/>
                <w:sz w:val="22"/>
                <w:szCs w:val="22"/>
                <w:vertAlign w:val="superscript"/>
              </w:rPr>
              <w:t>a</w:t>
            </w:r>
          </w:p>
        </w:tc>
      </w:tr>
      <w:tr w:rsidR="00D42CAD" w:rsidRPr="00E31B04" w14:paraId="1B381FAF" w14:textId="77777777" w:rsidTr="00370083">
        <w:trPr>
          <w:trHeight w:val="72"/>
        </w:trPr>
        <w:tc>
          <w:tcPr>
            <w:tcW w:w="1749" w:type="dxa"/>
            <w:vMerge/>
            <w:tcBorders>
              <w:bottom w:val="single" w:sz="4" w:space="0" w:color="auto"/>
            </w:tcBorders>
            <w:vAlign w:val="center"/>
            <w:hideMark/>
          </w:tcPr>
          <w:p w14:paraId="3DE83424" w14:textId="77777777" w:rsidR="005A23CB" w:rsidRPr="00E31B04" w:rsidRDefault="005A23CB" w:rsidP="00370083">
            <w:pPr>
              <w:jc w:val="center"/>
              <w:rPr>
                <w:rFonts w:ascii="Arial" w:hAnsi="Arial" w:cs="Arial"/>
                <w:sz w:val="22"/>
                <w:szCs w:val="22"/>
              </w:rPr>
            </w:pPr>
          </w:p>
        </w:tc>
        <w:tc>
          <w:tcPr>
            <w:tcW w:w="832" w:type="dxa"/>
            <w:vMerge/>
            <w:tcBorders>
              <w:bottom w:val="single" w:sz="4" w:space="0" w:color="auto"/>
            </w:tcBorders>
            <w:vAlign w:val="center"/>
            <w:hideMark/>
          </w:tcPr>
          <w:p w14:paraId="1025173B" w14:textId="77777777" w:rsidR="005A23CB" w:rsidRPr="00E31B04" w:rsidRDefault="005A23CB" w:rsidP="00370083">
            <w:pPr>
              <w:jc w:val="center"/>
              <w:rPr>
                <w:rFonts w:ascii="Arial" w:hAnsi="Arial" w:cs="Arial"/>
                <w:sz w:val="22"/>
                <w:szCs w:val="22"/>
              </w:rPr>
            </w:pPr>
          </w:p>
        </w:tc>
        <w:tc>
          <w:tcPr>
            <w:tcW w:w="1009" w:type="dxa"/>
            <w:vMerge/>
            <w:tcBorders>
              <w:bottom w:val="single" w:sz="4" w:space="0" w:color="auto"/>
            </w:tcBorders>
            <w:vAlign w:val="center"/>
            <w:hideMark/>
          </w:tcPr>
          <w:p w14:paraId="79F8F737" w14:textId="77777777" w:rsidR="005A23CB" w:rsidRPr="00E31B04" w:rsidRDefault="005A23CB" w:rsidP="00370083">
            <w:pPr>
              <w:jc w:val="center"/>
              <w:rPr>
                <w:rFonts w:ascii="Arial" w:hAnsi="Arial" w:cs="Arial"/>
                <w:sz w:val="22"/>
                <w:szCs w:val="22"/>
              </w:rPr>
            </w:pPr>
          </w:p>
        </w:tc>
        <w:tc>
          <w:tcPr>
            <w:tcW w:w="1335" w:type="dxa"/>
            <w:tcBorders>
              <w:top w:val="single" w:sz="4" w:space="0" w:color="auto"/>
              <w:bottom w:val="single" w:sz="4" w:space="0" w:color="auto"/>
            </w:tcBorders>
            <w:shd w:val="clear" w:color="auto" w:fill="auto"/>
            <w:tcMar>
              <w:top w:w="12" w:type="dxa"/>
              <w:left w:w="12" w:type="dxa"/>
              <w:bottom w:w="0" w:type="dxa"/>
              <w:right w:w="12" w:type="dxa"/>
            </w:tcMar>
            <w:vAlign w:val="center"/>
            <w:hideMark/>
          </w:tcPr>
          <w:p w14:paraId="5F30EF71" w14:textId="77777777" w:rsidR="005A23CB" w:rsidRPr="00E31B04" w:rsidRDefault="005A23CB" w:rsidP="00370083">
            <w:pPr>
              <w:pStyle w:val="NormalWeb"/>
              <w:spacing w:before="0" w:beforeAutospacing="0" w:after="0" w:afterAutospacing="0"/>
              <w:jc w:val="center"/>
              <w:textAlignment w:val="center"/>
              <w:rPr>
                <w:rFonts w:ascii="Arial" w:hAnsi="Arial" w:cs="Arial"/>
                <w:sz w:val="16"/>
                <w:szCs w:val="16"/>
              </w:rPr>
            </w:pPr>
            <w:r w:rsidRPr="00E31B04">
              <w:rPr>
                <w:rFonts w:ascii="Arial" w:hAnsi="Arial" w:cs="Arial"/>
                <w:color w:val="000000"/>
                <w:kern w:val="24"/>
                <w:sz w:val="16"/>
                <w:szCs w:val="16"/>
              </w:rPr>
              <w:t>Astrakhan/3212</w:t>
            </w:r>
          </w:p>
          <w:p w14:paraId="735EA2A1" w14:textId="3B4FDE62" w:rsidR="005A23CB" w:rsidRPr="00E31B04" w:rsidRDefault="005A23CB" w:rsidP="00370083">
            <w:pPr>
              <w:pStyle w:val="NormalWeb"/>
              <w:spacing w:before="0" w:beforeAutospacing="0" w:after="0" w:afterAutospacing="0"/>
              <w:jc w:val="center"/>
              <w:textAlignment w:val="center"/>
              <w:rPr>
                <w:rFonts w:ascii="Arial" w:hAnsi="Arial" w:cs="Arial"/>
                <w:sz w:val="16"/>
                <w:szCs w:val="16"/>
              </w:rPr>
            </w:pPr>
            <w:r w:rsidRPr="00E31B04">
              <w:rPr>
                <w:rFonts w:ascii="Arial" w:hAnsi="Arial" w:cs="Arial"/>
                <w:color w:val="000000"/>
                <w:kern w:val="24"/>
                <w:sz w:val="16"/>
                <w:szCs w:val="16"/>
              </w:rPr>
              <w:t>(</w:t>
            </w:r>
            <w:r w:rsidR="00CE513B" w:rsidRPr="00E31B04">
              <w:rPr>
                <w:rFonts w:ascii="Arial" w:hAnsi="Arial" w:cs="Arial"/>
                <w:color w:val="000000"/>
                <w:kern w:val="24"/>
                <w:sz w:val="16"/>
                <w:szCs w:val="16"/>
              </w:rPr>
              <w:t>H5N8</w:t>
            </w:r>
            <w:r w:rsidRPr="00E31B04">
              <w:rPr>
                <w:rFonts w:ascii="Arial" w:hAnsi="Arial" w:cs="Arial"/>
                <w:color w:val="000000"/>
                <w:kern w:val="24"/>
                <w:sz w:val="16"/>
                <w:szCs w:val="16"/>
              </w:rPr>
              <w:t>) 2.3.4.4b</w:t>
            </w:r>
          </w:p>
        </w:tc>
        <w:tc>
          <w:tcPr>
            <w:tcW w:w="1238" w:type="dxa"/>
            <w:tcBorders>
              <w:top w:val="single" w:sz="4" w:space="0" w:color="auto"/>
              <w:bottom w:val="single" w:sz="4" w:space="0" w:color="auto"/>
            </w:tcBorders>
            <w:shd w:val="clear" w:color="auto" w:fill="auto"/>
            <w:tcMar>
              <w:top w:w="12" w:type="dxa"/>
              <w:left w:w="12" w:type="dxa"/>
              <w:bottom w:w="0" w:type="dxa"/>
              <w:right w:w="12" w:type="dxa"/>
            </w:tcMar>
            <w:vAlign w:val="center"/>
            <w:hideMark/>
          </w:tcPr>
          <w:p w14:paraId="1091FFDD" w14:textId="77777777" w:rsidR="005A23CB" w:rsidRPr="00E31B04" w:rsidRDefault="005A23CB" w:rsidP="00370083">
            <w:pPr>
              <w:pStyle w:val="NormalWeb"/>
              <w:spacing w:before="0" w:beforeAutospacing="0" w:after="0" w:afterAutospacing="0"/>
              <w:jc w:val="center"/>
              <w:textAlignment w:val="center"/>
              <w:rPr>
                <w:rFonts w:ascii="Arial" w:hAnsi="Arial" w:cs="Arial"/>
                <w:sz w:val="16"/>
                <w:szCs w:val="16"/>
              </w:rPr>
            </w:pPr>
            <w:r w:rsidRPr="00E31B04">
              <w:rPr>
                <w:rFonts w:ascii="Arial" w:hAnsi="Arial" w:cs="Arial"/>
                <w:color w:val="000000"/>
                <w:kern w:val="24"/>
                <w:sz w:val="16"/>
                <w:szCs w:val="16"/>
              </w:rPr>
              <w:t>ck/Ghana/39</w:t>
            </w:r>
          </w:p>
          <w:p w14:paraId="4C11810C" w14:textId="77777777" w:rsidR="005A23CB" w:rsidRPr="00E31B04" w:rsidRDefault="005A23CB" w:rsidP="00370083">
            <w:pPr>
              <w:pStyle w:val="NormalWeb"/>
              <w:spacing w:before="0" w:beforeAutospacing="0" w:after="0" w:afterAutospacing="0"/>
              <w:jc w:val="center"/>
              <w:textAlignment w:val="center"/>
              <w:rPr>
                <w:rFonts w:ascii="Arial" w:hAnsi="Arial" w:cs="Arial"/>
                <w:sz w:val="16"/>
                <w:szCs w:val="16"/>
              </w:rPr>
            </w:pPr>
            <w:r w:rsidRPr="00E31B04">
              <w:rPr>
                <w:rFonts w:ascii="Arial" w:hAnsi="Arial" w:cs="Arial"/>
                <w:color w:val="000000"/>
                <w:kern w:val="24"/>
                <w:sz w:val="16"/>
                <w:szCs w:val="16"/>
              </w:rPr>
              <w:t>(H5N1) 2.3.4.4b</w:t>
            </w:r>
          </w:p>
        </w:tc>
        <w:tc>
          <w:tcPr>
            <w:tcW w:w="1477" w:type="dxa"/>
            <w:tcBorders>
              <w:top w:val="single" w:sz="4" w:space="0" w:color="auto"/>
              <w:bottom w:val="single" w:sz="4" w:space="0" w:color="auto"/>
            </w:tcBorders>
            <w:shd w:val="clear" w:color="auto" w:fill="auto"/>
            <w:tcMar>
              <w:top w:w="12" w:type="dxa"/>
              <w:left w:w="12" w:type="dxa"/>
              <w:bottom w:w="0" w:type="dxa"/>
              <w:right w:w="12" w:type="dxa"/>
            </w:tcMar>
            <w:vAlign w:val="center"/>
            <w:hideMark/>
          </w:tcPr>
          <w:p w14:paraId="5690994D" w14:textId="77777777" w:rsidR="005A23CB" w:rsidRPr="00E31B04" w:rsidRDefault="005A23CB" w:rsidP="00370083">
            <w:pPr>
              <w:pStyle w:val="NormalWeb"/>
              <w:spacing w:before="0" w:beforeAutospacing="0" w:after="0" w:afterAutospacing="0"/>
              <w:jc w:val="center"/>
              <w:textAlignment w:val="center"/>
              <w:rPr>
                <w:rFonts w:ascii="Arial" w:hAnsi="Arial" w:cs="Arial"/>
                <w:sz w:val="16"/>
                <w:szCs w:val="16"/>
              </w:rPr>
            </w:pPr>
            <w:r w:rsidRPr="00E31B04">
              <w:rPr>
                <w:rFonts w:ascii="Arial" w:hAnsi="Arial" w:cs="Arial"/>
                <w:color w:val="000000"/>
                <w:kern w:val="24"/>
                <w:sz w:val="16"/>
                <w:szCs w:val="16"/>
              </w:rPr>
              <w:t>wigeon/SC/345</w:t>
            </w:r>
          </w:p>
          <w:p w14:paraId="0456070D" w14:textId="77777777" w:rsidR="005A23CB" w:rsidRPr="00E31B04" w:rsidRDefault="005A23CB" w:rsidP="00370083">
            <w:pPr>
              <w:pStyle w:val="NormalWeb"/>
              <w:spacing w:before="0" w:beforeAutospacing="0" w:after="0" w:afterAutospacing="0"/>
              <w:jc w:val="center"/>
              <w:textAlignment w:val="center"/>
              <w:rPr>
                <w:rFonts w:ascii="Arial" w:hAnsi="Arial" w:cs="Arial"/>
                <w:sz w:val="16"/>
                <w:szCs w:val="16"/>
              </w:rPr>
            </w:pPr>
            <w:r w:rsidRPr="00E31B04">
              <w:rPr>
                <w:rFonts w:ascii="Arial" w:hAnsi="Arial" w:cs="Arial"/>
                <w:color w:val="000000"/>
                <w:kern w:val="24"/>
                <w:sz w:val="16"/>
                <w:szCs w:val="16"/>
              </w:rPr>
              <w:t>(H5N1) 2.3.4.4b</w:t>
            </w:r>
          </w:p>
        </w:tc>
        <w:tc>
          <w:tcPr>
            <w:tcW w:w="1357" w:type="dxa"/>
            <w:tcBorders>
              <w:top w:val="single" w:sz="4" w:space="0" w:color="auto"/>
              <w:bottom w:val="single" w:sz="4" w:space="0" w:color="auto"/>
            </w:tcBorders>
            <w:shd w:val="clear" w:color="auto" w:fill="auto"/>
            <w:tcMar>
              <w:top w:w="12" w:type="dxa"/>
              <w:left w:w="12" w:type="dxa"/>
              <w:bottom w:w="0" w:type="dxa"/>
              <w:right w:w="12" w:type="dxa"/>
            </w:tcMar>
            <w:vAlign w:val="center"/>
            <w:hideMark/>
          </w:tcPr>
          <w:p w14:paraId="73593CA9" w14:textId="77777777" w:rsidR="005A23CB" w:rsidRPr="00E31B04" w:rsidRDefault="005A23CB" w:rsidP="00370083">
            <w:pPr>
              <w:pStyle w:val="NormalWeb"/>
              <w:spacing w:before="0" w:beforeAutospacing="0" w:after="0" w:afterAutospacing="0"/>
              <w:jc w:val="center"/>
              <w:textAlignment w:val="center"/>
              <w:rPr>
                <w:rFonts w:ascii="Arial" w:hAnsi="Arial" w:cs="Arial"/>
                <w:sz w:val="16"/>
                <w:szCs w:val="16"/>
              </w:rPr>
            </w:pPr>
            <w:r w:rsidRPr="00E31B04">
              <w:rPr>
                <w:rFonts w:ascii="Arial" w:hAnsi="Arial" w:cs="Arial"/>
                <w:color w:val="000000"/>
                <w:kern w:val="24"/>
                <w:sz w:val="16"/>
                <w:szCs w:val="16"/>
              </w:rPr>
              <w:t>eagle/FL/W22</w:t>
            </w:r>
          </w:p>
          <w:p w14:paraId="41790F6A" w14:textId="77777777" w:rsidR="005A23CB" w:rsidRPr="00E31B04" w:rsidRDefault="005A23CB" w:rsidP="00370083">
            <w:pPr>
              <w:pStyle w:val="NormalWeb"/>
              <w:spacing w:before="0" w:beforeAutospacing="0" w:after="0" w:afterAutospacing="0"/>
              <w:jc w:val="center"/>
              <w:textAlignment w:val="center"/>
              <w:rPr>
                <w:rFonts w:ascii="Arial" w:hAnsi="Arial" w:cs="Arial"/>
                <w:sz w:val="16"/>
                <w:szCs w:val="16"/>
              </w:rPr>
            </w:pPr>
            <w:r w:rsidRPr="00E31B04">
              <w:rPr>
                <w:rFonts w:ascii="Arial" w:hAnsi="Arial" w:cs="Arial"/>
                <w:color w:val="000000"/>
                <w:kern w:val="24"/>
                <w:sz w:val="16"/>
                <w:szCs w:val="16"/>
              </w:rPr>
              <w:t>(H5N1) 2.3.4.4b</w:t>
            </w:r>
          </w:p>
        </w:tc>
        <w:tc>
          <w:tcPr>
            <w:tcW w:w="1163" w:type="dxa"/>
            <w:tcBorders>
              <w:top w:val="single" w:sz="4" w:space="0" w:color="auto"/>
              <w:bottom w:val="single" w:sz="4" w:space="0" w:color="auto"/>
            </w:tcBorders>
            <w:shd w:val="clear" w:color="auto" w:fill="auto"/>
            <w:tcMar>
              <w:top w:w="12" w:type="dxa"/>
              <w:left w:w="12" w:type="dxa"/>
              <w:bottom w:w="0" w:type="dxa"/>
              <w:right w:w="12" w:type="dxa"/>
            </w:tcMar>
            <w:vAlign w:val="center"/>
            <w:hideMark/>
          </w:tcPr>
          <w:p w14:paraId="5C511E43" w14:textId="77777777" w:rsidR="005A23CB" w:rsidRPr="00E31B04" w:rsidRDefault="005A23CB" w:rsidP="00370083">
            <w:pPr>
              <w:pStyle w:val="NormalWeb"/>
              <w:spacing w:before="0" w:beforeAutospacing="0" w:after="0" w:afterAutospacing="0"/>
              <w:jc w:val="center"/>
              <w:textAlignment w:val="center"/>
              <w:rPr>
                <w:rFonts w:ascii="Arial" w:hAnsi="Arial" w:cs="Arial"/>
                <w:sz w:val="16"/>
                <w:szCs w:val="16"/>
              </w:rPr>
            </w:pPr>
            <w:r w:rsidRPr="00E31B04">
              <w:rPr>
                <w:rFonts w:ascii="Arial" w:hAnsi="Arial" w:cs="Arial"/>
                <w:color w:val="000000"/>
                <w:kern w:val="24"/>
                <w:sz w:val="16"/>
                <w:szCs w:val="16"/>
              </w:rPr>
              <w:t>gyrfalcon/41088</w:t>
            </w:r>
          </w:p>
          <w:p w14:paraId="2F02D87E" w14:textId="32E7B46D" w:rsidR="005A23CB" w:rsidRPr="00E31B04" w:rsidRDefault="005A23CB" w:rsidP="00370083">
            <w:pPr>
              <w:pStyle w:val="NormalWeb"/>
              <w:spacing w:before="0" w:beforeAutospacing="0" w:after="0" w:afterAutospacing="0"/>
              <w:jc w:val="center"/>
              <w:textAlignment w:val="center"/>
              <w:rPr>
                <w:rFonts w:ascii="Arial" w:hAnsi="Arial" w:cs="Arial"/>
                <w:sz w:val="16"/>
                <w:szCs w:val="16"/>
              </w:rPr>
            </w:pPr>
            <w:r w:rsidRPr="00E31B04">
              <w:rPr>
                <w:rFonts w:ascii="Arial" w:hAnsi="Arial" w:cs="Arial"/>
                <w:color w:val="000000"/>
                <w:kern w:val="24"/>
                <w:sz w:val="16"/>
                <w:szCs w:val="16"/>
              </w:rPr>
              <w:t>(</w:t>
            </w:r>
            <w:r w:rsidR="00CE513B" w:rsidRPr="00E31B04">
              <w:rPr>
                <w:rFonts w:ascii="Arial" w:hAnsi="Arial" w:cs="Arial"/>
                <w:color w:val="000000"/>
                <w:kern w:val="24"/>
                <w:sz w:val="16"/>
                <w:szCs w:val="16"/>
              </w:rPr>
              <w:t>H5N8</w:t>
            </w:r>
            <w:r w:rsidRPr="00E31B04">
              <w:rPr>
                <w:rFonts w:ascii="Arial" w:hAnsi="Arial" w:cs="Arial"/>
                <w:color w:val="000000"/>
                <w:kern w:val="24"/>
                <w:sz w:val="16"/>
                <w:szCs w:val="16"/>
              </w:rPr>
              <w:t>) 2.3.4.4c</w:t>
            </w:r>
          </w:p>
        </w:tc>
      </w:tr>
      <w:tr w:rsidR="005A23CB" w:rsidRPr="00E31B04" w14:paraId="3108F53A" w14:textId="77777777" w:rsidTr="00370083">
        <w:tc>
          <w:tcPr>
            <w:tcW w:w="10160" w:type="dxa"/>
            <w:gridSpan w:val="8"/>
            <w:tcBorders>
              <w:top w:val="single" w:sz="4" w:space="0" w:color="auto"/>
            </w:tcBorders>
            <w:shd w:val="clear" w:color="auto" w:fill="auto"/>
            <w:tcMar>
              <w:top w:w="12" w:type="dxa"/>
              <w:left w:w="12" w:type="dxa"/>
              <w:bottom w:w="0" w:type="dxa"/>
              <w:right w:w="12" w:type="dxa"/>
            </w:tcMar>
            <w:vAlign w:val="center"/>
            <w:hideMark/>
          </w:tcPr>
          <w:p w14:paraId="5324421B" w14:textId="77777777" w:rsidR="005A23CB" w:rsidRPr="00E31B04" w:rsidRDefault="005A23CB" w:rsidP="00370083">
            <w:pPr>
              <w:pStyle w:val="NormalWeb"/>
              <w:spacing w:before="0" w:beforeAutospacing="0" w:after="0" w:afterAutospacing="0"/>
              <w:textAlignment w:val="center"/>
              <w:rPr>
                <w:rFonts w:ascii="Arial" w:hAnsi="Arial" w:cs="Arial"/>
                <w:sz w:val="22"/>
                <w:szCs w:val="22"/>
              </w:rPr>
            </w:pPr>
            <w:r w:rsidRPr="00E31B04">
              <w:rPr>
                <w:rFonts w:ascii="Arial" w:hAnsi="Arial" w:cs="Arial"/>
                <w:i/>
                <w:iCs/>
                <w:color w:val="000000"/>
                <w:kern w:val="24"/>
                <w:sz w:val="22"/>
                <w:szCs w:val="22"/>
              </w:rPr>
              <w:t>Reference CVV</w:t>
            </w:r>
          </w:p>
        </w:tc>
      </w:tr>
      <w:tr w:rsidR="00D42CAD" w:rsidRPr="00E31B04" w14:paraId="0A2621BA" w14:textId="77777777" w:rsidTr="00370083">
        <w:trPr>
          <w:trHeight w:val="300"/>
        </w:trPr>
        <w:tc>
          <w:tcPr>
            <w:tcW w:w="1749" w:type="dxa"/>
            <w:shd w:val="clear" w:color="auto" w:fill="auto"/>
            <w:tcMar>
              <w:top w:w="12" w:type="dxa"/>
              <w:left w:w="12" w:type="dxa"/>
              <w:bottom w:w="0" w:type="dxa"/>
              <w:right w:w="12" w:type="dxa"/>
            </w:tcMar>
            <w:vAlign w:val="center"/>
            <w:hideMark/>
          </w:tcPr>
          <w:p w14:paraId="3FB48FBB" w14:textId="77777777" w:rsidR="005A23CB" w:rsidRPr="00E31B04" w:rsidRDefault="005A23CB" w:rsidP="00370083">
            <w:pPr>
              <w:pStyle w:val="NormalWeb"/>
              <w:spacing w:before="0" w:beforeAutospacing="0" w:after="0" w:afterAutospacing="0"/>
              <w:textAlignment w:val="center"/>
              <w:rPr>
                <w:rFonts w:ascii="Arial" w:hAnsi="Arial" w:cs="Arial"/>
                <w:sz w:val="22"/>
                <w:szCs w:val="22"/>
              </w:rPr>
            </w:pPr>
            <w:r w:rsidRPr="00E31B04">
              <w:rPr>
                <w:rFonts w:ascii="Arial" w:hAnsi="Arial" w:cs="Arial"/>
                <w:color w:val="000000"/>
                <w:kern w:val="24"/>
                <w:sz w:val="22"/>
                <w:szCs w:val="22"/>
              </w:rPr>
              <w:t>Astrakhan/3212</w:t>
            </w:r>
          </w:p>
        </w:tc>
        <w:tc>
          <w:tcPr>
            <w:tcW w:w="832" w:type="dxa"/>
            <w:shd w:val="clear" w:color="auto" w:fill="auto"/>
            <w:tcMar>
              <w:top w:w="12" w:type="dxa"/>
              <w:left w:w="12" w:type="dxa"/>
              <w:bottom w:w="0" w:type="dxa"/>
              <w:right w:w="12" w:type="dxa"/>
            </w:tcMar>
            <w:vAlign w:val="center"/>
            <w:hideMark/>
          </w:tcPr>
          <w:p w14:paraId="0CFAD4B9"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H5N8</w:t>
            </w:r>
          </w:p>
        </w:tc>
        <w:tc>
          <w:tcPr>
            <w:tcW w:w="1009" w:type="dxa"/>
            <w:shd w:val="clear" w:color="auto" w:fill="auto"/>
            <w:tcMar>
              <w:top w:w="12" w:type="dxa"/>
              <w:left w:w="12" w:type="dxa"/>
              <w:bottom w:w="0" w:type="dxa"/>
              <w:right w:w="12" w:type="dxa"/>
            </w:tcMar>
            <w:vAlign w:val="center"/>
            <w:hideMark/>
          </w:tcPr>
          <w:p w14:paraId="0DBF843E"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3.4.4b</w:t>
            </w:r>
          </w:p>
        </w:tc>
        <w:tc>
          <w:tcPr>
            <w:tcW w:w="1335" w:type="dxa"/>
            <w:shd w:val="clear" w:color="auto" w:fill="auto"/>
            <w:tcMar>
              <w:top w:w="12" w:type="dxa"/>
              <w:left w:w="12" w:type="dxa"/>
              <w:bottom w:w="0" w:type="dxa"/>
              <w:right w:w="12" w:type="dxa"/>
            </w:tcMar>
            <w:vAlign w:val="center"/>
            <w:hideMark/>
          </w:tcPr>
          <w:p w14:paraId="0740F97F" w14:textId="77777777" w:rsidR="005A23CB" w:rsidRPr="004B4EB0" w:rsidRDefault="005A23CB" w:rsidP="00370083">
            <w:pPr>
              <w:pStyle w:val="NormalWeb"/>
              <w:spacing w:before="0" w:beforeAutospacing="0" w:after="0" w:afterAutospacing="0"/>
              <w:jc w:val="center"/>
              <w:textAlignment w:val="center"/>
              <w:rPr>
                <w:rFonts w:ascii="Arial" w:hAnsi="Arial" w:cs="Arial"/>
                <w:sz w:val="22"/>
                <w:szCs w:val="22"/>
                <w:u w:val="single"/>
              </w:rPr>
            </w:pPr>
            <w:r w:rsidRPr="004B4EB0">
              <w:rPr>
                <w:rFonts w:ascii="Arial" w:hAnsi="Arial" w:cs="Arial"/>
                <w:b/>
                <w:bCs/>
                <w:color w:val="000000"/>
                <w:kern w:val="24"/>
                <w:sz w:val="22"/>
                <w:szCs w:val="22"/>
                <w:u w:val="single"/>
              </w:rPr>
              <w:t>160</w:t>
            </w:r>
          </w:p>
        </w:tc>
        <w:tc>
          <w:tcPr>
            <w:tcW w:w="1238" w:type="dxa"/>
            <w:shd w:val="clear" w:color="auto" w:fill="auto"/>
            <w:tcMar>
              <w:top w:w="12" w:type="dxa"/>
              <w:left w:w="12" w:type="dxa"/>
              <w:bottom w:w="0" w:type="dxa"/>
              <w:right w:w="12" w:type="dxa"/>
            </w:tcMar>
            <w:vAlign w:val="center"/>
            <w:hideMark/>
          </w:tcPr>
          <w:p w14:paraId="62B02EBD"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477" w:type="dxa"/>
            <w:shd w:val="clear" w:color="auto" w:fill="auto"/>
            <w:tcMar>
              <w:top w:w="12" w:type="dxa"/>
              <w:left w:w="12" w:type="dxa"/>
              <w:bottom w:w="0" w:type="dxa"/>
              <w:right w:w="12" w:type="dxa"/>
            </w:tcMar>
            <w:vAlign w:val="center"/>
            <w:hideMark/>
          </w:tcPr>
          <w:p w14:paraId="1BFDEBF1"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357" w:type="dxa"/>
            <w:shd w:val="clear" w:color="auto" w:fill="auto"/>
            <w:tcMar>
              <w:top w:w="12" w:type="dxa"/>
              <w:left w:w="12" w:type="dxa"/>
              <w:bottom w:w="0" w:type="dxa"/>
              <w:right w:w="12" w:type="dxa"/>
            </w:tcMar>
            <w:vAlign w:val="center"/>
            <w:hideMark/>
          </w:tcPr>
          <w:p w14:paraId="775149E0"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163" w:type="dxa"/>
            <w:shd w:val="clear" w:color="auto" w:fill="auto"/>
            <w:tcMar>
              <w:top w:w="12" w:type="dxa"/>
              <w:left w:w="12" w:type="dxa"/>
              <w:bottom w:w="0" w:type="dxa"/>
              <w:right w:w="12" w:type="dxa"/>
            </w:tcMar>
            <w:vAlign w:val="center"/>
            <w:hideMark/>
          </w:tcPr>
          <w:p w14:paraId="048C019A"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r>
      <w:tr w:rsidR="00D42CAD" w:rsidRPr="00E31B04" w14:paraId="262E3C74" w14:textId="77777777" w:rsidTr="00370083">
        <w:trPr>
          <w:trHeight w:val="300"/>
        </w:trPr>
        <w:tc>
          <w:tcPr>
            <w:tcW w:w="1749" w:type="dxa"/>
            <w:shd w:val="clear" w:color="auto" w:fill="auto"/>
            <w:tcMar>
              <w:top w:w="12" w:type="dxa"/>
              <w:left w:w="12" w:type="dxa"/>
              <w:bottom w:w="0" w:type="dxa"/>
              <w:right w:w="12" w:type="dxa"/>
            </w:tcMar>
            <w:vAlign w:val="center"/>
            <w:hideMark/>
          </w:tcPr>
          <w:p w14:paraId="73E8998F" w14:textId="77777777" w:rsidR="005A23CB" w:rsidRPr="00E31B04" w:rsidRDefault="005A23CB" w:rsidP="00370083">
            <w:pPr>
              <w:pStyle w:val="NormalWeb"/>
              <w:spacing w:before="0" w:beforeAutospacing="0" w:after="0" w:afterAutospacing="0"/>
              <w:textAlignment w:val="center"/>
              <w:rPr>
                <w:rFonts w:ascii="Arial" w:hAnsi="Arial" w:cs="Arial"/>
                <w:sz w:val="22"/>
                <w:szCs w:val="22"/>
              </w:rPr>
            </w:pPr>
            <w:r w:rsidRPr="00E31B04">
              <w:rPr>
                <w:rFonts w:ascii="Arial" w:hAnsi="Arial" w:cs="Arial"/>
                <w:color w:val="000000"/>
                <w:kern w:val="24"/>
                <w:sz w:val="22"/>
                <w:szCs w:val="22"/>
                <w:lang w:val="pt-BR"/>
              </w:rPr>
              <w:t>ck/Ghana/39</w:t>
            </w:r>
          </w:p>
        </w:tc>
        <w:tc>
          <w:tcPr>
            <w:tcW w:w="832" w:type="dxa"/>
            <w:shd w:val="clear" w:color="auto" w:fill="auto"/>
            <w:tcMar>
              <w:top w:w="12" w:type="dxa"/>
              <w:left w:w="12" w:type="dxa"/>
              <w:bottom w:w="0" w:type="dxa"/>
              <w:right w:w="12" w:type="dxa"/>
            </w:tcMar>
            <w:vAlign w:val="center"/>
            <w:hideMark/>
          </w:tcPr>
          <w:p w14:paraId="3D57FD9B"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H5N1</w:t>
            </w:r>
          </w:p>
        </w:tc>
        <w:tc>
          <w:tcPr>
            <w:tcW w:w="1009" w:type="dxa"/>
            <w:shd w:val="clear" w:color="auto" w:fill="auto"/>
            <w:tcMar>
              <w:top w:w="12" w:type="dxa"/>
              <w:left w:w="12" w:type="dxa"/>
              <w:bottom w:w="0" w:type="dxa"/>
              <w:right w:w="12" w:type="dxa"/>
            </w:tcMar>
            <w:vAlign w:val="center"/>
            <w:hideMark/>
          </w:tcPr>
          <w:p w14:paraId="73A90A7B"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3.4.4b</w:t>
            </w:r>
          </w:p>
        </w:tc>
        <w:tc>
          <w:tcPr>
            <w:tcW w:w="1335" w:type="dxa"/>
            <w:shd w:val="clear" w:color="auto" w:fill="auto"/>
            <w:tcMar>
              <w:top w:w="12" w:type="dxa"/>
              <w:left w:w="12" w:type="dxa"/>
              <w:bottom w:w="0" w:type="dxa"/>
              <w:right w:w="12" w:type="dxa"/>
            </w:tcMar>
            <w:vAlign w:val="center"/>
            <w:hideMark/>
          </w:tcPr>
          <w:p w14:paraId="37041575"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40</w:t>
            </w:r>
          </w:p>
        </w:tc>
        <w:tc>
          <w:tcPr>
            <w:tcW w:w="1238" w:type="dxa"/>
            <w:shd w:val="clear" w:color="auto" w:fill="auto"/>
            <w:tcMar>
              <w:top w:w="12" w:type="dxa"/>
              <w:left w:w="12" w:type="dxa"/>
              <w:bottom w:w="0" w:type="dxa"/>
              <w:right w:w="12" w:type="dxa"/>
            </w:tcMar>
            <w:vAlign w:val="center"/>
            <w:hideMark/>
          </w:tcPr>
          <w:p w14:paraId="32B7FE40" w14:textId="77777777" w:rsidR="005A23CB" w:rsidRPr="004B4EB0" w:rsidRDefault="005A23CB" w:rsidP="00370083">
            <w:pPr>
              <w:pStyle w:val="NormalWeb"/>
              <w:spacing w:before="0" w:beforeAutospacing="0" w:after="0" w:afterAutospacing="0"/>
              <w:jc w:val="center"/>
              <w:textAlignment w:val="center"/>
              <w:rPr>
                <w:rFonts w:ascii="Arial" w:hAnsi="Arial" w:cs="Arial"/>
                <w:sz w:val="22"/>
                <w:szCs w:val="22"/>
                <w:u w:val="single"/>
              </w:rPr>
            </w:pPr>
            <w:r w:rsidRPr="004B4EB0">
              <w:rPr>
                <w:rFonts w:ascii="Arial" w:hAnsi="Arial" w:cs="Arial"/>
                <w:b/>
                <w:bCs/>
                <w:color w:val="000000"/>
                <w:kern w:val="24"/>
                <w:sz w:val="22"/>
                <w:szCs w:val="22"/>
                <w:u w:val="single"/>
              </w:rPr>
              <w:t>80</w:t>
            </w:r>
          </w:p>
        </w:tc>
        <w:tc>
          <w:tcPr>
            <w:tcW w:w="1477" w:type="dxa"/>
            <w:shd w:val="clear" w:color="auto" w:fill="auto"/>
            <w:tcMar>
              <w:top w:w="12" w:type="dxa"/>
              <w:left w:w="12" w:type="dxa"/>
              <w:bottom w:w="0" w:type="dxa"/>
              <w:right w:w="12" w:type="dxa"/>
            </w:tcMar>
            <w:vAlign w:val="center"/>
            <w:hideMark/>
          </w:tcPr>
          <w:p w14:paraId="57A1A16F"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357" w:type="dxa"/>
            <w:shd w:val="clear" w:color="auto" w:fill="auto"/>
            <w:tcMar>
              <w:top w:w="12" w:type="dxa"/>
              <w:left w:w="12" w:type="dxa"/>
              <w:bottom w:w="0" w:type="dxa"/>
              <w:right w:w="12" w:type="dxa"/>
            </w:tcMar>
            <w:vAlign w:val="center"/>
            <w:hideMark/>
          </w:tcPr>
          <w:p w14:paraId="6EBB0466"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0</w:t>
            </w:r>
          </w:p>
        </w:tc>
        <w:tc>
          <w:tcPr>
            <w:tcW w:w="1163" w:type="dxa"/>
            <w:shd w:val="clear" w:color="auto" w:fill="auto"/>
            <w:tcMar>
              <w:top w:w="12" w:type="dxa"/>
              <w:left w:w="12" w:type="dxa"/>
              <w:bottom w:w="0" w:type="dxa"/>
              <w:right w:w="12" w:type="dxa"/>
            </w:tcMar>
            <w:vAlign w:val="center"/>
            <w:hideMark/>
          </w:tcPr>
          <w:p w14:paraId="17A4BE89" w14:textId="1670D0CD"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lt;</w:t>
            </w:r>
          </w:p>
        </w:tc>
      </w:tr>
      <w:tr w:rsidR="00D42CAD" w:rsidRPr="00E31B04" w14:paraId="0B528450" w14:textId="77777777" w:rsidTr="00370083">
        <w:trPr>
          <w:trHeight w:val="300"/>
        </w:trPr>
        <w:tc>
          <w:tcPr>
            <w:tcW w:w="1749" w:type="dxa"/>
            <w:shd w:val="clear" w:color="auto" w:fill="auto"/>
            <w:tcMar>
              <w:top w:w="12" w:type="dxa"/>
              <w:left w:w="12" w:type="dxa"/>
              <w:bottom w:w="0" w:type="dxa"/>
              <w:right w:w="12" w:type="dxa"/>
            </w:tcMar>
            <w:vAlign w:val="center"/>
            <w:hideMark/>
          </w:tcPr>
          <w:p w14:paraId="56D1E7D6" w14:textId="77777777" w:rsidR="005A23CB" w:rsidRPr="00E31B04" w:rsidRDefault="005A23CB" w:rsidP="00370083">
            <w:pPr>
              <w:pStyle w:val="NormalWeb"/>
              <w:spacing w:before="0" w:beforeAutospacing="0" w:after="0" w:afterAutospacing="0"/>
              <w:textAlignment w:val="center"/>
              <w:rPr>
                <w:rFonts w:ascii="Arial" w:hAnsi="Arial" w:cs="Arial"/>
                <w:sz w:val="22"/>
                <w:szCs w:val="22"/>
              </w:rPr>
            </w:pPr>
            <w:r w:rsidRPr="00E31B04">
              <w:rPr>
                <w:rFonts w:ascii="Arial" w:hAnsi="Arial" w:cs="Arial"/>
                <w:color w:val="000000"/>
                <w:kern w:val="24"/>
                <w:sz w:val="22"/>
                <w:szCs w:val="22"/>
                <w:lang w:val="pt-BR"/>
              </w:rPr>
              <w:t>wigeon/SC/345</w:t>
            </w:r>
          </w:p>
        </w:tc>
        <w:tc>
          <w:tcPr>
            <w:tcW w:w="832" w:type="dxa"/>
            <w:shd w:val="clear" w:color="auto" w:fill="auto"/>
            <w:tcMar>
              <w:top w:w="12" w:type="dxa"/>
              <w:left w:w="12" w:type="dxa"/>
              <w:bottom w:w="0" w:type="dxa"/>
              <w:right w:w="12" w:type="dxa"/>
            </w:tcMar>
            <w:vAlign w:val="center"/>
            <w:hideMark/>
          </w:tcPr>
          <w:p w14:paraId="4DB7D156"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H5N1</w:t>
            </w:r>
          </w:p>
        </w:tc>
        <w:tc>
          <w:tcPr>
            <w:tcW w:w="1009" w:type="dxa"/>
            <w:shd w:val="clear" w:color="auto" w:fill="auto"/>
            <w:tcMar>
              <w:top w:w="12" w:type="dxa"/>
              <w:left w:w="12" w:type="dxa"/>
              <w:bottom w:w="0" w:type="dxa"/>
              <w:right w:w="12" w:type="dxa"/>
            </w:tcMar>
            <w:vAlign w:val="center"/>
            <w:hideMark/>
          </w:tcPr>
          <w:p w14:paraId="1FE6ACDB"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3.4.4b</w:t>
            </w:r>
          </w:p>
        </w:tc>
        <w:tc>
          <w:tcPr>
            <w:tcW w:w="1335" w:type="dxa"/>
            <w:shd w:val="clear" w:color="auto" w:fill="auto"/>
            <w:tcMar>
              <w:top w:w="12" w:type="dxa"/>
              <w:left w:w="12" w:type="dxa"/>
              <w:bottom w:w="0" w:type="dxa"/>
              <w:right w:w="12" w:type="dxa"/>
            </w:tcMar>
            <w:vAlign w:val="center"/>
            <w:hideMark/>
          </w:tcPr>
          <w:p w14:paraId="6F821483"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238" w:type="dxa"/>
            <w:shd w:val="clear" w:color="auto" w:fill="auto"/>
            <w:tcMar>
              <w:top w:w="12" w:type="dxa"/>
              <w:left w:w="12" w:type="dxa"/>
              <w:bottom w:w="0" w:type="dxa"/>
              <w:right w:w="12" w:type="dxa"/>
            </w:tcMar>
            <w:vAlign w:val="center"/>
            <w:hideMark/>
          </w:tcPr>
          <w:p w14:paraId="6C59E650"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477" w:type="dxa"/>
            <w:shd w:val="clear" w:color="auto" w:fill="auto"/>
            <w:tcMar>
              <w:top w:w="12" w:type="dxa"/>
              <w:left w:w="12" w:type="dxa"/>
              <w:bottom w:w="0" w:type="dxa"/>
              <w:right w:w="12" w:type="dxa"/>
            </w:tcMar>
            <w:vAlign w:val="center"/>
            <w:hideMark/>
          </w:tcPr>
          <w:p w14:paraId="4FE58DA9" w14:textId="77777777" w:rsidR="005A23CB" w:rsidRPr="004B4EB0" w:rsidRDefault="005A23CB" w:rsidP="00370083">
            <w:pPr>
              <w:pStyle w:val="NormalWeb"/>
              <w:spacing w:before="0" w:beforeAutospacing="0" w:after="0" w:afterAutospacing="0"/>
              <w:jc w:val="center"/>
              <w:textAlignment w:val="center"/>
              <w:rPr>
                <w:rFonts w:ascii="Arial" w:hAnsi="Arial" w:cs="Arial"/>
                <w:sz w:val="22"/>
                <w:szCs w:val="22"/>
                <w:u w:val="single"/>
              </w:rPr>
            </w:pPr>
            <w:r w:rsidRPr="004B4EB0">
              <w:rPr>
                <w:rFonts w:ascii="Arial" w:hAnsi="Arial" w:cs="Arial"/>
                <w:b/>
                <w:bCs/>
                <w:color w:val="000000"/>
                <w:kern w:val="24"/>
                <w:sz w:val="22"/>
                <w:szCs w:val="22"/>
                <w:u w:val="single"/>
              </w:rPr>
              <w:t>160</w:t>
            </w:r>
          </w:p>
        </w:tc>
        <w:tc>
          <w:tcPr>
            <w:tcW w:w="1357" w:type="dxa"/>
            <w:shd w:val="clear" w:color="auto" w:fill="auto"/>
            <w:tcMar>
              <w:top w:w="12" w:type="dxa"/>
              <w:left w:w="12" w:type="dxa"/>
              <w:bottom w:w="0" w:type="dxa"/>
              <w:right w:w="12" w:type="dxa"/>
            </w:tcMar>
            <w:vAlign w:val="center"/>
            <w:hideMark/>
          </w:tcPr>
          <w:p w14:paraId="34787D50"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163" w:type="dxa"/>
            <w:shd w:val="clear" w:color="auto" w:fill="auto"/>
            <w:tcMar>
              <w:top w:w="12" w:type="dxa"/>
              <w:left w:w="12" w:type="dxa"/>
              <w:bottom w:w="0" w:type="dxa"/>
              <w:right w:w="12" w:type="dxa"/>
            </w:tcMar>
            <w:vAlign w:val="center"/>
            <w:hideMark/>
          </w:tcPr>
          <w:p w14:paraId="0D6C35A4"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r>
      <w:tr w:rsidR="00D42CAD" w:rsidRPr="00E31B04" w14:paraId="3173E3E6" w14:textId="77777777" w:rsidTr="00370083">
        <w:trPr>
          <w:trHeight w:val="300"/>
        </w:trPr>
        <w:tc>
          <w:tcPr>
            <w:tcW w:w="1749" w:type="dxa"/>
            <w:shd w:val="clear" w:color="auto" w:fill="auto"/>
            <w:tcMar>
              <w:top w:w="12" w:type="dxa"/>
              <w:left w:w="12" w:type="dxa"/>
              <w:bottom w:w="0" w:type="dxa"/>
              <w:right w:w="12" w:type="dxa"/>
            </w:tcMar>
            <w:vAlign w:val="center"/>
            <w:hideMark/>
          </w:tcPr>
          <w:p w14:paraId="77AA9939" w14:textId="77777777" w:rsidR="005A23CB" w:rsidRPr="00E31B04" w:rsidRDefault="005A23CB" w:rsidP="00370083">
            <w:pPr>
              <w:pStyle w:val="NormalWeb"/>
              <w:spacing w:before="0" w:beforeAutospacing="0" w:after="0" w:afterAutospacing="0"/>
              <w:textAlignment w:val="center"/>
              <w:rPr>
                <w:rFonts w:ascii="Arial" w:hAnsi="Arial" w:cs="Arial"/>
                <w:sz w:val="22"/>
                <w:szCs w:val="22"/>
              </w:rPr>
            </w:pPr>
            <w:r w:rsidRPr="00E31B04">
              <w:rPr>
                <w:rFonts w:ascii="Arial" w:hAnsi="Arial" w:cs="Arial"/>
                <w:color w:val="000000"/>
                <w:kern w:val="24"/>
                <w:sz w:val="22"/>
                <w:szCs w:val="22"/>
                <w:lang w:val="pt-BR"/>
              </w:rPr>
              <w:t>eagle/FL/W22</w:t>
            </w:r>
          </w:p>
        </w:tc>
        <w:tc>
          <w:tcPr>
            <w:tcW w:w="832" w:type="dxa"/>
            <w:shd w:val="clear" w:color="auto" w:fill="auto"/>
            <w:tcMar>
              <w:top w:w="12" w:type="dxa"/>
              <w:left w:w="12" w:type="dxa"/>
              <w:bottom w:w="0" w:type="dxa"/>
              <w:right w:w="12" w:type="dxa"/>
            </w:tcMar>
            <w:vAlign w:val="center"/>
            <w:hideMark/>
          </w:tcPr>
          <w:p w14:paraId="66C50755"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H5N1</w:t>
            </w:r>
          </w:p>
        </w:tc>
        <w:tc>
          <w:tcPr>
            <w:tcW w:w="1009" w:type="dxa"/>
            <w:shd w:val="clear" w:color="auto" w:fill="auto"/>
            <w:tcMar>
              <w:top w:w="12" w:type="dxa"/>
              <w:left w:w="12" w:type="dxa"/>
              <w:bottom w:w="0" w:type="dxa"/>
              <w:right w:w="12" w:type="dxa"/>
            </w:tcMar>
            <w:vAlign w:val="center"/>
            <w:hideMark/>
          </w:tcPr>
          <w:p w14:paraId="2FB729D0"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3.4.4b</w:t>
            </w:r>
          </w:p>
        </w:tc>
        <w:tc>
          <w:tcPr>
            <w:tcW w:w="1335" w:type="dxa"/>
            <w:shd w:val="clear" w:color="auto" w:fill="auto"/>
            <w:tcMar>
              <w:top w:w="12" w:type="dxa"/>
              <w:left w:w="12" w:type="dxa"/>
              <w:bottom w:w="0" w:type="dxa"/>
              <w:right w:w="12" w:type="dxa"/>
            </w:tcMar>
            <w:vAlign w:val="center"/>
            <w:hideMark/>
          </w:tcPr>
          <w:p w14:paraId="20CBD38D"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238" w:type="dxa"/>
            <w:shd w:val="clear" w:color="auto" w:fill="auto"/>
            <w:tcMar>
              <w:top w:w="12" w:type="dxa"/>
              <w:left w:w="12" w:type="dxa"/>
              <w:bottom w:w="0" w:type="dxa"/>
              <w:right w:w="12" w:type="dxa"/>
            </w:tcMar>
            <w:vAlign w:val="center"/>
            <w:hideMark/>
          </w:tcPr>
          <w:p w14:paraId="467F8A89"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477" w:type="dxa"/>
            <w:shd w:val="clear" w:color="auto" w:fill="auto"/>
            <w:tcMar>
              <w:top w:w="12" w:type="dxa"/>
              <w:left w:w="12" w:type="dxa"/>
              <w:bottom w:w="0" w:type="dxa"/>
              <w:right w:w="12" w:type="dxa"/>
            </w:tcMar>
            <w:vAlign w:val="center"/>
            <w:hideMark/>
          </w:tcPr>
          <w:p w14:paraId="25F27A18"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357" w:type="dxa"/>
            <w:shd w:val="clear" w:color="auto" w:fill="auto"/>
            <w:tcMar>
              <w:top w:w="12" w:type="dxa"/>
              <w:left w:w="12" w:type="dxa"/>
              <w:bottom w:w="0" w:type="dxa"/>
              <w:right w:w="12" w:type="dxa"/>
            </w:tcMar>
            <w:vAlign w:val="center"/>
            <w:hideMark/>
          </w:tcPr>
          <w:p w14:paraId="6242B9C4" w14:textId="77777777" w:rsidR="005A23CB" w:rsidRPr="004B4EB0" w:rsidRDefault="005A23CB" w:rsidP="00370083">
            <w:pPr>
              <w:pStyle w:val="NormalWeb"/>
              <w:spacing w:before="0" w:beforeAutospacing="0" w:after="0" w:afterAutospacing="0"/>
              <w:jc w:val="center"/>
              <w:textAlignment w:val="center"/>
              <w:rPr>
                <w:rFonts w:ascii="Arial" w:hAnsi="Arial" w:cs="Arial"/>
                <w:sz w:val="22"/>
                <w:szCs w:val="22"/>
                <w:u w:val="single"/>
              </w:rPr>
            </w:pPr>
            <w:r w:rsidRPr="004B4EB0">
              <w:rPr>
                <w:rFonts w:ascii="Arial" w:hAnsi="Arial" w:cs="Arial"/>
                <w:b/>
                <w:bCs/>
                <w:color w:val="000000"/>
                <w:kern w:val="24"/>
                <w:sz w:val="22"/>
                <w:szCs w:val="22"/>
                <w:u w:val="single"/>
              </w:rPr>
              <w:t>160</w:t>
            </w:r>
          </w:p>
        </w:tc>
        <w:tc>
          <w:tcPr>
            <w:tcW w:w="1163" w:type="dxa"/>
            <w:shd w:val="clear" w:color="auto" w:fill="auto"/>
            <w:tcMar>
              <w:top w:w="12" w:type="dxa"/>
              <w:left w:w="12" w:type="dxa"/>
              <w:bottom w:w="0" w:type="dxa"/>
              <w:right w:w="12" w:type="dxa"/>
            </w:tcMar>
            <w:vAlign w:val="center"/>
            <w:hideMark/>
          </w:tcPr>
          <w:p w14:paraId="34DD863F"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r>
      <w:tr w:rsidR="00D42CAD" w:rsidRPr="00E31B04" w14:paraId="5281AC3A" w14:textId="77777777" w:rsidTr="00370083">
        <w:trPr>
          <w:trHeight w:val="300"/>
        </w:trPr>
        <w:tc>
          <w:tcPr>
            <w:tcW w:w="1749" w:type="dxa"/>
            <w:shd w:val="clear" w:color="auto" w:fill="auto"/>
            <w:tcMar>
              <w:top w:w="12" w:type="dxa"/>
              <w:left w:w="12" w:type="dxa"/>
              <w:bottom w:w="0" w:type="dxa"/>
              <w:right w:w="12" w:type="dxa"/>
            </w:tcMar>
            <w:vAlign w:val="center"/>
            <w:hideMark/>
          </w:tcPr>
          <w:p w14:paraId="45FAAD32" w14:textId="0106F5F5" w:rsidR="005A23CB" w:rsidRPr="00E31B04" w:rsidRDefault="005A23CB" w:rsidP="00370083">
            <w:pPr>
              <w:pStyle w:val="NormalWeb"/>
              <w:spacing w:before="0" w:beforeAutospacing="0" w:after="0" w:afterAutospacing="0"/>
              <w:textAlignment w:val="center"/>
              <w:rPr>
                <w:rFonts w:ascii="Arial" w:hAnsi="Arial" w:cs="Arial"/>
                <w:sz w:val="22"/>
                <w:szCs w:val="22"/>
              </w:rPr>
            </w:pPr>
            <w:r w:rsidRPr="00E31B04">
              <w:rPr>
                <w:rFonts w:ascii="Arial" w:hAnsi="Arial" w:cs="Arial"/>
                <w:color w:val="000000"/>
                <w:kern w:val="24"/>
                <w:sz w:val="22"/>
                <w:szCs w:val="22"/>
              </w:rPr>
              <w:t>gyrfalcon/41088</w:t>
            </w:r>
          </w:p>
        </w:tc>
        <w:tc>
          <w:tcPr>
            <w:tcW w:w="832" w:type="dxa"/>
            <w:shd w:val="clear" w:color="auto" w:fill="auto"/>
            <w:tcMar>
              <w:top w:w="12" w:type="dxa"/>
              <w:left w:w="12" w:type="dxa"/>
              <w:bottom w:w="0" w:type="dxa"/>
              <w:right w:w="12" w:type="dxa"/>
            </w:tcMar>
            <w:vAlign w:val="center"/>
            <w:hideMark/>
          </w:tcPr>
          <w:p w14:paraId="3CD32B4F"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H5N8</w:t>
            </w:r>
          </w:p>
        </w:tc>
        <w:tc>
          <w:tcPr>
            <w:tcW w:w="1009" w:type="dxa"/>
            <w:shd w:val="clear" w:color="auto" w:fill="auto"/>
            <w:tcMar>
              <w:top w:w="12" w:type="dxa"/>
              <w:left w:w="12" w:type="dxa"/>
              <w:bottom w:w="0" w:type="dxa"/>
              <w:right w:w="12" w:type="dxa"/>
            </w:tcMar>
            <w:vAlign w:val="center"/>
            <w:hideMark/>
          </w:tcPr>
          <w:p w14:paraId="0C314EDE"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3.4.4c</w:t>
            </w:r>
          </w:p>
        </w:tc>
        <w:tc>
          <w:tcPr>
            <w:tcW w:w="1335" w:type="dxa"/>
            <w:shd w:val="clear" w:color="auto" w:fill="auto"/>
            <w:tcMar>
              <w:top w:w="12" w:type="dxa"/>
              <w:left w:w="12" w:type="dxa"/>
              <w:bottom w:w="0" w:type="dxa"/>
              <w:right w:w="12" w:type="dxa"/>
            </w:tcMar>
            <w:vAlign w:val="center"/>
            <w:hideMark/>
          </w:tcPr>
          <w:p w14:paraId="5AAB53F8"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238" w:type="dxa"/>
            <w:shd w:val="clear" w:color="auto" w:fill="auto"/>
            <w:tcMar>
              <w:top w:w="12" w:type="dxa"/>
              <w:left w:w="12" w:type="dxa"/>
              <w:bottom w:w="0" w:type="dxa"/>
              <w:right w:w="12" w:type="dxa"/>
            </w:tcMar>
            <w:vAlign w:val="center"/>
            <w:hideMark/>
          </w:tcPr>
          <w:p w14:paraId="79C12935" w14:textId="0316754D"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lt;</w:t>
            </w:r>
          </w:p>
        </w:tc>
        <w:tc>
          <w:tcPr>
            <w:tcW w:w="1477" w:type="dxa"/>
            <w:shd w:val="clear" w:color="auto" w:fill="auto"/>
            <w:tcMar>
              <w:top w:w="12" w:type="dxa"/>
              <w:left w:w="12" w:type="dxa"/>
              <w:bottom w:w="0" w:type="dxa"/>
              <w:right w:w="12" w:type="dxa"/>
            </w:tcMar>
            <w:vAlign w:val="center"/>
            <w:hideMark/>
          </w:tcPr>
          <w:p w14:paraId="0256C77A"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357" w:type="dxa"/>
            <w:shd w:val="clear" w:color="auto" w:fill="auto"/>
            <w:tcMar>
              <w:top w:w="12" w:type="dxa"/>
              <w:left w:w="12" w:type="dxa"/>
              <w:bottom w:w="0" w:type="dxa"/>
              <w:right w:w="12" w:type="dxa"/>
            </w:tcMar>
            <w:vAlign w:val="center"/>
            <w:hideMark/>
          </w:tcPr>
          <w:p w14:paraId="562F321D"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163" w:type="dxa"/>
            <w:shd w:val="clear" w:color="auto" w:fill="auto"/>
            <w:tcMar>
              <w:top w:w="12" w:type="dxa"/>
              <w:left w:w="12" w:type="dxa"/>
              <w:bottom w:w="0" w:type="dxa"/>
              <w:right w:w="12" w:type="dxa"/>
            </w:tcMar>
            <w:vAlign w:val="center"/>
            <w:hideMark/>
          </w:tcPr>
          <w:p w14:paraId="6BA2757A" w14:textId="77777777" w:rsidR="005A23CB" w:rsidRPr="004B4EB0" w:rsidRDefault="005A23CB" w:rsidP="00370083">
            <w:pPr>
              <w:pStyle w:val="NormalWeb"/>
              <w:spacing w:before="0" w:beforeAutospacing="0" w:after="0" w:afterAutospacing="0"/>
              <w:jc w:val="center"/>
              <w:textAlignment w:val="center"/>
              <w:rPr>
                <w:rFonts w:ascii="Arial" w:hAnsi="Arial" w:cs="Arial"/>
                <w:sz w:val="22"/>
                <w:szCs w:val="22"/>
                <w:u w:val="single"/>
              </w:rPr>
            </w:pPr>
            <w:r w:rsidRPr="004B4EB0">
              <w:rPr>
                <w:rFonts w:ascii="Arial" w:hAnsi="Arial" w:cs="Arial"/>
                <w:b/>
                <w:bCs/>
                <w:color w:val="000000"/>
                <w:kern w:val="24"/>
                <w:sz w:val="22"/>
                <w:szCs w:val="22"/>
                <w:u w:val="single"/>
              </w:rPr>
              <w:t>320</w:t>
            </w:r>
          </w:p>
        </w:tc>
      </w:tr>
      <w:tr w:rsidR="005A23CB" w:rsidRPr="00E31B04" w14:paraId="7AF1F9D5" w14:textId="77777777" w:rsidTr="00370083">
        <w:trPr>
          <w:trHeight w:val="360"/>
        </w:trPr>
        <w:tc>
          <w:tcPr>
            <w:tcW w:w="10160" w:type="dxa"/>
            <w:gridSpan w:val="8"/>
            <w:shd w:val="clear" w:color="auto" w:fill="FFFFFF"/>
            <w:tcMar>
              <w:top w:w="12" w:type="dxa"/>
              <w:left w:w="12" w:type="dxa"/>
              <w:bottom w:w="0" w:type="dxa"/>
              <w:right w:w="12" w:type="dxa"/>
            </w:tcMar>
            <w:vAlign w:val="center"/>
            <w:hideMark/>
          </w:tcPr>
          <w:p w14:paraId="53B8FDEB" w14:textId="77777777" w:rsidR="005A23CB" w:rsidRPr="00E31B04" w:rsidRDefault="005A23CB" w:rsidP="00370083">
            <w:pPr>
              <w:pStyle w:val="NormalWeb"/>
              <w:spacing w:before="0" w:beforeAutospacing="0" w:after="0" w:afterAutospacing="0"/>
              <w:textAlignment w:val="center"/>
              <w:rPr>
                <w:rFonts w:ascii="Arial" w:hAnsi="Arial" w:cs="Arial"/>
                <w:sz w:val="22"/>
                <w:szCs w:val="22"/>
              </w:rPr>
            </w:pPr>
            <w:r w:rsidRPr="00E31B04">
              <w:rPr>
                <w:rFonts w:ascii="Arial" w:hAnsi="Arial" w:cs="Arial"/>
                <w:i/>
                <w:iCs/>
                <w:color w:val="000000"/>
                <w:kern w:val="24"/>
                <w:sz w:val="22"/>
                <w:szCs w:val="22"/>
              </w:rPr>
              <w:t>Bovine and avian influenza virus</w:t>
            </w:r>
          </w:p>
        </w:tc>
      </w:tr>
      <w:tr w:rsidR="00D42CAD" w:rsidRPr="00E31B04" w14:paraId="700FF6D3" w14:textId="77777777" w:rsidTr="00370083">
        <w:trPr>
          <w:trHeight w:val="326"/>
        </w:trPr>
        <w:tc>
          <w:tcPr>
            <w:tcW w:w="1749" w:type="dxa"/>
            <w:shd w:val="clear" w:color="auto" w:fill="auto"/>
            <w:tcMar>
              <w:top w:w="12" w:type="dxa"/>
              <w:left w:w="12" w:type="dxa"/>
              <w:bottom w:w="0" w:type="dxa"/>
              <w:right w:w="12" w:type="dxa"/>
            </w:tcMar>
            <w:vAlign w:val="center"/>
            <w:hideMark/>
          </w:tcPr>
          <w:p w14:paraId="300A5BF0" w14:textId="77777777" w:rsidR="005A23CB" w:rsidRPr="00E31B04" w:rsidRDefault="005A23CB" w:rsidP="00370083">
            <w:pPr>
              <w:pStyle w:val="NormalWeb"/>
              <w:spacing w:before="0" w:beforeAutospacing="0" w:after="0" w:afterAutospacing="0"/>
              <w:textAlignment w:val="center"/>
              <w:rPr>
                <w:rFonts w:ascii="Arial" w:hAnsi="Arial" w:cs="Arial"/>
                <w:sz w:val="22"/>
                <w:szCs w:val="22"/>
              </w:rPr>
            </w:pPr>
            <w:r w:rsidRPr="00E31B04">
              <w:rPr>
                <w:rFonts w:ascii="Arial" w:hAnsi="Arial" w:cs="Arial"/>
                <w:color w:val="000000"/>
                <w:kern w:val="24"/>
                <w:sz w:val="22"/>
                <w:szCs w:val="22"/>
              </w:rPr>
              <w:t>bovine/OH/302</w:t>
            </w:r>
          </w:p>
        </w:tc>
        <w:tc>
          <w:tcPr>
            <w:tcW w:w="832" w:type="dxa"/>
            <w:shd w:val="clear" w:color="auto" w:fill="auto"/>
            <w:tcMar>
              <w:top w:w="12" w:type="dxa"/>
              <w:left w:w="12" w:type="dxa"/>
              <w:bottom w:w="0" w:type="dxa"/>
              <w:right w:w="12" w:type="dxa"/>
            </w:tcMar>
            <w:vAlign w:val="center"/>
            <w:hideMark/>
          </w:tcPr>
          <w:p w14:paraId="1875CDE6"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H5N1</w:t>
            </w:r>
          </w:p>
        </w:tc>
        <w:tc>
          <w:tcPr>
            <w:tcW w:w="1009" w:type="dxa"/>
            <w:shd w:val="clear" w:color="auto" w:fill="auto"/>
            <w:tcMar>
              <w:top w:w="12" w:type="dxa"/>
              <w:left w:w="12" w:type="dxa"/>
              <w:bottom w:w="0" w:type="dxa"/>
              <w:right w:w="12" w:type="dxa"/>
            </w:tcMar>
            <w:vAlign w:val="center"/>
            <w:hideMark/>
          </w:tcPr>
          <w:p w14:paraId="7A689D82"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3.4.4b</w:t>
            </w:r>
          </w:p>
        </w:tc>
        <w:tc>
          <w:tcPr>
            <w:tcW w:w="1335" w:type="dxa"/>
            <w:shd w:val="clear" w:color="auto" w:fill="auto"/>
            <w:tcMar>
              <w:top w:w="12" w:type="dxa"/>
              <w:left w:w="12" w:type="dxa"/>
              <w:bottom w:w="0" w:type="dxa"/>
              <w:right w:w="12" w:type="dxa"/>
            </w:tcMar>
            <w:vAlign w:val="center"/>
            <w:hideMark/>
          </w:tcPr>
          <w:p w14:paraId="1A6F83D5"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0</w:t>
            </w:r>
          </w:p>
        </w:tc>
        <w:tc>
          <w:tcPr>
            <w:tcW w:w="1238" w:type="dxa"/>
            <w:shd w:val="clear" w:color="auto" w:fill="auto"/>
            <w:tcMar>
              <w:top w:w="12" w:type="dxa"/>
              <w:left w:w="12" w:type="dxa"/>
              <w:bottom w:w="0" w:type="dxa"/>
              <w:right w:w="12" w:type="dxa"/>
            </w:tcMar>
            <w:vAlign w:val="center"/>
            <w:hideMark/>
          </w:tcPr>
          <w:p w14:paraId="432142BE"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477" w:type="dxa"/>
            <w:shd w:val="clear" w:color="auto" w:fill="auto"/>
            <w:tcMar>
              <w:top w:w="12" w:type="dxa"/>
              <w:left w:w="12" w:type="dxa"/>
              <w:bottom w:w="0" w:type="dxa"/>
              <w:right w:w="12" w:type="dxa"/>
            </w:tcMar>
            <w:vAlign w:val="center"/>
            <w:hideMark/>
          </w:tcPr>
          <w:p w14:paraId="6E0A4DFC"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357" w:type="dxa"/>
            <w:shd w:val="clear" w:color="auto" w:fill="auto"/>
            <w:tcMar>
              <w:top w:w="12" w:type="dxa"/>
              <w:left w:w="12" w:type="dxa"/>
              <w:bottom w:w="0" w:type="dxa"/>
              <w:right w:w="12" w:type="dxa"/>
            </w:tcMar>
            <w:vAlign w:val="center"/>
            <w:hideMark/>
          </w:tcPr>
          <w:p w14:paraId="1C5EAA05"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163" w:type="dxa"/>
            <w:shd w:val="clear" w:color="auto" w:fill="auto"/>
            <w:tcMar>
              <w:top w:w="12" w:type="dxa"/>
              <w:left w:w="12" w:type="dxa"/>
              <w:bottom w:w="0" w:type="dxa"/>
              <w:right w:w="12" w:type="dxa"/>
            </w:tcMar>
            <w:vAlign w:val="center"/>
            <w:hideMark/>
          </w:tcPr>
          <w:p w14:paraId="76AD43D3"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0</w:t>
            </w:r>
          </w:p>
        </w:tc>
      </w:tr>
      <w:tr w:rsidR="00D42CAD" w:rsidRPr="00E31B04" w14:paraId="34C577B7" w14:textId="77777777" w:rsidTr="00370083">
        <w:trPr>
          <w:trHeight w:val="326"/>
        </w:trPr>
        <w:tc>
          <w:tcPr>
            <w:tcW w:w="1749" w:type="dxa"/>
            <w:shd w:val="clear" w:color="auto" w:fill="auto"/>
            <w:tcMar>
              <w:top w:w="12" w:type="dxa"/>
              <w:left w:w="12" w:type="dxa"/>
              <w:bottom w:w="0" w:type="dxa"/>
              <w:right w:w="12" w:type="dxa"/>
            </w:tcMar>
            <w:vAlign w:val="center"/>
            <w:hideMark/>
          </w:tcPr>
          <w:p w14:paraId="2F7D028D" w14:textId="77777777" w:rsidR="005A23CB" w:rsidRPr="00E31B04" w:rsidRDefault="005A23CB" w:rsidP="00370083">
            <w:pPr>
              <w:pStyle w:val="NormalWeb"/>
              <w:spacing w:before="0" w:beforeAutospacing="0" w:after="0" w:afterAutospacing="0"/>
              <w:textAlignment w:val="center"/>
              <w:rPr>
                <w:rFonts w:ascii="Arial" w:hAnsi="Arial" w:cs="Arial"/>
                <w:sz w:val="22"/>
                <w:szCs w:val="22"/>
              </w:rPr>
            </w:pPr>
            <w:r w:rsidRPr="00E31B04">
              <w:rPr>
                <w:rFonts w:ascii="Arial" w:hAnsi="Arial" w:cs="Arial"/>
                <w:color w:val="000000"/>
                <w:kern w:val="24"/>
                <w:sz w:val="22"/>
                <w:szCs w:val="22"/>
              </w:rPr>
              <w:t>bovine/OH/342</w:t>
            </w:r>
          </w:p>
        </w:tc>
        <w:tc>
          <w:tcPr>
            <w:tcW w:w="832" w:type="dxa"/>
            <w:shd w:val="clear" w:color="auto" w:fill="auto"/>
            <w:tcMar>
              <w:top w:w="12" w:type="dxa"/>
              <w:left w:w="12" w:type="dxa"/>
              <w:bottom w:w="0" w:type="dxa"/>
              <w:right w:w="12" w:type="dxa"/>
            </w:tcMar>
            <w:vAlign w:val="center"/>
            <w:hideMark/>
          </w:tcPr>
          <w:p w14:paraId="69D7A579"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H5N1</w:t>
            </w:r>
          </w:p>
        </w:tc>
        <w:tc>
          <w:tcPr>
            <w:tcW w:w="1009" w:type="dxa"/>
            <w:shd w:val="clear" w:color="auto" w:fill="auto"/>
            <w:tcMar>
              <w:top w:w="12" w:type="dxa"/>
              <w:left w:w="12" w:type="dxa"/>
              <w:bottom w:w="0" w:type="dxa"/>
              <w:right w:w="12" w:type="dxa"/>
            </w:tcMar>
            <w:vAlign w:val="center"/>
            <w:hideMark/>
          </w:tcPr>
          <w:p w14:paraId="10F41363"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3.4.4b</w:t>
            </w:r>
          </w:p>
        </w:tc>
        <w:tc>
          <w:tcPr>
            <w:tcW w:w="1335" w:type="dxa"/>
            <w:shd w:val="clear" w:color="auto" w:fill="auto"/>
            <w:tcMar>
              <w:top w:w="12" w:type="dxa"/>
              <w:left w:w="12" w:type="dxa"/>
              <w:bottom w:w="0" w:type="dxa"/>
              <w:right w:w="12" w:type="dxa"/>
            </w:tcMar>
            <w:vAlign w:val="center"/>
            <w:hideMark/>
          </w:tcPr>
          <w:p w14:paraId="7E987D2D"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238" w:type="dxa"/>
            <w:shd w:val="clear" w:color="auto" w:fill="auto"/>
            <w:tcMar>
              <w:top w:w="12" w:type="dxa"/>
              <w:left w:w="12" w:type="dxa"/>
              <w:bottom w:w="0" w:type="dxa"/>
              <w:right w:w="12" w:type="dxa"/>
            </w:tcMar>
            <w:vAlign w:val="center"/>
            <w:hideMark/>
          </w:tcPr>
          <w:p w14:paraId="3B071ABD"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477" w:type="dxa"/>
            <w:shd w:val="clear" w:color="auto" w:fill="auto"/>
            <w:tcMar>
              <w:top w:w="12" w:type="dxa"/>
              <w:left w:w="12" w:type="dxa"/>
              <w:bottom w:w="0" w:type="dxa"/>
              <w:right w:w="12" w:type="dxa"/>
            </w:tcMar>
            <w:vAlign w:val="center"/>
            <w:hideMark/>
          </w:tcPr>
          <w:p w14:paraId="1A999403"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357" w:type="dxa"/>
            <w:shd w:val="clear" w:color="auto" w:fill="auto"/>
            <w:tcMar>
              <w:top w:w="12" w:type="dxa"/>
              <w:left w:w="12" w:type="dxa"/>
              <w:bottom w:w="0" w:type="dxa"/>
              <w:right w:w="12" w:type="dxa"/>
            </w:tcMar>
            <w:vAlign w:val="center"/>
            <w:hideMark/>
          </w:tcPr>
          <w:p w14:paraId="10CFF848"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163" w:type="dxa"/>
            <w:shd w:val="clear" w:color="auto" w:fill="auto"/>
            <w:tcMar>
              <w:top w:w="12" w:type="dxa"/>
              <w:left w:w="12" w:type="dxa"/>
              <w:bottom w:w="0" w:type="dxa"/>
              <w:right w:w="12" w:type="dxa"/>
            </w:tcMar>
            <w:vAlign w:val="center"/>
            <w:hideMark/>
          </w:tcPr>
          <w:p w14:paraId="157496AF"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r>
      <w:tr w:rsidR="00D42CAD" w:rsidRPr="00E31B04" w14:paraId="66E29146" w14:textId="77777777" w:rsidTr="00370083">
        <w:trPr>
          <w:trHeight w:val="326"/>
        </w:trPr>
        <w:tc>
          <w:tcPr>
            <w:tcW w:w="1749" w:type="dxa"/>
            <w:shd w:val="clear" w:color="auto" w:fill="auto"/>
            <w:tcMar>
              <w:top w:w="12" w:type="dxa"/>
              <w:left w:w="12" w:type="dxa"/>
              <w:bottom w:w="0" w:type="dxa"/>
              <w:right w:w="12" w:type="dxa"/>
            </w:tcMar>
            <w:vAlign w:val="center"/>
            <w:hideMark/>
          </w:tcPr>
          <w:p w14:paraId="168E6D8B" w14:textId="77777777" w:rsidR="005A23CB" w:rsidRPr="00E31B04" w:rsidRDefault="005A23CB" w:rsidP="00370083">
            <w:pPr>
              <w:pStyle w:val="NormalWeb"/>
              <w:spacing w:before="0" w:beforeAutospacing="0" w:after="0" w:afterAutospacing="0"/>
              <w:textAlignment w:val="center"/>
              <w:rPr>
                <w:rFonts w:ascii="Arial" w:hAnsi="Arial" w:cs="Arial"/>
                <w:sz w:val="22"/>
                <w:szCs w:val="22"/>
              </w:rPr>
            </w:pPr>
            <w:r w:rsidRPr="00E31B04">
              <w:rPr>
                <w:rFonts w:ascii="Arial" w:hAnsi="Arial" w:cs="Arial"/>
                <w:color w:val="000000"/>
                <w:kern w:val="24"/>
                <w:sz w:val="22"/>
                <w:szCs w:val="22"/>
              </w:rPr>
              <w:t>bovine/OH/358</w:t>
            </w:r>
          </w:p>
        </w:tc>
        <w:tc>
          <w:tcPr>
            <w:tcW w:w="832" w:type="dxa"/>
            <w:shd w:val="clear" w:color="auto" w:fill="auto"/>
            <w:tcMar>
              <w:top w:w="12" w:type="dxa"/>
              <w:left w:w="12" w:type="dxa"/>
              <w:bottom w:w="0" w:type="dxa"/>
              <w:right w:w="12" w:type="dxa"/>
            </w:tcMar>
            <w:vAlign w:val="center"/>
            <w:hideMark/>
          </w:tcPr>
          <w:p w14:paraId="710D1A9A"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H5N1</w:t>
            </w:r>
          </w:p>
        </w:tc>
        <w:tc>
          <w:tcPr>
            <w:tcW w:w="1009" w:type="dxa"/>
            <w:shd w:val="clear" w:color="auto" w:fill="auto"/>
            <w:tcMar>
              <w:top w:w="12" w:type="dxa"/>
              <w:left w:w="12" w:type="dxa"/>
              <w:bottom w:w="0" w:type="dxa"/>
              <w:right w:w="12" w:type="dxa"/>
            </w:tcMar>
            <w:vAlign w:val="center"/>
            <w:hideMark/>
          </w:tcPr>
          <w:p w14:paraId="1EC26D20"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3.4.4b</w:t>
            </w:r>
          </w:p>
        </w:tc>
        <w:tc>
          <w:tcPr>
            <w:tcW w:w="1335" w:type="dxa"/>
            <w:shd w:val="clear" w:color="auto" w:fill="auto"/>
            <w:tcMar>
              <w:top w:w="12" w:type="dxa"/>
              <w:left w:w="12" w:type="dxa"/>
              <w:bottom w:w="0" w:type="dxa"/>
              <w:right w:w="12" w:type="dxa"/>
            </w:tcMar>
            <w:vAlign w:val="center"/>
            <w:hideMark/>
          </w:tcPr>
          <w:p w14:paraId="23E11CC0"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238" w:type="dxa"/>
            <w:shd w:val="clear" w:color="auto" w:fill="auto"/>
            <w:tcMar>
              <w:top w:w="12" w:type="dxa"/>
              <w:left w:w="12" w:type="dxa"/>
              <w:bottom w:w="0" w:type="dxa"/>
              <w:right w:w="12" w:type="dxa"/>
            </w:tcMar>
            <w:vAlign w:val="center"/>
            <w:hideMark/>
          </w:tcPr>
          <w:p w14:paraId="0E18A71A"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477" w:type="dxa"/>
            <w:shd w:val="clear" w:color="auto" w:fill="auto"/>
            <w:tcMar>
              <w:top w:w="12" w:type="dxa"/>
              <w:left w:w="12" w:type="dxa"/>
              <w:bottom w:w="0" w:type="dxa"/>
              <w:right w:w="12" w:type="dxa"/>
            </w:tcMar>
            <w:vAlign w:val="center"/>
            <w:hideMark/>
          </w:tcPr>
          <w:p w14:paraId="62CF5082"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357" w:type="dxa"/>
            <w:shd w:val="clear" w:color="auto" w:fill="auto"/>
            <w:tcMar>
              <w:top w:w="12" w:type="dxa"/>
              <w:left w:w="12" w:type="dxa"/>
              <w:bottom w:w="0" w:type="dxa"/>
              <w:right w:w="12" w:type="dxa"/>
            </w:tcMar>
            <w:vAlign w:val="center"/>
            <w:hideMark/>
          </w:tcPr>
          <w:p w14:paraId="465070AE"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163" w:type="dxa"/>
            <w:shd w:val="clear" w:color="auto" w:fill="auto"/>
            <w:tcMar>
              <w:top w:w="12" w:type="dxa"/>
              <w:left w:w="12" w:type="dxa"/>
              <w:bottom w:w="0" w:type="dxa"/>
              <w:right w:w="12" w:type="dxa"/>
            </w:tcMar>
            <w:vAlign w:val="center"/>
            <w:hideMark/>
          </w:tcPr>
          <w:p w14:paraId="16FF9ACE"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r>
      <w:tr w:rsidR="00D42CAD" w:rsidRPr="00E31B04" w14:paraId="6393ADED" w14:textId="77777777" w:rsidTr="00370083">
        <w:trPr>
          <w:trHeight w:val="326"/>
        </w:trPr>
        <w:tc>
          <w:tcPr>
            <w:tcW w:w="1749" w:type="dxa"/>
            <w:shd w:val="clear" w:color="auto" w:fill="auto"/>
            <w:tcMar>
              <w:top w:w="12" w:type="dxa"/>
              <w:left w:w="12" w:type="dxa"/>
              <w:bottom w:w="0" w:type="dxa"/>
              <w:right w:w="12" w:type="dxa"/>
            </w:tcMar>
            <w:vAlign w:val="center"/>
            <w:hideMark/>
          </w:tcPr>
          <w:p w14:paraId="1CEC0C5D" w14:textId="77777777" w:rsidR="005A23CB" w:rsidRPr="00E31B04" w:rsidRDefault="005A23CB" w:rsidP="00370083">
            <w:pPr>
              <w:pStyle w:val="NormalWeb"/>
              <w:spacing w:before="0" w:beforeAutospacing="0" w:after="0" w:afterAutospacing="0"/>
              <w:textAlignment w:val="center"/>
              <w:rPr>
                <w:rFonts w:ascii="Arial" w:hAnsi="Arial" w:cs="Arial"/>
                <w:sz w:val="22"/>
                <w:szCs w:val="22"/>
              </w:rPr>
            </w:pPr>
            <w:r w:rsidRPr="00E31B04">
              <w:rPr>
                <w:rFonts w:ascii="Arial" w:hAnsi="Arial" w:cs="Arial"/>
                <w:color w:val="000000"/>
                <w:kern w:val="24"/>
                <w:sz w:val="22"/>
                <w:szCs w:val="22"/>
              </w:rPr>
              <w:t>bovine/OH/368</w:t>
            </w:r>
          </w:p>
        </w:tc>
        <w:tc>
          <w:tcPr>
            <w:tcW w:w="832" w:type="dxa"/>
            <w:shd w:val="clear" w:color="auto" w:fill="auto"/>
            <w:tcMar>
              <w:top w:w="12" w:type="dxa"/>
              <w:left w:w="12" w:type="dxa"/>
              <w:bottom w:w="0" w:type="dxa"/>
              <w:right w:w="12" w:type="dxa"/>
            </w:tcMar>
            <w:vAlign w:val="center"/>
            <w:hideMark/>
          </w:tcPr>
          <w:p w14:paraId="26A30EC6"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H5N1</w:t>
            </w:r>
          </w:p>
        </w:tc>
        <w:tc>
          <w:tcPr>
            <w:tcW w:w="1009" w:type="dxa"/>
            <w:shd w:val="clear" w:color="auto" w:fill="auto"/>
            <w:tcMar>
              <w:top w:w="12" w:type="dxa"/>
              <w:left w:w="12" w:type="dxa"/>
              <w:bottom w:w="0" w:type="dxa"/>
              <w:right w:w="12" w:type="dxa"/>
            </w:tcMar>
            <w:vAlign w:val="center"/>
            <w:hideMark/>
          </w:tcPr>
          <w:p w14:paraId="587A843D"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3.4.4b</w:t>
            </w:r>
          </w:p>
        </w:tc>
        <w:tc>
          <w:tcPr>
            <w:tcW w:w="1335" w:type="dxa"/>
            <w:shd w:val="clear" w:color="auto" w:fill="auto"/>
            <w:tcMar>
              <w:top w:w="12" w:type="dxa"/>
              <w:left w:w="12" w:type="dxa"/>
              <w:bottom w:w="0" w:type="dxa"/>
              <w:right w:w="12" w:type="dxa"/>
            </w:tcMar>
            <w:vAlign w:val="center"/>
            <w:hideMark/>
          </w:tcPr>
          <w:p w14:paraId="6F300ED8"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0</w:t>
            </w:r>
          </w:p>
        </w:tc>
        <w:tc>
          <w:tcPr>
            <w:tcW w:w="1238" w:type="dxa"/>
            <w:shd w:val="clear" w:color="auto" w:fill="auto"/>
            <w:tcMar>
              <w:top w:w="12" w:type="dxa"/>
              <w:left w:w="12" w:type="dxa"/>
              <w:bottom w:w="0" w:type="dxa"/>
              <w:right w:w="12" w:type="dxa"/>
            </w:tcMar>
            <w:vAlign w:val="center"/>
            <w:hideMark/>
          </w:tcPr>
          <w:p w14:paraId="21B669E2"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40</w:t>
            </w:r>
          </w:p>
        </w:tc>
        <w:tc>
          <w:tcPr>
            <w:tcW w:w="1477" w:type="dxa"/>
            <w:shd w:val="clear" w:color="auto" w:fill="auto"/>
            <w:tcMar>
              <w:top w:w="12" w:type="dxa"/>
              <w:left w:w="12" w:type="dxa"/>
              <w:bottom w:w="0" w:type="dxa"/>
              <w:right w:w="12" w:type="dxa"/>
            </w:tcMar>
            <w:vAlign w:val="center"/>
            <w:hideMark/>
          </w:tcPr>
          <w:p w14:paraId="6E08CEDA"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357" w:type="dxa"/>
            <w:shd w:val="clear" w:color="auto" w:fill="auto"/>
            <w:tcMar>
              <w:top w:w="12" w:type="dxa"/>
              <w:left w:w="12" w:type="dxa"/>
              <w:bottom w:w="0" w:type="dxa"/>
              <w:right w:w="12" w:type="dxa"/>
            </w:tcMar>
            <w:vAlign w:val="center"/>
            <w:hideMark/>
          </w:tcPr>
          <w:p w14:paraId="62F47389"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163" w:type="dxa"/>
            <w:shd w:val="clear" w:color="auto" w:fill="auto"/>
            <w:tcMar>
              <w:top w:w="12" w:type="dxa"/>
              <w:left w:w="12" w:type="dxa"/>
              <w:bottom w:w="0" w:type="dxa"/>
              <w:right w:w="12" w:type="dxa"/>
            </w:tcMar>
            <w:vAlign w:val="center"/>
            <w:hideMark/>
          </w:tcPr>
          <w:p w14:paraId="57012FCD" w14:textId="0F9EAE6B"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lt;</w:t>
            </w:r>
          </w:p>
        </w:tc>
      </w:tr>
      <w:tr w:rsidR="00D42CAD" w:rsidRPr="00E31B04" w14:paraId="41F0AA51" w14:textId="77777777" w:rsidTr="00370083">
        <w:tc>
          <w:tcPr>
            <w:tcW w:w="1749" w:type="dxa"/>
            <w:shd w:val="clear" w:color="auto" w:fill="auto"/>
            <w:tcMar>
              <w:top w:w="12" w:type="dxa"/>
              <w:left w:w="12" w:type="dxa"/>
              <w:bottom w:w="0" w:type="dxa"/>
              <w:right w:w="12" w:type="dxa"/>
            </w:tcMar>
            <w:vAlign w:val="center"/>
            <w:hideMark/>
          </w:tcPr>
          <w:p w14:paraId="338450DD" w14:textId="77777777" w:rsidR="005A23CB" w:rsidRPr="00E31B04" w:rsidRDefault="005A23CB" w:rsidP="00370083">
            <w:pPr>
              <w:pStyle w:val="NormalWeb"/>
              <w:spacing w:before="0" w:beforeAutospacing="0" w:after="0" w:afterAutospacing="0"/>
              <w:textAlignment w:val="center"/>
              <w:rPr>
                <w:rFonts w:ascii="Arial" w:hAnsi="Arial" w:cs="Arial"/>
                <w:sz w:val="22"/>
                <w:szCs w:val="22"/>
              </w:rPr>
            </w:pPr>
            <w:r w:rsidRPr="00E31B04">
              <w:rPr>
                <w:rFonts w:ascii="Arial" w:hAnsi="Arial" w:cs="Arial"/>
                <w:color w:val="000000"/>
                <w:kern w:val="24"/>
                <w:sz w:val="22"/>
                <w:szCs w:val="22"/>
              </w:rPr>
              <w:t>bovine/OH/432</w:t>
            </w:r>
          </w:p>
        </w:tc>
        <w:tc>
          <w:tcPr>
            <w:tcW w:w="832" w:type="dxa"/>
            <w:shd w:val="clear" w:color="auto" w:fill="auto"/>
            <w:tcMar>
              <w:top w:w="12" w:type="dxa"/>
              <w:left w:w="12" w:type="dxa"/>
              <w:bottom w:w="0" w:type="dxa"/>
              <w:right w:w="12" w:type="dxa"/>
            </w:tcMar>
            <w:vAlign w:val="center"/>
            <w:hideMark/>
          </w:tcPr>
          <w:p w14:paraId="761EFA1C"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H5N1</w:t>
            </w:r>
          </w:p>
        </w:tc>
        <w:tc>
          <w:tcPr>
            <w:tcW w:w="1009" w:type="dxa"/>
            <w:shd w:val="clear" w:color="auto" w:fill="auto"/>
            <w:tcMar>
              <w:top w:w="12" w:type="dxa"/>
              <w:left w:w="12" w:type="dxa"/>
              <w:bottom w:w="0" w:type="dxa"/>
              <w:right w:w="12" w:type="dxa"/>
            </w:tcMar>
            <w:vAlign w:val="center"/>
            <w:hideMark/>
          </w:tcPr>
          <w:p w14:paraId="1D6DFD7C"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3.4.4b</w:t>
            </w:r>
          </w:p>
        </w:tc>
        <w:tc>
          <w:tcPr>
            <w:tcW w:w="1335" w:type="dxa"/>
            <w:shd w:val="clear" w:color="auto" w:fill="auto"/>
            <w:tcMar>
              <w:top w:w="12" w:type="dxa"/>
              <w:left w:w="12" w:type="dxa"/>
              <w:bottom w:w="0" w:type="dxa"/>
              <w:right w:w="12" w:type="dxa"/>
            </w:tcMar>
            <w:vAlign w:val="center"/>
            <w:hideMark/>
          </w:tcPr>
          <w:p w14:paraId="1FA23486"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238" w:type="dxa"/>
            <w:shd w:val="clear" w:color="auto" w:fill="auto"/>
            <w:tcMar>
              <w:top w:w="12" w:type="dxa"/>
              <w:left w:w="12" w:type="dxa"/>
              <w:bottom w:w="0" w:type="dxa"/>
              <w:right w:w="12" w:type="dxa"/>
            </w:tcMar>
            <w:vAlign w:val="center"/>
            <w:hideMark/>
          </w:tcPr>
          <w:p w14:paraId="2CC5AE2E"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477" w:type="dxa"/>
            <w:shd w:val="clear" w:color="auto" w:fill="auto"/>
            <w:tcMar>
              <w:top w:w="12" w:type="dxa"/>
              <w:left w:w="12" w:type="dxa"/>
              <w:bottom w:w="0" w:type="dxa"/>
              <w:right w:w="12" w:type="dxa"/>
            </w:tcMar>
            <w:vAlign w:val="center"/>
            <w:hideMark/>
          </w:tcPr>
          <w:p w14:paraId="36B7E8B6"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357" w:type="dxa"/>
            <w:shd w:val="clear" w:color="auto" w:fill="auto"/>
            <w:tcMar>
              <w:top w:w="12" w:type="dxa"/>
              <w:left w:w="12" w:type="dxa"/>
              <w:bottom w:w="0" w:type="dxa"/>
              <w:right w:w="12" w:type="dxa"/>
            </w:tcMar>
            <w:vAlign w:val="center"/>
            <w:hideMark/>
          </w:tcPr>
          <w:p w14:paraId="48676B54"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163" w:type="dxa"/>
            <w:shd w:val="clear" w:color="auto" w:fill="auto"/>
            <w:tcMar>
              <w:top w:w="12" w:type="dxa"/>
              <w:left w:w="12" w:type="dxa"/>
              <w:bottom w:w="0" w:type="dxa"/>
              <w:right w:w="12" w:type="dxa"/>
            </w:tcMar>
            <w:vAlign w:val="center"/>
            <w:hideMark/>
          </w:tcPr>
          <w:p w14:paraId="428D4DDB"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r>
      <w:tr w:rsidR="00D42CAD" w:rsidRPr="00E31B04" w14:paraId="34F85E50" w14:textId="77777777" w:rsidTr="00370083">
        <w:trPr>
          <w:trHeight w:val="326"/>
        </w:trPr>
        <w:tc>
          <w:tcPr>
            <w:tcW w:w="1749" w:type="dxa"/>
            <w:shd w:val="clear" w:color="auto" w:fill="auto"/>
            <w:tcMar>
              <w:top w:w="12" w:type="dxa"/>
              <w:left w:w="12" w:type="dxa"/>
              <w:bottom w:w="0" w:type="dxa"/>
              <w:right w:w="12" w:type="dxa"/>
            </w:tcMar>
            <w:vAlign w:val="center"/>
            <w:hideMark/>
          </w:tcPr>
          <w:p w14:paraId="48C2C482" w14:textId="77777777" w:rsidR="005A23CB" w:rsidRPr="00E31B04" w:rsidRDefault="005A23CB" w:rsidP="00370083">
            <w:pPr>
              <w:pStyle w:val="NormalWeb"/>
              <w:spacing w:before="0" w:beforeAutospacing="0" w:after="0" w:afterAutospacing="0"/>
              <w:textAlignment w:val="center"/>
              <w:rPr>
                <w:rFonts w:ascii="Arial" w:hAnsi="Arial" w:cs="Arial"/>
                <w:sz w:val="22"/>
                <w:szCs w:val="22"/>
              </w:rPr>
            </w:pPr>
            <w:r w:rsidRPr="00E31B04">
              <w:rPr>
                <w:rFonts w:ascii="Arial" w:hAnsi="Arial" w:cs="Arial"/>
                <w:color w:val="000000"/>
                <w:kern w:val="24"/>
                <w:sz w:val="22"/>
                <w:szCs w:val="22"/>
              </w:rPr>
              <w:t>bovine/OH/439</w:t>
            </w:r>
          </w:p>
        </w:tc>
        <w:tc>
          <w:tcPr>
            <w:tcW w:w="832" w:type="dxa"/>
            <w:shd w:val="clear" w:color="auto" w:fill="auto"/>
            <w:tcMar>
              <w:top w:w="12" w:type="dxa"/>
              <w:left w:w="12" w:type="dxa"/>
              <w:bottom w:w="0" w:type="dxa"/>
              <w:right w:w="12" w:type="dxa"/>
            </w:tcMar>
            <w:vAlign w:val="center"/>
            <w:hideMark/>
          </w:tcPr>
          <w:p w14:paraId="72F99C52"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H5N1</w:t>
            </w:r>
          </w:p>
        </w:tc>
        <w:tc>
          <w:tcPr>
            <w:tcW w:w="1009" w:type="dxa"/>
            <w:shd w:val="clear" w:color="auto" w:fill="auto"/>
            <w:tcMar>
              <w:top w:w="12" w:type="dxa"/>
              <w:left w:w="12" w:type="dxa"/>
              <w:bottom w:w="0" w:type="dxa"/>
              <w:right w:w="12" w:type="dxa"/>
            </w:tcMar>
            <w:vAlign w:val="center"/>
            <w:hideMark/>
          </w:tcPr>
          <w:p w14:paraId="6CEEE19C"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3.4.4b</w:t>
            </w:r>
          </w:p>
        </w:tc>
        <w:tc>
          <w:tcPr>
            <w:tcW w:w="1335" w:type="dxa"/>
            <w:shd w:val="clear" w:color="auto" w:fill="auto"/>
            <w:tcMar>
              <w:top w:w="12" w:type="dxa"/>
              <w:left w:w="12" w:type="dxa"/>
              <w:bottom w:w="0" w:type="dxa"/>
              <w:right w:w="12" w:type="dxa"/>
            </w:tcMar>
            <w:vAlign w:val="center"/>
            <w:hideMark/>
          </w:tcPr>
          <w:p w14:paraId="23520633"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238" w:type="dxa"/>
            <w:shd w:val="clear" w:color="auto" w:fill="auto"/>
            <w:tcMar>
              <w:top w:w="12" w:type="dxa"/>
              <w:left w:w="12" w:type="dxa"/>
              <w:bottom w:w="0" w:type="dxa"/>
              <w:right w:w="12" w:type="dxa"/>
            </w:tcMar>
            <w:vAlign w:val="center"/>
            <w:hideMark/>
          </w:tcPr>
          <w:p w14:paraId="1CC494FE"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477" w:type="dxa"/>
            <w:shd w:val="clear" w:color="auto" w:fill="auto"/>
            <w:tcMar>
              <w:top w:w="12" w:type="dxa"/>
              <w:left w:w="12" w:type="dxa"/>
              <w:bottom w:w="0" w:type="dxa"/>
              <w:right w:w="12" w:type="dxa"/>
            </w:tcMar>
            <w:vAlign w:val="center"/>
            <w:hideMark/>
          </w:tcPr>
          <w:p w14:paraId="3C948C2C"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320</w:t>
            </w:r>
          </w:p>
        </w:tc>
        <w:tc>
          <w:tcPr>
            <w:tcW w:w="1357" w:type="dxa"/>
            <w:shd w:val="clear" w:color="auto" w:fill="auto"/>
            <w:tcMar>
              <w:top w:w="12" w:type="dxa"/>
              <w:left w:w="12" w:type="dxa"/>
              <w:bottom w:w="0" w:type="dxa"/>
              <w:right w:w="12" w:type="dxa"/>
            </w:tcMar>
            <w:vAlign w:val="center"/>
            <w:hideMark/>
          </w:tcPr>
          <w:p w14:paraId="29D23ACB"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320</w:t>
            </w:r>
          </w:p>
        </w:tc>
        <w:tc>
          <w:tcPr>
            <w:tcW w:w="1163" w:type="dxa"/>
            <w:shd w:val="clear" w:color="auto" w:fill="auto"/>
            <w:tcMar>
              <w:top w:w="12" w:type="dxa"/>
              <w:left w:w="12" w:type="dxa"/>
              <w:bottom w:w="0" w:type="dxa"/>
              <w:right w:w="12" w:type="dxa"/>
            </w:tcMar>
            <w:vAlign w:val="center"/>
            <w:hideMark/>
          </w:tcPr>
          <w:p w14:paraId="01264A2D"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r>
      <w:tr w:rsidR="00D42CAD" w:rsidRPr="00E31B04" w14:paraId="0C19ED0A" w14:textId="77777777" w:rsidTr="00370083">
        <w:trPr>
          <w:trHeight w:val="326"/>
        </w:trPr>
        <w:tc>
          <w:tcPr>
            <w:tcW w:w="1749" w:type="dxa"/>
            <w:shd w:val="clear" w:color="auto" w:fill="auto"/>
            <w:tcMar>
              <w:top w:w="12" w:type="dxa"/>
              <w:left w:w="12" w:type="dxa"/>
              <w:bottom w:w="0" w:type="dxa"/>
              <w:right w:w="12" w:type="dxa"/>
            </w:tcMar>
            <w:vAlign w:val="center"/>
            <w:hideMark/>
          </w:tcPr>
          <w:p w14:paraId="37470538" w14:textId="77777777" w:rsidR="005A23CB" w:rsidRPr="00E31B04" w:rsidRDefault="005A23CB" w:rsidP="00370083">
            <w:pPr>
              <w:pStyle w:val="NormalWeb"/>
              <w:spacing w:before="0" w:beforeAutospacing="0" w:after="0" w:afterAutospacing="0"/>
              <w:textAlignment w:val="center"/>
              <w:rPr>
                <w:rFonts w:ascii="Arial" w:hAnsi="Arial" w:cs="Arial"/>
                <w:sz w:val="22"/>
                <w:szCs w:val="22"/>
              </w:rPr>
            </w:pPr>
            <w:r w:rsidRPr="00E31B04">
              <w:rPr>
                <w:rFonts w:ascii="Arial" w:hAnsi="Arial" w:cs="Arial"/>
                <w:color w:val="000000"/>
                <w:kern w:val="24"/>
                <w:sz w:val="22"/>
                <w:szCs w:val="22"/>
              </w:rPr>
              <w:t>bovine/OH/497</w:t>
            </w:r>
          </w:p>
        </w:tc>
        <w:tc>
          <w:tcPr>
            <w:tcW w:w="832" w:type="dxa"/>
            <w:shd w:val="clear" w:color="auto" w:fill="auto"/>
            <w:tcMar>
              <w:top w:w="12" w:type="dxa"/>
              <w:left w:w="12" w:type="dxa"/>
              <w:bottom w:w="0" w:type="dxa"/>
              <w:right w:w="12" w:type="dxa"/>
            </w:tcMar>
            <w:vAlign w:val="center"/>
            <w:hideMark/>
          </w:tcPr>
          <w:p w14:paraId="3AA018BD"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H5N1</w:t>
            </w:r>
          </w:p>
        </w:tc>
        <w:tc>
          <w:tcPr>
            <w:tcW w:w="1009" w:type="dxa"/>
            <w:shd w:val="clear" w:color="auto" w:fill="auto"/>
            <w:tcMar>
              <w:top w:w="12" w:type="dxa"/>
              <w:left w:w="12" w:type="dxa"/>
              <w:bottom w:w="0" w:type="dxa"/>
              <w:right w:w="12" w:type="dxa"/>
            </w:tcMar>
            <w:vAlign w:val="center"/>
            <w:hideMark/>
          </w:tcPr>
          <w:p w14:paraId="2AE1CF4C"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3.4.4b</w:t>
            </w:r>
          </w:p>
        </w:tc>
        <w:tc>
          <w:tcPr>
            <w:tcW w:w="1335" w:type="dxa"/>
            <w:shd w:val="clear" w:color="auto" w:fill="auto"/>
            <w:tcMar>
              <w:top w:w="12" w:type="dxa"/>
              <w:left w:w="12" w:type="dxa"/>
              <w:bottom w:w="0" w:type="dxa"/>
              <w:right w:w="12" w:type="dxa"/>
            </w:tcMar>
            <w:vAlign w:val="center"/>
            <w:hideMark/>
          </w:tcPr>
          <w:p w14:paraId="33DA58C6"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238" w:type="dxa"/>
            <w:shd w:val="clear" w:color="auto" w:fill="auto"/>
            <w:tcMar>
              <w:top w:w="12" w:type="dxa"/>
              <w:left w:w="12" w:type="dxa"/>
              <w:bottom w:w="0" w:type="dxa"/>
              <w:right w:w="12" w:type="dxa"/>
            </w:tcMar>
            <w:vAlign w:val="center"/>
            <w:hideMark/>
          </w:tcPr>
          <w:p w14:paraId="5A8C6651"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477" w:type="dxa"/>
            <w:shd w:val="clear" w:color="auto" w:fill="auto"/>
            <w:tcMar>
              <w:top w:w="12" w:type="dxa"/>
              <w:left w:w="12" w:type="dxa"/>
              <w:bottom w:w="0" w:type="dxa"/>
              <w:right w:w="12" w:type="dxa"/>
            </w:tcMar>
            <w:vAlign w:val="center"/>
            <w:hideMark/>
          </w:tcPr>
          <w:p w14:paraId="573E08B7"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357" w:type="dxa"/>
            <w:shd w:val="clear" w:color="auto" w:fill="auto"/>
            <w:tcMar>
              <w:top w:w="12" w:type="dxa"/>
              <w:left w:w="12" w:type="dxa"/>
              <w:bottom w:w="0" w:type="dxa"/>
              <w:right w:w="12" w:type="dxa"/>
            </w:tcMar>
            <w:vAlign w:val="center"/>
            <w:hideMark/>
          </w:tcPr>
          <w:p w14:paraId="01E145C7"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163" w:type="dxa"/>
            <w:shd w:val="clear" w:color="auto" w:fill="auto"/>
            <w:tcMar>
              <w:top w:w="12" w:type="dxa"/>
              <w:left w:w="12" w:type="dxa"/>
              <w:bottom w:w="0" w:type="dxa"/>
              <w:right w:w="12" w:type="dxa"/>
            </w:tcMar>
            <w:vAlign w:val="center"/>
            <w:hideMark/>
          </w:tcPr>
          <w:p w14:paraId="3A3E88FC"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40</w:t>
            </w:r>
          </w:p>
        </w:tc>
      </w:tr>
      <w:tr w:rsidR="00D42CAD" w:rsidRPr="00E31B04" w14:paraId="0F5633BE" w14:textId="77777777" w:rsidTr="00370083">
        <w:trPr>
          <w:trHeight w:val="326"/>
        </w:trPr>
        <w:tc>
          <w:tcPr>
            <w:tcW w:w="1749" w:type="dxa"/>
            <w:shd w:val="clear" w:color="auto" w:fill="auto"/>
            <w:tcMar>
              <w:top w:w="12" w:type="dxa"/>
              <w:left w:w="12" w:type="dxa"/>
              <w:bottom w:w="0" w:type="dxa"/>
              <w:right w:w="12" w:type="dxa"/>
            </w:tcMar>
            <w:vAlign w:val="center"/>
            <w:hideMark/>
          </w:tcPr>
          <w:p w14:paraId="59A759AB" w14:textId="77777777" w:rsidR="005A23CB" w:rsidRPr="00E31B04" w:rsidRDefault="005A23CB" w:rsidP="00370083">
            <w:pPr>
              <w:pStyle w:val="NormalWeb"/>
              <w:spacing w:before="0" w:beforeAutospacing="0" w:after="0" w:afterAutospacing="0"/>
              <w:textAlignment w:val="center"/>
              <w:rPr>
                <w:rFonts w:ascii="Arial" w:hAnsi="Arial" w:cs="Arial"/>
                <w:sz w:val="22"/>
                <w:szCs w:val="22"/>
              </w:rPr>
            </w:pPr>
            <w:r w:rsidRPr="00E31B04">
              <w:rPr>
                <w:rFonts w:ascii="Arial" w:hAnsi="Arial" w:cs="Arial"/>
                <w:color w:val="000000"/>
                <w:kern w:val="24"/>
                <w:sz w:val="22"/>
                <w:szCs w:val="22"/>
              </w:rPr>
              <w:t>bovine/OH/541</w:t>
            </w:r>
          </w:p>
        </w:tc>
        <w:tc>
          <w:tcPr>
            <w:tcW w:w="832" w:type="dxa"/>
            <w:shd w:val="clear" w:color="auto" w:fill="auto"/>
            <w:tcMar>
              <w:top w:w="12" w:type="dxa"/>
              <w:left w:w="12" w:type="dxa"/>
              <w:bottom w:w="0" w:type="dxa"/>
              <w:right w:w="12" w:type="dxa"/>
            </w:tcMar>
            <w:vAlign w:val="center"/>
            <w:hideMark/>
          </w:tcPr>
          <w:p w14:paraId="0427E871"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H5N1</w:t>
            </w:r>
          </w:p>
        </w:tc>
        <w:tc>
          <w:tcPr>
            <w:tcW w:w="1009" w:type="dxa"/>
            <w:shd w:val="clear" w:color="auto" w:fill="auto"/>
            <w:tcMar>
              <w:top w:w="12" w:type="dxa"/>
              <w:left w:w="12" w:type="dxa"/>
              <w:bottom w:w="0" w:type="dxa"/>
              <w:right w:w="12" w:type="dxa"/>
            </w:tcMar>
            <w:vAlign w:val="center"/>
            <w:hideMark/>
          </w:tcPr>
          <w:p w14:paraId="0A0CD912"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3.4.4b</w:t>
            </w:r>
          </w:p>
        </w:tc>
        <w:tc>
          <w:tcPr>
            <w:tcW w:w="1335" w:type="dxa"/>
            <w:shd w:val="clear" w:color="auto" w:fill="auto"/>
            <w:tcMar>
              <w:top w:w="12" w:type="dxa"/>
              <w:left w:w="12" w:type="dxa"/>
              <w:bottom w:w="0" w:type="dxa"/>
              <w:right w:w="12" w:type="dxa"/>
            </w:tcMar>
            <w:vAlign w:val="center"/>
            <w:hideMark/>
          </w:tcPr>
          <w:p w14:paraId="29F04CD9"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238" w:type="dxa"/>
            <w:shd w:val="clear" w:color="auto" w:fill="auto"/>
            <w:tcMar>
              <w:top w:w="12" w:type="dxa"/>
              <w:left w:w="12" w:type="dxa"/>
              <w:bottom w:w="0" w:type="dxa"/>
              <w:right w:w="12" w:type="dxa"/>
            </w:tcMar>
            <w:vAlign w:val="center"/>
            <w:hideMark/>
          </w:tcPr>
          <w:p w14:paraId="02C0FB59"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477" w:type="dxa"/>
            <w:shd w:val="clear" w:color="auto" w:fill="auto"/>
            <w:tcMar>
              <w:top w:w="12" w:type="dxa"/>
              <w:left w:w="12" w:type="dxa"/>
              <w:bottom w:w="0" w:type="dxa"/>
              <w:right w:w="12" w:type="dxa"/>
            </w:tcMar>
            <w:vAlign w:val="center"/>
            <w:hideMark/>
          </w:tcPr>
          <w:p w14:paraId="407748FE"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357" w:type="dxa"/>
            <w:shd w:val="clear" w:color="auto" w:fill="auto"/>
            <w:tcMar>
              <w:top w:w="12" w:type="dxa"/>
              <w:left w:w="12" w:type="dxa"/>
              <w:bottom w:w="0" w:type="dxa"/>
              <w:right w:w="12" w:type="dxa"/>
            </w:tcMar>
            <w:vAlign w:val="center"/>
            <w:hideMark/>
          </w:tcPr>
          <w:p w14:paraId="3B3812F1"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163" w:type="dxa"/>
            <w:shd w:val="clear" w:color="auto" w:fill="auto"/>
            <w:tcMar>
              <w:top w:w="12" w:type="dxa"/>
              <w:left w:w="12" w:type="dxa"/>
              <w:bottom w:w="0" w:type="dxa"/>
              <w:right w:w="12" w:type="dxa"/>
            </w:tcMar>
            <w:vAlign w:val="center"/>
            <w:hideMark/>
          </w:tcPr>
          <w:p w14:paraId="713B69C9"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r>
      <w:tr w:rsidR="00D42CAD" w:rsidRPr="00E31B04" w14:paraId="6B952A2C" w14:textId="77777777" w:rsidTr="00370083">
        <w:trPr>
          <w:trHeight w:val="326"/>
        </w:trPr>
        <w:tc>
          <w:tcPr>
            <w:tcW w:w="1749" w:type="dxa"/>
            <w:shd w:val="clear" w:color="auto" w:fill="auto"/>
            <w:tcMar>
              <w:top w:w="12" w:type="dxa"/>
              <w:left w:w="12" w:type="dxa"/>
              <w:bottom w:w="0" w:type="dxa"/>
              <w:right w:w="12" w:type="dxa"/>
            </w:tcMar>
            <w:vAlign w:val="center"/>
            <w:hideMark/>
          </w:tcPr>
          <w:p w14:paraId="790BACE7" w14:textId="77777777" w:rsidR="005A23CB" w:rsidRPr="00E31B04" w:rsidRDefault="005A23CB" w:rsidP="00370083">
            <w:pPr>
              <w:pStyle w:val="NormalWeb"/>
              <w:spacing w:before="0" w:beforeAutospacing="0" w:after="0" w:afterAutospacing="0"/>
              <w:textAlignment w:val="center"/>
              <w:rPr>
                <w:rFonts w:ascii="Arial" w:hAnsi="Arial" w:cs="Arial"/>
                <w:sz w:val="22"/>
                <w:szCs w:val="22"/>
              </w:rPr>
            </w:pPr>
            <w:r w:rsidRPr="00E31B04">
              <w:rPr>
                <w:rFonts w:ascii="Arial" w:hAnsi="Arial" w:cs="Arial"/>
                <w:color w:val="000000"/>
                <w:kern w:val="24"/>
                <w:sz w:val="22"/>
                <w:szCs w:val="22"/>
              </w:rPr>
              <w:t>bovine/TX/3301</w:t>
            </w:r>
          </w:p>
        </w:tc>
        <w:tc>
          <w:tcPr>
            <w:tcW w:w="832" w:type="dxa"/>
            <w:shd w:val="clear" w:color="auto" w:fill="auto"/>
            <w:tcMar>
              <w:top w:w="12" w:type="dxa"/>
              <w:left w:w="12" w:type="dxa"/>
              <w:bottom w:w="0" w:type="dxa"/>
              <w:right w:w="12" w:type="dxa"/>
            </w:tcMar>
            <w:vAlign w:val="center"/>
            <w:hideMark/>
          </w:tcPr>
          <w:p w14:paraId="4FF5128D"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H5N1</w:t>
            </w:r>
          </w:p>
        </w:tc>
        <w:tc>
          <w:tcPr>
            <w:tcW w:w="1009" w:type="dxa"/>
            <w:shd w:val="clear" w:color="auto" w:fill="auto"/>
            <w:tcMar>
              <w:top w:w="12" w:type="dxa"/>
              <w:left w:w="12" w:type="dxa"/>
              <w:bottom w:w="0" w:type="dxa"/>
              <w:right w:w="12" w:type="dxa"/>
            </w:tcMar>
            <w:vAlign w:val="center"/>
            <w:hideMark/>
          </w:tcPr>
          <w:p w14:paraId="07D59626"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3.4.4b</w:t>
            </w:r>
          </w:p>
        </w:tc>
        <w:tc>
          <w:tcPr>
            <w:tcW w:w="1335" w:type="dxa"/>
            <w:shd w:val="clear" w:color="auto" w:fill="auto"/>
            <w:tcMar>
              <w:top w:w="12" w:type="dxa"/>
              <w:left w:w="12" w:type="dxa"/>
              <w:bottom w:w="0" w:type="dxa"/>
              <w:right w:w="12" w:type="dxa"/>
            </w:tcMar>
            <w:vAlign w:val="center"/>
            <w:hideMark/>
          </w:tcPr>
          <w:p w14:paraId="27EDEB00"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238" w:type="dxa"/>
            <w:shd w:val="clear" w:color="auto" w:fill="auto"/>
            <w:tcMar>
              <w:top w:w="12" w:type="dxa"/>
              <w:left w:w="12" w:type="dxa"/>
              <w:bottom w:w="0" w:type="dxa"/>
              <w:right w:w="12" w:type="dxa"/>
            </w:tcMar>
            <w:vAlign w:val="center"/>
            <w:hideMark/>
          </w:tcPr>
          <w:p w14:paraId="6D5D2581"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477" w:type="dxa"/>
            <w:shd w:val="clear" w:color="auto" w:fill="auto"/>
            <w:tcMar>
              <w:top w:w="12" w:type="dxa"/>
              <w:left w:w="12" w:type="dxa"/>
              <w:bottom w:w="0" w:type="dxa"/>
              <w:right w:w="12" w:type="dxa"/>
            </w:tcMar>
            <w:vAlign w:val="center"/>
            <w:hideMark/>
          </w:tcPr>
          <w:p w14:paraId="2974C325"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357" w:type="dxa"/>
            <w:shd w:val="clear" w:color="auto" w:fill="auto"/>
            <w:tcMar>
              <w:top w:w="12" w:type="dxa"/>
              <w:left w:w="12" w:type="dxa"/>
              <w:bottom w:w="0" w:type="dxa"/>
              <w:right w:w="12" w:type="dxa"/>
            </w:tcMar>
            <w:vAlign w:val="center"/>
            <w:hideMark/>
          </w:tcPr>
          <w:p w14:paraId="7F6F30E3"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163" w:type="dxa"/>
            <w:shd w:val="clear" w:color="auto" w:fill="auto"/>
            <w:tcMar>
              <w:top w:w="12" w:type="dxa"/>
              <w:left w:w="12" w:type="dxa"/>
              <w:bottom w:w="0" w:type="dxa"/>
              <w:right w:w="12" w:type="dxa"/>
            </w:tcMar>
            <w:vAlign w:val="center"/>
            <w:hideMark/>
          </w:tcPr>
          <w:p w14:paraId="67B37B7C"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40</w:t>
            </w:r>
          </w:p>
        </w:tc>
      </w:tr>
      <w:tr w:rsidR="00D42CAD" w:rsidRPr="00E31B04" w14:paraId="0C9C0C55" w14:textId="77777777" w:rsidTr="00370083">
        <w:trPr>
          <w:trHeight w:val="326"/>
        </w:trPr>
        <w:tc>
          <w:tcPr>
            <w:tcW w:w="1749" w:type="dxa"/>
            <w:shd w:val="clear" w:color="auto" w:fill="auto"/>
            <w:tcMar>
              <w:top w:w="12" w:type="dxa"/>
              <w:left w:w="12" w:type="dxa"/>
              <w:bottom w:w="0" w:type="dxa"/>
              <w:right w:w="12" w:type="dxa"/>
            </w:tcMar>
            <w:vAlign w:val="center"/>
            <w:hideMark/>
          </w:tcPr>
          <w:p w14:paraId="547FC9ED" w14:textId="5595FAA0" w:rsidR="005A23CB" w:rsidRPr="00E31B04" w:rsidRDefault="005A23CB" w:rsidP="00370083">
            <w:pPr>
              <w:pStyle w:val="NormalWeb"/>
              <w:spacing w:before="0" w:beforeAutospacing="0" w:after="0" w:afterAutospacing="0"/>
              <w:textAlignment w:val="center"/>
              <w:rPr>
                <w:rFonts w:ascii="Arial" w:hAnsi="Arial" w:cs="Arial"/>
                <w:sz w:val="22"/>
                <w:szCs w:val="22"/>
              </w:rPr>
            </w:pPr>
            <w:r w:rsidRPr="00E31B04">
              <w:rPr>
                <w:rFonts w:ascii="Arial" w:hAnsi="Arial" w:cs="Arial"/>
                <w:color w:val="000000"/>
                <w:kern w:val="24"/>
                <w:sz w:val="22"/>
                <w:szCs w:val="22"/>
              </w:rPr>
              <w:t>bovine/TX/38161</w:t>
            </w:r>
          </w:p>
        </w:tc>
        <w:tc>
          <w:tcPr>
            <w:tcW w:w="832" w:type="dxa"/>
            <w:shd w:val="clear" w:color="auto" w:fill="auto"/>
            <w:tcMar>
              <w:top w:w="12" w:type="dxa"/>
              <w:left w:w="12" w:type="dxa"/>
              <w:bottom w:w="0" w:type="dxa"/>
              <w:right w:w="12" w:type="dxa"/>
            </w:tcMar>
            <w:vAlign w:val="center"/>
            <w:hideMark/>
          </w:tcPr>
          <w:p w14:paraId="45727153"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H5N1</w:t>
            </w:r>
          </w:p>
        </w:tc>
        <w:tc>
          <w:tcPr>
            <w:tcW w:w="1009" w:type="dxa"/>
            <w:shd w:val="clear" w:color="auto" w:fill="auto"/>
            <w:tcMar>
              <w:top w:w="12" w:type="dxa"/>
              <w:left w:w="12" w:type="dxa"/>
              <w:bottom w:w="0" w:type="dxa"/>
              <w:right w:w="12" w:type="dxa"/>
            </w:tcMar>
            <w:vAlign w:val="center"/>
            <w:hideMark/>
          </w:tcPr>
          <w:p w14:paraId="52724A07"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3.4.4b</w:t>
            </w:r>
          </w:p>
        </w:tc>
        <w:tc>
          <w:tcPr>
            <w:tcW w:w="1335" w:type="dxa"/>
            <w:shd w:val="clear" w:color="auto" w:fill="auto"/>
            <w:tcMar>
              <w:top w:w="12" w:type="dxa"/>
              <w:left w:w="12" w:type="dxa"/>
              <w:bottom w:w="0" w:type="dxa"/>
              <w:right w:w="12" w:type="dxa"/>
            </w:tcMar>
            <w:vAlign w:val="center"/>
            <w:hideMark/>
          </w:tcPr>
          <w:p w14:paraId="058ED653"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238" w:type="dxa"/>
            <w:shd w:val="clear" w:color="auto" w:fill="auto"/>
            <w:tcMar>
              <w:top w:w="12" w:type="dxa"/>
              <w:left w:w="12" w:type="dxa"/>
              <w:bottom w:w="0" w:type="dxa"/>
              <w:right w:w="12" w:type="dxa"/>
            </w:tcMar>
            <w:vAlign w:val="center"/>
            <w:hideMark/>
          </w:tcPr>
          <w:p w14:paraId="53C0D138"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477" w:type="dxa"/>
            <w:shd w:val="clear" w:color="auto" w:fill="auto"/>
            <w:tcMar>
              <w:top w:w="12" w:type="dxa"/>
              <w:left w:w="12" w:type="dxa"/>
              <w:bottom w:w="0" w:type="dxa"/>
              <w:right w:w="12" w:type="dxa"/>
            </w:tcMar>
            <w:vAlign w:val="center"/>
            <w:hideMark/>
          </w:tcPr>
          <w:p w14:paraId="27272B7C"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357" w:type="dxa"/>
            <w:shd w:val="clear" w:color="auto" w:fill="auto"/>
            <w:tcMar>
              <w:top w:w="12" w:type="dxa"/>
              <w:left w:w="12" w:type="dxa"/>
              <w:bottom w:w="0" w:type="dxa"/>
              <w:right w:w="12" w:type="dxa"/>
            </w:tcMar>
            <w:vAlign w:val="center"/>
            <w:hideMark/>
          </w:tcPr>
          <w:p w14:paraId="24BBFB3B"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0</w:t>
            </w:r>
          </w:p>
        </w:tc>
        <w:tc>
          <w:tcPr>
            <w:tcW w:w="1163" w:type="dxa"/>
            <w:shd w:val="clear" w:color="auto" w:fill="auto"/>
            <w:tcMar>
              <w:top w:w="12" w:type="dxa"/>
              <w:left w:w="12" w:type="dxa"/>
              <w:bottom w:w="0" w:type="dxa"/>
              <w:right w:w="12" w:type="dxa"/>
            </w:tcMar>
            <w:vAlign w:val="center"/>
            <w:hideMark/>
          </w:tcPr>
          <w:p w14:paraId="5AA1CF56" w14:textId="75BC9CB5"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lt;</w:t>
            </w:r>
          </w:p>
        </w:tc>
      </w:tr>
      <w:tr w:rsidR="00D42CAD" w:rsidRPr="00E31B04" w14:paraId="4C727670" w14:textId="77777777" w:rsidTr="00370083">
        <w:trPr>
          <w:trHeight w:val="326"/>
        </w:trPr>
        <w:tc>
          <w:tcPr>
            <w:tcW w:w="1749" w:type="dxa"/>
            <w:shd w:val="clear" w:color="auto" w:fill="auto"/>
            <w:tcMar>
              <w:top w:w="12" w:type="dxa"/>
              <w:left w:w="12" w:type="dxa"/>
              <w:bottom w:w="0" w:type="dxa"/>
              <w:right w:w="12" w:type="dxa"/>
            </w:tcMar>
            <w:vAlign w:val="center"/>
            <w:hideMark/>
          </w:tcPr>
          <w:p w14:paraId="5991D68B" w14:textId="77777777" w:rsidR="005A23CB" w:rsidRPr="00E31B04" w:rsidRDefault="005A23CB" w:rsidP="00370083">
            <w:pPr>
              <w:pStyle w:val="NormalWeb"/>
              <w:spacing w:before="0" w:beforeAutospacing="0" w:after="0" w:afterAutospacing="0"/>
              <w:textAlignment w:val="center"/>
              <w:rPr>
                <w:rFonts w:ascii="Arial" w:hAnsi="Arial" w:cs="Arial"/>
                <w:sz w:val="22"/>
                <w:szCs w:val="22"/>
              </w:rPr>
            </w:pPr>
            <w:r w:rsidRPr="00E31B04">
              <w:rPr>
                <w:rFonts w:ascii="Arial" w:hAnsi="Arial" w:cs="Arial"/>
                <w:color w:val="000000"/>
                <w:kern w:val="24"/>
                <w:sz w:val="22"/>
                <w:szCs w:val="22"/>
              </w:rPr>
              <w:t>bovine/TX/97794</w:t>
            </w:r>
          </w:p>
        </w:tc>
        <w:tc>
          <w:tcPr>
            <w:tcW w:w="832" w:type="dxa"/>
            <w:shd w:val="clear" w:color="auto" w:fill="auto"/>
            <w:tcMar>
              <w:top w:w="12" w:type="dxa"/>
              <w:left w:w="12" w:type="dxa"/>
              <w:bottom w:w="0" w:type="dxa"/>
              <w:right w:w="12" w:type="dxa"/>
            </w:tcMar>
            <w:vAlign w:val="center"/>
            <w:hideMark/>
          </w:tcPr>
          <w:p w14:paraId="4AE07F24"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H5N1</w:t>
            </w:r>
          </w:p>
        </w:tc>
        <w:tc>
          <w:tcPr>
            <w:tcW w:w="1009" w:type="dxa"/>
            <w:shd w:val="clear" w:color="auto" w:fill="auto"/>
            <w:tcMar>
              <w:top w:w="12" w:type="dxa"/>
              <w:left w:w="12" w:type="dxa"/>
              <w:bottom w:w="0" w:type="dxa"/>
              <w:right w:w="12" w:type="dxa"/>
            </w:tcMar>
            <w:vAlign w:val="center"/>
            <w:hideMark/>
          </w:tcPr>
          <w:p w14:paraId="217A7075"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3.4.4b</w:t>
            </w:r>
          </w:p>
        </w:tc>
        <w:tc>
          <w:tcPr>
            <w:tcW w:w="1335" w:type="dxa"/>
            <w:shd w:val="clear" w:color="auto" w:fill="auto"/>
            <w:tcMar>
              <w:top w:w="12" w:type="dxa"/>
              <w:left w:w="12" w:type="dxa"/>
              <w:bottom w:w="0" w:type="dxa"/>
              <w:right w:w="12" w:type="dxa"/>
            </w:tcMar>
            <w:vAlign w:val="center"/>
            <w:hideMark/>
          </w:tcPr>
          <w:p w14:paraId="7138ECF3"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40</w:t>
            </w:r>
          </w:p>
        </w:tc>
        <w:tc>
          <w:tcPr>
            <w:tcW w:w="1238" w:type="dxa"/>
            <w:shd w:val="clear" w:color="auto" w:fill="auto"/>
            <w:tcMar>
              <w:top w:w="12" w:type="dxa"/>
              <w:left w:w="12" w:type="dxa"/>
              <w:bottom w:w="0" w:type="dxa"/>
              <w:right w:w="12" w:type="dxa"/>
            </w:tcMar>
            <w:vAlign w:val="center"/>
            <w:hideMark/>
          </w:tcPr>
          <w:p w14:paraId="2FE72C2D"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477" w:type="dxa"/>
            <w:shd w:val="clear" w:color="auto" w:fill="auto"/>
            <w:tcMar>
              <w:top w:w="12" w:type="dxa"/>
              <w:left w:w="12" w:type="dxa"/>
              <w:bottom w:w="0" w:type="dxa"/>
              <w:right w:w="12" w:type="dxa"/>
            </w:tcMar>
            <w:vAlign w:val="center"/>
            <w:hideMark/>
          </w:tcPr>
          <w:p w14:paraId="5296849A"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357" w:type="dxa"/>
            <w:shd w:val="clear" w:color="auto" w:fill="auto"/>
            <w:tcMar>
              <w:top w:w="12" w:type="dxa"/>
              <w:left w:w="12" w:type="dxa"/>
              <w:bottom w:w="0" w:type="dxa"/>
              <w:right w:w="12" w:type="dxa"/>
            </w:tcMar>
            <w:vAlign w:val="center"/>
            <w:hideMark/>
          </w:tcPr>
          <w:p w14:paraId="7369E202"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0</w:t>
            </w:r>
          </w:p>
        </w:tc>
        <w:tc>
          <w:tcPr>
            <w:tcW w:w="1163" w:type="dxa"/>
            <w:shd w:val="clear" w:color="auto" w:fill="auto"/>
            <w:tcMar>
              <w:top w:w="12" w:type="dxa"/>
              <w:left w:w="12" w:type="dxa"/>
              <w:bottom w:w="0" w:type="dxa"/>
              <w:right w:w="12" w:type="dxa"/>
            </w:tcMar>
            <w:vAlign w:val="center"/>
            <w:hideMark/>
          </w:tcPr>
          <w:p w14:paraId="40104D4E" w14:textId="5FD4C656"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lt;</w:t>
            </w:r>
          </w:p>
        </w:tc>
      </w:tr>
      <w:tr w:rsidR="00D42CAD" w:rsidRPr="00E31B04" w14:paraId="4A70D6B7" w14:textId="77777777" w:rsidTr="00370083">
        <w:trPr>
          <w:trHeight w:val="326"/>
        </w:trPr>
        <w:tc>
          <w:tcPr>
            <w:tcW w:w="1749" w:type="dxa"/>
            <w:shd w:val="clear" w:color="auto" w:fill="auto"/>
            <w:tcMar>
              <w:top w:w="12" w:type="dxa"/>
              <w:left w:w="12" w:type="dxa"/>
              <w:bottom w:w="0" w:type="dxa"/>
              <w:right w:w="12" w:type="dxa"/>
            </w:tcMar>
            <w:vAlign w:val="center"/>
            <w:hideMark/>
          </w:tcPr>
          <w:p w14:paraId="5E367D01" w14:textId="77777777" w:rsidR="005A23CB" w:rsidRPr="00E31B04" w:rsidRDefault="005A23CB" w:rsidP="00370083">
            <w:pPr>
              <w:pStyle w:val="NormalWeb"/>
              <w:spacing w:before="0" w:beforeAutospacing="0" w:after="0" w:afterAutospacing="0"/>
              <w:textAlignment w:val="center"/>
              <w:rPr>
                <w:rFonts w:ascii="Arial" w:hAnsi="Arial" w:cs="Arial"/>
                <w:sz w:val="22"/>
                <w:szCs w:val="22"/>
              </w:rPr>
            </w:pPr>
            <w:r w:rsidRPr="00E31B04">
              <w:rPr>
                <w:rFonts w:ascii="Arial" w:hAnsi="Arial" w:cs="Arial"/>
                <w:color w:val="000000"/>
                <w:kern w:val="24"/>
                <w:sz w:val="22"/>
                <w:szCs w:val="22"/>
              </w:rPr>
              <w:t>bovine/TX/43134</w:t>
            </w:r>
          </w:p>
        </w:tc>
        <w:tc>
          <w:tcPr>
            <w:tcW w:w="832" w:type="dxa"/>
            <w:shd w:val="clear" w:color="auto" w:fill="auto"/>
            <w:tcMar>
              <w:top w:w="12" w:type="dxa"/>
              <w:left w:w="12" w:type="dxa"/>
              <w:bottom w:w="0" w:type="dxa"/>
              <w:right w:w="12" w:type="dxa"/>
            </w:tcMar>
            <w:vAlign w:val="center"/>
            <w:hideMark/>
          </w:tcPr>
          <w:p w14:paraId="6B6672CA"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H5N1</w:t>
            </w:r>
          </w:p>
        </w:tc>
        <w:tc>
          <w:tcPr>
            <w:tcW w:w="1009" w:type="dxa"/>
            <w:shd w:val="clear" w:color="auto" w:fill="auto"/>
            <w:tcMar>
              <w:top w:w="12" w:type="dxa"/>
              <w:left w:w="12" w:type="dxa"/>
              <w:bottom w:w="0" w:type="dxa"/>
              <w:right w:w="12" w:type="dxa"/>
            </w:tcMar>
            <w:vAlign w:val="center"/>
            <w:hideMark/>
          </w:tcPr>
          <w:p w14:paraId="544EB102"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3.4.4b</w:t>
            </w:r>
          </w:p>
        </w:tc>
        <w:tc>
          <w:tcPr>
            <w:tcW w:w="1335" w:type="dxa"/>
            <w:shd w:val="clear" w:color="auto" w:fill="auto"/>
            <w:tcMar>
              <w:top w:w="12" w:type="dxa"/>
              <w:left w:w="12" w:type="dxa"/>
              <w:bottom w:w="0" w:type="dxa"/>
              <w:right w:w="12" w:type="dxa"/>
            </w:tcMar>
            <w:vAlign w:val="center"/>
            <w:hideMark/>
          </w:tcPr>
          <w:p w14:paraId="69E97CDB"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238" w:type="dxa"/>
            <w:shd w:val="clear" w:color="auto" w:fill="auto"/>
            <w:tcMar>
              <w:top w:w="12" w:type="dxa"/>
              <w:left w:w="12" w:type="dxa"/>
              <w:bottom w:w="0" w:type="dxa"/>
              <w:right w:w="12" w:type="dxa"/>
            </w:tcMar>
            <w:vAlign w:val="center"/>
            <w:hideMark/>
          </w:tcPr>
          <w:p w14:paraId="3D67C350"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477" w:type="dxa"/>
            <w:shd w:val="clear" w:color="auto" w:fill="auto"/>
            <w:tcMar>
              <w:top w:w="12" w:type="dxa"/>
              <w:left w:w="12" w:type="dxa"/>
              <w:bottom w:w="0" w:type="dxa"/>
              <w:right w:w="12" w:type="dxa"/>
            </w:tcMar>
            <w:vAlign w:val="center"/>
            <w:hideMark/>
          </w:tcPr>
          <w:p w14:paraId="50BCA12A"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320</w:t>
            </w:r>
          </w:p>
        </w:tc>
        <w:tc>
          <w:tcPr>
            <w:tcW w:w="1357" w:type="dxa"/>
            <w:shd w:val="clear" w:color="auto" w:fill="auto"/>
            <w:tcMar>
              <w:top w:w="12" w:type="dxa"/>
              <w:left w:w="12" w:type="dxa"/>
              <w:bottom w:w="0" w:type="dxa"/>
              <w:right w:w="12" w:type="dxa"/>
            </w:tcMar>
            <w:vAlign w:val="center"/>
            <w:hideMark/>
          </w:tcPr>
          <w:p w14:paraId="6F7F9E93"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40</w:t>
            </w:r>
          </w:p>
        </w:tc>
        <w:tc>
          <w:tcPr>
            <w:tcW w:w="1163" w:type="dxa"/>
            <w:shd w:val="clear" w:color="auto" w:fill="auto"/>
            <w:tcMar>
              <w:top w:w="12" w:type="dxa"/>
              <w:left w:w="12" w:type="dxa"/>
              <w:bottom w:w="0" w:type="dxa"/>
              <w:right w:w="12" w:type="dxa"/>
            </w:tcMar>
            <w:vAlign w:val="center"/>
            <w:hideMark/>
          </w:tcPr>
          <w:p w14:paraId="0DF350D6" w14:textId="00C9B161"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lt;</w:t>
            </w:r>
          </w:p>
        </w:tc>
      </w:tr>
      <w:tr w:rsidR="00D42CAD" w:rsidRPr="00E31B04" w14:paraId="4CAA146B" w14:textId="77777777" w:rsidTr="00370083">
        <w:trPr>
          <w:trHeight w:val="326"/>
        </w:trPr>
        <w:tc>
          <w:tcPr>
            <w:tcW w:w="1749" w:type="dxa"/>
            <w:shd w:val="clear" w:color="auto" w:fill="auto"/>
            <w:tcMar>
              <w:top w:w="12" w:type="dxa"/>
              <w:left w:w="12" w:type="dxa"/>
              <w:bottom w:w="0" w:type="dxa"/>
              <w:right w:w="12" w:type="dxa"/>
            </w:tcMar>
            <w:vAlign w:val="center"/>
            <w:hideMark/>
          </w:tcPr>
          <w:p w14:paraId="65EA146D" w14:textId="77777777" w:rsidR="005A23CB" w:rsidRPr="00E31B04" w:rsidRDefault="005A23CB" w:rsidP="00370083">
            <w:pPr>
              <w:pStyle w:val="NormalWeb"/>
              <w:spacing w:before="0" w:beforeAutospacing="0" w:after="0" w:afterAutospacing="0"/>
              <w:textAlignment w:val="center"/>
              <w:rPr>
                <w:rFonts w:ascii="Arial" w:hAnsi="Arial" w:cs="Arial"/>
                <w:sz w:val="22"/>
                <w:szCs w:val="22"/>
              </w:rPr>
            </w:pPr>
            <w:r w:rsidRPr="00E31B04">
              <w:rPr>
                <w:rFonts w:ascii="Arial" w:hAnsi="Arial" w:cs="Arial"/>
                <w:color w:val="000000"/>
                <w:kern w:val="24"/>
                <w:sz w:val="22"/>
                <w:szCs w:val="22"/>
              </w:rPr>
              <w:t>bovine/TX/40106</w:t>
            </w:r>
          </w:p>
        </w:tc>
        <w:tc>
          <w:tcPr>
            <w:tcW w:w="832" w:type="dxa"/>
            <w:shd w:val="clear" w:color="auto" w:fill="auto"/>
            <w:tcMar>
              <w:top w:w="12" w:type="dxa"/>
              <w:left w:w="12" w:type="dxa"/>
              <w:bottom w:w="0" w:type="dxa"/>
              <w:right w:w="12" w:type="dxa"/>
            </w:tcMar>
            <w:vAlign w:val="center"/>
            <w:hideMark/>
          </w:tcPr>
          <w:p w14:paraId="601E93A7"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H5N1</w:t>
            </w:r>
          </w:p>
        </w:tc>
        <w:tc>
          <w:tcPr>
            <w:tcW w:w="1009" w:type="dxa"/>
            <w:shd w:val="clear" w:color="auto" w:fill="auto"/>
            <w:tcMar>
              <w:top w:w="12" w:type="dxa"/>
              <w:left w:w="12" w:type="dxa"/>
              <w:bottom w:w="0" w:type="dxa"/>
              <w:right w:w="12" w:type="dxa"/>
            </w:tcMar>
            <w:vAlign w:val="center"/>
            <w:hideMark/>
          </w:tcPr>
          <w:p w14:paraId="101369C1"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3.4.4b</w:t>
            </w:r>
          </w:p>
        </w:tc>
        <w:tc>
          <w:tcPr>
            <w:tcW w:w="1335" w:type="dxa"/>
            <w:shd w:val="clear" w:color="auto" w:fill="auto"/>
            <w:tcMar>
              <w:top w:w="12" w:type="dxa"/>
              <w:left w:w="12" w:type="dxa"/>
              <w:bottom w:w="0" w:type="dxa"/>
              <w:right w:w="12" w:type="dxa"/>
            </w:tcMar>
            <w:vAlign w:val="center"/>
            <w:hideMark/>
          </w:tcPr>
          <w:p w14:paraId="53CCBCCC"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238" w:type="dxa"/>
            <w:shd w:val="clear" w:color="auto" w:fill="auto"/>
            <w:tcMar>
              <w:top w:w="12" w:type="dxa"/>
              <w:left w:w="12" w:type="dxa"/>
              <w:bottom w:w="0" w:type="dxa"/>
              <w:right w:w="12" w:type="dxa"/>
            </w:tcMar>
            <w:vAlign w:val="center"/>
            <w:hideMark/>
          </w:tcPr>
          <w:p w14:paraId="7073B3F9"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477" w:type="dxa"/>
            <w:shd w:val="clear" w:color="auto" w:fill="auto"/>
            <w:tcMar>
              <w:top w:w="12" w:type="dxa"/>
              <w:left w:w="12" w:type="dxa"/>
              <w:bottom w:w="0" w:type="dxa"/>
              <w:right w:w="12" w:type="dxa"/>
            </w:tcMar>
            <w:vAlign w:val="center"/>
            <w:hideMark/>
          </w:tcPr>
          <w:p w14:paraId="21CC5DCE"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357" w:type="dxa"/>
            <w:shd w:val="clear" w:color="auto" w:fill="auto"/>
            <w:tcMar>
              <w:top w:w="12" w:type="dxa"/>
              <w:left w:w="12" w:type="dxa"/>
              <w:bottom w:w="0" w:type="dxa"/>
              <w:right w:w="12" w:type="dxa"/>
            </w:tcMar>
            <w:vAlign w:val="center"/>
            <w:hideMark/>
          </w:tcPr>
          <w:p w14:paraId="3837758A"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163" w:type="dxa"/>
            <w:shd w:val="clear" w:color="auto" w:fill="auto"/>
            <w:tcMar>
              <w:top w:w="12" w:type="dxa"/>
              <w:left w:w="12" w:type="dxa"/>
              <w:bottom w:w="0" w:type="dxa"/>
              <w:right w:w="12" w:type="dxa"/>
            </w:tcMar>
            <w:vAlign w:val="center"/>
            <w:hideMark/>
          </w:tcPr>
          <w:p w14:paraId="42A4F078"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320</w:t>
            </w:r>
          </w:p>
        </w:tc>
      </w:tr>
      <w:tr w:rsidR="00D42CAD" w:rsidRPr="00E31B04" w14:paraId="20BA7A54" w14:textId="77777777" w:rsidTr="00370083">
        <w:trPr>
          <w:trHeight w:val="326"/>
        </w:trPr>
        <w:tc>
          <w:tcPr>
            <w:tcW w:w="1749" w:type="dxa"/>
            <w:shd w:val="clear" w:color="auto" w:fill="auto"/>
            <w:tcMar>
              <w:top w:w="12" w:type="dxa"/>
              <w:left w:w="12" w:type="dxa"/>
              <w:bottom w:w="0" w:type="dxa"/>
              <w:right w:w="12" w:type="dxa"/>
            </w:tcMar>
            <w:vAlign w:val="center"/>
            <w:hideMark/>
          </w:tcPr>
          <w:p w14:paraId="33DE2B22" w14:textId="77777777" w:rsidR="005A23CB" w:rsidRPr="00E31B04" w:rsidRDefault="005A23CB" w:rsidP="00370083">
            <w:pPr>
              <w:pStyle w:val="NormalWeb"/>
              <w:spacing w:before="0" w:beforeAutospacing="0" w:after="0" w:afterAutospacing="0"/>
              <w:textAlignment w:val="center"/>
              <w:rPr>
                <w:rFonts w:ascii="Arial" w:hAnsi="Arial" w:cs="Arial"/>
                <w:sz w:val="22"/>
                <w:szCs w:val="22"/>
              </w:rPr>
            </w:pPr>
            <w:r w:rsidRPr="00E31B04">
              <w:rPr>
                <w:rFonts w:ascii="Arial" w:hAnsi="Arial" w:cs="Arial"/>
                <w:color w:val="000000"/>
                <w:kern w:val="24"/>
                <w:sz w:val="22"/>
                <w:szCs w:val="22"/>
              </w:rPr>
              <w:t>bovine/TX/42041</w:t>
            </w:r>
          </w:p>
        </w:tc>
        <w:tc>
          <w:tcPr>
            <w:tcW w:w="832" w:type="dxa"/>
            <w:shd w:val="clear" w:color="auto" w:fill="auto"/>
            <w:tcMar>
              <w:top w:w="12" w:type="dxa"/>
              <w:left w:w="12" w:type="dxa"/>
              <w:bottom w:w="0" w:type="dxa"/>
              <w:right w:w="12" w:type="dxa"/>
            </w:tcMar>
            <w:vAlign w:val="center"/>
            <w:hideMark/>
          </w:tcPr>
          <w:p w14:paraId="6D297E28"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H5N1</w:t>
            </w:r>
          </w:p>
        </w:tc>
        <w:tc>
          <w:tcPr>
            <w:tcW w:w="1009" w:type="dxa"/>
            <w:shd w:val="clear" w:color="auto" w:fill="auto"/>
            <w:tcMar>
              <w:top w:w="12" w:type="dxa"/>
              <w:left w:w="12" w:type="dxa"/>
              <w:bottom w:w="0" w:type="dxa"/>
              <w:right w:w="12" w:type="dxa"/>
            </w:tcMar>
            <w:vAlign w:val="center"/>
            <w:hideMark/>
          </w:tcPr>
          <w:p w14:paraId="6BD9B752"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3.4.4b</w:t>
            </w:r>
          </w:p>
        </w:tc>
        <w:tc>
          <w:tcPr>
            <w:tcW w:w="1335" w:type="dxa"/>
            <w:shd w:val="clear" w:color="auto" w:fill="auto"/>
            <w:tcMar>
              <w:top w:w="12" w:type="dxa"/>
              <w:left w:w="12" w:type="dxa"/>
              <w:bottom w:w="0" w:type="dxa"/>
              <w:right w:w="12" w:type="dxa"/>
            </w:tcMar>
            <w:vAlign w:val="center"/>
            <w:hideMark/>
          </w:tcPr>
          <w:p w14:paraId="1A5AA91F"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40</w:t>
            </w:r>
          </w:p>
        </w:tc>
        <w:tc>
          <w:tcPr>
            <w:tcW w:w="1238" w:type="dxa"/>
            <w:shd w:val="clear" w:color="auto" w:fill="auto"/>
            <w:tcMar>
              <w:top w:w="12" w:type="dxa"/>
              <w:left w:w="12" w:type="dxa"/>
              <w:bottom w:w="0" w:type="dxa"/>
              <w:right w:w="12" w:type="dxa"/>
            </w:tcMar>
            <w:vAlign w:val="center"/>
            <w:hideMark/>
          </w:tcPr>
          <w:p w14:paraId="2316C622"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477" w:type="dxa"/>
            <w:shd w:val="clear" w:color="auto" w:fill="auto"/>
            <w:tcMar>
              <w:top w:w="12" w:type="dxa"/>
              <w:left w:w="12" w:type="dxa"/>
              <w:bottom w:w="0" w:type="dxa"/>
              <w:right w:w="12" w:type="dxa"/>
            </w:tcMar>
            <w:vAlign w:val="center"/>
            <w:hideMark/>
          </w:tcPr>
          <w:p w14:paraId="3BBBBED9"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60</w:t>
            </w:r>
          </w:p>
        </w:tc>
        <w:tc>
          <w:tcPr>
            <w:tcW w:w="1357" w:type="dxa"/>
            <w:shd w:val="clear" w:color="auto" w:fill="auto"/>
            <w:tcMar>
              <w:top w:w="12" w:type="dxa"/>
              <w:left w:w="12" w:type="dxa"/>
              <w:bottom w:w="0" w:type="dxa"/>
              <w:right w:w="12" w:type="dxa"/>
            </w:tcMar>
            <w:vAlign w:val="center"/>
            <w:hideMark/>
          </w:tcPr>
          <w:p w14:paraId="2C956306"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0</w:t>
            </w:r>
          </w:p>
        </w:tc>
        <w:tc>
          <w:tcPr>
            <w:tcW w:w="1163" w:type="dxa"/>
            <w:shd w:val="clear" w:color="auto" w:fill="auto"/>
            <w:tcMar>
              <w:top w:w="12" w:type="dxa"/>
              <w:left w:w="12" w:type="dxa"/>
              <w:bottom w:w="0" w:type="dxa"/>
              <w:right w:w="12" w:type="dxa"/>
            </w:tcMar>
            <w:vAlign w:val="center"/>
            <w:hideMark/>
          </w:tcPr>
          <w:p w14:paraId="7A04AF00" w14:textId="54A68B70"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lt;</w:t>
            </w:r>
          </w:p>
        </w:tc>
      </w:tr>
      <w:tr w:rsidR="00D42CAD" w:rsidRPr="00E31B04" w14:paraId="562ACD07" w14:textId="77777777" w:rsidTr="00370083">
        <w:trPr>
          <w:trHeight w:val="326"/>
        </w:trPr>
        <w:tc>
          <w:tcPr>
            <w:tcW w:w="1749" w:type="dxa"/>
            <w:shd w:val="clear" w:color="auto" w:fill="auto"/>
            <w:tcMar>
              <w:top w:w="12" w:type="dxa"/>
              <w:left w:w="12" w:type="dxa"/>
              <w:bottom w:w="0" w:type="dxa"/>
              <w:right w:w="12" w:type="dxa"/>
            </w:tcMar>
            <w:vAlign w:val="center"/>
            <w:hideMark/>
          </w:tcPr>
          <w:p w14:paraId="2CF3AE93" w14:textId="77777777" w:rsidR="005A23CB" w:rsidRPr="00E31B04" w:rsidRDefault="005A23CB" w:rsidP="00370083">
            <w:pPr>
              <w:pStyle w:val="NormalWeb"/>
              <w:spacing w:before="0" w:beforeAutospacing="0" w:after="0" w:afterAutospacing="0"/>
              <w:textAlignment w:val="center"/>
              <w:rPr>
                <w:rFonts w:ascii="Arial" w:hAnsi="Arial" w:cs="Arial"/>
                <w:sz w:val="22"/>
                <w:szCs w:val="22"/>
              </w:rPr>
            </w:pPr>
            <w:r w:rsidRPr="00E31B04">
              <w:rPr>
                <w:rFonts w:ascii="Arial" w:hAnsi="Arial" w:cs="Arial"/>
                <w:color w:val="000000"/>
                <w:kern w:val="24"/>
                <w:sz w:val="22"/>
                <w:szCs w:val="22"/>
              </w:rPr>
              <w:t>goose/KS/930F</w:t>
            </w:r>
          </w:p>
        </w:tc>
        <w:tc>
          <w:tcPr>
            <w:tcW w:w="832" w:type="dxa"/>
            <w:shd w:val="clear" w:color="auto" w:fill="auto"/>
            <w:tcMar>
              <w:top w:w="12" w:type="dxa"/>
              <w:left w:w="12" w:type="dxa"/>
              <w:bottom w:w="0" w:type="dxa"/>
              <w:right w:w="12" w:type="dxa"/>
            </w:tcMar>
            <w:vAlign w:val="center"/>
            <w:hideMark/>
          </w:tcPr>
          <w:p w14:paraId="1B7D10E0"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H5N1</w:t>
            </w:r>
          </w:p>
        </w:tc>
        <w:tc>
          <w:tcPr>
            <w:tcW w:w="1009" w:type="dxa"/>
            <w:shd w:val="clear" w:color="auto" w:fill="auto"/>
            <w:tcMar>
              <w:top w:w="12" w:type="dxa"/>
              <w:left w:w="12" w:type="dxa"/>
              <w:bottom w:w="0" w:type="dxa"/>
              <w:right w:w="12" w:type="dxa"/>
            </w:tcMar>
            <w:vAlign w:val="center"/>
            <w:hideMark/>
          </w:tcPr>
          <w:p w14:paraId="27FD2231"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3.4.4b</w:t>
            </w:r>
          </w:p>
        </w:tc>
        <w:tc>
          <w:tcPr>
            <w:tcW w:w="1335" w:type="dxa"/>
            <w:shd w:val="clear" w:color="auto" w:fill="auto"/>
            <w:tcMar>
              <w:top w:w="12" w:type="dxa"/>
              <w:left w:w="12" w:type="dxa"/>
              <w:bottom w:w="0" w:type="dxa"/>
              <w:right w:w="12" w:type="dxa"/>
            </w:tcMar>
            <w:vAlign w:val="center"/>
            <w:hideMark/>
          </w:tcPr>
          <w:p w14:paraId="351569D9"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0</w:t>
            </w:r>
          </w:p>
        </w:tc>
        <w:tc>
          <w:tcPr>
            <w:tcW w:w="1238" w:type="dxa"/>
            <w:shd w:val="clear" w:color="auto" w:fill="auto"/>
            <w:tcMar>
              <w:top w:w="12" w:type="dxa"/>
              <w:left w:w="12" w:type="dxa"/>
              <w:bottom w:w="0" w:type="dxa"/>
              <w:right w:w="12" w:type="dxa"/>
            </w:tcMar>
            <w:vAlign w:val="center"/>
            <w:hideMark/>
          </w:tcPr>
          <w:p w14:paraId="118A7E94"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40</w:t>
            </w:r>
          </w:p>
        </w:tc>
        <w:tc>
          <w:tcPr>
            <w:tcW w:w="1477" w:type="dxa"/>
            <w:shd w:val="clear" w:color="auto" w:fill="auto"/>
            <w:tcMar>
              <w:top w:w="12" w:type="dxa"/>
              <w:left w:w="12" w:type="dxa"/>
              <w:bottom w:w="0" w:type="dxa"/>
              <w:right w:w="12" w:type="dxa"/>
            </w:tcMar>
            <w:vAlign w:val="center"/>
            <w:hideMark/>
          </w:tcPr>
          <w:p w14:paraId="0926B7F4"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40</w:t>
            </w:r>
          </w:p>
        </w:tc>
        <w:tc>
          <w:tcPr>
            <w:tcW w:w="1357" w:type="dxa"/>
            <w:shd w:val="clear" w:color="auto" w:fill="auto"/>
            <w:tcMar>
              <w:top w:w="12" w:type="dxa"/>
              <w:left w:w="12" w:type="dxa"/>
              <w:bottom w:w="0" w:type="dxa"/>
              <w:right w:w="12" w:type="dxa"/>
            </w:tcMar>
            <w:vAlign w:val="center"/>
            <w:hideMark/>
          </w:tcPr>
          <w:p w14:paraId="2D6BCA5B"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40</w:t>
            </w:r>
          </w:p>
        </w:tc>
        <w:tc>
          <w:tcPr>
            <w:tcW w:w="1163" w:type="dxa"/>
            <w:shd w:val="clear" w:color="auto" w:fill="auto"/>
            <w:tcMar>
              <w:top w:w="12" w:type="dxa"/>
              <w:left w:w="12" w:type="dxa"/>
              <w:bottom w:w="0" w:type="dxa"/>
              <w:right w:w="12" w:type="dxa"/>
            </w:tcMar>
            <w:vAlign w:val="center"/>
            <w:hideMark/>
          </w:tcPr>
          <w:p w14:paraId="1B3EE02D" w14:textId="1440202F"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lt;</w:t>
            </w:r>
          </w:p>
        </w:tc>
      </w:tr>
      <w:tr w:rsidR="00D42CAD" w:rsidRPr="00E31B04" w14:paraId="1DE719DA" w14:textId="77777777" w:rsidTr="00370083">
        <w:trPr>
          <w:trHeight w:val="326"/>
        </w:trPr>
        <w:tc>
          <w:tcPr>
            <w:tcW w:w="1749" w:type="dxa"/>
            <w:tcBorders>
              <w:bottom w:val="single" w:sz="4" w:space="0" w:color="auto"/>
            </w:tcBorders>
            <w:shd w:val="clear" w:color="auto" w:fill="auto"/>
            <w:tcMar>
              <w:top w:w="12" w:type="dxa"/>
              <w:left w:w="12" w:type="dxa"/>
              <w:bottom w:w="0" w:type="dxa"/>
              <w:right w:w="12" w:type="dxa"/>
            </w:tcMar>
            <w:vAlign w:val="center"/>
            <w:hideMark/>
          </w:tcPr>
          <w:p w14:paraId="4308659A" w14:textId="77777777" w:rsidR="005A23CB" w:rsidRPr="00E31B04" w:rsidRDefault="005A23CB" w:rsidP="00370083">
            <w:pPr>
              <w:pStyle w:val="NormalWeb"/>
              <w:spacing w:before="0" w:beforeAutospacing="0" w:after="0" w:afterAutospacing="0"/>
              <w:textAlignment w:val="center"/>
              <w:rPr>
                <w:rFonts w:ascii="Arial" w:hAnsi="Arial" w:cs="Arial"/>
                <w:sz w:val="22"/>
                <w:szCs w:val="22"/>
              </w:rPr>
            </w:pPr>
            <w:r w:rsidRPr="00E31B04">
              <w:rPr>
                <w:rFonts w:ascii="Arial" w:hAnsi="Arial" w:cs="Arial"/>
                <w:color w:val="000000"/>
                <w:kern w:val="24"/>
                <w:sz w:val="22"/>
                <w:szCs w:val="22"/>
              </w:rPr>
              <w:t>goose/LA/957</w:t>
            </w:r>
          </w:p>
        </w:tc>
        <w:tc>
          <w:tcPr>
            <w:tcW w:w="832" w:type="dxa"/>
            <w:tcBorders>
              <w:bottom w:val="single" w:sz="4" w:space="0" w:color="auto"/>
            </w:tcBorders>
            <w:shd w:val="clear" w:color="auto" w:fill="auto"/>
            <w:tcMar>
              <w:top w:w="12" w:type="dxa"/>
              <w:left w:w="12" w:type="dxa"/>
              <w:bottom w:w="0" w:type="dxa"/>
              <w:right w:w="12" w:type="dxa"/>
            </w:tcMar>
            <w:vAlign w:val="center"/>
            <w:hideMark/>
          </w:tcPr>
          <w:p w14:paraId="342E998A"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H5N1</w:t>
            </w:r>
          </w:p>
        </w:tc>
        <w:tc>
          <w:tcPr>
            <w:tcW w:w="1009" w:type="dxa"/>
            <w:tcBorders>
              <w:bottom w:val="single" w:sz="4" w:space="0" w:color="auto"/>
            </w:tcBorders>
            <w:shd w:val="clear" w:color="auto" w:fill="auto"/>
            <w:tcMar>
              <w:top w:w="12" w:type="dxa"/>
              <w:left w:w="12" w:type="dxa"/>
              <w:bottom w:w="0" w:type="dxa"/>
              <w:right w:w="12" w:type="dxa"/>
            </w:tcMar>
            <w:vAlign w:val="center"/>
            <w:hideMark/>
          </w:tcPr>
          <w:p w14:paraId="7AC51FBE"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2.3.4.4b</w:t>
            </w:r>
          </w:p>
        </w:tc>
        <w:tc>
          <w:tcPr>
            <w:tcW w:w="1335" w:type="dxa"/>
            <w:tcBorders>
              <w:bottom w:val="single" w:sz="4" w:space="0" w:color="auto"/>
            </w:tcBorders>
            <w:shd w:val="clear" w:color="auto" w:fill="auto"/>
            <w:tcMar>
              <w:top w:w="12" w:type="dxa"/>
              <w:left w:w="12" w:type="dxa"/>
              <w:bottom w:w="0" w:type="dxa"/>
              <w:right w:w="12" w:type="dxa"/>
            </w:tcMar>
            <w:vAlign w:val="center"/>
            <w:hideMark/>
          </w:tcPr>
          <w:p w14:paraId="775FA957"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40</w:t>
            </w:r>
          </w:p>
        </w:tc>
        <w:tc>
          <w:tcPr>
            <w:tcW w:w="1238" w:type="dxa"/>
            <w:tcBorders>
              <w:bottom w:val="single" w:sz="4" w:space="0" w:color="auto"/>
            </w:tcBorders>
            <w:shd w:val="clear" w:color="auto" w:fill="auto"/>
            <w:tcMar>
              <w:top w:w="12" w:type="dxa"/>
              <w:left w:w="12" w:type="dxa"/>
              <w:bottom w:w="0" w:type="dxa"/>
              <w:right w:w="12" w:type="dxa"/>
            </w:tcMar>
            <w:vAlign w:val="center"/>
            <w:hideMark/>
          </w:tcPr>
          <w:p w14:paraId="2BF06F69"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477" w:type="dxa"/>
            <w:tcBorders>
              <w:bottom w:val="single" w:sz="4" w:space="0" w:color="auto"/>
            </w:tcBorders>
            <w:shd w:val="clear" w:color="auto" w:fill="auto"/>
            <w:tcMar>
              <w:top w:w="12" w:type="dxa"/>
              <w:left w:w="12" w:type="dxa"/>
              <w:bottom w:w="0" w:type="dxa"/>
              <w:right w:w="12" w:type="dxa"/>
            </w:tcMar>
            <w:vAlign w:val="center"/>
            <w:hideMark/>
          </w:tcPr>
          <w:p w14:paraId="41EECBE9"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357" w:type="dxa"/>
            <w:tcBorders>
              <w:bottom w:val="single" w:sz="4" w:space="0" w:color="auto"/>
            </w:tcBorders>
            <w:shd w:val="clear" w:color="auto" w:fill="auto"/>
            <w:tcMar>
              <w:top w:w="12" w:type="dxa"/>
              <w:left w:w="12" w:type="dxa"/>
              <w:bottom w:w="0" w:type="dxa"/>
              <w:right w:w="12" w:type="dxa"/>
            </w:tcMar>
            <w:vAlign w:val="center"/>
            <w:hideMark/>
          </w:tcPr>
          <w:p w14:paraId="01118F67"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80</w:t>
            </w:r>
          </w:p>
        </w:tc>
        <w:tc>
          <w:tcPr>
            <w:tcW w:w="1163" w:type="dxa"/>
            <w:tcBorders>
              <w:bottom w:val="single" w:sz="4" w:space="0" w:color="auto"/>
            </w:tcBorders>
            <w:shd w:val="clear" w:color="auto" w:fill="auto"/>
            <w:tcMar>
              <w:top w:w="12" w:type="dxa"/>
              <w:left w:w="12" w:type="dxa"/>
              <w:bottom w:w="0" w:type="dxa"/>
              <w:right w:w="12" w:type="dxa"/>
            </w:tcMar>
            <w:vAlign w:val="center"/>
            <w:hideMark/>
          </w:tcPr>
          <w:p w14:paraId="19B70929" w14:textId="77777777" w:rsidR="005A23CB" w:rsidRPr="00E31B04" w:rsidRDefault="005A23CB" w:rsidP="00370083">
            <w:pPr>
              <w:pStyle w:val="NormalWeb"/>
              <w:spacing w:before="0" w:beforeAutospacing="0" w:after="0" w:afterAutospacing="0"/>
              <w:jc w:val="center"/>
              <w:textAlignment w:val="center"/>
              <w:rPr>
                <w:rFonts w:ascii="Arial" w:hAnsi="Arial" w:cs="Arial"/>
                <w:sz w:val="22"/>
                <w:szCs w:val="22"/>
              </w:rPr>
            </w:pPr>
            <w:r w:rsidRPr="00E31B04">
              <w:rPr>
                <w:rFonts w:ascii="Arial" w:hAnsi="Arial" w:cs="Arial"/>
                <w:color w:val="000000"/>
                <w:kern w:val="24"/>
                <w:sz w:val="22"/>
                <w:szCs w:val="22"/>
              </w:rPr>
              <w:t>10</w:t>
            </w:r>
          </w:p>
        </w:tc>
      </w:tr>
    </w:tbl>
    <w:p w14:paraId="5CB27351" w14:textId="34563AC7" w:rsidR="005939BB" w:rsidRPr="00E31B04" w:rsidRDefault="005939BB" w:rsidP="00707BF3">
      <w:pPr>
        <w:pStyle w:val="NormalWeb"/>
        <w:spacing w:before="0" w:beforeAutospacing="0" w:after="0" w:afterAutospacing="0" w:line="480" w:lineRule="auto"/>
      </w:pPr>
      <w:r w:rsidRPr="00E31B04">
        <w:rPr>
          <w:rFonts w:ascii="Arial" w:eastAsiaTheme="minorEastAsia" w:hAnsi="Arial" w:cs="Arial"/>
          <w:color w:val="000000" w:themeColor="text1"/>
          <w:kern w:val="24"/>
          <w:position w:val="7"/>
          <w:sz w:val="22"/>
          <w:szCs w:val="22"/>
          <w:vertAlign w:val="superscript"/>
        </w:rPr>
        <w:t>a</w:t>
      </w:r>
      <w:r w:rsidRPr="00E31B04">
        <w:rPr>
          <w:rFonts w:ascii="Arial" w:eastAsiaTheme="minorEastAsia" w:hAnsi="Arial" w:cs="Arial"/>
          <w:color w:val="000000" w:themeColor="text1"/>
          <w:kern w:val="24"/>
          <w:sz w:val="22"/>
          <w:szCs w:val="22"/>
        </w:rPr>
        <w:t xml:space="preserve">Expressed as the reciprocal of the highest serum dilution that inhibited 4 HAU units of virus. Results are the arithmetic mean titer of positive sera (HI titer &gt;10). &lt; indicates HI titer &lt; 10. HI tests used 0.5% chicken RBCs. Homologous titers are </w:t>
      </w:r>
      <w:r w:rsidR="004B4EB0">
        <w:rPr>
          <w:rFonts w:ascii="Arial" w:eastAsiaTheme="minorEastAsia" w:hAnsi="Arial" w:cs="Arial"/>
          <w:color w:val="000000" w:themeColor="text1"/>
          <w:kern w:val="24"/>
          <w:sz w:val="22"/>
          <w:szCs w:val="22"/>
        </w:rPr>
        <w:t xml:space="preserve">typed in bold and </w:t>
      </w:r>
      <w:r w:rsidRPr="00E31B04">
        <w:rPr>
          <w:rFonts w:ascii="Arial" w:eastAsiaTheme="minorEastAsia" w:hAnsi="Arial" w:cs="Arial"/>
          <w:color w:val="000000" w:themeColor="text1"/>
          <w:kern w:val="24"/>
          <w:sz w:val="22"/>
          <w:szCs w:val="22"/>
        </w:rPr>
        <w:t>underlined.</w:t>
      </w:r>
    </w:p>
    <w:p w14:paraId="51A8F072" w14:textId="77777777" w:rsidR="005939BB" w:rsidRPr="00E31B04" w:rsidRDefault="005939BB">
      <w:pPr>
        <w:spacing w:line="259" w:lineRule="auto"/>
        <w:rPr>
          <w:rFonts w:ascii="Arial" w:hAnsi="Arial" w:cs="Arial"/>
        </w:rPr>
      </w:pPr>
      <w:r w:rsidRPr="00E31B04">
        <w:rPr>
          <w:rFonts w:ascii="Arial" w:hAnsi="Arial" w:cs="Arial"/>
        </w:rPr>
        <w:br w:type="page"/>
      </w:r>
    </w:p>
    <w:p w14:paraId="086D8906" w14:textId="00164EFE" w:rsidR="00F84431" w:rsidRPr="00E31B04" w:rsidRDefault="008767EF" w:rsidP="006528C9">
      <w:pPr>
        <w:spacing w:line="480" w:lineRule="auto"/>
        <w:rPr>
          <w:rFonts w:ascii="Arial" w:hAnsi="Arial" w:cs="Arial"/>
          <w:sz w:val="22"/>
          <w:szCs w:val="22"/>
        </w:rPr>
      </w:pPr>
      <w:r w:rsidRPr="00E31B04">
        <w:rPr>
          <w:rFonts w:ascii="Arial" w:eastAsia="Arial" w:hAnsi="Arial" w:cs="Arial"/>
          <w:b/>
          <w:bCs/>
          <w:color w:val="000000"/>
          <w:kern w:val="24"/>
          <w:sz w:val="22"/>
          <w:szCs w:val="22"/>
        </w:rPr>
        <w:t xml:space="preserve">Supplementary Table </w:t>
      </w:r>
      <w:r w:rsidR="00CB1E02">
        <w:rPr>
          <w:rFonts w:ascii="Arial" w:eastAsia="Arial" w:hAnsi="Arial" w:cs="Arial"/>
          <w:b/>
          <w:bCs/>
          <w:color w:val="000000"/>
          <w:kern w:val="24"/>
          <w:sz w:val="22"/>
          <w:szCs w:val="22"/>
        </w:rPr>
        <w:t>4</w:t>
      </w:r>
      <w:r w:rsidRPr="00E31B04">
        <w:rPr>
          <w:rFonts w:ascii="Arial" w:eastAsia="Arial" w:hAnsi="Arial" w:cs="Arial"/>
          <w:b/>
          <w:bCs/>
          <w:color w:val="000000"/>
          <w:kern w:val="24"/>
          <w:sz w:val="22"/>
          <w:szCs w:val="22"/>
        </w:rPr>
        <w:t>.</w:t>
      </w:r>
      <w:r w:rsidRPr="00E31B04">
        <w:rPr>
          <w:rFonts w:ascii="Arial" w:eastAsiaTheme="minorEastAsia" w:hAnsi="Arial" w:cs="Arial"/>
          <w:color w:val="000000" w:themeColor="text1"/>
          <w:kern w:val="24"/>
          <w:sz w:val="22"/>
          <w:szCs w:val="22"/>
        </w:rPr>
        <w:t xml:space="preserve"> </w:t>
      </w:r>
      <w:r w:rsidR="00F84431" w:rsidRPr="00E31B04">
        <w:rPr>
          <w:rFonts w:ascii="Arial" w:hAnsi="Arial" w:cs="Arial"/>
          <w:sz w:val="22"/>
          <w:szCs w:val="22"/>
        </w:rPr>
        <w:t xml:space="preserve">Individual cross-reactive HA antibodies in human sera against bovine A(H5N1) 2.3.4.4b viruses </w:t>
      </w:r>
    </w:p>
    <w:p w14:paraId="0433D9AD" w14:textId="6D2E67B8" w:rsidR="00471173" w:rsidRPr="00E31B04" w:rsidRDefault="00471173" w:rsidP="008767EF">
      <w:pPr>
        <w:pStyle w:val="NormalWeb"/>
        <w:kinsoku w:val="0"/>
        <w:overflowPunct w:val="0"/>
        <w:spacing w:before="0" w:beforeAutospacing="0" w:after="0" w:afterAutospacing="0"/>
        <w:jc w:val="both"/>
        <w:textAlignment w:val="baseline"/>
        <w:rPr>
          <w:rFonts w:ascii="Arial" w:eastAsiaTheme="minorEastAsia" w:hAnsi="Arial" w:cs="Arial"/>
          <w:color w:val="000000" w:themeColor="text1"/>
          <w:kern w:val="24"/>
          <w:sz w:val="22"/>
          <w:szCs w:val="22"/>
        </w:rPr>
      </w:pPr>
    </w:p>
    <w:tbl>
      <w:tblPr>
        <w:tblpPr w:leftFromText="180" w:rightFromText="180" w:vertAnchor="page" w:horzAnchor="margin" w:tblpY="2206"/>
        <w:tblW w:w="9473" w:type="dxa"/>
        <w:tblCellMar>
          <w:top w:w="15" w:type="dxa"/>
        </w:tblCellMar>
        <w:tblLook w:val="04A0" w:firstRow="1" w:lastRow="0" w:firstColumn="1" w:lastColumn="0" w:noHBand="0" w:noVBand="1"/>
      </w:tblPr>
      <w:tblGrid>
        <w:gridCol w:w="1051"/>
        <w:gridCol w:w="1640"/>
        <w:gridCol w:w="1551"/>
        <w:gridCol w:w="1729"/>
        <w:gridCol w:w="1729"/>
        <w:gridCol w:w="1551"/>
        <w:gridCol w:w="222"/>
      </w:tblGrid>
      <w:tr w:rsidR="004922EC" w:rsidRPr="00E31B04" w14:paraId="080D2FCB" w14:textId="77777777" w:rsidTr="004E25AB">
        <w:trPr>
          <w:gridAfter w:val="1"/>
          <w:wAfter w:w="222" w:type="dxa"/>
          <w:trHeight w:val="499"/>
        </w:trPr>
        <w:tc>
          <w:tcPr>
            <w:tcW w:w="1051" w:type="dxa"/>
            <w:vMerge w:val="restart"/>
            <w:tcBorders>
              <w:top w:val="single" w:sz="4" w:space="0" w:color="auto"/>
            </w:tcBorders>
            <w:shd w:val="clear" w:color="auto" w:fill="auto"/>
            <w:vAlign w:val="center"/>
            <w:hideMark/>
          </w:tcPr>
          <w:p w14:paraId="54380D85" w14:textId="3E32F744"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No. human ser</w:t>
            </w:r>
            <w:r w:rsidR="00885080" w:rsidRPr="00E31B04">
              <w:rPr>
                <w:rFonts w:ascii="Arial" w:hAnsi="Arial" w:cs="Arial"/>
                <w:color w:val="000000"/>
                <w:sz w:val="22"/>
                <w:szCs w:val="22"/>
              </w:rPr>
              <w:t>a</w:t>
            </w:r>
          </w:p>
        </w:tc>
        <w:tc>
          <w:tcPr>
            <w:tcW w:w="8200" w:type="dxa"/>
            <w:gridSpan w:val="5"/>
            <w:vMerge w:val="restart"/>
            <w:tcBorders>
              <w:top w:val="single" w:sz="4" w:space="0" w:color="auto"/>
              <w:bottom w:val="single" w:sz="4" w:space="0" w:color="auto"/>
            </w:tcBorders>
            <w:shd w:val="clear" w:color="auto" w:fill="auto"/>
            <w:noWrap/>
            <w:vAlign w:val="center"/>
            <w:hideMark/>
          </w:tcPr>
          <w:p w14:paraId="056B7FA9" w14:textId="2C5EC71C"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 xml:space="preserve">HI </w:t>
            </w:r>
            <w:r w:rsidR="00885080" w:rsidRPr="00E31B04">
              <w:rPr>
                <w:rFonts w:ascii="Arial" w:hAnsi="Arial" w:cs="Arial"/>
                <w:color w:val="000000"/>
                <w:sz w:val="22"/>
                <w:szCs w:val="22"/>
              </w:rPr>
              <w:t>t</w:t>
            </w:r>
            <w:r w:rsidRPr="00E31B04">
              <w:rPr>
                <w:rFonts w:ascii="Arial" w:hAnsi="Arial" w:cs="Arial"/>
                <w:color w:val="000000"/>
                <w:sz w:val="22"/>
                <w:szCs w:val="22"/>
              </w:rPr>
              <w:t>iter with human serum against A(H5Nx) influenza virus</w:t>
            </w:r>
            <w:r w:rsidRPr="00E31B04">
              <w:rPr>
                <w:rFonts w:ascii="Arial" w:hAnsi="Arial" w:cs="Arial"/>
                <w:color w:val="000000"/>
                <w:sz w:val="22"/>
                <w:szCs w:val="22"/>
                <w:vertAlign w:val="superscript"/>
              </w:rPr>
              <w:t>a</w:t>
            </w:r>
          </w:p>
        </w:tc>
      </w:tr>
      <w:tr w:rsidR="00686F1C" w:rsidRPr="00E31B04" w14:paraId="1DEEACE9" w14:textId="77777777" w:rsidTr="004E25AB">
        <w:trPr>
          <w:trHeight w:val="62"/>
        </w:trPr>
        <w:tc>
          <w:tcPr>
            <w:tcW w:w="1051" w:type="dxa"/>
            <w:vMerge/>
            <w:vAlign w:val="center"/>
            <w:hideMark/>
          </w:tcPr>
          <w:p w14:paraId="7CEF3777" w14:textId="77777777" w:rsidR="004922EC" w:rsidRPr="00E31B04" w:rsidRDefault="004922EC" w:rsidP="00382D1A">
            <w:pPr>
              <w:jc w:val="center"/>
              <w:rPr>
                <w:rFonts w:ascii="Arial" w:hAnsi="Arial" w:cs="Arial"/>
                <w:color w:val="000000"/>
                <w:sz w:val="22"/>
                <w:szCs w:val="22"/>
              </w:rPr>
            </w:pPr>
          </w:p>
        </w:tc>
        <w:tc>
          <w:tcPr>
            <w:tcW w:w="8200" w:type="dxa"/>
            <w:gridSpan w:val="5"/>
            <w:vMerge/>
            <w:tcBorders>
              <w:bottom w:val="single" w:sz="4" w:space="0" w:color="auto"/>
            </w:tcBorders>
            <w:vAlign w:val="center"/>
            <w:hideMark/>
          </w:tcPr>
          <w:p w14:paraId="002FBD55" w14:textId="77777777" w:rsidR="004922EC" w:rsidRPr="00E31B04" w:rsidRDefault="004922EC" w:rsidP="00382D1A">
            <w:pPr>
              <w:jc w:val="center"/>
              <w:rPr>
                <w:rFonts w:ascii="Arial" w:hAnsi="Arial" w:cs="Arial"/>
                <w:color w:val="000000"/>
                <w:sz w:val="22"/>
                <w:szCs w:val="22"/>
              </w:rPr>
            </w:pPr>
          </w:p>
        </w:tc>
        <w:tc>
          <w:tcPr>
            <w:tcW w:w="222" w:type="dxa"/>
            <w:tcBorders>
              <w:top w:val="nil"/>
              <w:left w:val="nil"/>
              <w:bottom w:val="nil"/>
              <w:right w:val="nil"/>
            </w:tcBorders>
            <w:shd w:val="clear" w:color="auto" w:fill="auto"/>
            <w:noWrap/>
            <w:vAlign w:val="bottom"/>
            <w:hideMark/>
          </w:tcPr>
          <w:p w14:paraId="427F04F9" w14:textId="77777777" w:rsidR="004922EC" w:rsidRPr="00E31B04" w:rsidRDefault="004922EC" w:rsidP="004922EC">
            <w:pPr>
              <w:jc w:val="center"/>
              <w:rPr>
                <w:rFonts w:ascii="Arial" w:hAnsi="Arial" w:cs="Arial"/>
                <w:color w:val="000000"/>
                <w:sz w:val="22"/>
                <w:szCs w:val="22"/>
              </w:rPr>
            </w:pPr>
          </w:p>
        </w:tc>
      </w:tr>
      <w:tr w:rsidR="009E4607" w:rsidRPr="00E31B04" w14:paraId="2D9D2E09" w14:textId="77777777" w:rsidTr="004E25AB">
        <w:trPr>
          <w:trHeight w:val="780"/>
        </w:trPr>
        <w:tc>
          <w:tcPr>
            <w:tcW w:w="1051" w:type="dxa"/>
            <w:vMerge/>
            <w:tcBorders>
              <w:bottom w:val="single" w:sz="4" w:space="0" w:color="auto"/>
            </w:tcBorders>
            <w:vAlign w:val="center"/>
            <w:hideMark/>
          </w:tcPr>
          <w:p w14:paraId="686C3072" w14:textId="77777777" w:rsidR="004922EC" w:rsidRPr="00E31B04" w:rsidRDefault="004922EC" w:rsidP="00382D1A">
            <w:pPr>
              <w:jc w:val="center"/>
              <w:rPr>
                <w:rFonts w:ascii="Arial" w:hAnsi="Arial" w:cs="Arial"/>
                <w:color w:val="000000"/>
                <w:sz w:val="22"/>
                <w:szCs w:val="22"/>
              </w:rPr>
            </w:pPr>
          </w:p>
        </w:tc>
        <w:tc>
          <w:tcPr>
            <w:tcW w:w="1640" w:type="dxa"/>
            <w:tcBorders>
              <w:top w:val="single" w:sz="4" w:space="0" w:color="auto"/>
              <w:bottom w:val="single" w:sz="4" w:space="0" w:color="auto"/>
            </w:tcBorders>
            <w:shd w:val="clear" w:color="auto" w:fill="auto"/>
            <w:vAlign w:val="center"/>
            <w:hideMark/>
          </w:tcPr>
          <w:p w14:paraId="198B8266" w14:textId="77777777" w:rsidR="004922EC" w:rsidRPr="00412A40" w:rsidRDefault="004922EC" w:rsidP="00382D1A">
            <w:pPr>
              <w:jc w:val="center"/>
              <w:rPr>
                <w:rFonts w:ascii="Arial" w:hAnsi="Arial" w:cs="Arial"/>
                <w:sz w:val="20"/>
                <w:szCs w:val="20"/>
              </w:rPr>
            </w:pPr>
            <w:r w:rsidRPr="00412A40">
              <w:rPr>
                <w:rFonts w:ascii="Arial" w:hAnsi="Arial" w:cs="Arial"/>
                <w:sz w:val="20"/>
                <w:szCs w:val="20"/>
              </w:rPr>
              <w:t>gyrfalcon/41088 (H5N8) 2.3.4.4c</w:t>
            </w:r>
          </w:p>
        </w:tc>
        <w:tc>
          <w:tcPr>
            <w:tcW w:w="1551" w:type="dxa"/>
            <w:tcBorders>
              <w:top w:val="single" w:sz="4" w:space="0" w:color="auto"/>
              <w:bottom w:val="single" w:sz="4" w:space="0" w:color="auto"/>
            </w:tcBorders>
            <w:shd w:val="clear" w:color="auto" w:fill="auto"/>
            <w:vAlign w:val="center"/>
            <w:hideMark/>
          </w:tcPr>
          <w:p w14:paraId="181635A2" w14:textId="77777777" w:rsidR="004922EC" w:rsidRPr="00412A40" w:rsidRDefault="004922EC" w:rsidP="00382D1A">
            <w:pPr>
              <w:jc w:val="center"/>
              <w:rPr>
                <w:rFonts w:ascii="Arial" w:hAnsi="Arial" w:cs="Arial"/>
                <w:sz w:val="20"/>
                <w:szCs w:val="20"/>
              </w:rPr>
            </w:pPr>
            <w:r w:rsidRPr="00412A40">
              <w:rPr>
                <w:rFonts w:ascii="Arial" w:hAnsi="Arial" w:cs="Arial"/>
                <w:sz w:val="20"/>
                <w:szCs w:val="20"/>
              </w:rPr>
              <w:t>bovine/OH/342 (H5N1) 2.3.4.4b</w:t>
            </w:r>
          </w:p>
        </w:tc>
        <w:tc>
          <w:tcPr>
            <w:tcW w:w="1729" w:type="dxa"/>
            <w:tcBorders>
              <w:top w:val="single" w:sz="4" w:space="0" w:color="auto"/>
              <w:bottom w:val="single" w:sz="4" w:space="0" w:color="auto"/>
            </w:tcBorders>
            <w:shd w:val="clear" w:color="auto" w:fill="auto"/>
            <w:vAlign w:val="center"/>
            <w:hideMark/>
          </w:tcPr>
          <w:p w14:paraId="271452A2" w14:textId="77777777" w:rsidR="004922EC" w:rsidRPr="00412A40" w:rsidRDefault="004922EC" w:rsidP="00382D1A">
            <w:pPr>
              <w:jc w:val="center"/>
              <w:rPr>
                <w:rFonts w:ascii="Arial" w:hAnsi="Arial" w:cs="Arial"/>
                <w:sz w:val="20"/>
                <w:szCs w:val="20"/>
              </w:rPr>
            </w:pPr>
            <w:r w:rsidRPr="00412A40">
              <w:rPr>
                <w:rFonts w:ascii="Arial" w:hAnsi="Arial" w:cs="Arial"/>
                <w:sz w:val="20"/>
                <w:szCs w:val="20"/>
              </w:rPr>
              <w:t>bovine/TX/97794 (H5N1) 2.3.4.4b</w:t>
            </w:r>
          </w:p>
        </w:tc>
        <w:tc>
          <w:tcPr>
            <w:tcW w:w="1729" w:type="dxa"/>
            <w:tcBorders>
              <w:top w:val="single" w:sz="4" w:space="0" w:color="auto"/>
              <w:bottom w:val="single" w:sz="4" w:space="0" w:color="auto"/>
            </w:tcBorders>
            <w:shd w:val="clear" w:color="auto" w:fill="auto"/>
            <w:vAlign w:val="center"/>
            <w:hideMark/>
          </w:tcPr>
          <w:p w14:paraId="51B2CEF7" w14:textId="77777777" w:rsidR="004922EC" w:rsidRPr="00412A40" w:rsidRDefault="004922EC" w:rsidP="00382D1A">
            <w:pPr>
              <w:jc w:val="center"/>
              <w:rPr>
                <w:rFonts w:ascii="Arial" w:hAnsi="Arial" w:cs="Arial"/>
                <w:sz w:val="20"/>
                <w:szCs w:val="20"/>
              </w:rPr>
            </w:pPr>
            <w:r w:rsidRPr="00412A40">
              <w:rPr>
                <w:rFonts w:ascii="Arial" w:hAnsi="Arial" w:cs="Arial"/>
                <w:sz w:val="20"/>
                <w:szCs w:val="20"/>
              </w:rPr>
              <w:t>bovine/TX/40106 (H5N1) 2.3.4.4b</w:t>
            </w:r>
          </w:p>
        </w:tc>
        <w:tc>
          <w:tcPr>
            <w:tcW w:w="1551" w:type="dxa"/>
            <w:tcBorders>
              <w:top w:val="single" w:sz="4" w:space="0" w:color="auto"/>
              <w:bottom w:val="single" w:sz="4" w:space="0" w:color="auto"/>
            </w:tcBorders>
            <w:shd w:val="clear" w:color="auto" w:fill="auto"/>
            <w:vAlign w:val="center"/>
            <w:hideMark/>
          </w:tcPr>
          <w:p w14:paraId="53BAC9D3" w14:textId="77777777" w:rsidR="004922EC" w:rsidRPr="00412A40" w:rsidRDefault="004922EC" w:rsidP="00382D1A">
            <w:pPr>
              <w:jc w:val="center"/>
              <w:rPr>
                <w:rFonts w:ascii="Arial" w:hAnsi="Arial" w:cs="Arial"/>
                <w:sz w:val="20"/>
                <w:szCs w:val="20"/>
              </w:rPr>
            </w:pPr>
            <w:r w:rsidRPr="00412A40">
              <w:rPr>
                <w:rFonts w:ascii="Arial" w:hAnsi="Arial" w:cs="Arial"/>
                <w:sz w:val="20"/>
                <w:szCs w:val="20"/>
              </w:rPr>
              <w:t>bovine/OH/368 (H5N1) 2.3.4.4b</w:t>
            </w:r>
          </w:p>
        </w:tc>
        <w:tc>
          <w:tcPr>
            <w:tcW w:w="222" w:type="dxa"/>
            <w:tcBorders>
              <w:left w:val="nil"/>
            </w:tcBorders>
            <w:vAlign w:val="center"/>
            <w:hideMark/>
          </w:tcPr>
          <w:p w14:paraId="3FDD734D" w14:textId="77777777" w:rsidR="004922EC" w:rsidRPr="00E31B04" w:rsidRDefault="004922EC" w:rsidP="004922EC">
            <w:pPr>
              <w:rPr>
                <w:rFonts w:ascii="Arial" w:hAnsi="Arial" w:cs="Arial"/>
                <w:sz w:val="22"/>
                <w:szCs w:val="22"/>
              </w:rPr>
            </w:pPr>
          </w:p>
        </w:tc>
      </w:tr>
      <w:tr w:rsidR="00EC4BE5" w:rsidRPr="00E31B04" w14:paraId="56CF10D3" w14:textId="77777777" w:rsidTr="00686F1C">
        <w:trPr>
          <w:trHeight w:val="300"/>
        </w:trPr>
        <w:tc>
          <w:tcPr>
            <w:tcW w:w="1051" w:type="dxa"/>
            <w:tcBorders>
              <w:top w:val="single" w:sz="4" w:space="0" w:color="auto"/>
            </w:tcBorders>
            <w:shd w:val="clear" w:color="auto" w:fill="auto"/>
            <w:noWrap/>
            <w:vAlign w:val="center"/>
            <w:hideMark/>
          </w:tcPr>
          <w:p w14:paraId="01FBD9AD"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w:t>
            </w:r>
          </w:p>
        </w:tc>
        <w:tc>
          <w:tcPr>
            <w:tcW w:w="1640" w:type="dxa"/>
            <w:tcBorders>
              <w:top w:val="single" w:sz="4" w:space="0" w:color="auto"/>
            </w:tcBorders>
            <w:shd w:val="clear" w:color="000000" w:fill="FFFFFF"/>
            <w:noWrap/>
            <w:vAlign w:val="center"/>
            <w:hideMark/>
          </w:tcPr>
          <w:p w14:paraId="35DA837C"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640</w:t>
            </w:r>
          </w:p>
        </w:tc>
        <w:tc>
          <w:tcPr>
            <w:tcW w:w="1551" w:type="dxa"/>
            <w:tcBorders>
              <w:top w:val="single" w:sz="4" w:space="0" w:color="auto"/>
            </w:tcBorders>
            <w:shd w:val="clear" w:color="000000" w:fill="FFFFFF"/>
            <w:noWrap/>
            <w:vAlign w:val="center"/>
            <w:hideMark/>
          </w:tcPr>
          <w:p w14:paraId="1AF30A63"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729" w:type="dxa"/>
            <w:tcBorders>
              <w:top w:val="single" w:sz="4" w:space="0" w:color="auto"/>
            </w:tcBorders>
            <w:shd w:val="clear" w:color="auto" w:fill="auto"/>
            <w:noWrap/>
            <w:vAlign w:val="center"/>
            <w:hideMark/>
          </w:tcPr>
          <w:p w14:paraId="78E23661"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729" w:type="dxa"/>
            <w:tcBorders>
              <w:top w:val="single" w:sz="4" w:space="0" w:color="auto"/>
            </w:tcBorders>
            <w:shd w:val="clear" w:color="auto" w:fill="auto"/>
            <w:noWrap/>
            <w:vAlign w:val="center"/>
            <w:hideMark/>
          </w:tcPr>
          <w:p w14:paraId="194D0CD8"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551" w:type="dxa"/>
            <w:tcBorders>
              <w:top w:val="single" w:sz="4" w:space="0" w:color="auto"/>
            </w:tcBorders>
            <w:shd w:val="clear" w:color="auto" w:fill="auto"/>
            <w:noWrap/>
            <w:vAlign w:val="center"/>
            <w:hideMark/>
          </w:tcPr>
          <w:p w14:paraId="3BF279A2"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222" w:type="dxa"/>
            <w:tcBorders>
              <w:left w:val="nil"/>
            </w:tcBorders>
            <w:vAlign w:val="center"/>
            <w:hideMark/>
          </w:tcPr>
          <w:p w14:paraId="60311A69" w14:textId="77777777" w:rsidR="004922EC" w:rsidRPr="00E31B04" w:rsidRDefault="004922EC" w:rsidP="004922EC">
            <w:pPr>
              <w:rPr>
                <w:rFonts w:ascii="Arial" w:hAnsi="Arial" w:cs="Arial"/>
                <w:sz w:val="22"/>
                <w:szCs w:val="22"/>
              </w:rPr>
            </w:pPr>
          </w:p>
        </w:tc>
      </w:tr>
      <w:tr w:rsidR="00EC4BE5" w:rsidRPr="00E31B04" w14:paraId="3A69560E" w14:textId="77777777" w:rsidTr="00686F1C">
        <w:trPr>
          <w:trHeight w:val="300"/>
        </w:trPr>
        <w:tc>
          <w:tcPr>
            <w:tcW w:w="1051" w:type="dxa"/>
            <w:tcBorders>
              <w:top w:val="nil"/>
            </w:tcBorders>
            <w:shd w:val="clear" w:color="auto" w:fill="auto"/>
            <w:noWrap/>
            <w:vAlign w:val="center"/>
            <w:hideMark/>
          </w:tcPr>
          <w:p w14:paraId="60C550F5"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2</w:t>
            </w:r>
          </w:p>
        </w:tc>
        <w:tc>
          <w:tcPr>
            <w:tcW w:w="1640" w:type="dxa"/>
            <w:tcBorders>
              <w:top w:val="nil"/>
            </w:tcBorders>
            <w:shd w:val="clear" w:color="000000" w:fill="FFFFFF"/>
            <w:noWrap/>
            <w:vAlign w:val="center"/>
            <w:hideMark/>
          </w:tcPr>
          <w:p w14:paraId="0CBFACD6"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320</w:t>
            </w:r>
          </w:p>
        </w:tc>
        <w:tc>
          <w:tcPr>
            <w:tcW w:w="1551" w:type="dxa"/>
            <w:tcBorders>
              <w:top w:val="nil"/>
            </w:tcBorders>
            <w:shd w:val="clear" w:color="000000" w:fill="FFFFFF"/>
            <w:noWrap/>
            <w:vAlign w:val="center"/>
            <w:hideMark/>
          </w:tcPr>
          <w:p w14:paraId="30563B73"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729" w:type="dxa"/>
            <w:tcBorders>
              <w:top w:val="nil"/>
            </w:tcBorders>
            <w:shd w:val="clear" w:color="auto" w:fill="auto"/>
            <w:noWrap/>
            <w:vAlign w:val="center"/>
            <w:hideMark/>
          </w:tcPr>
          <w:p w14:paraId="77337CF8"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1729" w:type="dxa"/>
            <w:tcBorders>
              <w:top w:val="nil"/>
            </w:tcBorders>
            <w:shd w:val="clear" w:color="auto" w:fill="auto"/>
            <w:noWrap/>
            <w:vAlign w:val="center"/>
            <w:hideMark/>
          </w:tcPr>
          <w:p w14:paraId="0D4E4044"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551" w:type="dxa"/>
            <w:tcBorders>
              <w:top w:val="nil"/>
            </w:tcBorders>
            <w:shd w:val="clear" w:color="auto" w:fill="auto"/>
            <w:noWrap/>
            <w:vAlign w:val="center"/>
            <w:hideMark/>
          </w:tcPr>
          <w:p w14:paraId="0E042216"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20</w:t>
            </w:r>
          </w:p>
        </w:tc>
        <w:tc>
          <w:tcPr>
            <w:tcW w:w="222" w:type="dxa"/>
            <w:tcBorders>
              <w:left w:val="nil"/>
            </w:tcBorders>
            <w:vAlign w:val="center"/>
            <w:hideMark/>
          </w:tcPr>
          <w:p w14:paraId="4F9C4E01" w14:textId="77777777" w:rsidR="004922EC" w:rsidRPr="00E31B04" w:rsidRDefault="004922EC" w:rsidP="004922EC">
            <w:pPr>
              <w:rPr>
                <w:rFonts w:ascii="Arial" w:hAnsi="Arial" w:cs="Arial"/>
                <w:sz w:val="22"/>
                <w:szCs w:val="22"/>
              </w:rPr>
            </w:pPr>
          </w:p>
        </w:tc>
      </w:tr>
      <w:tr w:rsidR="00EC4BE5" w:rsidRPr="00E31B04" w14:paraId="6D6A09AD" w14:textId="77777777" w:rsidTr="00686F1C">
        <w:trPr>
          <w:trHeight w:val="300"/>
        </w:trPr>
        <w:tc>
          <w:tcPr>
            <w:tcW w:w="1051" w:type="dxa"/>
            <w:tcBorders>
              <w:top w:val="nil"/>
            </w:tcBorders>
            <w:shd w:val="clear" w:color="auto" w:fill="auto"/>
            <w:noWrap/>
            <w:vAlign w:val="center"/>
            <w:hideMark/>
          </w:tcPr>
          <w:p w14:paraId="76171AD1"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3</w:t>
            </w:r>
          </w:p>
        </w:tc>
        <w:tc>
          <w:tcPr>
            <w:tcW w:w="1640" w:type="dxa"/>
            <w:tcBorders>
              <w:top w:val="nil"/>
            </w:tcBorders>
            <w:shd w:val="clear" w:color="000000" w:fill="FFFFFF"/>
            <w:noWrap/>
            <w:vAlign w:val="center"/>
            <w:hideMark/>
          </w:tcPr>
          <w:p w14:paraId="6F6CCBEB"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320</w:t>
            </w:r>
          </w:p>
        </w:tc>
        <w:tc>
          <w:tcPr>
            <w:tcW w:w="1551" w:type="dxa"/>
            <w:tcBorders>
              <w:top w:val="nil"/>
            </w:tcBorders>
            <w:shd w:val="clear" w:color="000000" w:fill="FFFFFF"/>
            <w:noWrap/>
            <w:vAlign w:val="center"/>
            <w:hideMark/>
          </w:tcPr>
          <w:p w14:paraId="3BD7EA49"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320</w:t>
            </w:r>
          </w:p>
        </w:tc>
        <w:tc>
          <w:tcPr>
            <w:tcW w:w="1729" w:type="dxa"/>
            <w:tcBorders>
              <w:top w:val="nil"/>
            </w:tcBorders>
            <w:shd w:val="clear" w:color="auto" w:fill="auto"/>
            <w:noWrap/>
            <w:vAlign w:val="center"/>
            <w:hideMark/>
          </w:tcPr>
          <w:p w14:paraId="6543CC5B"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60</w:t>
            </w:r>
          </w:p>
        </w:tc>
        <w:tc>
          <w:tcPr>
            <w:tcW w:w="1729" w:type="dxa"/>
            <w:tcBorders>
              <w:top w:val="nil"/>
            </w:tcBorders>
            <w:shd w:val="clear" w:color="auto" w:fill="auto"/>
            <w:noWrap/>
            <w:vAlign w:val="center"/>
            <w:hideMark/>
          </w:tcPr>
          <w:p w14:paraId="7503B717"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320</w:t>
            </w:r>
          </w:p>
        </w:tc>
        <w:tc>
          <w:tcPr>
            <w:tcW w:w="1551" w:type="dxa"/>
            <w:tcBorders>
              <w:top w:val="nil"/>
            </w:tcBorders>
            <w:shd w:val="clear" w:color="auto" w:fill="auto"/>
            <w:noWrap/>
            <w:vAlign w:val="center"/>
            <w:hideMark/>
          </w:tcPr>
          <w:p w14:paraId="2A93ED1C"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60</w:t>
            </w:r>
          </w:p>
        </w:tc>
        <w:tc>
          <w:tcPr>
            <w:tcW w:w="222" w:type="dxa"/>
            <w:tcBorders>
              <w:left w:val="nil"/>
            </w:tcBorders>
            <w:vAlign w:val="center"/>
            <w:hideMark/>
          </w:tcPr>
          <w:p w14:paraId="07FC197A" w14:textId="77777777" w:rsidR="004922EC" w:rsidRPr="00E31B04" w:rsidRDefault="004922EC" w:rsidP="004922EC">
            <w:pPr>
              <w:rPr>
                <w:rFonts w:ascii="Arial" w:hAnsi="Arial" w:cs="Arial"/>
                <w:sz w:val="22"/>
                <w:szCs w:val="22"/>
              </w:rPr>
            </w:pPr>
          </w:p>
        </w:tc>
      </w:tr>
      <w:tr w:rsidR="00EC4BE5" w:rsidRPr="00E31B04" w14:paraId="3772EE15" w14:textId="77777777" w:rsidTr="00686F1C">
        <w:trPr>
          <w:trHeight w:val="300"/>
        </w:trPr>
        <w:tc>
          <w:tcPr>
            <w:tcW w:w="1051" w:type="dxa"/>
            <w:tcBorders>
              <w:top w:val="nil"/>
            </w:tcBorders>
            <w:shd w:val="clear" w:color="auto" w:fill="auto"/>
            <w:noWrap/>
            <w:vAlign w:val="center"/>
            <w:hideMark/>
          </w:tcPr>
          <w:p w14:paraId="18022012"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w:t>
            </w:r>
          </w:p>
        </w:tc>
        <w:tc>
          <w:tcPr>
            <w:tcW w:w="1640" w:type="dxa"/>
            <w:tcBorders>
              <w:top w:val="nil"/>
            </w:tcBorders>
            <w:shd w:val="clear" w:color="000000" w:fill="FFFFFF"/>
            <w:noWrap/>
            <w:vAlign w:val="center"/>
            <w:hideMark/>
          </w:tcPr>
          <w:p w14:paraId="24950D82"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60</w:t>
            </w:r>
          </w:p>
        </w:tc>
        <w:tc>
          <w:tcPr>
            <w:tcW w:w="1551" w:type="dxa"/>
            <w:tcBorders>
              <w:top w:val="nil"/>
            </w:tcBorders>
            <w:shd w:val="clear" w:color="000000" w:fill="FFFFFF"/>
            <w:noWrap/>
            <w:vAlign w:val="center"/>
            <w:hideMark/>
          </w:tcPr>
          <w:p w14:paraId="05340C32"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729" w:type="dxa"/>
            <w:tcBorders>
              <w:top w:val="nil"/>
            </w:tcBorders>
            <w:shd w:val="clear" w:color="auto" w:fill="auto"/>
            <w:noWrap/>
            <w:vAlign w:val="center"/>
            <w:hideMark/>
          </w:tcPr>
          <w:p w14:paraId="38C49715"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1729" w:type="dxa"/>
            <w:tcBorders>
              <w:top w:val="nil"/>
            </w:tcBorders>
            <w:shd w:val="clear" w:color="auto" w:fill="auto"/>
            <w:noWrap/>
            <w:vAlign w:val="center"/>
            <w:hideMark/>
          </w:tcPr>
          <w:p w14:paraId="68E4CDF4"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1551" w:type="dxa"/>
            <w:tcBorders>
              <w:top w:val="nil"/>
            </w:tcBorders>
            <w:shd w:val="clear" w:color="auto" w:fill="auto"/>
            <w:noWrap/>
            <w:vAlign w:val="center"/>
            <w:hideMark/>
          </w:tcPr>
          <w:p w14:paraId="2CBDF4DD"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222" w:type="dxa"/>
            <w:tcBorders>
              <w:left w:val="nil"/>
            </w:tcBorders>
            <w:vAlign w:val="center"/>
            <w:hideMark/>
          </w:tcPr>
          <w:p w14:paraId="0E67995B" w14:textId="77777777" w:rsidR="004922EC" w:rsidRPr="00E31B04" w:rsidRDefault="004922EC" w:rsidP="004922EC">
            <w:pPr>
              <w:rPr>
                <w:rFonts w:ascii="Arial" w:hAnsi="Arial" w:cs="Arial"/>
                <w:sz w:val="22"/>
                <w:szCs w:val="22"/>
              </w:rPr>
            </w:pPr>
          </w:p>
        </w:tc>
      </w:tr>
      <w:tr w:rsidR="00EC4BE5" w:rsidRPr="00E31B04" w14:paraId="7A0402B5" w14:textId="77777777" w:rsidTr="00686F1C">
        <w:trPr>
          <w:trHeight w:val="300"/>
        </w:trPr>
        <w:tc>
          <w:tcPr>
            <w:tcW w:w="1051" w:type="dxa"/>
            <w:tcBorders>
              <w:top w:val="nil"/>
            </w:tcBorders>
            <w:shd w:val="clear" w:color="auto" w:fill="auto"/>
            <w:noWrap/>
            <w:vAlign w:val="center"/>
            <w:hideMark/>
          </w:tcPr>
          <w:p w14:paraId="4F24740B"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5</w:t>
            </w:r>
          </w:p>
        </w:tc>
        <w:tc>
          <w:tcPr>
            <w:tcW w:w="1640" w:type="dxa"/>
            <w:tcBorders>
              <w:top w:val="nil"/>
            </w:tcBorders>
            <w:shd w:val="clear" w:color="000000" w:fill="FFFFFF"/>
            <w:noWrap/>
            <w:vAlign w:val="center"/>
            <w:hideMark/>
          </w:tcPr>
          <w:p w14:paraId="4484B0B9"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280</w:t>
            </w:r>
          </w:p>
        </w:tc>
        <w:tc>
          <w:tcPr>
            <w:tcW w:w="1551" w:type="dxa"/>
            <w:tcBorders>
              <w:top w:val="nil"/>
            </w:tcBorders>
            <w:shd w:val="clear" w:color="000000" w:fill="FFFFFF"/>
            <w:noWrap/>
            <w:vAlign w:val="center"/>
            <w:hideMark/>
          </w:tcPr>
          <w:p w14:paraId="317C842C"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640</w:t>
            </w:r>
          </w:p>
        </w:tc>
        <w:tc>
          <w:tcPr>
            <w:tcW w:w="1729" w:type="dxa"/>
            <w:tcBorders>
              <w:top w:val="nil"/>
            </w:tcBorders>
            <w:shd w:val="clear" w:color="auto" w:fill="auto"/>
            <w:noWrap/>
            <w:vAlign w:val="center"/>
            <w:hideMark/>
          </w:tcPr>
          <w:p w14:paraId="10E75318"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320</w:t>
            </w:r>
          </w:p>
        </w:tc>
        <w:tc>
          <w:tcPr>
            <w:tcW w:w="1729" w:type="dxa"/>
            <w:tcBorders>
              <w:top w:val="nil"/>
            </w:tcBorders>
            <w:shd w:val="clear" w:color="auto" w:fill="auto"/>
            <w:noWrap/>
            <w:vAlign w:val="center"/>
            <w:hideMark/>
          </w:tcPr>
          <w:p w14:paraId="156B81A9"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640</w:t>
            </w:r>
          </w:p>
        </w:tc>
        <w:tc>
          <w:tcPr>
            <w:tcW w:w="1551" w:type="dxa"/>
            <w:tcBorders>
              <w:top w:val="nil"/>
            </w:tcBorders>
            <w:shd w:val="clear" w:color="auto" w:fill="auto"/>
            <w:noWrap/>
            <w:vAlign w:val="center"/>
            <w:hideMark/>
          </w:tcPr>
          <w:p w14:paraId="5859DDE0"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640</w:t>
            </w:r>
          </w:p>
        </w:tc>
        <w:tc>
          <w:tcPr>
            <w:tcW w:w="222" w:type="dxa"/>
            <w:tcBorders>
              <w:left w:val="nil"/>
            </w:tcBorders>
            <w:vAlign w:val="center"/>
            <w:hideMark/>
          </w:tcPr>
          <w:p w14:paraId="0AA1BE09" w14:textId="77777777" w:rsidR="004922EC" w:rsidRPr="00E31B04" w:rsidRDefault="004922EC" w:rsidP="004922EC">
            <w:pPr>
              <w:rPr>
                <w:rFonts w:ascii="Arial" w:hAnsi="Arial" w:cs="Arial"/>
                <w:sz w:val="22"/>
                <w:szCs w:val="22"/>
              </w:rPr>
            </w:pPr>
          </w:p>
        </w:tc>
      </w:tr>
      <w:tr w:rsidR="00EC4BE5" w:rsidRPr="00E31B04" w14:paraId="622A9DF5" w14:textId="77777777" w:rsidTr="00686F1C">
        <w:trPr>
          <w:trHeight w:val="300"/>
        </w:trPr>
        <w:tc>
          <w:tcPr>
            <w:tcW w:w="1051" w:type="dxa"/>
            <w:tcBorders>
              <w:top w:val="nil"/>
            </w:tcBorders>
            <w:shd w:val="clear" w:color="auto" w:fill="auto"/>
            <w:noWrap/>
            <w:vAlign w:val="center"/>
            <w:hideMark/>
          </w:tcPr>
          <w:p w14:paraId="06E8D6BD"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6</w:t>
            </w:r>
          </w:p>
        </w:tc>
        <w:tc>
          <w:tcPr>
            <w:tcW w:w="1640" w:type="dxa"/>
            <w:tcBorders>
              <w:top w:val="nil"/>
            </w:tcBorders>
            <w:shd w:val="clear" w:color="000000" w:fill="FFFFFF"/>
            <w:noWrap/>
            <w:vAlign w:val="center"/>
            <w:hideMark/>
          </w:tcPr>
          <w:p w14:paraId="2D82C33D"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60</w:t>
            </w:r>
          </w:p>
        </w:tc>
        <w:tc>
          <w:tcPr>
            <w:tcW w:w="1551" w:type="dxa"/>
            <w:tcBorders>
              <w:top w:val="nil"/>
            </w:tcBorders>
            <w:shd w:val="clear" w:color="000000" w:fill="FFFFFF"/>
            <w:noWrap/>
            <w:vAlign w:val="center"/>
            <w:hideMark/>
          </w:tcPr>
          <w:p w14:paraId="0C88C5F1"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1729" w:type="dxa"/>
            <w:tcBorders>
              <w:top w:val="nil"/>
            </w:tcBorders>
            <w:shd w:val="clear" w:color="auto" w:fill="auto"/>
            <w:noWrap/>
            <w:vAlign w:val="center"/>
            <w:hideMark/>
          </w:tcPr>
          <w:p w14:paraId="761E6CAA"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1729" w:type="dxa"/>
            <w:tcBorders>
              <w:top w:val="nil"/>
            </w:tcBorders>
            <w:shd w:val="clear" w:color="auto" w:fill="auto"/>
            <w:noWrap/>
            <w:vAlign w:val="center"/>
            <w:hideMark/>
          </w:tcPr>
          <w:p w14:paraId="083BA5DB"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551" w:type="dxa"/>
            <w:tcBorders>
              <w:top w:val="nil"/>
            </w:tcBorders>
            <w:shd w:val="clear" w:color="auto" w:fill="auto"/>
            <w:noWrap/>
            <w:vAlign w:val="center"/>
            <w:hideMark/>
          </w:tcPr>
          <w:p w14:paraId="73566BD7"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222" w:type="dxa"/>
            <w:tcBorders>
              <w:left w:val="nil"/>
            </w:tcBorders>
            <w:vAlign w:val="center"/>
            <w:hideMark/>
          </w:tcPr>
          <w:p w14:paraId="55741A87" w14:textId="77777777" w:rsidR="004922EC" w:rsidRPr="00E31B04" w:rsidRDefault="004922EC" w:rsidP="004922EC">
            <w:pPr>
              <w:rPr>
                <w:rFonts w:ascii="Arial" w:hAnsi="Arial" w:cs="Arial"/>
                <w:sz w:val="22"/>
                <w:szCs w:val="22"/>
              </w:rPr>
            </w:pPr>
          </w:p>
        </w:tc>
      </w:tr>
      <w:tr w:rsidR="00EC4BE5" w:rsidRPr="00E31B04" w14:paraId="1EEEC24A" w14:textId="77777777" w:rsidTr="00686F1C">
        <w:trPr>
          <w:trHeight w:val="300"/>
        </w:trPr>
        <w:tc>
          <w:tcPr>
            <w:tcW w:w="1051" w:type="dxa"/>
            <w:tcBorders>
              <w:top w:val="nil"/>
            </w:tcBorders>
            <w:shd w:val="clear" w:color="auto" w:fill="auto"/>
            <w:noWrap/>
            <w:vAlign w:val="center"/>
            <w:hideMark/>
          </w:tcPr>
          <w:p w14:paraId="17FAB5F2"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7</w:t>
            </w:r>
          </w:p>
        </w:tc>
        <w:tc>
          <w:tcPr>
            <w:tcW w:w="1640" w:type="dxa"/>
            <w:tcBorders>
              <w:top w:val="nil"/>
            </w:tcBorders>
            <w:shd w:val="clear" w:color="000000" w:fill="FFFFFF"/>
            <w:noWrap/>
            <w:vAlign w:val="center"/>
            <w:hideMark/>
          </w:tcPr>
          <w:p w14:paraId="0822B4A6"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60</w:t>
            </w:r>
          </w:p>
        </w:tc>
        <w:tc>
          <w:tcPr>
            <w:tcW w:w="1551" w:type="dxa"/>
            <w:tcBorders>
              <w:top w:val="nil"/>
            </w:tcBorders>
            <w:shd w:val="clear" w:color="000000" w:fill="FFFFFF"/>
            <w:noWrap/>
            <w:vAlign w:val="center"/>
            <w:hideMark/>
          </w:tcPr>
          <w:p w14:paraId="3678EC78"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729" w:type="dxa"/>
            <w:tcBorders>
              <w:top w:val="nil"/>
            </w:tcBorders>
            <w:shd w:val="clear" w:color="auto" w:fill="auto"/>
            <w:noWrap/>
            <w:vAlign w:val="center"/>
            <w:hideMark/>
          </w:tcPr>
          <w:p w14:paraId="581478DB"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729" w:type="dxa"/>
            <w:tcBorders>
              <w:top w:val="nil"/>
            </w:tcBorders>
            <w:shd w:val="clear" w:color="auto" w:fill="auto"/>
            <w:noWrap/>
            <w:vAlign w:val="center"/>
            <w:hideMark/>
          </w:tcPr>
          <w:p w14:paraId="246D4B6B"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551" w:type="dxa"/>
            <w:tcBorders>
              <w:top w:val="nil"/>
            </w:tcBorders>
            <w:shd w:val="clear" w:color="auto" w:fill="auto"/>
            <w:noWrap/>
            <w:vAlign w:val="center"/>
            <w:hideMark/>
          </w:tcPr>
          <w:p w14:paraId="0FF303E4"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222" w:type="dxa"/>
            <w:tcBorders>
              <w:left w:val="nil"/>
            </w:tcBorders>
            <w:vAlign w:val="center"/>
            <w:hideMark/>
          </w:tcPr>
          <w:p w14:paraId="78E90842" w14:textId="77777777" w:rsidR="004922EC" w:rsidRPr="00E31B04" w:rsidRDefault="004922EC" w:rsidP="004922EC">
            <w:pPr>
              <w:rPr>
                <w:rFonts w:ascii="Arial" w:hAnsi="Arial" w:cs="Arial"/>
                <w:sz w:val="22"/>
                <w:szCs w:val="22"/>
              </w:rPr>
            </w:pPr>
          </w:p>
        </w:tc>
      </w:tr>
      <w:tr w:rsidR="00EC4BE5" w:rsidRPr="00E31B04" w14:paraId="15ED96DB" w14:textId="77777777" w:rsidTr="00686F1C">
        <w:trPr>
          <w:trHeight w:val="300"/>
        </w:trPr>
        <w:tc>
          <w:tcPr>
            <w:tcW w:w="1051" w:type="dxa"/>
            <w:tcBorders>
              <w:top w:val="nil"/>
            </w:tcBorders>
            <w:shd w:val="clear" w:color="auto" w:fill="auto"/>
            <w:noWrap/>
            <w:vAlign w:val="center"/>
            <w:hideMark/>
          </w:tcPr>
          <w:p w14:paraId="48A06387"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w:t>
            </w:r>
          </w:p>
        </w:tc>
        <w:tc>
          <w:tcPr>
            <w:tcW w:w="1640" w:type="dxa"/>
            <w:tcBorders>
              <w:top w:val="nil"/>
            </w:tcBorders>
            <w:shd w:val="clear" w:color="000000" w:fill="FFFFFF"/>
            <w:noWrap/>
            <w:vAlign w:val="center"/>
            <w:hideMark/>
          </w:tcPr>
          <w:p w14:paraId="4C17194B"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60</w:t>
            </w:r>
          </w:p>
        </w:tc>
        <w:tc>
          <w:tcPr>
            <w:tcW w:w="1551" w:type="dxa"/>
            <w:tcBorders>
              <w:top w:val="nil"/>
            </w:tcBorders>
            <w:shd w:val="clear" w:color="000000" w:fill="FFFFFF"/>
            <w:noWrap/>
            <w:vAlign w:val="center"/>
            <w:hideMark/>
          </w:tcPr>
          <w:p w14:paraId="2D3237A0"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60</w:t>
            </w:r>
          </w:p>
        </w:tc>
        <w:tc>
          <w:tcPr>
            <w:tcW w:w="1729" w:type="dxa"/>
            <w:tcBorders>
              <w:top w:val="nil"/>
            </w:tcBorders>
            <w:shd w:val="clear" w:color="auto" w:fill="auto"/>
            <w:noWrap/>
            <w:vAlign w:val="center"/>
            <w:hideMark/>
          </w:tcPr>
          <w:p w14:paraId="7A8CC5BF"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729" w:type="dxa"/>
            <w:tcBorders>
              <w:top w:val="nil"/>
            </w:tcBorders>
            <w:shd w:val="clear" w:color="auto" w:fill="auto"/>
            <w:noWrap/>
            <w:vAlign w:val="center"/>
            <w:hideMark/>
          </w:tcPr>
          <w:p w14:paraId="058B1B50"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60</w:t>
            </w:r>
          </w:p>
        </w:tc>
        <w:tc>
          <w:tcPr>
            <w:tcW w:w="1551" w:type="dxa"/>
            <w:tcBorders>
              <w:top w:val="nil"/>
            </w:tcBorders>
            <w:shd w:val="clear" w:color="auto" w:fill="auto"/>
            <w:noWrap/>
            <w:vAlign w:val="center"/>
            <w:hideMark/>
          </w:tcPr>
          <w:p w14:paraId="44A38755"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222" w:type="dxa"/>
            <w:tcBorders>
              <w:left w:val="nil"/>
            </w:tcBorders>
            <w:vAlign w:val="center"/>
            <w:hideMark/>
          </w:tcPr>
          <w:p w14:paraId="508B955B" w14:textId="77777777" w:rsidR="004922EC" w:rsidRPr="00E31B04" w:rsidRDefault="004922EC" w:rsidP="004922EC">
            <w:pPr>
              <w:rPr>
                <w:rFonts w:ascii="Arial" w:hAnsi="Arial" w:cs="Arial"/>
                <w:sz w:val="22"/>
                <w:szCs w:val="22"/>
              </w:rPr>
            </w:pPr>
          </w:p>
        </w:tc>
      </w:tr>
      <w:tr w:rsidR="00EC4BE5" w:rsidRPr="00E31B04" w14:paraId="028EC13B" w14:textId="77777777" w:rsidTr="00686F1C">
        <w:trPr>
          <w:trHeight w:val="300"/>
        </w:trPr>
        <w:tc>
          <w:tcPr>
            <w:tcW w:w="1051" w:type="dxa"/>
            <w:tcBorders>
              <w:top w:val="nil"/>
            </w:tcBorders>
            <w:shd w:val="clear" w:color="auto" w:fill="auto"/>
            <w:noWrap/>
            <w:vAlign w:val="center"/>
            <w:hideMark/>
          </w:tcPr>
          <w:p w14:paraId="56C11E62"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9</w:t>
            </w:r>
          </w:p>
        </w:tc>
        <w:tc>
          <w:tcPr>
            <w:tcW w:w="1640" w:type="dxa"/>
            <w:tcBorders>
              <w:top w:val="nil"/>
            </w:tcBorders>
            <w:shd w:val="clear" w:color="000000" w:fill="FFFFFF"/>
            <w:noWrap/>
            <w:vAlign w:val="center"/>
            <w:hideMark/>
          </w:tcPr>
          <w:p w14:paraId="49B772BD"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551" w:type="dxa"/>
            <w:tcBorders>
              <w:top w:val="nil"/>
            </w:tcBorders>
            <w:shd w:val="clear" w:color="000000" w:fill="FFFFFF"/>
            <w:noWrap/>
            <w:vAlign w:val="center"/>
            <w:hideMark/>
          </w:tcPr>
          <w:p w14:paraId="1DB98E09"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729" w:type="dxa"/>
            <w:tcBorders>
              <w:top w:val="nil"/>
            </w:tcBorders>
            <w:shd w:val="clear" w:color="auto" w:fill="auto"/>
            <w:noWrap/>
            <w:vAlign w:val="center"/>
            <w:hideMark/>
          </w:tcPr>
          <w:p w14:paraId="728AACC8"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1729" w:type="dxa"/>
            <w:tcBorders>
              <w:top w:val="nil"/>
            </w:tcBorders>
            <w:shd w:val="clear" w:color="auto" w:fill="auto"/>
            <w:noWrap/>
            <w:vAlign w:val="center"/>
            <w:hideMark/>
          </w:tcPr>
          <w:p w14:paraId="4D1379BA"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1551" w:type="dxa"/>
            <w:tcBorders>
              <w:top w:val="nil"/>
            </w:tcBorders>
            <w:shd w:val="clear" w:color="auto" w:fill="auto"/>
            <w:noWrap/>
            <w:vAlign w:val="center"/>
            <w:hideMark/>
          </w:tcPr>
          <w:p w14:paraId="7F31C52F"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222" w:type="dxa"/>
            <w:tcBorders>
              <w:left w:val="nil"/>
            </w:tcBorders>
            <w:vAlign w:val="center"/>
            <w:hideMark/>
          </w:tcPr>
          <w:p w14:paraId="33669C81" w14:textId="77777777" w:rsidR="004922EC" w:rsidRPr="00E31B04" w:rsidRDefault="004922EC" w:rsidP="004922EC">
            <w:pPr>
              <w:rPr>
                <w:rFonts w:ascii="Arial" w:hAnsi="Arial" w:cs="Arial"/>
                <w:sz w:val="22"/>
                <w:szCs w:val="22"/>
              </w:rPr>
            </w:pPr>
          </w:p>
        </w:tc>
      </w:tr>
      <w:tr w:rsidR="00EC4BE5" w:rsidRPr="00E31B04" w14:paraId="4C85A288" w14:textId="77777777" w:rsidTr="00686F1C">
        <w:trPr>
          <w:trHeight w:val="300"/>
        </w:trPr>
        <w:tc>
          <w:tcPr>
            <w:tcW w:w="1051" w:type="dxa"/>
            <w:tcBorders>
              <w:top w:val="nil"/>
            </w:tcBorders>
            <w:shd w:val="clear" w:color="auto" w:fill="auto"/>
            <w:noWrap/>
            <w:vAlign w:val="center"/>
            <w:hideMark/>
          </w:tcPr>
          <w:p w14:paraId="3997A909"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0</w:t>
            </w:r>
          </w:p>
        </w:tc>
        <w:tc>
          <w:tcPr>
            <w:tcW w:w="1640" w:type="dxa"/>
            <w:tcBorders>
              <w:top w:val="nil"/>
            </w:tcBorders>
            <w:shd w:val="clear" w:color="000000" w:fill="FFFFFF"/>
            <w:noWrap/>
            <w:vAlign w:val="center"/>
            <w:hideMark/>
          </w:tcPr>
          <w:p w14:paraId="0A3C8562"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640</w:t>
            </w:r>
          </w:p>
        </w:tc>
        <w:tc>
          <w:tcPr>
            <w:tcW w:w="1551" w:type="dxa"/>
            <w:tcBorders>
              <w:top w:val="nil"/>
            </w:tcBorders>
            <w:shd w:val="clear" w:color="000000" w:fill="FFFFFF"/>
            <w:noWrap/>
            <w:vAlign w:val="center"/>
            <w:hideMark/>
          </w:tcPr>
          <w:p w14:paraId="4ED5B32D"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320</w:t>
            </w:r>
          </w:p>
        </w:tc>
        <w:tc>
          <w:tcPr>
            <w:tcW w:w="1729" w:type="dxa"/>
            <w:tcBorders>
              <w:top w:val="nil"/>
            </w:tcBorders>
            <w:shd w:val="clear" w:color="auto" w:fill="auto"/>
            <w:noWrap/>
            <w:vAlign w:val="center"/>
            <w:hideMark/>
          </w:tcPr>
          <w:p w14:paraId="7747B67C"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60</w:t>
            </w:r>
          </w:p>
        </w:tc>
        <w:tc>
          <w:tcPr>
            <w:tcW w:w="1729" w:type="dxa"/>
            <w:tcBorders>
              <w:top w:val="nil"/>
            </w:tcBorders>
            <w:shd w:val="clear" w:color="auto" w:fill="auto"/>
            <w:noWrap/>
            <w:vAlign w:val="center"/>
            <w:hideMark/>
          </w:tcPr>
          <w:p w14:paraId="1530BDE4"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320</w:t>
            </w:r>
          </w:p>
        </w:tc>
        <w:tc>
          <w:tcPr>
            <w:tcW w:w="1551" w:type="dxa"/>
            <w:tcBorders>
              <w:top w:val="nil"/>
            </w:tcBorders>
            <w:shd w:val="clear" w:color="auto" w:fill="auto"/>
            <w:noWrap/>
            <w:vAlign w:val="center"/>
            <w:hideMark/>
          </w:tcPr>
          <w:p w14:paraId="09F19DA3"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60</w:t>
            </w:r>
          </w:p>
        </w:tc>
        <w:tc>
          <w:tcPr>
            <w:tcW w:w="222" w:type="dxa"/>
            <w:tcBorders>
              <w:left w:val="nil"/>
            </w:tcBorders>
            <w:vAlign w:val="center"/>
            <w:hideMark/>
          </w:tcPr>
          <w:p w14:paraId="15392679" w14:textId="77777777" w:rsidR="004922EC" w:rsidRPr="00E31B04" w:rsidRDefault="004922EC" w:rsidP="004922EC">
            <w:pPr>
              <w:rPr>
                <w:rFonts w:ascii="Arial" w:hAnsi="Arial" w:cs="Arial"/>
                <w:sz w:val="22"/>
                <w:szCs w:val="22"/>
              </w:rPr>
            </w:pPr>
          </w:p>
        </w:tc>
      </w:tr>
      <w:tr w:rsidR="00EC4BE5" w:rsidRPr="00E31B04" w14:paraId="7184BFDC" w14:textId="77777777" w:rsidTr="00686F1C">
        <w:trPr>
          <w:trHeight w:val="300"/>
        </w:trPr>
        <w:tc>
          <w:tcPr>
            <w:tcW w:w="1051" w:type="dxa"/>
            <w:tcBorders>
              <w:top w:val="nil"/>
            </w:tcBorders>
            <w:shd w:val="clear" w:color="auto" w:fill="auto"/>
            <w:noWrap/>
            <w:vAlign w:val="center"/>
            <w:hideMark/>
          </w:tcPr>
          <w:p w14:paraId="3DB92C8C"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1</w:t>
            </w:r>
          </w:p>
        </w:tc>
        <w:tc>
          <w:tcPr>
            <w:tcW w:w="1640" w:type="dxa"/>
            <w:tcBorders>
              <w:top w:val="nil"/>
            </w:tcBorders>
            <w:shd w:val="clear" w:color="000000" w:fill="FFFFFF"/>
            <w:noWrap/>
            <w:vAlign w:val="center"/>
            <w:hideMark/>
          </w:tcPr>
          <w:p w14:paraId="03EEDB58"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551" w:type="dxa"/>
            <w:tcBorders>
              <w:top w:val="nil"/>
            </w:tcBorders>
            <w:shd w:val="clear" w:color="000000" w:fill="FFFFFF"/>
            <w:noWrap/>
            <w:vAlign w:val="center"/>
            <w:hideMark/>
          </w:tcPr>
          <w:p w14:paraId="7D616255"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729" w:type="dxa"/>
            <w:tcBorders>
              <w:top w:val="nil"/>
            </w:tcBorders>
            <w:shd w:val="clear" w:color="auto" w:fill="auto"/>
            <w:noWrap/>
            <w:vAlign w:val="center"/>
            <w:hideMark/>
          </w:tcPr>
          <w:p w14:paraId="1C064CE5"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729" w:type="dxa"/>
            <w:tcBorders>
              <w:top w:val="nil"/>
            </w:tcBorders>
            <w:shd w:val="clear" w:color="auto" w:fill="auto"/>
            <w:noWrap/>
            <w:vAlign w:val="center"/>
            <w:hideMark/>
          </w:tcPr>
          <w:p w14:paraId="38C0A3F7"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551" w:type="dxa"/>
            <w:tcBorders>
              <w:top w:val="nil"/>
            </w:tcBorders>
            <w:shd w:val="clear" w:color="auto" w:fill="auto"/>
            <w:noWrap/>
            <w:vAlign w:val="center"/>
            <w:hideMark/>
          </w:tcPr>
          <w:p w14:paraId="515F0C1A"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222" w:type="dxa"/>
            <w:tcBorders>
              <w:left w:val="nil"/>
            </w:tcBorders>
            <w:vAlign w:val="center"/>
            <w:hideMark/>
          </w:tcPr>
          <w:p w14:paraId="46602553" w14:textId="77777777" w:rsidR="004922EC" w:rsidRPr="00E31B04" w:rsidRDefault="004922EC" w:rsidP="004922EC">
            <w:pPr>
              <w:rPr>
                <w:rFonts w:ascii="Arial" w:hAnsi="Arial" w:cs="Arial"/>
                <w:sz w:val="22"/>
                <w:szCs w:val="22"/>
              </w:rPr>
            </w:pPr>
          </w:p>
        </w:tc>
      </w:tr>
      <w:tr w:rsidR="00EC4BE5" w:rsidRPr="00E31B04" w14:paraId="4E3D4221" w14:textId="77777777" w:rsidTr="00686F1C">
        <w:trPr>
          <w:trHeight w:val="300"/>
        </w:trPr>
        <w:tc>
          <w:tcPr>
            <w:tcW w:w="1051" w:type="dxa"/>
            <w:tcBorders>
              <w:top w:val="nil"/>
            </w:tcBorders>
            <w:shd w:val="clear" w:color="auto" w:fill="auto"/>
            <w:noWrap/>
            <w:vAlign w:val="center"/>
            <w:hideMark/>
          </w:tcPr>
          <w:p w14:paraId="0CC14B8B"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2</w:t>
            </w:r>
          </w:p>
        </w:tc>
        <w:tc>
          <w:tcPr>
            <w:tcW w:w="1640" w:type="dxa"/>
            <w:tcBorders>
              <w:top w:val="nil"/>
            </w:tcBorders>
            <w:shd w:val="clear" w:color="000000" w:fill="FFFFFF"/>
            <w:noWrap/>
            <w:vAlign w:val="center"/>
            <w:hideMark/>
          </w:tcPr>
          <w:p w14:paraId="6E7BC745"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60</w:t>
            </w:r>
          </w:p>
        </w:tc>
        <w:tc>
          <w:tcPr>
            <w:tcW w:w="1551" w:type="dxa"/>
            <w:tcBorders>
              <w:top w:val="nil"/>
            </w:tcBorders>
            <w:shd w:val="clear" w:color="000000" w:fill="FFFFFF"/>
            <w:noWrap/>
            <w:vAlign w:val="center"/>
            <w:hideMark/>
          </w:tcPr>
          <w:p w14:paraId="1D988F9D"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729" w:type="dxa"/>
            <w:tcBorders>
              <w:top w:val="nil"/>
            </w:tcBorders>
            <w:shd w:val="clear" w:color="auto" w:fill="auto"/>
            <w:noWrap/>
            <w:vAlign w:val="center"/>
            <w:hideMark/>
          </w:tcPr>
          <w:p w14:paraId="00CA4318"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1729" w:type="dxa"/>
            <w:tcBorders>
              <w:top w:val="nil"/>
            </w:tcBorders>
            <w:shd w:val="clear" w:color="auto" w:fill="auto"/>
            <w:noWrap/>
            <w:vAlign w:val="center"/>
            <w:hideMark/>
          </w:tcPr>
          <w:p w14:paraId="6A7CA703"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551" w:type="dxa"/>
            <w:tcBorders>
              <w:top w:val="nil"/>
            </w:tcBorders>
            <w:shd w:val="clear" w:color="auto" w:fill="auto"/>
            <w:noWrap/>
            <w:vAlign w:val="center"/>
            <w:hideMark/>
          </w:tcPr>
          <w:p w14:paraId="4B20203E"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222" w:type="dxa"/>
            <w:tcBorders>
              <w:left w:val="nil"/>
            </w:tcBorders>
            <w:vAlign w:val="center"/>
            <w:hideMark/>
          </w:tcPr>
          <w:p w14:paraId="2A81BD05" w14:textId="77777777" w:rsidR="004922EC" w:rsidRPr="00E31B04" w:rsidRDefault="004922EC" w:rsidP="004922EC">
            <w:pPr>
              <w:rPr>
                <w:rFonts w:ascii="Arial" w:hAnsi="Arial" w:cs="Arial"/>
                <w:sz w:val="22"/>
                <w:szCs w:val="22"/>
              </w:rPr>
            </w:pPr>
          </w:p>
        </w:tc>
      </w:tr>
      <w:tr w:rsidR="00EC4BE5" w:rsidRPr="00E31B04" w14:paraId="369A4F12" w14:textId="77777777" w:rsidTr="00686F1C">
        <w:trPr>
          <w:trHeight w:val="300"/>
        </w:trPr>
        <w:tc>
          <w:tcPr>
            <w:tcW w:w="1051" w:type="dxa"/>
            <w:tcBorders>
              <w:top w:val="nil"/>
            </w:tcBorders>
            <w:shd w:val="clear" w:color="auto" w:fill="auto"/>
            <w:noWrap/>
            <w:vAlign w:val="center"/>
            <w:hideMark/>
          </w:tcPr>
          <w:p w14:paraId="1F1ED99C"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3</w:t>
            </w:r>
          </w:p>
        </w:tc>
        <w:tc>
          <w:tcPr>
            <w:tcW w:w="1640" w:type="dxa"/>
            <w:tcBorders>
              <w:top w:val="nil"/>
            </w:tcBorders>
            <w:shd w:val="clear" w:color="000000" w:fill="FFFFFF"/>
            <w:noWrap/>
            <w:vAlign w:val="center"/>
            <w:hideMark/>
          </w:tcPr>
          <w:p w14:paraId="7D8F058B"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551" w:type="dxa"/>
            <w:tcBorders>
              <w:top w:val="nil"/>
            </w:tcBorders>
            <w:shd w:val="clear" w:color="000000" w:fill="FFFFFF"/>
            <w:noWrap/>
            <w:vAlign w:val="center"/>
            <w:hideMark/>
          </w:tcPr>
          <w:p w14:paraId="72D49776"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729" w:type="dxa"/>
            <w:tcBorders>
              <w:top w:val="nil"/>
            </w:tcBorders>
            <w:shd w:val="clear" w:color="auto" w:fill="auto"/>
            <w:noWrap/>
            <w:vAlign w:val="center"/>
            <w:hideMark/>
          </w:tcPr>
          <w:p w14:paraId="60C36E58"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1729" w:type="dxa"/>
            <w:tcBorders>
              <w:top w:val="nil"/>
            </w:tcBorders>
            <w:shd w:val="clear" w:color="auto" w:fill="auto"/>
            <w:noWrap/>
            <w:vAlign w:val="center"/>
            <w:hideMark/>
          </w:tcPr>
          <w:p w14:paraId="446D1623"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1551" w:type="dxa"/>
            <w:tcBorders>
              <w:top w:val="nil"/>
            </w:tcBorders>
            <w:shd w:val="clear" w:color="auto" w:fill="auto"/>
            <w:noWrap/>
            <w:vAlign w:val="center"/>
            <w:hideMark/>
          </w:tcPr>
          <w:p w14:paraId="27F71355"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20</w:t>
            </w:r>
          </w:p>
        </w:tc>
        <w:tc>
          <w:tcPr>
            <w:tcW w:w="222" w:type="dxa"/>
            <w:tcBorders>
              <w:left w:val="nil"/>
            </w:tcBorders>
            <w:vAlign w:val="center"/>
            <w:hideMark/>
          </w:tcPr>
          <w:p w14:paraId="4CAD7CD1" w14:textId="77777777" w:rsidR="004922EC" w:rsidRPr="00E31B04" w:rsidRDefault="004922EC" w:rsidP="004922EC">
            <w:pPr>
              <w:rPr>
                <w:rFonts w:ascii="Arial" w:hAnsi="Arial" w:cs="Arial"/>
                <w:sz w:val="22"/>
                <w:szCs w:val="22"/>
              </w:rPr>
            </w:pPr>
          </w:p>
        </w:tc>
      </w:tr>
      <w:tr w:rsidR="00EC4BE5" w:rsidRPr="00E31B04" w14:paraId="22B53930" w14:textId="77777777" w:rsidTr="00686F1C">
        <w:trPr>
          <w:trHeight w:val="300"/>
        </w:trPr>
        <w:tc>
          <w:tcPr>
            <w:tcW w:w="1051" w:type="dxa"/>
            <w:tcBorders>
              <w:top w:val="nil"/>
            </w:tcBorders>
            <w:shd w:val="clear" w:color="auto" w:fill="auto"/>
            <w:noWrap/>
            <w:vAlign w:val="center"/>
            <w:hideMark/>
          </w:tcPr>
          <w:p w14:paraId="58D823A7"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4</w:t>
            </w:r>
          </w:p>
        </w:tc>
        <w:tc>
          <w:tcPr>
            <w:tcW w:w="1640" w:type="dxa"/>
            <w:tcBorders>
              <w:top w:val="nil"/>
            </w:tcBorders>
            <w:shd w:val="clear" w:color="000000" w:fill="FFFFFF"/>
            <w:noWrap/>
            <w:vAlign w:val="center"/>
            <w:hideMark/>
          </w:tcPr>
          <w:p w14:paraId="76DCADC2"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1551" w:type="dxa"/>
            <w:tcBorders>
              <w:top w:val="nil"/>
            </w:tcBorders>
            <w:shd w:val="clear" w:color="000000" w:fill="FFFFFF"/>
            <w:noWrap/>
            <w:vAlign w:val="center"/>
            <w:hideMark/>
          </w:tcPr>
          <w:p w14:paraId="0B02E17E"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1729" w:type="dxa"/>
            <w:tcBorders>
              <w:top w:val="nil"/>
            </w:tcBorders>
            <w:shd w:val="clear" w:color="auto" w:fill="auto"/>
            <w:noWrap/>
            <w:vAlign w:val="center"/>
            <w:hideMark/>
          </w:tcPr>
          <w:p w14:paraId="0891558D"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20</w:t>
            </w:r>
          </w:p>
        </w:tc>
        <w:tc>
          <w:tcPr>
            <w:tcW w:w="1729" w:type="dxa"/>
            <w:tcBorders>
              <w:top w:val="nil"/>
            </w:tcBorders>
            <w:shd w:val="clear" w:color="auto" w:fill="auto"/>
            <w:noWrap/>
            <w:vAlign w:val="center"/>
            <w:hideMark/>
          </w:tcPr>
          <w:p w14:paraId="4A8BAD3B"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20</w:t>
            </w:r>
          </w:p>
        </w:tc>
        <w:tc>
          <w:tcPr>
            <w:tcW w:w="1551" w:type="dxa"/>
            <w:tcBorders>
              <w:top w:val="nil"/>
            </w:tcBorders>
            <w:shd w:val="clear" w:color="auto" w:fill="auto"/>
            <w:noWrap/>
            <w:vAlign w:val="center"/>
            <w:hideMark/>
          </w:tcPr>
          <w:p w14:paraId="6B819450"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20</w:t>
            </w:r>
          </w:p>
        </w:tc>
        <w:tc>
          <w:tcPr>
            <w:tcW w:w="222" w:type="dxa"/>
            <w:tcBorders>
              <w:left w:val="nil"/>
            </w:tcBorders>
            <w:vAlign w:val="center"/>
            <w:hideMark/>
          </w:tcPr>
          <w:p w14:paraId="65239FC5" w14:textId="77777777" w:rsidR="004922EC" w:rsidRPr="00E31B04" w:rsidRDefault="004922EC" w:rsidP="004922EC">
            <w:pPr>
              <w:rPr>
                <w:rFonts w:ascii="Arial" w:hAnsi="Arial" w:cs="Arial"/>
                <w:sz w:val="22"/>
                <w:szCs w:val="22"/>
              </w:rPr>
            </w:pPr>
          </w:p>
        </w:tc>
      </w:tr>
      <w:tr w:rsidR="00EC4BE5" w:rsidRPr="00E31B04" w14:paraId="7002DE26" w14:textId="77777777" w:rsidTr="00686F1C">
        <w:trPr>
          <w:trHeight w:val="300"/>
        </w:trPr>
        <w:tc>
          <w:tcPr>
            <w:tcW w:w="1051" w:type="dxa"/>
            <w:tcBorders>
              <w:top w:val="nil"/>
            </w:tcBorders>
            <w:shd w:val="clear" w:color="auto" w:fill="auto"/>
            <w:noWrap/>
            <w:vAlign w:val="center"/>
            <w:hideMark/>
          </w:tcPr>
          <w:p w14:paraId="1D5F9A24"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5</w:t>
            </w:r>
          </w:p>
        </w:tc>
        <w:tc>
          <w:tcPr>
            <w:tcW w:w="1640" w:type="dxa"/>
            <w:tcBorders>
              <w:top w:val="nil"/>
            </w:tcBorders>
            <w:shd w:val="clear" w:color="000000" w:fill="FFFFFF"/>
            <w:noWrap/>
            <w:vAlign w:val="center"/>
            <w:hideMark/>
          </w:tcPr>
          <w:p w14:paraId="77A9174A"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551" w:type="dxa"/>
            <w:tcBorders>
              <w:top w:val="nil"/>
            </w:tcBorders>
            <w:shd w:val="clear" w:color="000000" w:fill="FFFFFF"/>
            <w:noWrap/>
            <w:vAlign w:val="center"/>
            <w:hideMark/>
          </w:tcPr>
          <w:p w14:paraId="2CEF6546"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1729" w:type="dxa"/>
            <w:tcBorders>
              <w:top w:val="nil"/>
            </w:tcBorders>
            <w:shd w:val="clear" w:color="auto" w:fill="auto"/>
            <w:noWrap/>
            <w:vAlign w:val="center"/>
            <w:hideMark/>
          </w:tcPr>
          <w:p w14:paraId="770CFDC7"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20</w:t>
            </w:r>
          </w:p>
        </w:tc>
        <w:tc>
          <w:tcPr>
            <w:tcW w:w="1729" w:type="dxa"/>
            <w:tcBorders>
              <w:top w:val="nil"/>
            </w:tcBorders>
            <w:shd w:val="clear" w:color="auto" w:fill="auto"/>
            <w:noWrap/>
            <w:vAlign w:val="center"/>
            <w:hideMark/>
          </w:tcPr>
          <w:p w14:paraId="4870A2D8"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0</w:t>
            </w:r>
          </w:p>
        </w:tc>
        <w:tc>
          <w:tcPr>
            <w:tcW w:w="1551" w:type="dxa"/>
            <w:tcBorders>
              <w:top w:val="nil"/>
            </w:tcBorders>
            <w:shd w:val="clear" w:color="auto" w:fill="auto"/>
            <w:noWrap/>
            <w:vAlign w:val="center"/>
            <w:hideMark/>
          </w:tcPr>
          <w:p w14:paraId="24241382"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0</w:t>
            </w:r>
          </w:p>
        </w:tc>
        <w:tc>
          <w:tcPr>
            <w:tcW w:w="222" w:type="dxa"/>
            <w:tcBorders>
              <w:left w:val="nil"/>
            </w:tcBorders>
            <w:vAlign w:val="center"/>
            <w:hideMark/>
          </w:tcPr>
          <w:p w14:paraId="170D304E" w14:textId="77777777" w:rsidR="004922EC" w:rsidRPr="00E31B04" w:rsidRDefault="004922EC" w:rsidP="004922EC">
            <w:pPr>
              <w:rPr>
                <w:rFonts w:ascii="Arial" w:hAnsi="Arial" w:cs="Arial"/>
                <w:sz w:val="22"/>
                <w:szCs w:val="22"/>
              </w:rPr>
            </w:pPr>
          </w:p>
        </w:tc>
      </w:tr>
      <w:tr w:rsidR="00EC4BE5" w:rsidRPr="00E31B04" w14:paraId="37F03A35" w14:textId="77777777" w:rsidTr="00686F1C">
        <w:trPr>
          <w:trHeight w:val="300"/>
        </w:trPr>
        <w:tc>
          <w:tcPr>
            <w:tcW w:w="1051" w:type="dxa"/>
            <w:tcBorders>
              <w:top w:val="nil"/>
            </w:tcBorders>
            <w:shd w:val="clear" w:color="auto" w:fill="auto"/>
            <w:noWrap/>
            <w:vAlign w:val="center"/>
            <w:hideMark/>
          </w:tcPr>
          <w:p w14:paraId="39115263"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6</w:t>
            </w:r>
          </w:p>
        </w:tc>
        <w:tc>
          <w:tcPr>
            <w:tcW w:w="1640" w:type="dxa"/>
            <w:tcBorders>
              <w:top w:val="nil"/>
            </w:tcBorders>
            <w:shd w:val="clear" w:color="000000" w:fill="FFFFFF"/>
            <w:noWrap/>
            <w:vAlign w:val="center"/>
            <w:hideMark/>
          </w:tcPr>
          <w:p w14:paraId="68928018"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551" w:type="dxa"/>
            <w:tcBorders>
              <w:top w:val="nil"/>
            </w:tcBorders>
            <w:shd w:val="clear" w:color="000000" w:fill="FFFFFF"/>
            <w:noWrap/>
            <w:vAlign w:val="center"/>
            <w:hideMark/>
          </w:tcPr>
          <w:p w14:paraId="57491AA5"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729" w:type="dxa"/>
            <w:tcBorders>
              <w:top w:val="nil"/>
            </w:tcBorders>
            <w:shd w:val="clear" w:color="auto" w:fill="auto"/>
            <w:noWrap/>
            <w:vAlign w:val="center"/>
            <w:hideMark/>
          </w:tcPr>
          <w:p w14:paraId="2A90046F"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729" w:type="dxa"/>
            <w:tcBorders>
              <w:top w:val="nil"/>
            </w:tcBorders>
            <w:shd w:val="clear" w:color="auto" w:fill="auto"/>
            <w:noWrap/>
            <w:vAlign w:val="center"/>
            <w:hideMark/>
          </w:tcPr>
          <w:p w14:paraId="7206DDA7"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551" w:type="dxa"/>
            <w:tcBorders>
              <w:top w:val="nil"/>
            </w:tcBorders>
            <w:shd w:val="clear" w:color="auto" w:fill="auto"/>
            <w:noWrap/>
            <w:vAlign w:val="center"/>
            <w:hideMark/>
          </w:tcPr>
          <w:p w14:paraId="0C724CE0"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222" w:type="dxa"/>
            <w:tcBorders>
              <w:left w:val="nil"/>
            </w:tcBorders>
            <w:vAlign w:val="center"/>
            <w:hideMark/>
          </w:tcPr>
          <w:p w14:paraId="17FBF4EF" w14:textId="77777777" w:rsidR="004922EC" w:rsidRPr="00E31B04" w:rsidRDefault="004922EC" w:rsidP="004922EC">
            <w:pPr>
              <w:rPr>
                <w:rFonts w:ascii="Arial" w:hAnsi="Arial" w:cs="Arial"/>
                <w:sz w:val="22"/>
                <w:szCs w:val="22"/>
              </w:rPr>
            </w:pPr>
          </w:p>
        </w:tc>
      </w:tr>
      <w:tr w:rsidR="00EC4BE5" w:rsidRPr="00E31B04" w14:paraId="592D3F03" w14:textId="77777777" w:rsidTr="00686F1C">
        <w:trPr>
          <w:trHeight w:val="300"/>
        </w:trPr>
        <w:tc>
          <w:tcPr>
            <w:tcW w:w="1051" w:type="dxa"/>
            <w:tcBorders>
              <w:top w:val="nil"/>
            </w:tcBorders>
            <w:shd w:val="clear" w:color="auto" w:fill="auto"/>
            <w:noWrap/>
            <w:vAlign w:val="center"/>
            <w:hideMark/>
          </w:tcPr>
          <w:p w14:paraId="15F5E4BD"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7</w:t>
            </w:r>
          </w:p>
        </w:tc>
        <w:tc>
          <w:tcPr>
            <w:tcW w:w="1640" w:type="dxa"/>
            <w:tcBorders>
              <w:top w:val="nil"/>
            </w:tcBorders>
            <w:shd w:val="clear" w:color="000000" w:fill="FFFFFF"/>
            <w:noWrap/>
            <w:vAlign w:val="center"/>
            <w:hideMark/>
          </w:tcPr>
          <w:p w14:paraId="1554E634"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551" w:type="dxa"/>
            <w:tcBorders>
              <w:top w:val="nil"/>
            </w:tcBorders>
            <w:shd w:val="clear" w:color="000000" w:fill="FFFFFF"/>
            <w:noWrap/>
            <w:vAlign w:val="center"/>
            <w:hideMark/>
          </w:tcPr>
          <w:p w14:paraId="75100D90"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1729" w:type="dxa"/>
            <w:tcBorders>
              <w:top w:val="nil"/>
            </w:tcBorders>
            <w:shd w:val="clear" w:color="auto" w:fill="auto"/>
            <w:noWrap/>
            <w:vAlign w:val="center"/>
            <w:hideMark/>
          </w:tcPr>
          <w:p w14:paraId="03E541C1"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20</w:t>
            </w:r>
          </w:p>
        </w:tc>
        <w:tc>
          <w:tcPr>
            <w:tcW w:w="1729" w:type="dxa"/>
            <w:tcBorders>
              <w:top w:val="nil"/>
            </w:tcBorders>
            <w:shd w:val="clear" w:color="auto" w:fill="auto"/>
            <w:noWrap/>
            <w:vAlign w:val="center"/>
            <w:hideMark/>
          </w:tcPr>
          <w:p w14:paraId="0D184715"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1551" w:type="dxa"/>
            <w:tcBorders>
              <w:top w:val="nil"/>
            </w:tcBorders>
            <w:shd w:val="clear" w:color="auto" w:fill="auto"/>
            <w:noWrap/>
            <w:vAlign w:val="center"/>
            <w:hideMark/>
          </w:tcPr>
          <w:p w14:paraId="776BAC6B"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20</w:t>
            </w:r>
          </w:p>
        </w:tc>
        <w:tc>
          <w:tcPr>
            <w:tcW w:w="222" w:type="dxa"/>
            <w:tcBorders>
              <w:left w:val="nil"/>
            </w:tcBorders>
            <w:vAlign w:val="center"/>
            <w:hideMark/>
          </w:tcPr>
          <w:p w14:paraId="78C2831F" w14:textId="77777777" w:rsidR="004922EC" w:rsidRPr="00E31B04" w:rsidRDefault="004922EC" w:rsidP="004922EC">
            <w:pPr>
              <w:rPr>
                <w:rFonts w:ascii="Arial" w:hAnsi="Arial" w:cs="Arial"/>
                <w:sz w:val="22"/>
                <w:szCs w:val="22"/>
              </w:rPr>
            </w:pPr>
          </w:p>
        </w:tc>
      </w:tr>
      <w:tr w:rsidR="00EC4BE5" w:rsidRPr="00E31B04" w14:paraId="128DCF35" w14:textId="77777777" w:rsidTr="00686F1C">
        <w:trPr>
          <w:trHeight w:val="300"/>
        </w:trPr>
        <w:tc>
          <w:tcPr>
            <w:tcW w:w="1051" w:type="dxa"/>
            <w:tcBorders>
              <w:top w:val="nil"/>
            </w:tcBorders>
            <w:shd w:val="clear" w:color="auto" w:fill="auto"/>
            <w:noWrap/>
            <w:vAlign w:val="center"/>
            <w:hideMark/>
          </w:tcPr>
          <w:p w14:paraId="37D72E95"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8</w:t>
            </w:r>
          </w:p>
        </w:tc>
        <w:tc>
          <w:tcPr>
            <w:tcW w:w="1640" w:type="dxa"/>
            <w:tcBorders>
              <w:top w:val="nil"/>
            </w:tcBorders>
            <w:shd w:val="clear" w:color="000000" w:fill="FFFFFF"/>
            <w:noWrap/>
            <w:vAlign w:val="center"/>
            <w:hideMark/>
          </w:tcPr>
          <w:p w14:paraId="5522D176"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551" w:type="dxa"/>
            <w:tcBorders>
              <w:top w:val="nil"/>
            </w:tcBorders>
            <w:shd w:val="clear" w:color="000000" w:fill="FFFFFF"/>
            <w:noWrap/>
            <w:vAlign w:val="center"/>
            <w:hideMark/>
          </w:tcPr>
          <w:p w14:paraId="33CA72B6"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729" w:type="dxa"/>
            <w:tcBorders>
              <w:top w:val="nil"/>
            </w:tcBorders>
            <w:shd w:val="clear" w:color="auto" w:fill="auto"/>
            <w:noWrap/>
            <w:vAlign w:val="center"/>
            <w:hideMark/>
          </w:tcPr>
          <w:p w14:paraId="789F7798"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1729" w:type="dxa"/>
            <w:tcBorders>
              <w:top w:val="nil"/>
            </w:tcBorders>
            <w:shd w:val="clear" w:color="auto" w:fill="auto"/>
            <w:noWrap/>
            <w:vAlign w:val="center"/>
            <w:hideMark/>
          </w:tcPr>
          <w:p w14:paraId="18BC0D5D"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551" w:type="dxa"/>
            <w:tcBorders>
              <w:top w:val="nil"/>
            </w:tcBorders>
            <w:shd w:val="clear" w:color="auto" w:fill="auto"/>
            <w:noWrap/>
            <w:vAlign w:val="center"/>
            <w:hideMark/>
          </w:tcPr>
          <w:p w14:paraId="0159681B"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222" w:type="dxa"/>
            <w:tcBorders>
              <w:left w:val="nil"/>
            </w:tcBorders>
            <w:vAlign w:val="center"/>
            <w:hideMark/>
          </w:tcPr>
          <w:p w14:paraId="5DFB7394" w14:textId="77777777" w:rsidR="004922EC" w:rsidRPr="00E31B04" w:rsidRDefault="004922EC" w:rsidP="004922EC">
            <w:pPr>
              <w:rPr>
                <w:rFonts w:ascii="Arial" w:hAnsi="Arial" w:cs="Arial"/>
                <w:sz w:val="22"/>
                <w:szCs w:val="22"/>
              </w:rPr>
            </w:pPr>
          </w:p>
        </w:tc>
      </w:tr>
      <w:tr w:rsidR="00EC4BE5" w:rsidRPr="00E31B04" w14:paraId="77B50385" w14:textId="77777777" w:rsidTr="004E25AB">
        <w:trPr>
          <w:trHeight w:val="300"/>
        </w:trPr>
        <w:tc>
          <w:tcPr>
            <w:tcW w:w="1051" w:type="dxa"/>
            <w:tcBorders>
              <w:top w:val="nil"/>
            </w:tcBorders>
            <w:shd w:val="clear" w:color="auto" w:fill="auto"/>
            <w:noWrap/>
            <w:vAlign w:val="center"/>
            <w:hideMark/>
          </w:tcPr>
          <w:p w14:paraId="6552EC68"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9</w:t>
            </w:r>
          </w:p>
        </w:tc>
        <w:tc>
          <w:tcPr>
            <w:tcW w:w="1640" w:type="dxa"/>
            <w:tcBorders>
              <w:top w:val="nil"/>
            </w:tcBorders>
            <w:shd w:val="clear" w:color="000000" w:fill="FFFFFF"/>
            <w:noWrap/>
            <w:vAlign w:val="center"/>
            <w:hideMark/>
          </w:tcPr>
          <w:p w14:paraId="39444EEA"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1551" w:type="dxa"/>
            <w:tcBorders>
              <w:top w:val="nil"/>
            </w:tcBorders>
            <w:shd w:val="clear" w:color="000000" w:fill="FFFFFF"/>
            <w:noWrap/>
            <w:vAlign w:val="center"/>
            <w:hideMark/>
          </w:tcPr>
          <w:p w14:paraId="0C942786"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1729" w:type="dxa"/>
            <w:tcBorders>
              <w:top w:val="nil"/>
            </w:tcBorders>
            <w:shd w:val="clear" w:color="auto" w:fill="auto"/>
            <w:noWrap/>
            <w:vAlign w:val="center"/>
            <w:hideMark/>
          </w:tcPr>
          <w:p w14:paraId="2ABD0238"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20</w:t>
            </w:r>
          </w:p>
        </w:tc>
        <w:tc>
          <w:tcPr>
            <w:tcW w:w="1729" w:type="dxa"/>
            <w:tcBorders>
              <w:top w:val="nil"/>
            </w:tcBorders>
            <w:shd w:val="clear" w:color="auto" w:fill="auto"/>
            <w:noWrap/>
            <w:vAlign w:val="center"/>
            <w:hideMark/>
          </w:tcPr>
          <w:p w14:paraId="300ADD36"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40</w:t>
            </w:r>
          </w:p>
        </w:tc>
        <w:tc>
          <w:tcPr>
            <w:tcW w:w="1551" w:type="dxa"/>
            <w:tcBorders>
              <w:top w:val="nil"/>
            </w:tcBorders>
            <w:shd w:val="clear" w:color="auto" w:fill="auto"/>
            <w:noWrap/>
            <w:vAlign w:val="center"/>
            <w:hideMark/>
          </w:tcPr>
          <w:p w14:paraId="2BD5234E"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20</w:t>
            </w:r>
          </w:p>
        </w:tc>
        <w:tc>
          <w:tcPr>
            <w:tcW w:w="222" w:type="dxa"/>
            <w:tcBorders>
              <w:left w:val="nil"/>
            </w:tcBorders>
            <w:vAlign w:val="center"/>
            <w:hideMark/>
          </w:tcPr>
          <w:p w14:paraId="2AB83424" w14:textId="77777777" w:rsidR="004922EC" w:rsidRPr="00E31B04" w:rsidRDefault="004922EC" w:rsidP="004922EC">
            <w:pPr>
              <w:rPr>
                <w:rFonts w:ascii="Arial" w:hAnsi="Arial" w:cs="Arial"/>
                <w:sz w:val="22"/>
                <w:szCs w:val="22"/>
              </w:rPr>
            </w:pPr>
          </w:p>
        </w:tc>
      </w:tr>
      <w:tr w:rsidR="00EC4BE5" w:rsidRPr="00E31B04" w14:paraId="088DE7FE" w14:textId="77777777" w:rsidTr="004E25AB">
        <w:trPr>
          <w:trHeight w:val="300"/>
        </w:trPr>
        <w:tc>
          <w:tcPr>
            <w:tcW w:w="1051" w:type="dxa"/>
            <w:tcBorders>
              <w:top w:val="nil"/>
              <w:bottom w:val="single" w:sz="4" w:space="0" w:color="auto"/>
            </w:tcBorders>
            <w:shd w:val="clear" w:color="auto" w:fill="auto"/>
            <w:noWrap/>
            <w:vAlign w:val="center"/>
            <w:hideMark/>
          </w:tcPr>
          <w:p w14:paraId="7654F93A"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20</w:t>
            </w:r>
          </w:p>
        </w:tc>
        <w:tc>
          <w:tcPr>
            <w:tcW w:w="1640" w:type="dxa"/>
            <w:tcBorders>
              <w:top w:val="nil"/>
              <w:bottom w:val="single" w:sz="4" w:space="0" w:color="auto"/>
            </w:tcBorders>
            <w:shd w:val="clear" w:color="000000" w:fill="FFFFFF"/>
            <w:noWrap/>
            <w:vAlign w:val="center"/>
            <w:hideMark/>
          </w:tcPr>
          <w:p w14:paraId="34EA2646"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160</w:t>
            </w:r>
          </w:p>
        </w:tc>
        <w:tc>
          <w:tcPr>
            <w:tcW w:w="1551" w:type="dxa"/>
            <w:tcBorders>
              <w:top w:val="nil"/>
              <w:bottom w:val="single" w:sz="4" w:space="0" w:color="auto"/>
            </w:tcBorders>
            <w:shd w:val="clear" w:color="000000" w:fill="FFFFFF"/>
            <w:noWrap/>
            <w:vAlign w:val="center"/>
            <w:hideMark/>
          </w:tcPr>
          <w:p w14:paraId="15CB1D2E"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729" w:type="dxa"/>
            <w:tcBorders>
              <w:top w:val="nil"/>
              <w:bottom w:val="single" w:sz="4" w:space="0" w:color="auto"/>
            </w:tcBorders>
            <w:shd w:val="clear" w:color="auto" w:fill="auto"/>
            <w:noWrap/>
            <w:vAlign w:val="center"/>
            <w:hideMark/>
          </w:tcPr>
          <w:p w14:paraId="2C2B27B5"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20</w:t>
            </w:r>
          </w:p>
        </w:tc>
        <w:tc>
          <w:tcPr>
            <w:tcW w:w="1729" w:type="dxa"/>
            <w:tcBorders>
              <w:top w:val="nil"/>
              <w:bottom w:val="single" w:sz="4" w:space="0" w:color="auto"/>
            </w:tcBorders>
            <w:shd w:val="clear" w:color="auto" w:fill="auto"/>
            <w:noWrap/>
            <w:vAlign w:val="center"/>
            <w:hideMark/>
          </w:tcPr>
          <w:p w14:paraId="0E9F14DD"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80</w:t>
            </w:r>
          </w:p>
        </w:tc>
        <w:tc>
          <w:tcPr>
            <w:tcW w:w="1551" w:type="dxa"/>
            <w:tcBorders>
              <w:top w:val="nil"/>
              <w:bottom w:val="single" w:sz="4" w:space="0" w:color="auto"/>
            </w:tcBorders>
            <w:shd w:val="clear" w:color="auto" w:fill="auto"/>
            <w:noWrap/>
            <w:vAlign w:val="center"/>
            <w:hideMark/>
          </w:tcPr>
          <w:p w14:paraId="07F0080E" w14:textId="77777777" w:rsidR="004922EC" w:rsidRPr="00E31B04" w:rsidRDefault="004922EC" w:rsidP="00382D1A">
            <w:pPr>
              <w:jc w:val="center"/>
              <w:rPr>
                <w:rFonts w:ascii="Arial" w:hAnsi="Arial" w:cs="Arial"/>
                <w:color w:val="000000"/>
                <w:sz w:val="22"/>
                <w:szCs w:val="22"/>
              </w:rPr>
            </w:pPr>
            <w:r w:rsidRPr="00E31B04">
              <w:rPr>
                <w:rFonts w:ascii="Arial" w:hAnsi="Arial" w:cs="Arial"/>
                <w:color w:val="000000"/>
                <w:sz w:val="22"/>
                <w:szCs w:val="22"/>
              </w:rPr>
              <w:t>20</w:t>
            </w:r>
          </w:p>
        </w:tc>
        <w:tc>
          <w:tcPr>
            <w:tcW w:w="222" w:type="dxa"/>
            <w:tcBorders>
              <w:left w:val="nil"/>
            </w:tcBorders>
            <w:vAlign w:val="center"/>
            <w:hideMark/>
          </w:tcPr>
          <w:p w14:paraId="1E71A32E" w14:textId="77777777" w:rsidR="004922EC" w:rsidRPr="00E31B04" w:rsidRDefault="004922EC" w:rsidP="004922EC">
            <w:pPr>
              <w:rPr>
                <w:rFonts w:ascii="Arial" w:hAnsi="Arial" w:cs="Arial"/>
                <w:sz w:val="22"/>
                <w:szCs w:val="22"/>
              </w:rPr>
            </w:pPr>
          </w:p>
        </w:tc>
      </w:tr>
    </w:tbl>
    <w:p w14:paraId="63EABA9A" w14:textId="77777777" w:rsidR="004049AD" w:rsidRPr="00E31B04" w:rsidRDefault="00F84431" w:rsidP="006528C9">
      <w:pPr>
        <w:spacing w:line="480" w:lineRule="auto"/>
      </w:pPr>
      <w:r w:rsidRPr="00E31B04">
        <w:rPr>
          <w:rFonts w:ascii="Arial" w:hAnsi="Arial" w:cs="Arial"/>
          <w:color w:val="000000"/>
          <w:sz w:val="22"/>
          <w:szCs w:val="22"/>
          <w:vertAlign w:val="superscript"/>
        </w:rPr>
        <w:t>a</w:t>
      </w:r>
      <w:r w:rsidRPr="00E31B04">
        <w:rPr>
          <w:rFonts w:ascii="Arial" w:hAnsi="Arial" w:cs="Arial"/>
          <w:color w:val="000000"/>
          <w:sz w:val="22"/>
          <w:szCs w:val="22"/>
        </w:rPr>
        <w:t>Expressed as the reciprocal of the highest serum dilution that inhibited 4 HAU units of virus. Results are the arithmetic mean titer of positive sera (HI titer &gt;10). HI tests used 0.5% chicken RBCs</w:t>
      </w:r>
      <w:r w:rsidRPr="00E31B04">
        <w:t>.</w:t>
      </w:r>
    </w:p>
    <w:p w14:paraId="2681A7E4" w14:textId="683C147C" w:rsidR="00F84431" w:rsidRPr="00E31B04" w:rsidRDefault="00F84431">
      <w:r w:rsidRPr="00E31B04">
        <w:br w:type="page"/>
      </w:r>
    </w:p>
    <w:p w14:paraId="690548CD" w14:textId="17FC8A51" w:rsidR="00F53FB6" w:rsidRPr="004049AD" w:rsidRDefault="00F53FB6" w:rsidP="006528C9">
      <w:pPr>
        <w:spacing w:line="480" w:lineRule="auto"/>
        <w:rPr>
          <w:rFonts w:ascii="Arial" w:eastAsia="Yu Gothic" w:hAnsi="Arial" w:cs="Arial"/>
          <w:color w:val="000000"/>
          <w:kern w:val="24"/>
          <w:sz w:val="22"/>
          <w:szCs w:val="22"/>
        </w:rPr>
      </w:pPr>
      <w:r w:rsidRPr="00E31B04">
        <w:rPr>
          <w:rFonts w:ascii="Arial" w:eastAsia="Arial" w:hAnsi="Arial" w:cs="Arial"/>
          <w:b/>
          <w:bCs/>
          <w:color w:val="000000"/>
          <w:kern w:val="24"/>
          <w:sz w:val="22"/>
          <w:szCs w:val="22"/>
        </w:rPr>
        <w:t xml:space="preserve">Supplementary Table </w:t>
      </w:r>
      <w:r w:rsidR="00CB1E02">
        <w:rPr>
          <w:rFonts w:ascii="Arial" w:eastAsia="Arial" w:hAnsi="Arial" w:cs="Arial"/>
          <w:b/>
          <w:bCs/>
          <w:color w:val="000000"/>
          <w:kern w:val="24"/>
          <w:sz w:val="22"/>
          <w:szCs w:val="22"/>
        </w:rPr>
        <w:t>5</w:t>
      </w:r>
      <w:r w:rsidRPr="00E31B04">
        <w:rPr>
          <w:rFonts w:ascii="Arial" w:eastAsia="Arial" w:hAnsi="Arial" w:cs="Arial"/>
          <w:b/>
          <w:bCs/>
          <w:color w:val="000000"/>
          <w:kern w:val="24"/>
          <w:sz w:val="22"/>
          <w:szCs w:val="22"/>
        </w:rPr>
        <w:t>.</w:t>
      </w:r>
      <w:r w:rsidRPr="004049AD">
        <w:rPr>
          <w:rFonts w:ascii="Arial" w:eastAsiaTheme="minorEastAsia" w:hAnsi="Arial" w:cs="Arial"/>
          <w:color w:val="000000" w:themeColor="text1"/>
          <w:kern w:val="24"/>
          <w:sz w:val="22"/>
          <w:szCs w:val="22"/>
        </w:rPr>
        <w:t xml:space="preserve"> </w:t>
      </w:r>
      <w:r w:rsidRPr="004049AD">
        <w:rPr>
          <w:rFonts w:ascii="Arial" w:hAnsi="Arial" w:cs="Arial"/>
          <w:color w:val="000000" w:themeColor="text1"/>
          <w:kern w:val="24"/>
          <w:sz w:val="22"/>
          <w:szCs w:val="22"/>
        </w:rPr>
        <w:t xml:space="preserve">Viral load in chickens infected with </w:t>
      </w:r>
      <w:r w:rsidRPr="004049AD">
        <w:rPr>
          <w:rFonts w:ascii="Arial" w:eastAsia="Yu Gothic" w:hAnsi="Arial" w:cs="Arial"/>
          <w:color w:val="000000"/>
          <w:kern w:val="24"/>
          <w:sz w:val="22"/>
          <w:szCs w:val="22"/>
        </w:rPr>
        <w:t>bovine A(H5N1) 2.3.4.4b viruses.</w:t>
      </w:r>
    </w:p>
    <w:tbl>
      <w:tblPr>
        <w:tblStyle w:val="TableGrid"/>
        <w:tblW w:w="0" w:type="auto"/>
        <w:tblLook w:val="04A0" w:firstRow="1" w:lastRow="0" w:firstColumn="1" w:lastColumn="0" w:noHBand="0" w:noVBand="1"/>
      </w:tblPr>
      <w:tblGrid>
        <w:gridCol w:w="1871"/>
        <w:gridCol w:w="1841"/>
        <w:gridCol w:w="1472"/>
        <w:gridCol w:w="1472"/>
        <w:gridCol w:w="1472"/>
        <w:gridCol w:w="1492"/>
      </w:tblGrid>
      <w:tr w:rsidR="00930DC1" w:rsidRPr="004049AD" w14:paraId="62F62D1E" w14:textId="2BE3EFBA" w:rsidTr="00634921">
        <w:tc>
          <w:tcPr>
            <w:tcW w:w="1871" w:type="dxa"/>
            <w:vMerge w:val="restart"/>
            <w:tcBorders>
              <w:top w:val="single" w:sz="4" w:space="0" w:color="auto"/>
              <w:left w:val="nil"/>
              <w:bottom w:val="nil"/>
              <w:right w:val="nil"/>
            </w:tcBorders>
          </w:tcPr>
          <w:p w14:paraId="2722A856" w14:textId="3E26511C" w:rsidR="00930DC1" w:rsidRPr="004049AD" w:rsidRDefault="00930DC1" w:rsidP="006528C9">
            <w:pPr>
              <w:spacing w:line="480" w:lineRule="auto"/>
              <w:rPr>
                <w:rFonts w:ascii="Arial" w:eastAsia="Yu Gothic" w:hAnsi="Arial" w:cs="Arial"/>
                <w:color w:val="000000"/>
                <w:kern w:val="24"/>
                <w:sz w:val="22"/>
                <w:szCs w:val="22"/>
              </w:rPr>
            </w:pPr>
            <w:r w:rsidRPr="004049AD">
              <w:rPr>
                <w:rFonts w:ascii="Arial" w:hAnsi="Arial" w:cs="Arial"/>
                <w:color w:val="000000"/>
                <w:kern w:val="24"/>
                <w:sz w:val="22"/>
                <w:szCs w:val="22"/>
              </w:rPr>
              <w:t>Influenza A(H5N1) virus</w:t>
            </w:r>
          </w:p>
        </w:tc>
        <w:tc>
          <w:tcPr>
            <w:tcW w:w="1841" w:type="dxa"/>
            <w:vMerge w:val="restart"/>
            <w:tcBorders>
              <w:top w:val="single" w:sz="4" w:space="0" w:color="auto"/>
              <w:left w:val="nil"/>
              <w:bottom w:val="nil"/>
              <w:right w:val="nil"/>
            </w:tcBorders>
          </w:tcPr>
          <w:p w14:paraId="77A0AC34" w14:textId="38B5F675" w:rsidR="00930DC1" w:rsidRPr="004049AD" w:rsidRDefault="00930DC1" w:rsidP="006528C9">
            <w:pPr>
              <w:spacing w:line="480" w:lineRule="auto"/>
              <w:rPr>
                <w:rFonts w:ascii="Arial" w:eastAsia="Yu Gothic" w:hAnsi="Arial" w:cs="Arial"/>
                <w:color w:val="000000"/>
                <w:kern w:val="24"/>
                <w:sz w:val="22"/>
                <w:szCs w:val="22"/>
              </w:rPr>
            </w:pPr>
            <w:r w:rsidRPr="004049AD">
              <w:rPr>
                <w:rFonts w:ascii="Arial" w:eastAsia="Yu Gothic" w:hAnsi="Arial" w:cs="Arial"/>
                <w:color w:val="000000"/>
                <w:kern w:val="24"/>
                <w:sz w:val="22"/>
                <w:szCs w:val="22"/>
              </w:rPr>
              <w:t>Experimental group</w:t>
            </w:r>
          </w:p>
        </w:tc>
        <w:tc>
          <w:tcPr>
            <w:tcW w:w="4416" w:type="dxa"/>
            <w:gridSpan w:val="3"/>
            <w:tcBorders>
              <w:top w:val="single" w:sz="4" w:space="0" w:color="auto"/>
              <w:left w:val="nil"/>
              <w:bottom w:val="single" w:sz="4" w:space="0" w:color="auto"/>
              <w:right w:val="nil"/>
            </w:tcBorders>
            <w:vAlign w:val="center"/>
          </w:tcPr>
          <w:p w14:paraId="6BA6396E" w14:textId="3C580FD8" w:rsidR="00930DC1" w:rsidRPr="004049AD" w:rsidRDefault="00871B6C" w:rsidP="006528C9">
            <w:pPr>
              <w:spacing w:line="480" w:lineRule="auto"/>
              <w:jc w:val="center"/>
              <w:rPr>
                <w:rFonts w:ascii="Arial" w:eastAsia="Yu Gothic" w:hAnsi="Arial" w:cs="Arial"/>
                <w:color w:val="000000"/>
                <w:kern w:val="24"/>
                <w:sz w:val="22"/>
                <w:szCs w:val="22"/>
              </w:rPr>
            </w:pPr>
            <w:r w:rsidRPr="004049AD">
              <w:rPr>
                <w:rFonts w:ascii="Arial" w:eastAsia="Yu Gothic" w:hAnsi="Arial" w:cs="Arial"/>
                <w:color w:val="000000"/>
                <w:kern w:val="24"/>
                <w:sz w:val="22"/>
                <w:szCs w:val="22"/>
              </w:rPr>
              <w:t>Virus titers</w:t>
            </w:r>
            <w:r w:rsidR="008D2335" w:rsidRPr="004049AD">
              <w:rPr>
                <w:rFonts w:ascii="Arial" w:eastAsia="Yu Gothic" w:hAnsi="Arial" w:cs="Arial"/>
                <w:color w:val="000000"/>
                <w:kern w:val="24"/>
                <w:sz w:val="22"/>
                <w:szCs w:val="22"/>
              </w:rPr>
              <w:t>, log</w:t>
            </w:r>
            <w:r w:rsidR="008D2335" w:rsidRPr="004049AD">
              <w:rPr>
                <w:rFonts w:ascii="Arial" w:eastAsia="Yu Gothic" w:hAnsi="Arial" w:cs="Arial"/>
                <w:color w:val="000000"/>
                <w:kern w:val="24"/>
                <w:sz w:val="22"/>
                <w:szCs w:val="22"/>
                <w:vertAlign w:val="subscript"/>
              </w:rPr>
              <w:t>10</w:t>
            </w:r>
            <w:r w:rsidR="008D2335" w:rsidRPr="004049AD">
              <w:rPr>
                <w:rFonts w:ascii="Arial" w:eastAsia="Yu Gothic" w:hAnsi="Arial" w:cs="Arial"/>
                <w:color w:val="000000"/>
                <w:kern w:val="24"/>
                <w:sz w:val="22"/>
                <w:szCs w:val="22"/>
              </w:rPr>
              <w:t>EID</w:t>
            </w:r>
            <w:r w:rsidR="008D2335" w:rsidRPr="004049AD">
              <w:rPr>
                <w:rFonts w:ascii="Arial" w:eastAsia="Yu Gothic" w:hAnsi="Arial" w:cs="Arial"/>
                <w:color w:val="000000"/>
                <w:kern w:val="24"/>
                <w:sz w:val="22"/>
                <w:szCs w:val="22"/>
                <w:vertAlign w:val="subscript"/>
              </w:rPr>
              <w:t>50</w:t>
            </w:r>
            <w:r w:rsidR="008D2335" w:rsidRPr="004049AD">
              <w:rPr>
                <w:rFonts w:ascii="Arial" w:eastAsia="Yu Gothic" w:hAnsi="Arial" w:cs="Arial"/>
                <w:color w:val="000000"/>
                <w:kern w:val="24"/>
                <w:sz w:val="22"/>
                <w:szCs w:val="22"/>
              </w:rPr>
              <w:t>/m</w:t>
            </w:r>
            <w:r w:rsidR="00C45CC3" w:rsidRPr="004049AD">
              <w:rPr>
                <w:rFonts w:ascii="Arial" w:eastAsia="Yu Gothic" w:hAnsi="Arial" w:cs="Arial"/>
                <w:color w:val="000000"/>
                <w:kern w:val="24"/>
                <w:sz w:val="22"/>
                <w:szCs w:val="22"/>
              </w:rPr>
              <w:t>L</w:t>
            </w:r>
            <w:r w:rsidR="0061364F" w:rsidRPr="004049AD">
              <w:rPr>
                <w:rFonts w:ascii="Arial" w:eastAsia="Yu Gothic" w:hAnsi="Arial" w:cs="Arial"/>
                <w:color w:val="000000"/>
                <w:kern w:val="24"/>
                <w:sz w:val="22"/>
                <w:szCs w:val="22"/>
              </w:rPr>
              <w:t xml:space="preserve"> </w:t>
            </w:r>
            <w:r w:rsidRPr="004049AD">
              <w:rPr>
                <w:rFonts w:ascii="Arial" w:eastAsia="Yu Gothic" w:hAnsi="Arial" w:cs="Arial"/>
                <w:color w:val="000000"/>
                <w:kern w:val="24"/>
                <w:sz w:val="22"/>
                <w:szCs w:val="22"/>
              </w:rPr>
              <w:t>(</w:t>
            </w:r>
            <w:r w:rsidR="00395EE8" w:rsidRPr="004049AD">
              <w:rPr>
                <w:rFonts w:ascii="Arial" w:eastAsia="Yu Gothic" w:hAnsi="Arial" w:cs="Arial"/>
                <w:color w:val="000000"/>
                <w:kern w:val="24"/>
                <w:sz w:val="22"/>
                <w:szCs w:val="22"/>
              </w:rPr>
              <w:t xml:space="preserve">number of </w:t>
            </w:r>
            <w:r w:rsidR="00DA2354" w:rsidRPr="004049AD">
              <w:rPr>
                <w:rFonts w:ascii="Arial" w:eastAsia="Yu Gothic" w:hAnsi="Arial" w:cs="Arial"/>
                <w:color w:val="000000"/>
                <w:kern w:val="24"/>
                <w:sz w:val="22"/>
                <w:szCs w:val="22"/>
              </w:rPr>
              <w:t>virus-positive</w:t>
            </w:r>
            <w:r w:rsidR="00A215C0" w:rsidRPr="004049AD">
              <w:rPr>
                <w:rFonts w:ascii="Arial" w:eastAsia="Yu Gothic" w:hAnsi="Arial" w:cs="Arial"/>
                <w:color w:val="000000"/>
                <w:kern w:val="24"/>
                <w:sz w:val="22"/>
                <w:szCs w:val="22"/>
              </w:rPr>
              <w:t>/total number of chickens)</w:t>
            </w:r>
          </w:p>
        </w:tc>
        <w:tc>
          <w:tcPr>
            <w:tcW w:w="1492" w:type="dxa"/>
            <w:vMerge w:val="restart"/>
            <w:tcBorders>
              <w:top w:val="single" w:sz="4" w:space="0" w:color="auto"/>
              <w:left w:val="nil"/>
              <w:bottom w:val="single" w:sz="4" w:space="0" w:color="auto"/>
              <w:right w:val="nil"/>
            </w:tcBorders>
            <w:vAlign w:val="center"/>
          </w:tcPr>
          <w:p w14:paraId="62707927" w14:textId="40CABB12" w:rsidR="00930DC1" w:rsidRPr="004049AD" w:rsidRDefault="00A215C0" w:rsidP="006528C9">
            <w:pPr>
              <w:spacing w:line="480" w:lineRule="auto"/>
              <w:jc w:val="center"/>
              <w:rPr>
                <w:rFonts w:ascii="Arial" w:eastAsia="Yu Gothic" w:hAnsi="Arial" w:cs="Arial"/>
                <w:color w:val="000000"/>
                <w:kern w:val="24"/>
                <w:sz w:val="22"/>
                <w:szCs w:val="22"/>
              </w:rPr>
            </w:pPr>
            <w:r w:rsidRPr="004049AD">
              <w:rPr>
                <w:rFonts w:ascii="Arial" w:eastAsia="Yu Gothic" w:hAnsi="Arial" w:cs="Arial"/>
                <w:color w:val="000000"/>
                <w:kern w:val="24"/>
                <w:sz w:val="22"/>
                <w:szCs w:val="22"/>
              </w:rPr>
              <w:t>Mean survival day</w:t>
            </w:r>
            <w:r w:rsidR="00043180" w:rsidRPr="004049AD">
              <w:rPr>
                <w:rFonts w:ascii="Arial" w:eastAsia="Yu Gothic" w:hAnsi="Arial" w:cs="Arial"/>
                <w:color w:val="000000"/>
                <w:kern w:val="24"/>
                <w:sz w:val="22"/>
                <w:szCs w:val="22"/>
              </w:rPr>
              <w:t xml:space="preserve"> ±</w:t>
            </w:r>
            <w:r w:rsidR="00CB2C6C" w:rsidRPr="004049AD">
              <w:rPr>
                <w:rFonts w:ascii="Arial" w:eastAsia="Yu Gothic" w:hAnsi="Arial" w:cs="Arial"/>
                <w:color w:val="000000"/>
                <w:kern w:val="24"/>
                <w:sz w:val="22"/>
                <w:szCs w:val="22"/>
              </w:rPr>
              <w:t xml:space="preserve"> SE</w:t>
            </w:r>
          </w:p>
        </w:tc>
      </w:tr>
      <w:tr w:rsidR="00930DC1" w:rsidRPr="004049AD" w14:paraId="32A7AFEA" w14:textId="07007D8B" w:rsidTr="00634921">
        <w:tc>
          <w:tcPr>
            <w:tcW w:w="1871" w:type="dxa"/>
            <w:vMerge/>
            <w:tcBorders>
              <w:top w:val="nil"/>
              <w:left w:val="nil"/>
              <w:bottom w:val="single" w:sz="4" w:space="0" w:color="auto"/>
              <w:right w:val="nil"/>
            </w:tcBorders>
          </w:tcPr>
          <w:p w14:paraId="192DB0FE" w14:textId="77777777" w:rsidR="00930DC1" w:rsidRPr="004049AD" w:rsidRDefault="00930DC1">
            <w:pPr>
              <w:spacing w:line="259" w:lineRule="auto"/>
              <w:rPr>
                <w:rFonts w:ascii="Arial" w:eastAsia="Yu Gothic" w:hAnsi="Arial" w:cs="Arial"/>
                <w:color w:val="000000"/>
                <w:kern w:val="24"/>
                <w:sz w:val="22"/>
                <w:szCs w:val="22"/>
              </w:rPr>
            </w:pPr>
          </w:p>
        </w:tc>
        <w:tc>
          <w:tcPr>
            <w:tcW w:w="1841" w:type="dxa"/>
            <w:vMerge/>
            <w:tcBorders>
              <w:top w:val="nil"/>
              <w:left w:val="nil"/>
              <w:bottom w:val="single" w:sz="4" w:space="0" w:color="auto"/>
              <w:right w:val="nil"/>
            </w:tcBorders>
          </w:tcPr>
          <w:p w14:paraId="08EBB2A1" w14:textId="77777777" w:rsidR="00930DC1" w:rsidRPr="004049AD" w:rsidRDefault="00930DC1">
            <w:pPr>
              <w:spacing w:line="259" w:lineRule="auto"/>
              <w:rPr>
                <w:rFonts w:ascii="Arial" w:eastAsia="Yu Gothic" w:hAnsi="Arial" w:cs="Arial"/>
                <w:color w:val="000000"/>
                <w:kern w:val="24"/>
                <w:sz w:val="22"/>
                <w:szCs w:val="22"/>
              </w:rPr>
            </w:pPr>
          </w:p>
        </w:tc>
        <w:tc>
          <w:tcPr>
            <w:tcW w:w="1472" w:type="dxa"/>
            <w:tcBorders>
              <w:top w:val="single" w:sz="4" w:space="0" w:color="auto"/>
              <w:left w:val="nil"/>
              <w:bottom w:val="single" w:sz="4" w:space="0" w:color="auto"/>
              <w:right w:val="nil"/>
            </w:tcBorders>
          </w:tcPr>
          <w:p w14:paraId="5530805C" w14:textId="48FBA07A" w:rsidR="00930DC1" w:rsidRPr="004049AD" w:rsidRDefault="00871B6C" w:rsidP="00FB3B8F">
            <w:pPr>
              <w:spacing w:line="259" w:lineRule="auto"/>
              <w:jc w:val="center"/>
              <w:rPr>
                <w:rFonts w:ascii="Arial" w:eastAsia="Yu Gothic" w:hAnsi="Arial" w:cs="Arial"/>
                <w:color w:val="000000"/>
                <w:kern w:val="24"/>
                <w:sz w:val="22"/>
                <w:szCs w:val="22"/>
              </w:rPr>
            </w:pPr>
            <w:r w:rsidRPr="004049AD">
              <w:rPr>
                <w:rFonts w:ascii="Arial" w:eastAsia="Yu Gothic" w:hAnsi="Arial" w:cs="Arial"/>
                <w:color w:val="000000"/>
                <w:kern w:val="24"/>
                <w:sz w:val="22"/>
                <w:szCs w:val="22"/>
              </w:rPr>
              <w:t>2 dpi</w:t>
            </w:r>
          </w:p>
        </w:tc>
        <w:tc>
          <w:tcPr>
            <w:tcW w:w="1472" w:type="dxa"/>
            <w:tcBorders>
              <w:top w:val="single" w:sz="4" w:space="0" w:color="auto"/>
              <w:left w:val="nil"/>
              <w:bottom w:val="single" w:sz="4" w:space="0" w:color="auto"/>
              <w:right w:val="nil"/>
            </w:tcBorders>
            <w:vAlign w:val="center"/>
          </w:tcPr>
          <w:p w14:paraId="40B93A44" w14:textId="0D4AE297" w:rsidR="00930DC1" w:rsidRPr="004049AD" w:rsidRDefault="00871B6C" w:rsidP="00634921">
            <w:pPr>
              <w:spacing w:line="259" w:lineRule="auto"/>
              <w:jc w:val="center"/>
              <w:rPr>
                <w:rFonts w:ascii="Arial" w:eastAsia="Yu Gothic" w:hAnsi="Arial" w:cs="Arial"/>
                <w:color w:val="000000"/>
                <w:kern w:val="24"/>
                <w:sz w:val="22"/>
                <w:szCs w:val="22"/>
              </w:rPr>
            </w:pPr>
            <w:r w:rsidRPr="004049AD">
              <w:rPr>
                <w:rFonts w:ascii="Arial" w:eastAsia="Yu Gothic" w:hAnsi="Arial" w:cs="Arial"/>
                <w:color w:val="000000"/>
                <w:kern w:val="24"/>
                <w:sz w:val="22"/>
                <w:szCs w:val="22"/>
              </w:rPr>
              <w:t>4 dpi</w:t>
            </w:r>
          </w:p>
        </w:tc>
        <w:tc>
          <w:tcPr>
            <w:tcW w:w="1472" w:type="dxa"/>
            <w:tcBorders>
              <w:top w:val="single" w:sz="4" w:space="0" w:color="auto"/>
              <w:left w:val="nil"/>
              <w:bottom w:val="single" w:sz="4" w:space="0" w:color="auto"/>
              <w:right w:val="nil"/>
            </w:tcBorders>
            <w:vAlign w:val="center"/>
          </w:tcPr>
          <w:p w14:paraId="1CFD0B50" w14:textId="17183C07" w:rsidR="00930DC1" w:rsidRPr="004049AD" w:rsidRDefault="00871B6C" w:rsidP="00634921">
            <w:pPr>
              <w:spacing w:line="259" w:lineRule="auto"/>
              <w:jc w:val="center"/>
              <w:rPr>
                <w:rFonts w:ascii="Arial" w:eastAsia="Yu Gothic" w:hAnsi="Arial" w:cs="Arial"/>
                <w:color w:val="000000"/>
                <w:kern w:val="24"/>
                <w:sz w:val="22"/>
                <w:szCs w:val="22"/>
              </w:rPr>
            </w:pPr>
            <w:r w:rsidRPr="004049AD">
              <w:rPr>
                <w:rFonts w:ascii="Arial" w:eastAsia="Yu Gothic" w:hAnsi="Arial" w:cs="Arial"/>
                <w:color w:val="000000"/>
                <w:kern w:val="24"/>
                <w:sz w:val="22"/>
                <w:szCs w:val="22"/>
              </w:rPr>
              <w:t>6 dpi</w:t>
            </w:r>
          </w:p>
        </w:tc>
        <w:tc>
          <w:tcPr>
            <w:tcW w:w="1492" w:type="dxa"/>
            <w:vMerge/>
            <w:tcBorders>
              <w:top w:val="single" w:sz="4" w:space="0" w:color="auto"/>
              <w:left w:val="nil"/>
              <w:bottom w:val="single" w:sz="4" w:space="0" w:color="auto"/>
              <w:right w:val="nil"/>
            </w:tcBorders>
            <w:vAlign w:val="center"/>
          </w:tcPr>
          <w:p w14:paraId="38DCF997" w14:textId="77777777" w:rsidR="00930DC1" w:rsidRPr="004049AD" w:rsidRDefault="00930DC1" w:rsidP="00634921">
            <w:pPr>
              <w:spacing w:line="259" w:lineRule="auto"/>
              <w:jc w:val="center"/>
              <w:rPr>
                <w:rFonts w:ascii="Arial" w:eastAsia="Yu Gothic" w:hAnsi="Arial" w:cs="Arial"/>
                <w:color w:val="000000"/>
                <w:kern w:val="24"/>
                <w:sz w:val="22"/>
                <w:szCs w:val="22"/>
              </w:rPr>
            </w:pPr>
          </w:p>
        </w:tc>
      </w:tr>
      <w:tr w:rsidR="00930DC1" w:rsidRPr="004049AD" w14:paraId="6EED0D7E" w14:textId="53437FC8" w:rsidTr="00634921">
        <w:tc>
          <w:tcPr>
            <w:tcW w:w="1871" w:type="dxa"/>
            <w:vMerge w:val="restart"/>
            <w:tcBorders>
              <w:top w:val="single" w:sz="4" w:space="0" w:color="auto"/>
              <w:left w:val="nil"/>
              <w:bottom w:val="nil"/>
              <w:right w:val="nil"/>
            </w:tcBorders>
          </w:tcPr>
          <w:p w14:paraId="66147228" w14:textId="1A9DB3C1" w:rsidR="00930DC1" w:rsidRPr="004049AD" w:rsidRDefault="00D77945">
            <w:pPr>
              <w:spacing w:line="259" w:lineRule="auto"/>
              <w:rPr>
                <w:rFonts w:ascii="Arial" w:eastAsia="Yu Gothic" w:hAnsi="Arial" w:cs="Arial"/>
                <w:color w:val="000000"/>
                <w:kern w:val="24"/>
                <w:sz w:val="22"/>
                <w:szCs w:val="22"/>
              </w:rPr>
            </w:pPr>
            <w:r w:rsidRPr="004049AD">
              <w:rPr>
                <w:rFonts w:ascii="Arial" w:eastAsia="Yu Gothic" w:hAnsi="Arial" w:cs="Arial"/>
                <w:color w:val="000000"/>
                <w:kern w:val="24"/>
                <w:sz w:val="22"/>
                <w:szCs w:val="22"/>
              </w:rPr>
              <w:t>bovine/OH/439</w:t>
            </w:r>
          </w:p>
        </w:tc>
        <w:tc>
          <w:tcPr>
            <w:tcW w:w="1841" w:type="dxa"/>
            <w:tcBorders>
              <w:top w:val="single" w:sz="4" w:space="0" w:color="auto"/>
              <w:left w:val="nil"/>
              <w:bottom w:val="nil"/>
              <w:right w:val="nil"/>
            </w:tcBorders>
          </w:tcPr>
          <w:p w14:paraId="396C53AE" w14:textId="0A92E3F1" w:rsidR="00930DC1" w:rsidRPr="004049AD" w:rsidRDefault="00D77945">
            <w:pPr>
              <w:spacing w:line="259" w:lineRule="auto"/>
              <w:rPr>
                <w:rFonts w:ascii="Arial" w:eastAsia="Yu Gothic" w:hAnsi="Arial" w:cs="Arial"/>
                <w:color w:val="000000"/>
                <w:kern w:val="24"/>
                <w:sz w:val="22"/>
                <w:szCs w:val="22"/>
              </w:rPr>
            </w:pPr>
            <w:r w:rsidRPr="004049AD">
              <w:rPr>
                <w:rFonts w:ascii="Arial" w:eastAsia="Yu Gothic" w:hAnsi="Arial" w:cs="Arial"/>
                <w:color w:val="000000"/>
                <w:kern w:val="24"/>
                <w:sz w:val="22"/>
                <w:szCs w:val="22"/>
              </w:rPr>
              <w:t>Donor</w:t>
            </w:r>
          </w:p>
        </w:tc>
        <w:tc>
          <w:tcPr>
            <w:tcW w:w="1472" w:type="dxa"/>
            <w:tcBorders>
              <w:top w:val="single" w:sz="4" w:space="0" w:color="auto"/>
              <w:left w:val="nil"/>
              <w:bottom w:val="nil"/>
              <w:right w:val="nil"/>
            </w:tcBorders>
          </w:tcPr>
          <w:p w14:paraId="0BD30A50" w14:textId="0986E6CA" w:rsidR="00930DC1" w:rsidRPr="004049AD" w:rsidRDefault="0005373F" w:rsidP="00E47033">
            <w:pPr>
              <w:spacing w:line="259" w:lineRule="auto"/>
              <w:jc w:val="center"/>
              <w:rPr>
                <w:rFonts w:ascii="Arial" w:eastAsia="Yu Gothic" w:hAnsi="Arial" w:cs="Arial"/>
                <w:color w:val="000000"/>
                <w:kern w:val="24"/>
                <w:sz w:val="22"/>
                <w:szCs w:val="22"/>
              </w:rPr>
            </w:pPr>
            <w:r w:rsidRPr="004049AD">
              <w:rPr>
                <w:rFonts w:ascii="Arial" w:eastAsia="Yu Gothic" w:hAnsi="Arial" w:cs="Arial"/>
                <w:color w:val="000000"/>
                <w:kern w:val="24"/>
                <w:sz w:val="22"/>
                <w:szCs w:val="22"/>
              </w:rPr>
              <w:t>5.5 (1/1)</w:t>
            </w:r>
          </w:p>
        </w:tc>
        <w:tc>
          <w:tcPr>
            <w:tcW w:w="1472" w:type="dxa"/>
            <w:tcBorders>
              <w:top w:val="single" w:sz="4" w:space="0" w:color="auto"/>
              <w:left w:val="nil"/>
              <w:bottom w:val="nil"/>
              <w:right w:val="nil"/>
            </w:tcBorders>
            <w:vAlign w:val="center"/>
          </w:tcPr>
          <w:p w14:paraId="3A3F5935" w14:textId="5197F6CE" w:rsidR="00930DC1" w:rsidRPr="004049AD" w:rsidRDefault="00096AD5" w:rsidP="00634921">
            <w:pPr>
              <w:spacing w:line="259" w:lineRule="auto"/>
              <w:jc w:val="center"/>
              <w:rPr>
                <w:rFonts w:ascii="Arial" w:eastAsia="Yu Gothic" w:hAnsi="Arial" w:cs="Arial"/>
                <w:color w:val="000000"/>
                <w:kern w:val="24"/>
                <w:sz w:val="22"/>
                <w:szCs w:val="22"/>
              </w:rPr>
            </w:pPr>
            <w:r w:rsidRPr="004049AD">
              <w:rPr>
                <w:rFonts w:ascii="Arial" w:eastAsia="Yu Gothic" w:hAnsi="Arial" w:cs="Arial"/>
                <w:color w:val="000000"/>
                <w:kern w:val="24"/>
                <w:sz w:val="22"/>
                <w:szCs w:val="22"/>
              </w:rPr>
              <w:t>--</w:t>
            </w:r>
          </w:p>
        </w:tc>
        <w:tc>
          <w:tcPr>
            <w:tcW w:w="1472" w:type="dxa"/>
            <w:tcBorders>
              <w:top w:val="single" w:sz="4" w:space="0" w:color="auto"/>
              <w:left w:val="nil"/>
              <w:bottom w:val="nil"/>
              <w:right w:val="nil"/>
            </w:tcBorders>
            <w:vAlign w:val="center"/>
          </w:tcPr>
          <w:p w14:paraId="2B4E1E4C" w14:textId="738B0DA3" w:rsidR="00930DC1" w:rsidRPr="004049AD" w:rsidRDefault="00096AD5" w:rsidP="00634921">
            <w:pPr>
              <w:spacing w:line="259" w:lineRule="auto"/>
              <w:jc w:val="center"/>
              <w:rPr>
                <w:rFonts w:ascii="Arial" w:eastAsia="Yu Gothic" w:hAnsi="Arial" w:cs="Arial"/>
                <w:color w:val="000000"/>
                <w:kern w:val="24"/>
                <w:sz w:val="22"/>
                <w:szCs w:val="22"/>
              </w:rPr>
            </w:pPr>
            <w:r w:rsidRPr="004049AD">
              <w:rPr>
                <w:rFonts w:ascii="Arial" w:eastAsia="Yu Gothic" w:hAnsi="Arial" w:cs="Arial"/>
                <w:color w:val="000000"/>
                <w:kern w:val="24"/>
                <w:sz w:val="22"/>
                <w:szCs w:val="22"/>
              </w:rPr>
              <w:t>--</w:t>
            </w:r>
          </w:p>
        </w:tc>
        <w:tc>
          <w:tcPr>
            <w:tcW w:w="1492" w:type="dxa"/>
            <w:tcBorders>
              <w:top w:val="single" w:sz="4" w:space="0" w:color="auto"/>
              <w:left w:val="nil"/>
              <w:bottom w:val="nil"/>
              <w:right w:val="nil"/>
            </w:tcBorders>
            <w:vAlign w:val="center"/>
          </w:tcPr>
          <w:p w14:paraId="5F89F86A" w14:textId="774FB132" w:rsidR="00930DC1" w:rsidRPr="004049AD" w:rsidRDefault="00096AD5" w:rsidP="00634921">
            <w:pPr>
              <w:spacing w:line="259" w:lineRule="auto"/>
              <w:jc w:val="center"/>
              <w:rPr>
                <w:rFonts w:ascii="Arial" w:eastAsia="Yu Gothic" w:hAnsi="Arial" w:cs="Arial"/>
                <w:color w:val="000000"/>
                <w:kern w:val="24"/>
                <w:sz w:val="22"/>
                <w:szCs w:val="22"/>
              </w:rPr>
            </w:pPr>
            <w:r w:rsidRPr="004049AD">
              <w:rPr>
                <w:rFonts w:ascii="Arial" w:eastAsia="Yu Gothic" w:hAnsi="Arial" w:cs="Arial"/>
                <w:color w:val="000000"/>
                <w:kern w:val="24"/>
                <w:sz w:val="22"/>
                <w:szCs w:val="22"/>
              </w:rPr>
              <w:t>2</w:t>
            </w:r>
            <w:r w:rsidR="00403A1B" w:rsidRPr="004049AD">
              <w:rPr>
                <w:rFonts w:ascii="Arial" w:eastAsia="Yu Gothic" w:hAnsi="Arial" w:cs="Arial"/>
                <w:color w:val="000000"/>
                <w:kern w:val="24"/>
                <w:sz w:val="22"/>
                <w:szCs w:val="22"/>
              </w:rPr>
              <w:t xml:space="preserve"> ± 0.0</w:t>
            </w:r>
          </w:p>
        </w:tc>
      </w:tr>
      <w:tr w:rsidR="00930DC1" w:rsidRPr="004049AD" w14:paraId="6468D896" w14:textId="47F776FD" w:rsidTr="00634921">
        <w:tc>
          <w:tcPr>
            <w:tcW w:w="1871" w:type="dxa"/>
            <w:vMerge/>
            <w:tcBorders>
              <w:top w:val="nil"/>
              <w:left w:val="nil"/>
              <w:bottom w:val="nil"/>
              <w:right w:val="nil"/>
            </w:tcBorders>
          </w:tcPr>
          <w:p w14:paraId="172B8A58" w14:textId="77777777" w:rsidR="00930DC1" w:rsidRPr="004049AD" w:rsidRDefault="00930DC1">
            <w:pPr>
              <w:spacing w:line="259" w:lineRule="auto"/>
              <w:rPr>
                <w:rFonts w:ascii="Arial" w:eastAsia="Yu Gothic" w:hAnsi="Arial" w:cs="Arial"/>
                <w:color w:val="000000"/>
                <w:kern w:val="24"/>
                <w:sz w:val="22"/>
                <w:szCs w:val="22"/>
              </w:rPr>
            </w:pPr>
          </w:p>
        </w:tc>
        <w:tc>
          <w:tcPr>
            <w:tcW w:w="1841" w:type="dxa"/>
            <w:tcBorders>
              <w:top w:val="nil"/>
              <w:left w:val="nil"/>
              <w:bottom w:val="nil"/>
              <w:right w:val="nil"/>
            </w:tcBorders>
          </w:tcPr>
          <w:p w14:paraId="7C671746" w14:textId="14AECD19" w:rsidR="00930DC1" w:rsidRPr="004049AD" w:rsidRDefault="009C7037">
            <w:pPr>
              <w:spacing w:line="259" w:lineRule="auto"/>
              <w:rPr>
                <w:rFonts w:ascii="Arial" w:eastAsia="Yu Gothic" w:hAnsi="Arial" w:cs="Arial"/>
                <w:color w:val="000000"/>
                <w:kern w:val="24"/>
                <w:sz w:val="22"/>
                <w:szCs w:val="22"/>
              </w:rPr>
            </w:pPr>
            <w:r w:rsidRPr="004049AD">
              <w:rPr>
                <w:rFonts w:ascii="Arial" w:eastAsia="Yu Gothic" w:hAnsi="Arial" w:cs="Arial"/>
                <w:color w:val="000000"/>
                <w:kern w:val="24"/>
                <w:sz w:val="22"/>
                <w:szCs w:val="22"/>
              </w:rPr>
              <w:t>DC</w:t>
            </w:r>
          </w:p>
        </w:tc>
        <w:tc>
          <w:tcPr>
            <w:tcW w:w="1472" w:type="dxa"/>
            <w:tcBorders>
              <w:top w:val="nil"/>
              <w:left w:val="nil"/>
              <w:bottom w:val="nil"/>
              <w:right w:val="nil"/>
            </w:tcBorders>
          </w:tcPr>
          <w:p w14:paraId="19F4D94F" w14:textId="553934D0" w:rsidR="00930DC1" w:rsidRPr="004049AD" w:rsidRDefault="00DC797B" w:rsidP="00E47033">
            <w:pPr>
              <w:spacing w:line="259" w:lineRule="auto"/>
              <w:jc w:val="center"/>
              <w:rPr>
                <w:rFonts w:ascii="Arial" w:eastAsia="Yu Gothic" w:hAnsi="Arial" w:cs="Arial"/>
                <w:color w:val="000000"/>
                <w:kern w:val="24"/>
                <w:sz w:val="22"/>
                <w:szCs w:val="22"/>
              </w:rPr>
            </w:pPr>
            <w:r w:rsidRPr="004049AD">
              <w:rPr>
                <w:rFonts w:ascii="Arial" w:eastAsia="Yu Gothic" w:hAnsi="Arial" w:cs="Arial"/>
                <w:color w:val="000000"/>
                <w:kern w:val="24"/>
                <w:sz w:val="22"/>
                <w:szCs w:val="22"/>
              </w:rPr>
              <w:t>1.5 (3/9)</w:t>
            </w:r>
          </w:p>
        </w:tc>
        <w:tc>
          <w:tcPr>
            <w:tcW w:w="1472" w:type="dxa"/>
            <w:tcBorders>
              <w:top w:val="nil"/>
              <w:left w:val="nil"/>
              <w:bottom w:val="nil"/>
              <w:right w:val="nil"/>
            </w:tcBorders>
            <w:vAlign w:val="center"/>
          </w:tcPr>
          <w:p w14:paraId="61416F5C" w14:textId="50532473" w:rsidR="00930DC1" w:rsidRPr="004049AD" w:rsidRDefault="0081724B" w:rsidP="00634921">
            <w:pPr>
              <w:spacing w:line="259" w:lineRule="auto"/>
              <w:jc w:val="center"/>
              <w:rPr>
                <w:rFonts w:ascii="Arial" w:eastAsia="Yu Gothic" w:hAnsi="Arial" w:cs="Arial"/>
                <w:color w:val="000000"/>
                <w:kern w:val="24"/>
                <w:sz w:val="22"/>
                <w:szCs w:val="22"/>
              </w:rPr>
            </w:pPr>
            <w:r w:rsidRPr="004049AD">
              <w:rPr>
                <w:rFonts w:ascii="Arial" w:eastAsia="Yu Gothic" w:hAnsi="Arial" w:cs="Arial"/>
                <w:color w:val="000000"/>
                <w:kern w:val="24"/>
                <w:sz w:val="22"/>
                <w:szCs w:val="22"/>
              </w:rPr>
              <w:t>(0/2)</w:t>
            </w:r>
          </w:p>
        </w:tc>
        <w:tc>
          <w:tcPr>
            <w:tcW w:w="1472" w:type="dxa"/>
            <w:tcBorders>
              <w:top w:val="nil"/>
              <w:left w:val="nil"/>
              <w:bottom w:val="nil"/>
              <w:right w:val="nil"/>
            </w:tcBorders>
            <w:vAlign w:val="center"/>
          </w:tcPr>
          <w:p w14:paraId="2659F716" w14:textId="75A1FBEC" w:rsidR="00930DC1" w:rsidRPr="004049AD" w:rsidRDefault="00C41D3C" w:rsidP="00634921">
            <w:pPr>
              <w:spacing w:line="259" w:lineRule="auto"/>
              <w:jc w:val="center"/>
              <w:rPr>
                <w:rFonts w:ascii="Arial" w:eastAsia="Yu Gothic" w:hAnsi="Arial" w:cs="Arial"/>
                <w:color w:val="000000"/>
                <w:kern w:val="24"/>
                <w:sz w:val="22"/>
                <w:szCs w:val="22"/>
              </w:rPr>
            </w:pPr>
            <w:bookmarkStart w:id="1" w:name="OLE_LINK1"/>
            <w:r w:rsidRPr="004049AD">
              <w:rPr>
                <w:rFonts w:ascii="Arial" w:eastAsia="Yu Gothic" w:hAnsi="Arial" w:cs="Arial"/>
                <w:color w:val="000000"/>
                <w:kern w:val="24"/>
                <w:sz w:val="22"/>
                <w:szCs w:val="22"/>
              </w:rPr>
              <w:t>7.5 (</w:t>
            </w:r>
            <w:r w:rsidR="00CF100A" w:rsidRPr="004049AD">
              <w:rPr>
                <w:rFonts w:ascii="Arial" w:eastAsia="Yu Gothic" w:hAnsi="Arial" w:cs="Arial"/>
                <w:color w:val="000000"/>
                <w:kern w:val="24"/>
                <w:sz w:val="22"/>
                <w:szCs w:val="22"/>
              </w:rPr>
              <w:t>1/</w:t>
            </w:r>
            <w:r w:rsidR="004D3310" w:rsidRPr="004049AD">
              <w:rPr>
                <w:rFonts w:ascii="Arial" w:eastAsia="Yu Gothic" w:hAnsi="Arial" w:cs="Arial"/>
                <w:color w:val="000000"/>
                <w:kern w:val="24"/>
                <w:sz w:val="22"/>
                <w:szCs w:val="22"/>
              </w:rPr>
              <w:t>2</w:t>
            </w:r>
            <w:r w:rsidR="00CF100A" w:rsidRPr="004049AD">
              <w:rPr>
                <w:rFonts w:ascii="Arial" w:eastAsia="Yu Gothic" w:hAnsi="Arial" w:cs="Arial"/>
                <w:color w:val="000000"/>
                <w:kern w:val="24"/>
                <w:sz w:val="22"/>
                <w:szCs w:val="22"/>
              </w:rPr>
              <w:t>)</w:t>
            </w:r>
            <w:bookmarkEnd w:id="1"/>
          </w:p>
        </w:tc>
        <w:tc>
          <w:tcPr>
            <w:tcW w:w="1492" w:type="dxa"/>
            <w:tcBorders>
              <w:top w:val="nil"/>
              <w:left w:val="nil"/>
              <w:bottom w:val="nil"/>
              <w:right w:val="nil"/>
            </w:tcBorders>
            <w:vAlign w:val="center"/>
          </w:tcPr>
          <w:p w14:paraId="7B9CA3C5" w14:textId="5301FD3C" w:rsidR="00930DC1" w:rsidRPr="004049AD" w:rsidRDefault="00D77BD7" w:rsidP="00634921">
            <w:pPr>
              <w:spacing w:line="259" w:lineRule="auto"/>
              <w:jc w:val="center"/>
              <w:rPr>
                <w:rFonts w:ascii="Arial" w:eastAsia="Yu Gothic" w:hAnsi="Arial" w:cs="Arial"/>
                <w:color w:val="000000"/>
                <w:kern w:val="24"/>
                <w:sz w:val="22"/>
                <w:szCs w:val="22"/>
              </w:rPr>
            </w:pPr>
            <w:r w:rsidRPr="004049AD">
              <w:rPr>
                <w:rFonts w:ascii="Arial" w:eastAsia="Yu Gothic" w:hAnsi="Arial" w:cs="Arial"/>
                <w:color w:val="000000"/>
                <w:kern w:val="24"/>
                <w:sz w:val="22"/>
                <w:szCs w:val="22"/>
              </w:rPr>
              <w:t>3.4</w:t>
            </w:r>
            <w:r w:rsidR="00CB2C6C" w:rsidRPr="004049AD">
              <w:rPr>
                <w:rFonts w:ascii="Arial" w:eastAsia="Yu Gothic" w:hAnsi="Arial" w:cs="Arial"/>
                <w:color w:val="000000"/>
                <w:kern w:val="24"/>
                <w:sz w:val="22"/>
                <w:szCs w:val="22"/>
              </w:rPr>
              <w:t xml:space="preserve"> ± 0.2</w:t>
            </w:r>
          </w:p>
        </w:tc>
      </w:tr>
      <w:tr w:rsidR="00930DC1" w:rsidRPr="004049AD" w14:paraId="587C7C0E" w14:textId="48E9B9B2" w:rsidTr="00634921">
        <w:tc>
          <w:tcPr>
            <w:tcW w:w="1871" w:type="dxa"/>
            <w:vMerge w:val="restart"/>
            <w:tcBorders>
              <w:top w:val="nil"/>
              <w:left w:val="nil"/>
              <w:bottom w:val="nil"/>
              <w:right w:val="nil"/>
            </w:tcBorders>
          </w:tcPr>
          <w:p w14:paraId="2549EB47" w14:textId="362F995C" w:rsidR="00930DC1" w:rsidRPr="004049AD" w:rsidRDefault="00FB3B8F">
            <w:pPr>
              <w:spacing w:line="259" w:lineRule="auto"/>
              <w:rPr>
                <w:rFonts w:ascii="Arial" w:eastAsia="Yu Gothic" w:hAnsi="Arial" w:cs="Arial"/>
                <w:color w:val="000000"/>
                <w:kern w:val="24"/>
                <w:sz w:val="22"/>
                <w:szCs w:val="22"/>
              </w:rPr>
            </w:pPr>
            <w:r w:rsidRPr="004049AD">
              <w:rPr>
                <w:rFonts w:ascii="Arial" w:eastAsia="Yu Gothic" w:hAnsi="Arial" w:cs="Arial"/>
                <w:color w:val="000000"/>
                <w:kern w:val="24"/>
                <w:sz w:val="22"/>
                <w:szCs w:val="22"/>
              </w:rPr>
              <w:t>goose/KS/930F</w:t>
            </w:r>
          </w:p>
        </w:tc>
        <w:tc>
          <w:tcPr>
            <w:tcW w:w="1841" w:type="dxa"/>
            <w:tcBorders>
              <w:top w:val="nil"/>
              <w:left w:val="nil"/>
              <w:bottom w:val="nil"/>
              <w:right w:val="nil"/>
            </w:tcBorders>
          </w:tcPr>
          <w:p w14:paraId="1FD3D524" w14:textId="33145890" w:rsidR="00930DC1" w:rsidRPr="004049AD" w:rsidRDefault="00FB3B8F">
            <w:pPr>
              <w:spacing w:line="259" w:lineRule="auto"/>
              <w:rPr>
                <w:rFonts w:ascii="Arial" w:eastAsia="Yu Gothic" w:hAnsi="Arial" w:cs="Arial"/>
                <w:color w:val="000000"/>
                <w:kern w:val="24"/>
                <w:sz w:val="22"/>
                <w:szCs w:val="22"/>
              </w:rPr>
            </w:pPr>
            <w:r w:rsidRPr="004049AD">
              <w:rPr>
                <w:rFonts w:ascii="Arial" w:eastAsia="Yu Gothic" w:hAnsi="Arial" w:cs="Arial"/>
                <w:color w:val="000000"/>
                <w:kern w:val="24"/>
                <w:sz w:val="22"/>
                <w:szCs w:val="22"/>
              </w:rPr>
              <w:t>Donor</w:t>
            </w:r>
          </w:p>
        </w:tc>
        <w:tc>
          <w:tcPr>
            <w:tcW w:w="1472" w:type="dxa"/>
            <w:tcBorders>
              <w:top w:val="nil"/>
              <w:left w:val="nil"/>
              <w:bottom w:val="nil"/>
              <w:right w:val="nil"/>
            </w:tcBorders>
          </w:tcPr>
          <w:p w14:paraId="1CA49175" w14:textId="2AB3BCE7" w:rsidR="00930DC1" w:rsidRPr="004049AD" w:rsidRDefault="00E47033" w:rsidP="00E47033">
            <w:pPr>
              <w:spacing w:line="259" w:lineRule="auto"/>
              <w:jc w:val="center"/>
              <w:rPr>
                <w:rFonts w:ascii="Arial" w:eastAsia="Yu Gothic" w:hAnsi="Arial" w:cs="Arial"/>
                <w:color w:val="000000"/>
                <w:kern w:val="24"/>
                <w:sz w:val="22"/>
                <w:szCs w:val="22"/>
              </w:rPr>
            </w:pPr>
            <w:r w:rsidRPr="004049AD">
              <w:rPr>
                <w:rFonts w:ascii="Arial" w:eastAsia="Yu Gothic" w:hAnsi="Arial" w:cs="Arial"/>
                <w:color w:val="000000"/>
                <w:kern w:val="24"/>
                <w:sz w:val="22"/>
                <w:szCs w:val="22"/>
              </w:rPr>
              <w:t xml:space="preserve"> </w:t>
            </w:r>
            <w:r w:rsidR="001379C0" w:rsidRPr="004049AD">
              <w:rPr>
                <w:rFonts w:ascii="Arial" w:eastAsia="Yu Gothic" w:hAnsi="Arial" w:cs="Arial"/>
                <w:color w:val="000000"/>
                <w:kern w:val="24"/>
                <w:sz w:val="22"/>
                <w:szCs w:val="22"/>
              </w:rPr>
              <w:t xml:space="preserve"> --</w:t>
            </w:r>
          </w:p>
        </w:tc>
        <w:tc>
          <w:tcPr>
            <w:tcW w:w="1472" w:type="dxa"/>
            <w:tcBorders>
              <w:top w:val="nil"/>
              <w:left w:val="nil"/>
              <w:bottom w:val="nil"/>
              <w:right w:val="nil"/>
            </w:tcBorders>
            <w:vAlign w:val="center"/>
          </w:tcPr>
          <w:p w14:paraId="706D0500" w14:textId="6B5E74EB" w:rsidR="00930DC1" w:rsidRPr="004049AD" w:rsidRDefault="00096AD5" w:rsidP="00634921">
            <w:pPr>
              <w:spacing w:line="259" w:lineRule="auto"/>
              <w:jc w:val="center"/>
              <w:rPr>
                <w:rFonts w:ascii="Arial" w:eastAsia="Yu Gothic" w:hAnsi="Arial" w:cs="Arial"/>
                <w:color w:val="000000"/>
                <w:kern w:val="24"/>
                <w:sz w:val="22"/>
                <w:szCs w:val="22"/>
              </w:rPr>
            </w:pPr>
            <w:r w:rsidRPr="004049AD">
              <w:rPr>
                <w:rFonts w:ascii="Arial" w:eastAsia="Yu Gothic" w:hAnsi="Arial" w:cs="Arial"/>
                <w:color w:val="000000"/>
                <w:kern w:val="24"/>
                <w:sz w:val="22"/>
                <w:szCs w:val="22"/>
              </w:rPr>
              <w:t>--</w:t>
            </w:r>
          </w:p>
        </w:tc>
        <w:tc>
          <w:tcPr>
            <w:tcW w:w="1472" w:type="dxa"/>
            <w:tcBorders>
              <w:top w:val="nil"/>
              <w:left w:val="nil"/>
              <w:bottom w:val="nil"/>
              <w:right w:val="nil"/>
            </w:tcBorders>
            <w:vAlign w:val="center"/>
          </w:tcPr>
          <w:p w14:paraId="2165C67D" w14:textId="57BA90A6" w:rsidR="00930DC1" w:rsidRPr="004049AD" w:rsidRDefault="00096AD5" w:rsidP="00634921">
            <w:pPr>
              <w:spacing w:line="259" w:lineRule="auto"/>
              <w:jc w:val="center"/>
              <w:rPr>
                <w:rFonts w:ascii="Arial" w:eastAsia="Yu Gothic" w:hAnsi="Arial" w:cs="Arial"/>
                <w:color w:val="000000"/>
                <w:kern w:val="24"/>
                <w:sz w:val="22"/>
                <w:szCs w:val="22"/>
              </w:rPr>
            </w:pPr>
            <w:r w:rsidRPr="004049AD">
              <w:rPr>
                <w:rFonts w:ascii="Arial" w:eastAsia="Yu Gothic" w:hAnsi="Arial" w:cs="Arial"/>
                <w:color w:val="000000"/>
                <w:kern w:val="24"/>
                <w:sz w:val="22"/>
                <w:szCs w:val="22"/>
              </w:rPr>
              <w:t>--</w:t>
            </w:r>
          </w:p>
        </w:tc>
        <w:tc>
          <w:tcPr>
            <w:tcW w:w="1492" w:type="dxa"/>
            <w:tcBorders>
              <w:top w:val="nil"/>
              <w:left w:val="nil"/>
              <w:bottom w:val="nil"/>
              <w:right w:val="nil"/>
            </w:tcBorders>
            <w:vAlign w:val="center"/>
          </w:tcPr>
          <w:p w14:paraId="4985BD4D" w14:textId="3F5DA549" w:rsidR="00930DC1" w:rsidRPr="004049AD" w:rsidRDefault="00096AD5" w:rsidP="00634921">
            <w:pPr>
              <w:spacing w:line="259" w:lineRule="auto"/>
              <w:jc w:val="center"/>
              <w:rPr>
                <w:rFonts w:ascii="Arial" w:eastAsia="Yu Gothic" w:hAnsi="Arial" w:cs="Arial"/>
                <w:color w:val="000000"/>
                <w:kern w:val="24"/>
                <w:sz w:val="22"/>
                <w:szCs w:val="22"/>
              </w:rPr>
            </w:pPr>
            <w:r w:rsidRPr="004049AD">
              <w:rPr>
                <w:rFonts w:ascii="Arial" w:eastAsia="Yu Gothic" w:hAnsi="Arial" w:cs="Arial"/>
                <w:color w:val="000000"/>
                <w:kern w:val="24"/>
                <w:sz w:val="22"/>
                <w:szCs w:val="22"/>
              </w:rPr>
              <w:t>2</w:t>
            </w:r>
            <w:r w:rsidR="00403A1B" w:rsidRPr="004049AD">
              <w:rPr>
                <w:rFonts w:ascii="Arial" w:eastAsia="Yu Gothic" w:hAnsi="Arial" w:cs="Arial"/>
                <w:color w:val="000000"/>
                <w:kern w:val="24"/>
                <w:sz w:val="22"/>
                <w:szCs w:val="22"/>
              </w:rPr>
              <w:t xml:space="preserve"> ± 0.0</w:t>
            </w:r>
          </w:p>
        </w:tc>
      </w:tr>
      <w:tr w:rsidR="00930DC1" w:rsidRPr="004049AD" w14:paraId="0317CAAD" w14:textId="26C131FD" w:rsidTr="00634921">
        <w:tc>
          <w:tcPr>
            <w:tcW w:w="1871" w:type="dxa"/>
            <w:vMerge/>
            <w:tcBorders>
              <w:top w:val="nil"/>
              <w:left w:val="nil"/>
              <w:bottom w:val="single" w:sz="4" w:space="0" w:color="auto"/>
              <w:right w:val="nil"/>
            </w:tcBorders>
          </w:tcPr>
          <w:p w14:paraId="3AB00C56" w14:textId="77777777" w:rsidR="00930DC1" w:rsidRPr="004049AD" w:rsidRDefault="00930DC1">
            <w:pPr>
              <w:spacing w:line="259" w:lineRule="auto"/>
              <w:rPr>
                <w:rFonts w:ascii="Arial" w:eastAsia="Yu Gothic" w:hAnsi="Arial" w:cs="Arial"/>
                <w:color w:val="000000"/>
                <w:kern w:val="24"/>
                <w:sz w:val="22"/>
                <w:szCs w:val="22"/>
              </w:rPr>
            </w:pPr>
          </w:p>
        </w:tc>
        <w:tc>
          <w:tcPr>
            <w:tcW w:w="1841" w:type="dxa"/>
            <w:tcBorders>
              <w:top w:val="nil"/>
              <w:left w:val="nil"/>
              <w:bottom w:val="single" w:sz="4" w:space="0" w:color="auto"/>
              <w:right w:val="nil"/>
            </w:tcBorders>
          </w:tcPr>
          <w:p w14:paraId="0ED624A0" w14:textId="253BA968" w:rsidR="00930DC1" w:rsidRPr="004049AD" w:rsidRDefault="00FB3B8F">
            <w:pPr>
              <w:spacing w:line="259" w:lineRule="auto"/>
              <w:rPr>
                <w:rFonts w:ascii="Arial" w:eastAsia="Yu Gothic" w:hAnsi="Arial" w:cs="Arial"/>
                <w:color w:val="000000"/>
                <w:kern w:val="24"/>
                <w:sz w:val="22"/>
                <w:szCs w:val="22"/>
              </w:rPr>
            </w:pPr>
            <w:r w:rsidRPr="004049AD">
              <w:rPr>
                <w:rFonts w:ascii="Arial" w:eastAsia="Yu Gothic" w:hAnsi="Arial" w:cs="Arial"/>
                <w:color w:val="000000"/>
                <w:kern w:val="24"/>
                <w:sz w:val="22"/>
                <w:szCs w:val="22"/>
              </w:rPr>
              <w:t>DC</w:t>
            </w:r>
          </w:p>
        </w:tc>
        <w:tc>
          <w:tcPr>
            <w:tcW w:w="1472" w:type="dxa"/>
            <w:tcBorders>
              <w:top w:val="nil"/>
              <w:left w:val="nil"/>
              <w:bottom w:val="single" w:sz="4" w:space="0" w:color="auto"/>
              <w:right w:val="nil"/>
            </w:tcBorders>
          </w:tcPr>
          <w:p w14:paraId="4847B862" w14:textId="2E558EB7" w:rsidR="00930DC1" w:rsidRPr="004049AD" w:rsidRDefault="0008480F" w:rsidP="00E47033">
            <w:pPr>
              <w:spacing w:line="259" w:lineRule="auto"/>
              <w:jc w:val="center"/>
              <w:rPr>
                <w:rFonts w:ascii="Arial" w:eastAsia="Yu Gothic" w:hAnsi="Arial" w:cs="Arial"/>
                <w:color w:val="000000"/>
                <w:kern w:val="24"/>
                <w:sz w:val="22"/>
                <w:szCs w:val="22"/>
              </w:rPr>
            </w:pPr>
            <w:r w:rsidRPr="004049AD">
              <w:rPr>
                <w:rFonts w:ascii="Arial" w:eastAsia="Yu Gothic" w:hAnsi="Arial" w:cs="Arial"/>
                <w:color w:val="000000"/>
                <w:kern w:val="24"/>
                <w:sz w:val="22"/>
                <w:szCs w:val="22"/>
              </w:rPr>
              <w:t>2.1(6/8)</w:t>
            </w:r>
          </w:p>
        </w:tc>
        <w:tc>
          <w:tcPr>
            <w:tcW w:w="1472" w:type="dxa"/>
            <w:tcBorders>
              <w:top w:val="nil"/>
              <w:left w:val="nil"/>
              <w:bottom w:val="single" w:sz="4" w:space="0" w:color="auto"/>
              <w:right w:val="nil"/>
            </w:tcBorders>
            <w:vAlign w:val="center"/>
          </w:tcPr>
          <w:p w14:paraId="02797287" w14:textId="2D1FCE8F" w:rsidR="00930DC1" w:rsidRPr="004049AD" w:rsidRDefault="00AB51E1" w:rsidP="00634921">
            <w:pPr>
              <w:spacing w:line="259" w:lineRule="auto"/>
              <w:jc w:val="center"/>
              <w:rPr>
                <w:rFonts w:ascii="Arial" w:eastAsia="Yu Gothic" w:hAnsi="Arial" w:cs="Arial"/>
                <w:color w:val="000000"/>
                <w:kern w:val="24"/>
                <w:sz w:val="22"/>
                <w:szCs w:val="22"/>
              </w:rPr>
            </w:pPr>
            <w:r w:rsidRPr="004049AD">
              <w:rPr>
                <w:rFonts w:ascii="Arial" w:eastAsia="Yu Gothic" w:hAnsi="Arial" w:cs="Arial"/>
                <w:color w:val="000000"/>
                <w:kern w:val="24"/>
                <w:sz w:val="22"/>
                <w:szCs w:val="22"/>
              </w:rPr>
              <w:t>6.25 (</w:t>
            </w:r>
            <w:r w:rsidR="00CF100A" w:rsidRPr="004049AD">
              <w:rPr>
                <w:rFonts w:ascii="Arial" w:eastAsia="Yu Gothic" w:hAnsi="Arial" w:cs="Arial"/>
                <w:color w:val="000000"/>
                <w:kern w:val="24"/>
                <w:sz w:val="22"/>
                <w:szCs w:val="22"/>
              </w:rPr>
              <w:t>1/1)</w:t>
            </w:r>
          </w:p>
        </w:tc>
        <w:tc>
          <w:tcPr>
            <w:tcW w:w="1472" w:type="dxa"/>
            <w:tcBorders>
              <w:top w:val="nil"/>
              <w:left w:val="nil"/>
              <w:bottom w:val="single" w:sz="4" w:space="0" w:color="auto"/>
              <w:right w:val="nil"/>
            </w:tcBorders>
            <w:vAlign w:val="center"/>
          </w:tcPr>
          <w:p w14:paraId="082B603D" w14:textId="34750E8F" w:rsidR="00930DC1" w:rsidRPr="004049AD" w:rsidRDefault="0008480F" w:rsidP="00634921">
            <w:pPr>
              <w:spacing w:line="259" w:lineRule="auto"/>
              <w:jc w:val="center"/>
              <w:rPr>
                <w:rFonts w:ascii="Arial" w:eastAsia="Yu Gothic" w:hAnsi="Arial" w:cs="Arial"/>
                <w:color w:val="000000"/>
                <w:kern w:val="24"/>
                <w:sz w:val="22"/>
                <w:szCs w:val="22"/>
              </w:rPr>
            </w:pPr>
            <w:r w:rsidRPr="004049AD">
              <w:rPr>
                <w:rFonts w:ascii="Arial" w:eastAsia="Yu Gothic" w:hAnsi="Arial" w:cs="Arial"/>
                <w:color w:val="000000"/>
                <w:kern w:val="24"/>
                <w:sz w:val="22"/>
                <w:szCs w:val="22"/>
              </w:rPr>
              <w:t>--</w:t>
            </w:r>
          </w:p>
        </w:tc>
        <w:tc>
          <w:tcPr>
            <w:tcW w:w="1492" w:type="dxa"/>
            <w:tcBorders>
              <w:top w:val="nil"/>
              <w:left w:val="nil"/>
              <w:bottom w:val="single" w:sz="4" w:space="0" w:color="auto"/>
              <w:right w:val="nil"/>
            </w:tcBorders>
            <w:vAlign w:val="center"/>
          </w:tcPr>
          <w:p w14:paraId="5CA77ADE" w14:textId="4678C101" w:rsidR="00930DC1" w:rsidRPr="004049AD" w:rsidRDefault="00D77BD7" w:rsidP="00634921">
            <w:pPr>
              <w:spacing w:line="259" w:lineRule="auto"/>
              <w:jc w:val="center"/>
              <w:rPr>
                <w:rFonts w:ascii="Arial" w:eastAsia="Yu Gothic" w:hAnsi="Arial" w:cs="Arial"/>
                <w:color w:val="000000"/>
                <w:kern w:val="24"/>
                <w:sz w:val="22"/>
                <w:szCs w:val="22"/>
              </w:rPr>
            </w:pPr>
            <w:r w:rsidRPr="004049AD">
              <w:rPr>
                <w:rFonts w:ascii="Arial" w:eastAsia="Yu Gothic" w:hAnsi="Arial" w:cs="Arial"/>
                <w:color w:val="000000"/>
                <w:kern w:val="24"/>
                <w:sz w:val="22"/>
                <w:szCs w:val="22"/>
              </w:rPr>
              <w:t>4.3</w:t>
            </w:r>
            <w:r w:rsidR="00CB2C6C" w:rsidRPr="004049AD">
              <w:rPr>
                <w:rFonts w:ascii="Arial" w:eastAsia="Yu Gothic" w:hAnsi="Arial" w:cs="Arial"/>
                <w:color w:val="000000"/>
                <w:kern w:val="24"/>
                <w:sz w:val="22"/>
                <w:szCs w:val="22"/>
              </w:rPr>
              <w:t xml:space="preserve"> ± </w:t>
            </w:r>
            <w:r w:rsidR="00B0203B" w:rsidRPr="004049AD">
              <w:rPr>
                <w:rFonts w:ascii="Arial" w:eastAsia="Yu Gothic" w:hAnsi="Arial" w:cs="Arial"/>
                <w:color w:val="000000"/>
                <w:kern w:val="24"/>
                <w:sz w:val="22"/>
                <w:szCs w:val="22"/>
              </w:rPr>
              <w:t>0.4</w:t>
            </w:r>
          </w:p>
        </w:tc>
      </w:tr>
    </w:tbl>
    <w:p w14:paraId="43B51266" w14:textId="79165C25" w:rsidR="004049AD" w:rsidRDefault="00F53FB6">
      <w:pPr>
        <w:spacing w:line="259" w:lineRule="auto"/>
        <w:rPr>
          <w:rFonts w:ascii="Arial" w:eastAsia="Yu Gothic" w:hAnsi="Arial" w:cs="Arial"/>
          <w:color w:val="000000"/>
          <w:kern w:val="24"/>
          <w:sz w:val="22"/>
          <w:szCs w:val="22"/>
        </w:rPr>
      </w:pPr>
      <w:r w:rsidRPr="004049AD">
        <w:rPr>
          <w:rFonts w:ascii="Arial" w:eastAsia="Yu Gothic" w:hAnsi="Arial" w:cs="Arial"/>
          <w:color w:val="000000"/>
          <w:kern w:val="24"/>
          <w:sz w:val="22"/>
          <w:szCs w:val="22"/>
        </w:rPr>
        <w:t xml:space="preserve"> </w:t>
      </w:r>
      <w:r w:rsidR="000849EC" w:rsidRPr="004049AD">
        <w:rPr>
          <w:rFonts w:ascii="Arial" w:eastAsia="Yu Gothic" w:hAnsi="Arial" w:cs="Arial"/>
          <w:color w:val="000000"/>
          <w:kern w:val="24"/>
          <w:sz w:val="22"/>
          <w:szCs w:val="22"/>
        </w:rPr>
        <w:t>--, all chicken in the group died</w:t>
      </w:r>
      <w:r w:rsidR="001E474F">
        <w:rPr>
          <w:rFonts w:ascii="Arial" w:eastAsia="Yu Gothic" w:hAnsi="Arial" w:cs="Arial"/>
          <w:color w:val="000000"/>
          <w:kern w:val="24"/>
          <w:sz w:val="22"/>
          <w:szCs w:val="22"/>
        </w:rPr>
        <w:t>.</w:t>
      </w:r>
    </w:p>
    <w:p w14:paraId="19301BD0" w14:textId="77D86559" w:rsidR="00AE3856" w:rsidRDefault="00F53FB6">
      <w:pPr>
        <w:spacing w:line="259" w:lineRule="auto"/>
        <w:rPr>
          <w:rFonts w:ascii="Arial" w:hAnsi="Arial" w:cs="Arial"/>
        </w:rPr>
      </w:pPr>
      <w:r w:rsidRPr="00F53FB6">
        <w:rPr>
          <w:rFonts w:ascii="Arial" w:eastAsiaTheme="majorEastAsia" w:hAnsi="Arial" w:cs="Arial"/>
          <w:color w:val="000000" w:themeColor="text1"/>
          <w:kern w:val="24"/>
        </w:rPr>
        <w:t xml:space="preserve"> </w:t>
      </w:r>
      <w:r w:rsidR="00A727F0" w:rsidRPr="00F53FB6">
        <w:rPr>
          <w:rFonts w:ascii="Arial" w:hAnsi="Arial" w:cs="Arial"/>
        </w:rPr>
        <w:br w:type="page"/>
      </w:r>
    </w:p>
    <w:p w14:paraId="380E3240" w14:textId="040B96ED" w:rsidR="000C3F21" w:rsidRPr="000C3F21" w:rsidRDefault="00E777A3" w:rsidP="000C3F21">
      <w:pPr>
        <w:spacing w:line="480" w:lineRule="auto"/>
        <w:rPr>
          <w:rFonts w:ascii="Arial" w:hAnsi="Arial" w:cs="Arial"/>
          <w:sz w:val="22"/>
          <w:szCs w:val="22"/>
        </w:rPr>
      </w:pPr>
      <w:r>
        <w:rPr>
          <w:rFonts w:ascii="Arial" w:hAnsi="Arial" w:cs="Arial"/>
          <w:b/>
          <w:bCs/>
          <w:sz w:val="22"/>
          <w:szCs w:val="22"/>
        </w:rPr>
        <w:t xml:space="preserve">SUPPLEMENTARY </w:t>
      </w:r>
      <w:r w:rsidR="000C3F21" w:rsidRPr="000C3F21">
        <w:rPr>
          <w:rFonts w:ascii="Arial" w:hAnsi="Arial" w:cs="Arial"/>
          <w:b/>
          <w:bCs/>
          <w:sz w:val="22"/>
          <w:szCs w:val="22"/>
        </w:rPr>
        <w:t>METHODS</w:t>
      </w:r>
    </w:p>
    <w:p w14:paraId="13AA8836" w14:textId="77777777" w:rsidR="000C3F21" w:rsidRPr="000C3F21" w:rsidRDefault="000C3F21" w:rsidP="000C3F21">
      <w:pPr>
        <w:spacing w:line="480" w:lineRule="auto"/>
        <w:rPr>
          <w:rFonts w:ascii="Arial" w:hAnsi="Arial" w:cs="Arial"/>
          <w:b/>
          <w:sz w:val="22"/>
          <w:szCs w:val="22"/>
        </w:rPr>
      </w:pPr>
      <w:r w:rsidRPr="000C3F21">
        <w:rPr>
          <w:rFonts w:ascii="Arial" w:hAnsi="Arial" w:cs="Arial"/>
          <w:b/>
          <w:sz w:val="22"/>
          <w:szCs w:val="22"/>
        </w:rPr>
        <w:t>Ethic statement and laboratory facilities</w:t>
      </w:r>
    </w:p>
    <w:p w14:paraId="1038339F" w14:textId="2AF2E1FA" w:rsidR="000C3F21" w:rsidRPr="000C3F21" w:rsidRDefault="000C3F21" w:rsidP="000C3F21">
      <w:pPr>
        <w:spacing w:line="480" w:lineRule="auto"/>
        <w:rPr>
          <w:rFonts w:ascii="Arial" w:hAnsi="Arial" w:cs="Arial"/>
          <w:sz w:val="22"/>
          <w:szCs w:val="22"/>
        </w:rPr>
      </w:pPr>
      <w:r w:rsidRPr="000C3F21">
        <w:rPr>
          <w:rFonts w:ascii="Arial" w:hAnsi="Arial" w:cs="Arial"/>
          <w:sz w:val="22"/>
          <w:szCs w:val="22"/>
        </w:rPr>
        <w:t>Animal experiments were approved by the St. Jude Children’s Research Hospital Institutional Animal Care and Use Committee (IACUC) and complied with the policies of the National Institutes of Health and the Animal Welfare Act. Experiments utilizing select agents were performed in USDA-inspected Animal Biosafety Level 3+ animal facilities following regulations of Division of Agricultural Select Agents and Toxins at USDA APHIS, and defined by U.S. Federal Select Agent Program regulations (7 CFR Part 331, 9 CFR Part 121.3, 42 CFR Part 73.3).</w:t>
      </w:r>
      <w:r w:rsidR="00B866C4">
        <w:rPr>
          <w:rFonts w:ascii="Arial" w:hAnsi="Arial" w:cs="Arial"/>
          <w:sz w:val="22"/>
          <w:szCs w:val="22"/>
        </w:rPr>
        <w:t xml:space="preserve"> </w:t>
      </w:r>
      <w:r w:rsidR="00B866C4" w:rsidRPr="00B866C4">
        <w:rPr>
          <w:rFonts w:ascii="Arial" w:hAnsi="Arial" w:cs="Arial"/>
          <w:sz w:val="22"/>
          <w:szCs w:val="22"/>
        </w:rPr>
        <w:t xml:space="preserve">Human sera samples were obtained from </w:t>
      </w:r>
      <w:r w:rsidR="00B866C4">
        <w:rPr>
          <w:rFonts w:ascii="Arial" w:hAnsi="Arial" w:cs="Arial"/>
          <w:sz w:val="22"/>
          <w:szCs w:val="22"/>
        </w:rPr>
        <w:t xml:space="preserve">the U.S. National Institutes of Health, National Institute of Allergy and Infectious Diseases, and </w:t>
      </w:r>
      <w:r w:rsidR="00B866C4" w:rsidRPr="00B866C4">
        <w:rPr>
          <w:rFonts w:ascii="Arial" w:hAnsi="Arial" w:cs="Arial"/>
          <w:sz w:val="22"/>
          <w:szCs w:val="22"/>
        </w:rPr>
        <w:t>Division of Microbiology and Infectious Diseases</w:t>
      </w:r>
      <w:r w:rsidR="00B866C4">
        <w:rPr>
          <w:rFonts w:ascii="Arial" w:hAnsi="Arial" w:cs="Arial"/>
          <w:sz w:val="22"/>
          <w:szCs w:val="22"/>
        </w:rPr>
        <w:t xml:space="preserve">; they played </w:t>
      </w:r>
      <w:r w:rsidR="00B866C4" w:rsidRPr="00B866C4">
        <w:rPr>
          <w:rFonts w:ascii="Arial" w:hAnsi="Arial" w:cs="Arial"/>
          <w:sz w:val="22"/>
          <w:szCs w:val="22"/>
        </w:rPr>
        <w:t>no role in our study</w:t>
      </w:r>
      <w:r w:rsidR="00B866C4">
        <w:rPr>
          <w:rFonts w:ascii="Arial" w:hAnsi="Arial" w:cs="Arial"/>
          <w:sz w:val="22"/>
          <w:szCs w:val="22"/>
        </w:rPr>
        <w:t xml:space="preserve"> design</w:t>
      </w:r>
      <w:r w:rsidR="00B866C4" w:rsidRPr="00B866C4">
        <w:rPr>
          <w:rFonts w:ascii="Arial" w:hAnsi="Arial" w:cs="Arial"/>
          <w:sz w:val="22"/>
          <w:szCs w:val="22"/>
        </w:rPr>
        <w:t>. The samples were not specifically collected for the current study, nor did we have access to subject identifiers or protected health information related to individual samples</w:t>
      </w:r>
    </w:p>
    <w:p w14:paraId="5721107C" w14:textId="77777777" w:rsidR="000C3F21" w:rsidRPr="000C3F21" w:rsidRDefault="000C3F21" w:rsidP="000C3F21">
      <w:pPr>
        <w:spacing w:line="480" w:lineRule="auto"/>
        <w:rPr>
          <w:rFonts w:ascii="Arial" w:hAnsi="Arial" w:cs="Arial"/>
          <w:b/>
          <w:sz w:val="22"/>
          <w:szCs w:val="22"/>
        </w:rPr>
      </w:pPr>
    </w:p>
    <w:p w14:paraId="2A8247F4" w14:textId="77777777" w:rsidR="000C3F21" w:rsidRPr="000C3F21" w:rsidRDefault="000C3F21" w:rsidP="000C3F21">
      <w:pPr>
        <w:spacing w:line="480" w:lineRule="auto"/>
        <w:rPr>
          <w:rFonts w:ascii="Arial" w:hAnsi="Arial" w:cs="Arial"/>
          <w:b/>
          <w:sz w:val="22"/>
          <w:szCs w:val="22"/>
        </w:rPr>
      </w:pPr>
      <w:r w:rsidRPr="000C3F21">
        <w:rPr>
          <w:rFonts w:ascii="Arial" w:hAnsi="Arial" w:cs="Arial"/>
          <w:b/>
          <w:sz w:val="22"/>
          <w:szCs w:val="22"/>
        </w:rPr>
        <w:t>A(H5N1) viral load in experimentally infected chickens</w:t>
      </w:r>
    </w:p>
    <w:p w14:paraId="630F2C7D" w14:textId="77777777" w:rsidR="000C3F21" w:rsidRPr="000C3F21" w:rsidRDefault="000C3F21" w:rsidP="000C3F21">
      <w:pPr>
        <w:spacing w:line="480" w:lineRule="auto"/>
        <w:rPr>
          <w:rFonts w:ascii="Arial" w:hAnsi="Arial" w:cs="Arial"/>
          <w:sz w:val="22"/>
          <w:szCs w:val="22"/>
        </w:rPr>
      </w:pPr>
      <w:r w:rsidRPr="000C3F21">
        <w:rPr>
          <w:rFonts w:ascii="Arial" w:hAnsi="Arial" w:cs="Arial"/>
          <w:sz w:val="22"/>
          <w:szCs w:val="22"/>
        </w:rPr>
        <w:t>The oropharyngeal swabs were collected at 1, 3, and 5 dpc from each surviving contact chicken and 2 dpi from a single surviving donor chicken. Virus load was determined by injecting serial dilutions into 10-day-old eggs. After incubation for 48 h at 35°C, virus titers (log</w:t>
      </w:r>
      <w:r w:rsidRPr="000C3F21">
        <w:rPr>
          <w:rFonts w:ascii="Arial" w:hAnsi="Arial" w:cs="Arial"/>
          <w:sz w:val="22"/>
          <w:szCs w:val="22"/>
          <w:vertAlign w:val="subscript"/>
        </w:rPr>
        <w:t>10</w:t>
      </w:r>
      <w:r w:rsidRPr="000C3F21">
        <w:rPr>
          <w:rFonts w:ascii="Arial" w:hAnsi="Arial" w:cs="Arial"/>
          <w:sz w:val="22"/>
          <w:szCs w:val="22"/>
        </w:rPr>
        <w:t>EID</w:t>
      </w:r>
      <w:r w:rsidRPr="000C3F21">
        <w:rPr>
          <w:rFonts w:ascii="Arial" w:hAnsi="Arial" w:cs="Arial"/>
          <w:sz w:val="22"/>
          <w:szCs w:val="22"/>
          <w:vertAlign w:val="subscript"/>
        </w:rPr>
        <w:t>50</w:t>
      </w:r>
      <w:r w:rsidRPr="000C3F21">
        <w:rPr>
          <w:rFonts w:ascii="Arial" w:hAnsi="Arial" w:cs="Arial"/>
          <w:sz w:val="22"/>
          <w:szCs w:val="22"/>
        </w:rPr>
        <w:t>/mL) in swabs were estimated by the Reed and Muench</w:t>
      </w:r>
      <w:r w:rsidRPr="000C3F21">
        <w:rPr>
          <w:rFonts w:ascii="Arial" w:hAnsi="Arial" w:cs="Arial"/>
          <w:sz w:val="22"/>
          <w:szCs w:val="22"/>
        </w:rPr>
        <w:fldChar w:fldCharType="begin"/>
      </w:r>
      <w:r w:rsidRPr="000C3F21">
        <w:rPr>
          <w:rFonts w:ascii="Arial" w:hAnsi="Arial" w:cs="Arial"/>
          <w:sz w:val="22"/>
          <w:szCs w:val="22"/>
        </w:rPr>
        <w:instrText xml:space="preserve"> ADDIN EN.CITE &lt;EndNote&gt;&lt;Cite&gt;&lt;Author&gt;Reed&lt;/Author&gt;&lt;Year&gt;1938&lt;/Year&gt;&lt;RecNum&gt;20&lt;/RecNum&gt;&lt;DisplayText&gt;&lt;style face="superscript"&gt;46&lt;/style&gt;&lt;/DisplayText&gt;&lt;record&gt;&lt;rec-number&gt;20&lt;/rec-number&gt;&lt;foreign-keys&gt;&lt;key app="EN" db-id="9xvv55p0ntrzrzer05cvv0fwr2exa5p2ftpf" timestamp="1724343060"&gt;20&lt;/key&gt;&lt;/foreign-keys&gt;&lt;ref-type name="Journal Article"&gt;17&lt;/ref-type&gt;&lt;contributors&gt;&lt;authors&gt;&lt;author&gt;Reed, L.J., Muench, H.&lt;/author&gt;&lt;/authors&gt;&lt;/contributors&gt;&lt;titles&gt;&lt;title&gt;A Simple Method of Estimating Fifty Per Cent Endpoints&lt;/title&gt;&lt;secondary-title&gt;American Journal of Epidemiology&lt;/secondary-title&gt;&lt;/titles&gt;&lt;periodical&gt;&lt;full-title&gt;American Journal of Epidemiology&lt;/full-title&gt;&lt;/periodical&gt;&lt;pages&gt;493-497&lt;/pages&gt;&lt;volume&gt;27&lt;/volume&gt;&lt;number&gt;3&lt;/number&gt;&lt;dates&gt;&lt;year&gt;1938&lt;/year&gt;&lt;/dates&gt;&lt;urls&gt;&lt;related-urls&gt;&lt;url&gt;https://academic.oup.com/aje/article/27/3/493/99616&lt;/url&gt;&lt;/related-urls&gt;&lt;/urls&gt;&lt;electronic-resource-num&gt;10.1093/oxfordjournals.aje.a118408&lt;/electronic-resource-num&gt;&lt;/record&gt;&lt;/Cite&gt;&lt;/EndNote&gt;</w:instrText>
      </w:r>
      <w:r w:rsidRPr="000C3F21">
        <w:rPr>
          <w:rFonts w:ascii="Arial" w:hAnsi="Arial" w:cs="Arial"/>
          <w:sz w:val="22"/>
          <w:szCs w:val="22"/>
        </w:rPr>
        <w:fldChar w:fldCharType="separate"/>
      </w:r>
      <w:r w:rsidRPr="000C3F21">
        <w:rPr>
          <w:rFonts w:ascii="Arial" w:hAnsi="Arial" w:cs="Arial"/>
          <w:sz w:val="22"/>
          <w:szCs w:val="22"/>
          <w:vertAlign w:val="superscript"/>
        </w:rPr>
        <w:t>46</w:t>
      </w:r>
      <w:r w:rsidRPr="000C3F21">
        <w:rPr>
          <w:rFonts w:ascii="Arial" w:hAnsi="Arial" w:cs="Arial"/>
          <w:sz w:val="22"/>
          <w:szCs w:val="22"/>
        </w:rPr>
        <w:fldChar w:fldCharType="end"/>
      </w:r>
      <w:r w:rsidRPr="000C3F21">
        <w:rPr>
          <w:rFonts w:ascii="Arial" w:hAnsi="Arial" w:cs="Arial"/>
          <w:sz w:val="22"/>
          <w:szCs w:val="22"/>
        </w:rPr>
        <w:t xml:space="preserve"> method from hemagglutinin test using chicken red blood cells (0.5% in PBS). </w:t>
      </w:r>
    </w:p>
    <w:p w14:paraId="582A90E0" w14:textId="77777777" w:rsidR="000C3F21" w:rsidRPr="000C3F21" w:rsidRDefault="000C3F21" w:rsidP="000C3F21">
      <w:pPr>
        <w:spacing w:line="480" w:lineRule="auto"/>
        <w:rPr>
          <w:rFonts w:ascii="Arial" w:hAnsi="Arial" w:cs="Arial"/>
          <w:sz w:val="22"/>
          <w:szCs w:val="22"/>
        </w:rPr>
      </w:pPr>
    </w:p>
    <w:p w14:paraId="7404B691" w14:textId="6326619A" w:rsidR="000C3F21" w:rsidRPr="000C3F21" w:rsidRDefault="006D3FA0" w:rsidP="000C3F21">
      <w:pPr>
        <w:spacing w:line="480" w:lineRule="auto"/>
        <w:rPr>
          <w:rFonts w:ascii="Arial" w:hAnsi="Arial" w:cs="Arial"/>
          <w:b/>
          <w:sz w:val="22"/>
          <w:szCs w:val="22"/>
        </w:rPr>
      </w:pPr>
      <w:r>
        <w:rPr>
          <w:rFonts w:ascii="Arial" w:hAnsi="Arial" w:cs="Arial"/>
          <w:b/>
          <w:bCs/>
          <w:sz w:val="22"/>
          <w:szCs w:val="22"/>
        </w:rPr>
        <w:t xml:space="preserve">SUPPLEMENTARY </w:t>
      </w:r>
      <w:r w:rsidR="000C3F21" w:rsidRPr="000C3F21">
        <w:rPr>
          <w:rFonts w:ascii="Arial" w:hAnsi="Arial" w:cs="Arial"/>
          <w:b/>
          <w:bCs/>
          <w:sz w:val="22"/>
          <w:szCs w:val="22"/>
        </w:rPr>
        <w:t>RESULTS</w:t>
      </w:r>
    </w:p>
    <w:p w14:paraId="73DCC6AB" w14:textId="77777777" w:rsidR="000C3F21" w:rsidRPr="000C3F21" w:rsidRDefault="000C3F21" w:rsidP="000C3F21">
      <w:pPr>
        <w:spacing w:line="480" w:lineRule="auto"/>
        <w:rPr>
          <w:rFonts w:ascii="Arial" w:hAnsi="Arial" w:cs="Arial"/>
          <w:b/>
          <w:sz w:val="22"/>
          <w:szCs w:val="22"/>
        </w:rPr>
      </w:pPr>
      <w:r w:rsidRPr="000C3F21">
        <w:rPr>
          <w:rFonts w:ascii="Arial" w:hAnsi="Arial" w:cs="Arial"/>
          <w:b/>
          <w:sz w:val="22"/>
          <w:szCs w:val="22"/>
        </w:rPr>
        <w:t xml:space="preserve">Histopathological changes in lower respiratory tract and extrapulmonary tissues of mice infected with bovine HPAI A(H5N1) 2.3.4.4b viruses </w:t>
      </w:r>
    </w:p>
    <w:p w14:paraId="77BE80D5" w14:textId="77777777" w:rsidR="000C3F21" w:rsidRPr="000C3F21" w:rsidRDefault="000C3F21" w:rsidP="000C3F21">
      <w:pPr>
        <w:spacing w:line="480" w:lineRule="auto"/>
        <w:rPr>
          <w:rFonts w:ascii="Arial" w:hAnsi="Arial" w:cs="Arial"/>
          <w:sz w:val="22"/>
          <w:szCs w:val="22"/>
        </w:rPr>
      </w:pPr>
      <w:r w:rsidRPr="000C3F21">
        <w:rPr>
          <w:rFonts w:ascii="Arial" w:hAnsi="Arial" w:cs="Arial"/>
          <w:sz w:val="22"/>
          <w:szCs w:val="22"/>
        </w:rPr>
        <w:t>In addition to extensive A(H5N1) antigens detection in nasal epithelium, lung, brain, spinal cord, liver, and brown adipose tissue, small, scattered foci of infection were detected in sensory ganglia, maxillary glands, pituitary gland, middle ear, eustachian tube, developing incisor teeth (odontoblasts only), bone marrow and skeletal muscle, and retina (</w:t>
      </w:r>
      <w:r w:rsidRPr="000016E6">
        <w:rPr>
          <w:rFonts w:ascii="Arial" w:hAnsi="Arial" w:cs="Arial"/>
          <w:sz w:val="22"/>
          <w:szCs w:val="22"/>
          <w:highlight w:val="yellow"/>
        </w:rPr>
        <w:t>Supplementary Fig. 2a-i).</w:t>
      </w:r>
      <w:r w:rsidRPr="000C3F21">
        <w:rPr>
          <w:rFonts w:ascii="Arial" w:hAnsi="Arial" w:cs="Arial"/>
          <w:sz w:val="22"/>
          <w:szCs w:val="22"/>
        </w:rPr>
        <w:t xml:space="preserve"> Lesions in the liver consisted of scattered small foci of hepatocellular necrosis and inflammation, including virus-positive hepatocytes, stellate cells, and Kupffer cells. Bile duct and gall bladder epithelium were negative for viral antigen in all mice. Multifocal randomly distributed virus-positive areas in the brain showed intracytoplasmic, intranuclear, and axonal immunolabeling of neurons and glial cells. Virus-positive cells were also present in the ependyma, choroid plexus, and meninges. The other major site of virus replication in these mice was in the brown (but not white) adipose tissue. At this point,</w:t>
      </w:r>
      <w:r w:rsidRPr="000C3F21">
        <w:rPr>
          <w:rFonts w:ascii="Arial" w:hAnsi="Arial" w:cs="Arial"/>
          <w:b/>
          <w:sz w:val="22"/>
          <w:szCs w:val="22"/>
        </w:rPr>
        <w:t xml:space="preserve"> </w:t>
      </w:r>
      <w:r w:rsidRPr="000C3F21">
        <w:rPr>
          <w:rFonts w:ascii="Arial" w:hAnsi="Arial" w:cs="Arial"/>
          <w:sz w:val="22"/>
          <w:szCs w:val="22"/>
        </w:rPr>
        <w:t>bovine HPAI A(H5N1) 2.3.4.4b</w:t>
      </w:r>
      <w:r w:rsidRPr="000C3F21">
        <w:rPr>
          <w:rFonts w:ascii="Arial" w:hAnsi="Arial" w:cs="Arial"/>
          <w:b/>
          <w:sz w:val="22"/>
          <w:szCs w:val="22"/>
        </w:rPr>
        <w:t xml:space="preserve"> </w:t>
      </w:r>
      <w:r w:rsidRPr="000C3F21">
        <w:rPr>
          <w:rFonts w:ascii="Arial" w:hAnsi="Arial" w:cs="Arial"/>
          <w:sz w:val="22"/>
          <w:szCs w:val="22"/>
        </w:rPr>
        <w:t xml:space="preserve">infection of brown fat was not associated with any obvious degenerative changes or inflammation.  Lastly, small numbers of viral antigen-positive cells were detected in sensory ganglionic neurons, the pituitary gland, and incisor teeth (odontoblasts). </w:t>
      </w:r>
    </w:p>
    <w:p w14:paraId="62616F2D" w14:textId="77777777" w:rsidR="000C3F21" w:rsidRPr="000C3F21" w:rsidRDefault="000C3F21" w:rsidP="000C3F21">
      <w:pPr>
        <w:spacing w:line="480" w:lineRule="auto"/>
        <w:rPr>
          <w:rFonts w:ascii="Arial" w:hAnsi="Arial" w:cs="Arial"/>
          <w:b/>
          <w:sz w:val="22"/>
          <w:szCs w:val="22"/>
        </w:rPr>
      </w:pPr>
    </w:p>
    <w:p w14:paraId="4EF2FEAB" w14:textId="77777777" w:rsidR="000C3F21" w:rsidRPr="000C3F21" w:rsidRDefault="000C3F21" w:rsidP="000C3F21">
      <w:pPr>
        <w:spacing w:line="480" w:lineRule="auto"/>
        <w:rPr>
          <w:rFonts w:ascii="Arial" w:hAnsi="Arial" w:cs="Arial"/>
          <w:b/>
          <w:sz w:val="22"/>
          <w:szCs w:val="22"/>
        </w:rPr>
      </w:pPr>
      <w:r w:rsidRPr="000C3F21">
        <w:rPr>
          <w:rFonts w:ascii="Arial" w:hAnsi="Arial" w:cs="Arial"/>
          <w:b/>
          <w:sz w:val="22"/>
          <w:szCs w:val="22"/>
        </w:rPr>
        <w:t xml:space="preserve">Viral load in chickens infected with bovine HPAI A(H5N1) 2.3.4.4b viruses </w:t>
      </w:r>
    </w:p>
    <w:p w14:paraId="3106233B" w14:textId="36F21273" w:rsidR="001E0003" w:rsidRPr="00E777A3" w:rsidRDefault="000C3F21" w:rsidP="002B2814">
      <w:pPr>
        <w:spacing w:line="480" w:lineRule="auto"/>
        <w:rPr>
          <w:rFonts w:ascii="Arial" w:hAnsi="Arial" w:cs="Arial"/>
          <w:sz w:val="22"/>
          <w:szCs w:val="22"/>
        </w:rPr>
      </w:pPr>
      <w:r w:rsidRPr="000C3F21">
        <w:rPr>
          <w:rFonts w:ascii="Arial" w:hAnsi="Arial" w:cs="Arial"/>
          <w:sz w:val="22"/>
          <w:szCs w:val="22"/>
        </w:rPr>
        <w:t>Due to the high virulence of both A(H5N1) viruses used, few chickens were available for determination of virus load in the course of infection. Oropharyngeal were taken from one donor chicken, 17 contact chickens at 2 dpi (1 dpc) and only two of those birds survived beyond 4 dpi.  One swab sample was collected on 6 dpi.  Except for the contact chickens at 2 dpi there were not enough samples to conduct meaningful analysis or comparisons, and there were large variations among those samples (</w:t>
      </w:r>
      <w:r w:rsidRPr="00F94C2C">
        <w:rPr>
          <w:rFonts w:ascii="Arial" w:hAnsi="Arial" w:cs="Arial"/>
          <w:sz w:val="22"/>
          <w:szCs w:val="22"/>
        </w:rPr>
        <w:t xml:space="preserve">Supplementary Table </w:t>
      </w:r>
      <w:r w:rsidR="00CA3429" w:rsidRPr="00F94C2C">
        <w:rPr>
          <w:rFonts w:ascii="Arial" w:hAnsi="Arial" w:cs="Arial"/>
          <w:sz w:val="22"/>
          <w:szCs w:val="22"/>
        </w:rPr>
        <w:t>5</w:t>
      </w:r>
      <w:r w:rsidRPr="000C3F21">
        <w:rPr>
          <w:rFonts w:ascii="Arial" w:hAnsi="Arial" w:cs="Arial"/>
          <w:sz w:val="22"/>
          <w:szCs w:val="22"/>
        </w:rPr>
        <w:t>).  Higher virus titers (mean 0.6 log</w:t>
      </w:r>
      <w:r w:rsidRPr="000C3F21">
        <w:rPr>
          <w:rFonts w:ascii="Arial" w:hAnsi="Arial" w:cs="Arial"/>
          <w:sz w:val="22"/>
          <w:szCs w:val="22"/>
          <w:vertAlign w:val="subscript"/>
        </w:rPr>
        <w:t>10</w:t>
      </w:r>
      <w:r w:rsidRPr="000C3F21">
        <w:rPr>
          <w:rFonts w:ascii="Arial" w:hAnsi="Arial" w:cs="Arial"/>
          <w:sz w:val="22"/>
          <w:szCs w:val="22"/>
        </w:rPr>
        <w:t>EID</w:t>
      </w:r>
      <w:r w:rsidRPr="000C3F21">
        <w:rPr>
          <w:rFonts w:ascii="Arial" w:hAnsi="Arial" w:cs="Arial"/>
          <w:sz w:val="22"/>
          <w:szCs w:val="22"/>
          <w:vertAlign w:val="subscript"/>
        </w:rPr>
        <w:t>50</w:t>
      </w:r>
      <w:r w:rsidRPr="000C3F21">
        <w:rPr>
          <w:rFonts w:ascii="Arial" w:hAnsi="Arial" w:cs="Arial"/>
          <w:sz w:val="22"/>
          <w:szCs w:val="22"/>
        </w:rPr>
        <w:t xml:space="preserve">/mL for, or approximately one-half log) were found in goose/KS/903F (H5N1) virus-infected contact chickens compared to bovine/OH/439 (H5N1) contact chickens at 2 dpi (1 dpc). Birds sampled on the day of death or euthanasia shed virus at much higher titers than asymptomatic birds. </w:t>
      </w:r>
    </w:p>
    <w:sectPr w:rsidR="001E0003" w:rsidRPr="00E777A3" w:rsidSect="00247F13">
      <w:pgSz w:w="12240" w:h="15840"/>
      <w:pgMar w:top="1440" w:right="117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intelligence2.xml><?xml version="1.0" encoding="utf-8"?>
<int2:intelligence xmlns:int2="http://schemas.microsoft.com/office/intelligence/2020/intelligence" xmlns:oel="http://schemas.microsoft.com/office/2019/extlst">
  <int2:observations>
    <int2:textHash int2:hashCode="vRrTpsSsmEZaF2" int2:id="iLhfB4dR">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18F04E7"/>
    <w:multiLevelType w:val="hybridMultilevel"/>
    <w:tmpl w:val="FFFFFFFF"/>
    <w:lvl w:ilvl="0" w:tplc="E488BAF2">
      <w:start w:val="29"/>
      <w:numFmt w:val="decimal"/>
      <w:lvlText w:val="%1."/>
      <w:lvlJc w:val="left"/>
      <w:pPr>
        <w:ind w:left="360" w:hanging="360"/>
      </w:pPr>
    </w:lvl>
    <w:lvl w:ilvl="1" w:tplc="72EAF476">
      <w:start w:val="1"/>
      <w:numFmt w:val="lowerLetter"/>
      <w:lvlText w:val="%2."/>
      <w:lvlJc w:val="left"/>
      <w:pPr>
        <w:ind w:left="1440" w:hanging="360"/>
      </w:pPr>
    </w:lvl>
    <w:lvl w:ilvl="2" w:tplc="D6B46EA4">
      <w:start w:val="1"/>
      <w:numFmt w:val="lowerRoman"/>
      <w:lvlText w:val="%3."/>
      <w:lvlJc w:val="right"/>
      <w:pPr>
        <w:ind w:left="2160" w:hanging="180"/>
      </w:pPr>
    </w:lvl>
    <w:lvl w:ilvl="3" w:tplc="FD646BB2">
      <w:start w:val="1"/>
      <w:numFmt w:val="decimal"/>
      <w:lvlText w:val="%4."/>
      <w:lvlJc w:val="left"/>
      <w:pPr>
        <w:ind w:left="2880" w:hanging="360"/>
      </w:pPr>
    </w:lvl>
    <w:lvl w:ilvl="4" w:tplc="085C0FB8">
      <w:start w:val="1"/>
      <w:numFmt w:val="lowerLetter"/>
      <w:lvlText w:val="%5."/>
      <w:lvlJc w:val="left"/>
      <w:pPr>
        <w:ind w:left="3600" w:hanging="360"/>
      </w:pPr>
    </w:lvl>
    <w:lvl w:ilvl="5" w:tplc="44C45FD2">
      <w:start w:val="1"/>
      <w:numFmt w:val="lowerRoman"/>
      <w:lvlText w:val="%6."/>
      <w:lvlJc w:val="right"/>
      <w:pPr>
        <w:ind w:left="4320" w:hanging="180"/>
      </w:pPr>
    </w:lvl>
    <w:lvl w:ilvl="6" w:tplc="67ACB054">
      <w:start w:val="1"/>
      <w:numFmt w:val="decimal"/>
      <w:lvlText w:val="%7."/>
      <w:lvlJc w:val="left"/>
      <w:pPr>
        <w:ind w:left="5040" w:hanging="360"/>
      </w:pPr>
    </w:lvl>
    <w:lvl w:ilvl="7" w:tplc="F6FEFF10">
      <w:start w:val="1"/>
      <w:numFmt w:val="lowerLetter"/>
      <w:lvlText w:val="%8."/>
      <w:lvlJc w:val="left"/>
      <w:pPr>
        <w:ind w:left="5760" w:hanging="360"/>
      </w:pPr>
    </w:lvl>
    <w:lvl w:ilvl="8" w:tplc="C03A2B86">
      <w:start w:val="1"/>
      <w:numFmt w:val="lowerRoman"/>
      <w:lvlText w:val="%9."/>
      <w:lvlJc w:val="right"/>
      <w:pPr>
        <w:ind w:left="6480" w:hanging="180"/>
      </w:pPr>
    </w:lvl>
  </w:abstractNum>
  <w:abstractNum w:abstractNumId="1" w15:restartNumberingAfterBreak="0">
    <w:nsid w:val="429D49EB"/>
    <w:multiLevelType w:val="hybridMultilevel"/>
    <w:tmpl w:val="DB7A5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406232"/>
    <w:multiLevelType w:val="hybridMultilevel"/>
    <w:tmpl w:val="FFFFFFFF"/>
    <w:lvl w:ilvl="0" w:tplc="511C0F22">
      <w:start w:val="1"/>
      <w:numFmt w:val="decimal"/>
      <w:lvlText w:val="%1."/>
      <w:lvlJc w:val="left"/>
      <w:pPr>
        <w:ind w:left="360" w:hanging="360"/>
      </w:pPr>
    </w:lvl>
    <w:lvl w:ilvl="1" w:tplc="E94A77E0">
      <w:start w:val="1"/>
      <w:numFmt w:val="lowerLetter"/>
      <w:lvlText w:val="%2."/>
      <w:lvlJc w:val="left"/>
      <w:pPr>
        <w:ind w:left="1440" w:hanging="360"/>
      </w:pPr>
    </w:lvl>
    <w:lvl w:ilvl="2" w:tplc="58D6915E">
      <w:start w:val="1"/>
      <w:numFmt w:val="lowerRoman"/>
      <w:lvlText w:val="%3."/>
      <w:lvlJc w:val="right"/>
      <w:pPr>
        <w:ind w:left="2160" w:hanging="180"/>
      </w:pPr>
    </w:lvl>
    <w:lvl w:ilvl="3" w:tplc="2954CFEE">
      <w:start w:val="1"/>
      <w:numFmt w:val="decimal"/>
      <w:lvlText w:val="%4."/>
      <w:lvlJc w:val="left"/>
      <w:pPr>
        <w:ind w:left="2880" w:hanging="360"/>
      </w:pPr>
    </w:lvl>
    <w:lvl w:ilvl="4" w:tplc="590C82A4">
      <w:start w:val="1"/>
      <w:numFmt w:val="lowerLetter"/>
      <w:lvlText w:val="%5."/>
      <w:lvlJc w:val="left"/>
      <w:pPr>
        <w:ind w:left="3600" w:hanging="360"/>
      </w:pPr>
    </w:lvl>
    <w:lvl w:ilvl="5" w:tplc="5B1006AA">
      <w:start w:val="1"/>
      <w:numFmt w:val="lowerRoman"/>
      <w:lvlText w:val="%6."/>
      <w:lvlJc w:val="right"/>
      <w:pPr>
        <w:ind w:left="4320" w:hanging="180"/>
      </w:pPr>
    </w:lvl>
    <w:lvl w:ilvl="6" w:tplc="0762945A">
      <w:start w:val="1"/>
      <w:numFmt w:val="decimal"/>
      <w:lvlText w:val="%7."/>
      <w:lvlJc w:val="left"/>
      <w:pPr>
        <w:ind w:left="5040" w:hanging="360"/>
      </w:pPr>
    </w:lvl>
    <w:lvl w:ilvl="7" w:tplc="CEB0E27C">
      <w:start w:val="1"/>
      <w:numFmt w:val="lowerLetter"/>
      <w:lvlText w:val="%8."/>
      <w:lvlJc w:val="left"/>
      <w:pPr>
        <w:ind w:left="5760" w:hanging="360"/>
      </w:pPr>
    </w:lvl>
    <w:lvl w:ilvl="8" w:tplc="451E13CA">
      <w:start w:val="1"/>
      <w:numFmt w:val="lowerRoman"/>
      <w:lvlText w:val="%9."/>
      <w:lvlJc w:val="right"/>
      <w:pPr>
        <w:ind w:left="6480" w:hanging="180"/>
      </w:pPr>
    </w:lvl>
  </w:abstractNum>
  <w:abstractNum w:abstractNumId="3" w15:restartNumberingAfterBreak="0">
    <w:nsid w:val="7E182DD1"/>
    <w:multiLevelType w:val="hybridMultilevel"/>
    <w:tmpl w:val="89063B14"/>
    <w:lvl w:ilvl="0" w:tplc="96FEF85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5712095">
    <w:abstractNumId w:val="1"/>
  </w:num>
  <w:num w:numId="2" w16cid:durableId="2056659480">
    <w:abstractNumId w:val="2"/>
  </w:num>
  <w:num w:numId="3" w16cid:durableId="1168322856">
    <w:abstractNumId w:val="0"/>
  </w:num>
  <w:num w:numId="4" w16cid:durableId="14580682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vv55p0ntrzrzer05cvv0fwr2exa5p2ftpf&quot;&gt;2024 Bovine manuscript&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9&lt;/item&gt;&lt;item&gt;20&lt;/item&gt;&lt;item&gt;22&lt;/item&gt;&lt;item&gt;23&lt;/item&gt;&lt;item&gt;24&lt;/item&gt;&lt;item&gt;25&lt;/item&gt;&lt;item&gt;26&lt;/item&gt;&lt;item&gt;27&lt;/item&gt;&lt;item&gt;28&lt;/item&gt;&lt;item&gt;29&lt;/item&gt;&lt;item&gt;30&lt;/item&gt;&lt;item&gt;32&lt;/item&gt;&lt;item&gt;33&lt;/item&gt;&lt;item&gt;34&lt;/item&gt;&lt;item&gt;35&lt;/item&gt;&lt;item&gt;39&lt;/item&gt;&lt;item&gt;40&lt;/item&gt;&lt;item&gt;42&lt;/item&gt;&lt;item&gt;43&lt;/item&gt;&lt;item&gt;44&lt;/item&gt;&lt;item&gt;45&lt;/item&gt;&lt;item&gt;46&lt;/item&gt;&lt;item&gt;47&lt;/item&gt;&lt;item&gt;48&lt;/item&gt;&lt;item&gt;49&lt;/item&gt;&lt;item&gt;50&lt;/item&gt;&lt;item&gt;51&lt;/item&gt;&lt;item&gt;52&lt;/item&gt;&lt;item&gt;54&lt;/item&gt;&lt;item&gt;55&lt;/item&gt;&lt;item&gt;56&lt;/item&gt;&lt;item&gt;57&lt;/item&gt;&lt;item&gt;59&lt;/item&gt;&lt;item&gt;60&lt;/item&gt;&lt;item&gt;61&lt;/item&gt;&lt;item&gt;62&lt;/item&gt;&lt;item&gt;63&lt;/item&gt;&lt;item&gt;64&lt;/item&gt;&lt;/record-ids&gt;&lt;/item&gt;&lt;/Libraries&gt;"/>
  </w:docVars>
  <w:rsids>
    <w:rsidRoot w:val="00BD6DF0"/>
    <w:rsid w:val="000002E8"/>
    <w:rsid w:val="00000303"/>
    <w:rsid w:val="0000035B"/>
    <w:rsid w:val="000003D4"/>
    <w:rsid w:val="000006E2"/>
    <w:rsid w:val="000007A5"/>
    <w:rsid w:val="0000135A"/>
    <w:rsid w:val="00001669"/>
    <w:rsid w:val="000016E6"/>
    <w:rsid w:val="00001A88"/>
    <w:rsid w:val="00001A94"/>
    <w:rsid w:val="00001C98"/>
    <w:rsid w:val="00001D79"/>
    <w:rsid w:val="000027F4"/>
    <w:rsid w:val="000028F6"/>
    <w:rsid w:val="00002AF6"/>
    <w:rsid w:val="00002F36"/>
    <w:rsid w:val="00002F93"/>
    <w:rsid w:val="0000354A"/>
    <w:rsid w:val="000037B5"/>
    <w:rsid w:val="00003923"/>
    <w:rsid w:val="00003D38"/>
    <w:rsid w:val="00003F87"/>
    <w:rsid w:val="00003FED"/>
    <w:rsid w:val="000042DF"/>
    <w:rsid w:val="00004431"/>
    <w:rsid w:val="0000444C"/>
    <w:rsid w:val="00004535"/>
    <w:rsid w:val="000045CF"/>
    <w:rsid w:val="00004BB0"/>
    <w:rsid w:val="00005054"/>
    <w:rsid w:val="0000555A"/>
    <w:rsid w:val="00005604"/>
    <w:rsid w:val="00005D16"/>
    <w:rsid w:val="00005E5B"/>
    <w:rsid w:val="00005EEC"/>
    <w:rsid w:val="00005FCA"/>
    <w:rsid w:val="00005FEB"/>
    <w:rsid w:val="00005FFB"/>
    <w:rsid w:val="000066D1"/>
    <w:rsid w:val="000067F0"/>
    <w:rsid w:val="00006C8C"/>
    <w:rsid w:val="00007022"/>
    <w:rsid w:val="0000711A"/>
    <w:rsid w:val="0000715B"/>
    <w:rsid w:val="0000726B"/>
    <w:rsid w:val="00007537"/>
    <w:rsid w:val="000078B9"/>
    <w:rsid w:val="00007BF9"/>
    <w:rsid w:val="000102E6"/>
    <w:rsid w:val="00010563"/>
    <w:rsid w:val="0001071D"/>
    <w:rsid w:val="000107BD"/>
    <w:rsid w:val="00010854"/>
    <w:rsid w:val="00010B45"/>
    <w:rsid w:val="00010CB6"/>
    <w:rsid w:val="00010CF4"/>
    <w:rsid w:val="00010E21"/>
    <w:rsid w:val="00010EE1"/>
    <w:rsid w:val="00010F83"/>
    <w:rsid w:val="000114A9"/>
    <w:rsid w:val="000114C3"/>
    <w:rsid w:val="000114FA"/>
    <w:rsid w:val="00011791"/>
    <w:rsid w:val="000117D2"/>
    <w:rsid w:val="000119C6"/>
    <w:rsid w:val="00011B8C"/>
    <w:rsid w:val="00011C08"/>
    <w:rsid w:val="00011C34"/>
    <w:rsid w:val="00011F75"/>
    <w:rsid w:val="00011FF6"/>
    <w:rsid w:val="000120F4"/>
    <w:rsid w:val="000129E2"/>
    <w:rsid w:val="00012BEE"/>
    <w:rsid w:val="00012FB9"/>
    <w:rsid w:val="000130C1"/>
    <w:rsid w:val="00013810"/>
    <w:rsid w:val="00013B89"/>
    <w:rsid w:val="00013DA5"/>
    <w:rsid w:val="00013E64"/>
    <w:rsid w:val="000145E1"/>
    <w:rsid w:val="000147DF"/>
    <w:rsid w:val="0001484C"/>
    <w:rsid w:val="00014B9C"/>
    <w:rsid w:val="00014BDB"/>
    <w:rsid w:val="00014CC0"/>
    <w:rsid w:val="000150A5"/>
    <w:rsid w:val="000150E3"/>
    <w:rsid w:val="00015123"/>
    <w:rsid w:val="00015852"/>
    <w:rsid w:val="000159D2"/>
    <w:rsid w:val="00015BB4"/>
    <w:rsid w:val="00015CAC"/>
    <w:rsid w:val="00015DA1"/>
    <w:rsid w:val="00015E4E"/>
    <w:rsid w:val="00016139"/>
    <w:rsid w:val="00016277"/>
    <w:rsid w:val="0001672D"/>
    <w:rsid w:val="000168D0"/>
    <w:rsid w:val="00016A50"/>
    <w:rsid w:val="00017235"/>
    <w:rsid w:val="00017816"/>
    <w:rsid w:val="000179B5"/>
    <w:rsid w:val="00017E57"/>
    <w:rsid w:val="00017ECB"/>
    <w:rsid w:val="0001CF94"/>
    <w:rsid w:val="00020120"/>
    <w:rsid w:val="00020227"/>
    <w:rsid w:val="000202C9"/>
    <w:rsid w:val="00020628"/>
    <w:rsid w:val="000207D0"/>
    <w:rsid w:val="0002098C"/>
    <w:rsid w:val="000209A7"/>
    <w:rsid w:val="00020A16"/>
    <w:rsid w:val="00020ABE"/>
    <w:rsid w:val="00020D19"/>
    <w:rsid w:val="00020DB9"/>
    <w:rsid w:val="00020E02"/>
    <w:rsid w:val="00021125"/>
    <w:rsid w:val="00021AF2"/>
    <w:rsid w:val="00021BB4"/>
    <w:rsid w:val="00021C4A"/>
    <w:rsid w:val="00022037"/>
    <w:rsid w:val="0002205A"/>
    <w:rsid w:val="000220A0"/>
    <w:rsid w:val="00022360"/>
    <w:rsid w:val="00022751"/>
    <w:rsid w:val="00022905"/>
    <w:rsid w:val="00022AAB"/>
    <w:rsid w:val="00022C71"/>
    <w:rsid w:val="00022E18"/>
    <w:rsid w:val="000230C1"/>
    <w:rsid w:val="000233F8"/>
    <w:rsid w:val="000234F5"/>
    <w:rsid w:val="00023ABB"/>
    <w:rsid w:val="00023B11"/>
    <w:rsid w:val="00023BE1"/>
    <w:rsid w:val="00023D29"/>
    <w:rsid w:val="00024182"/>
    <w:rsid w:val="0002464D"/>
    <w:rsid w:val="00024944"/>
    <w:rsid w:val="0002502E"/>
    <w:rsid w:val="0002503B"/>
    <w:rsid w:val="00025072"/>
    <w:rsid w:val="00025133"/>
    <w:rsid w:val="0002571C"/>
    <w:rsid w:val="00025871"/>
    <w:rsid w:val="00025A18"/>
    <w:rsid w:val="00025D5B"/>
    <w:rsid w:val="00025EEA"/>
    <w:rsid w:val="000260DB"/>
    <w:rsid w:val="00026DF7"/>
    <w:rsid w:val="00026E0E"/>
    <w:rsid w:val="0002703D"/>
    <w:rsid w:val="00027107"/>
    <w:rsid w:val="00027295"/>
    <w:rsid w:val="000273BC"/>
    <w:rsid w:val="000274CE"/>
    <w:rsid w:val="0002757D"/>
    <w:rsid w:val="000276CA"/>
    <w:rsid w:val="000278F2"/>
    <w:rsid w:val="00027D86"/>
    <w:rsid w:val="0002E4EA"/>
    <w:rsid w:val="000301F6"/>
    <w:rsid w:val="00030486"/>
    <w:rsid w:val="000307A6"/>
    <w:rsid w:val="00030913"/>
    <w:rsid w:val="00030B95"/>
    <w:rsid w:val="00030F06"/>
    <w:rsid w:val="00031160"/>
    <w:rsid w:val="00031178"/>
    <w:rsid w:val="00031594"/>
    <w:rsid w:val="00031862"/>
    <w:rsid w:val="00031AF3"/>
    <w:rsid w:val="00031BF7"/>
    <w:rsid w:val="00031E78"/>
    <w:rsid w:val="00031FC8"/>
    <w:rsid w:val="00032043"/>
    <w:rsid w:val="000321C2"/>
    <w:rsid w:val="0003223E"/>
    <w:rsid w:val="000322B6"/>
    <w:rsid w:val="0003239F"/>
    <w:rsid w:val="000328E7"/>
    <w:rsid w:val="00032EF6"/>
    <w:rsid w:val="00033187"/>
    <w:rsid w:val="0003328A"/>
    <w:rsid w:val="000332EB"/>
    <w:rsid w:val="00033591"/>
    <w:rsid w:val="000337D8"/>
    <w:rsid w:val="00033D3B"/>
    <w:rsid w:val="00033D99"/>
    <w:rsid w:val="00033FFC"/>
    <w:rsid w:val="0003414C"/>
    <w:rsid w:val="0003430D"/>
    <w:rsid w:val="0003432E"/>
    <w:rsid w:val="0003447D"/>
    <w:rsid w:val="0003468F"/>
    <w:rsid w:val="00034995"/>
    <w:rsid w:val="00034B1F"/>
    <w:rsid w:val="00034C11"/>
    <w:rsid w:val="00034ECE"/>
    <w:rsid w:val="00034F3C"/>
    <w:rsid w:val="000351B7"/>
    <w:rsid w:val="00035318"/>
    <w:rsid w:val="000354F0"/>
    <w:rsid w:val="0003551A"/>
    <w:rsid w:val="00035749"/>
    <w:rsid w:val="00035970"/>
    <w:rsid w:val="00035A0E"/>
    <w:rsid w:val="00035A79"/>
    <w:rsid w:val="00035CC7"/>
    <w:rsid w:val="00035CFB"/>
    <w:rsid w:val="00035D8F"/>
    <w:rsid w:val="00035DE1"/>
    <w:rsid w:val="00035E0C"/>
    <w:rsid w:val="00035FAF"/>
    <w:rsid w:val="00035FFE"/>
    <w:rsid w:val="00036511"/>
    <w:rsid w:val="000366B8"/>
    <w:rsid w:val="00036793"/>
    <w:rsid w:val="00036EED"/>
    <w:rsid w:val="00036EFE"/>
    <w:rsid w:val="00036F10"/>
    <w:rsid w:val="0003708C"/>
    <w:rsid w:val="00037310"/>
    <w:rsid w:val="00037429"/>
    <w:rsid w:val="0003762D"/>
    <w:rsid w:val="0003778B"/>
    <w:rsid w:val="00037A2B"/>
    <w:rsid w:val="00037A3B"/>
    <w:rsid w:val="00037C74"/>
    <w:rsid w:val="00037FFD"/>
    <w:rsid w:val="00040081"/>
    <w:rsid w:val="000403DB"/>
    <w:rsid w:val="00040446"/>
    <w:rsid w:val="00040771"/>
    <w:rsid w:val="0004077D"/>
    <w:rsid w:val="00040C38"/>
    <w:rsid w:val="00040D90"/>
    <w:rsid w:val="00040E21"/>
    <w:rsid w:val="00041118"/>
    <w:rsid w:val="0004120D"/>
    <w:rsid w:val="000415F1"/>
    <w:rsid w:val="000417CB"/>
    <w:rsid w:val="0004189D"/>
    <w:rsid w:val="00041AF5"/>
    <w:rsid w:val="00041B02"/>
    <w:rsid w:val="00042037"/>
    <w:rsid w:val="00042038"/>
    <w:rsid w:val="000424FA"/>
    <w:rsid w:val="0004262A"/>
    <w:rsid w:val="00042685"/>
    <w:rsid w:val="00042773"/>
    <w:rsid w:val="00042B07"/>
    <w:rsid w:val="00042B9C"/>
    <w:rsid w:val="00042BF7"/>
    <w:rsid w:val="00042D40"/>
    <w:rsid w:val="00042E24"/>
    <w:rsid w:val="00042F46"/>
    <w:rsid w:val="0004309E"/>
    <w:rsid w:val="0004310C"/>
    <w:rsid w:val="00043158"/>
    <w:rsid w:val="00043180"/>
    <w:rsid w:val="000438EB"/>
    <w:rsid w:val="00043B2F"/>
    <w:rsid w:val="00043C15"/>
    <w:rsid w:val="00043C2E"/>
    <w:rsid w:val="00043FA7"/>
    <w:rsid w:val="00044566"/>
    <w:rsid w:val="0004479B"/>
    <w:rsid w:val="00044BBE"/>
    <w:rsid w:val="000451CF"/>
    <w:rsid w:val="0004533F"/>
    <w:rsid w:val="000453DA"/>
    <w:rsid w:val="00045512"/>
    <w:rsid w:val="000455A2"/>
    <w:rsid w:val="000456B4"/>
    <w:rsid w:val="00045E30"/>
    <w:rsid w:val="00045EA1"/>
    <w:rsid w:val="00046102"/>
    <w:rsid w:val="000461A2"/>
    <w:rsid w:val="00046408"/>
    <w:rsid w:val="0004658E"/>
    <w:rsid w:val="000466DD"/>
    <w:rsid w:val="000467EF"/>
    <w:rsid w:val="00046BF4"/>
    <w:rsid w:val="00046E74"/>
    <w:rsid w:val="000470D8"/>
    <w:rsid w:val="000471DD"/>
    <w:rsid w:val="000473B7"/>
    <w:rsid w:val="00047678"/>
    <w:rsid w:val="00047C91"/>
    <w:rsid w:val="00047F3D"/>
    <w:rsid w:val="00048716"/>
    <w:rsid w:val="000501BB"/>
    <w:rsid w:val="00050236"/>
    <w:rsid w:val="00050283"/>
    <w:rsid w:val="000502FC"/>
    <w:rsid w:val="000503C0"/>
    <w:rsid w:val="00050808"/>
    <w:rsid w:val="00050A32"/>
    <w:rsid w:val="00050A9A"/>
    <w:rsid w:val="00050CC0"/>
    <w:rsid w:val="00051707"/>
    <w:rsid w:val="000517D9"/>
    <w:rsid w:val="00051837"/>
    <w:rsid w:val="000519D1"/>
    <w:rsid w:val="00051BB8"/>
    <w:rsid w:val="00051C13"/>
    <w:rsid w:val="00051D76"/>
    <w:rsid w:val="00051D8F"/>
    <w:rsid w:val="00051F83"/>
    <w:rsid w:val="000520E9"/>
    <w:rsid w:val="00052359"/>
    <w:rsid w:val="00052372"/>
    <w:rsid w:val="0005243C"/>
    <w:rsid w:val="0005247E"/>
    <w:rsid w:val="000524BF"/>
    <w:rsid w:val="000528E4"/>
    <w:rsid w:val="00052935"/>
    <w:rsid w:val="00052E41"/>
    <w:rsid w:val="000530EA"/>
    <w:rsid w:val="00053321"/>
    <w:rsid w:val="0005373F"/>
    <w:rsid w:val="00053798"/>
    <w:rsid w:val="000538D4"/>
    <w:rsid w:val="00053A9A"/>
    <w:rsid w:val="00053C58"/>
    <w:rsid w:val="00053D30"/>
    <w:rsid w:val="00054023"/>
    <w:rsid w:val="000549FB"/>
    <w:rsid w:val="00054A1E"/>
    <w:rsid w:val="00054DBC"/>
    <w:rsid w:val="00054F9C"/>
    <w:rsid w:val="000552B9"/>
    <w:rsid w:val="000553F4"/>
    <w:rsid w:val="0005588B"/>
    <w:rsid w:val="000559B5"/>
    <w:rsid w:val="00055BFA"/>
    <w:rsid w:val="00055CFC"/>
    <w:rsid w:val="00055D21"/>
    <w:rsid w:val="00056095"/>
    <w:rsid w:val="000565BC"/>
    <w:rsid w:val="00056674"/>
    <w:rsid w:val="00056769"/>
    <w:rsid w:val="00056DE6"/>
    <w:rsid w:val="0005732C"/>
    <w:rsid w:val="000573B3"/>
    <w:rsid w:val="000573CB"/>
    <w:rsid w:val="0005749F"/>
    <w:rsid w:val="00060045"/>
    <w:rsid w:val="000600AC"/>
    <w:rsid w:val="0006027C"/>
    <w:rsid w:val="000602DB"/>
    <w:rsid w:val="000603E6"/>
    <w:rsid w:val="00060640"/>
    <w:rsid w:val="000606C1"/>
    <w:rsid w:val="0006075D"/>
    <w:rsid w:val="000607BF"/>
    <w:rsid w:val="0006084F"/>
    <w:rsid w:val="00060A25"/>
    <w:rsid w:val="00060B21"/>
    <w:rsid w:val="00060C15"/>
    <w:rsid w:val="00060F2F"/>
    <w:rsid w:val="000612B2"/>
    <w:rsid w:val="000612E4"/>
    <w:rsid w:val="00061420"/>
    <w:rsid w:val="00061C47"/>
    <w:rsid w:val="00061C65"/>
    <w:rsid w:val="00061CDB"/>
    <w:rsid w:val="00061EF1"/>
    <w:rsid w:val="0006228F"/>
    <w:rsid w:val="0006242B"/>
    <w:rsid w:val="0006269E"/>
    <w:rsid w:val="00062BEB"/>
    <w:rsid w:val="00062D47"/>
    <w:rsid w:val="00062DEC"/>
    <w:rsid w:val="0006322F"/>
    <w:rsid w:val="00063235"/>
    <w:rsid w:val="00063770"/>
    <w:rsid w:val="000638FF"/>
    <w:rsid w:val="00063B14"/>
    <w:rsid w:val="00063CEC"/>
    <w:rsid w:val="00063E4F"/>
    <w:rsid w:val="00063E9B"/>
    <w:rsid w:val="00063FCE"/>
    <w:rsid w:val="0006406D"/>
    <w:rsid w:val="0006425A"/>
    <w:rsid w:val="000645CB"/>
    <w:rsid w:val="000646F9"/>
    <w:rsid w:val="0006472E"/>
    <w:rsid w:val="00064760"/>
    <w:rsid w:val="000647DE"/>
    <w:rsid w:val="000648D3"/>
    <w:rsid w:val="00064936"/>
    <w:rsid w:val="000649FE"/>
    <w:rsid w:val="00064A55"/>
    <w:rsid w:val="00064B82"/>
    <w:rsid w:val="00064EB5"/>
    <w:rsid w:val="00064FDA"/>
    <w:rsid w:val="0006530A"/>
    <w:rsid w:val="000654EF"/>
    <w:rsid w:val="000655D2"/>
    <w:rsid w:val="0006588D"/>
    <w:rsid w:val="000658A0"/>
    <w:rsid w:val="00065A8F"/>
    <w:rsid w:val="00065B48"/>
    <w:rsid w:val="00065D41"/>
    <w:rsid w:val="00065FEE"/>
    <w:rsid w:val="00066368"/>
    <w:rsid w:val="000663BE"/>
    <w:rsid w:val="00066532"/>
    <w:rsid w:val="000665B0"/>
    <w:rsid w:val="000669A5"/>
    <w:rsid w:val="00066A70"/>
    <w:rsid w:val="00066BCB"/>
    <w:rsid w:val="00066EC7"/>
    <w:rsid w:val="00067029"/>
    <w:rsid w:val="00067382"/>
    <w:rsid w:val="00067671"/>
    <w:rsid w:val="0006775E"/>
    <w:rsid w:val="00067864"/>
    <w:rsid w:val="00067868"/>
    <w:rsid w:val="00067934"/>
    <w:rsid w:val="00067942"/>
    <w:rsid w:val="00067E9B"/>
    <w:rsid w:val="00070254"/>
    <w:rsid w:val="00070E6E"/>
    <w:rsid w:val="00070FED"/>
    <w:rsid w:val="000713A2"/>
    <w:rsid w:val="000713CC"/>
    <w:rsid w:val="000714BA"/>
    <w:rsid w:val="00071621"/>
    <w:rsid w:val="000719A5"/>
    <w:rsid w:val="00071D59"/>
    <w:rsid w:val="00071EBE"/>
    <w:rsid w:val="00071F2A"/>
    <w:rsid w:val="00071FCC"/>
    <w:rsid w:val="00072252"/>
    <w:rsid w:val="000722AF"/>
    <w:rsid w:val="000726A7"/>
    <w:rsid w:val="00072A7B"/>
    <w:rsid w:val="000730A6"/>
    <w:rsid w:val="000736C7"/>
    <w:rsid w:val="000737A1"/>
    <w:rsid w:val="00073B2C"/>
    <w:rsid w:val="00073CEA"/>
    <w:rsid w:val="00073F56"/>
    <w:rsid w:val="00073FBD"/>
    <w:rsid w:val="00074010"/>
    <w:rsid w:val="0007430B"/>
    <w:rsid w:val="00074805"/>
    <w:rsid w:val="0007480F"/>
    <w:rsid w:val="00074855"/>
    <w:rsid w:val="000748E3"/>
    <w:rsid w:val="00075528"/>
    <w:rsid w:val="000756F9"/>
    <w:rsid w:val="0007582B"/>
    <w:rsid w:val="00075A05"/>
    <w:rsid w:val="00075AA6"/>
    <w:rsid w:val="00075C0B"/>
    <w:rsid w:val="00075E98"/>
    <w:rsid w:val="00075F73"/>
    <w:rsid w:val="0007627E"/>
    <w:rsid w:val="000767A7"/>
    <w:rsid w:val="000767D9"/>
    <w:rsid w:val="00076885"/>
    <w:rsid w:val="00076C6D"/>
    <w:rsid w:val="0007780E"/>
    <w:rsid w:val="00077A81"/>
    <w:rsid w:val="00077AC2"/>
    <w:rsid w:val="00077B90"/>
    <w:rsid w:val="00077E3E"/>
    <w:rsid w:val="00080528"/>
    <w:rsid w:val="00080580"/>
    <w:rsid w:val="000805D0"/>
    <w:rsid w:val="000806E2"/>
    <w:rsid w:val="00080755"/>
    <w:rsid w:val="0008086E"/>
    <w:rsid w:val="000808B4"/>
    <w:rsid w:val="00080CB7"/>
    <w:rsid w:val="0008114C"/>
    <w:rsid w:val="00081252"/>
    <w:rsid w:val="00081354"/>
    <w:rsid w:val="00081382"/>
    <w:rsid w:val="00081413"/>
    <w:rsid w:val="000814B4"/>
    <w:rsid w:val="0008151C"/>
    <w:rsid w:val="000816CE"/>
    <w:rsid w:val="00081AB7"/>
    <w:rsid w:val="00081DD4"/>
    <w:rsid w:val="00081F22"/>
    <w:rsid w:val="00081FE6"/>
    <w:rsid w:val="000820B0"/>
    <w:rsid w:val="0008249B"/>
    <w:rsid w:val="0008264E"/>
    <w:rsid w:val="000828FE"/>
    <w:rsid w:val="00082C33"/>
    <w:rsid w:val="00082F3B"/>
    <w:rsid w:val="0008315C"/>
    <w:rsid w:val="0008335A"/>
    <w:rsid w:val="00083432"/>
    <w:rsid w:val="0008377E"/>
    <w:rsid w:val="00083840"/>
    <w:rsid w:val="00083883"/>
    <w:rsid w:val="00083E9D"/>
    <w:rsid w:val="00083F26"/>
    <w:rsid w:val="000841EB"/>
    <w:rsid w:val="000842A0"/>
    <w:rsid w:val="00084488"/>
    <w:rsid w:val="00084496"/>
    <w:rsid w:val="000844A0"/>
    <w:rsid w:val="000846DE"/>
    <w:rsid w:val="0008478D"/>
    <w:rsid w:val="0008480F"/>
    <w:rsid w:val="0008496C"/>
    <w:rsid w:val="00084994"/>
    <w:rsid w:val="000849B2"/>
    <w:rsid w:val="000849EC"/>
    <w:rsid w:val="00084AA3"/>
    <w:rsid w:val="00084B9C"/>
    <w:rsid w:val="00084C1D"/>
    <w:rsid w:val="00084ED1"/>
    <w:rsid w:val="00084F2A"/>
    <w:rsid w:val="000851A5"/>
    <w:rsid w:val="0008523B"/>
    <w:rsid w:val="000852A1"/>
    <w:rsid w:val="000852AF"/>
    <w:rsid w:val="000855B9"/>
    <w:rsid w:val="0008563B"/>
    <w:rsid w:val="0008581C"/>
    <w:rsid w:val="00085BAD"/>
    <w:rsid w:val="000862CC"/>
    <w:rsid w:val="00086508"/>
    <w:rsid w:val="0008677C"/>
    <w:rsid w:val="000867D8"/>
    <w:rsid w:val="00086817"/>
    <w:rsid w:val="000868C4"/>
    <w:rsid w:val="00086999"/>
    <w:rsid w:val="00086FC1"/>
    <w:rsid w:val="00087A00"/>
    <w:rsid w:val="00087ACB"/>
    <w:rsid w:val="00087D79"/>
    <w:rsid w:val="00087EBD"/>
    <w:rsid w:val="000901C9"/>
    <w:rsid w:val="00090654"/>
    <w:rsid w:val="00090698"/>
    <w:rsid w:val="00090A36"/>
    <w:rsid w:val="00090AEC"/>
    <w:rsid w:val="00090C9D"/>
    <w:rsid w:val="00090E7D"/>
    <w:rsid w:val="0009115E"/>
    <w:rsid w:val="000911E4"/>
    <w:rsid w:val="00091386"/>
    <w:rsid w:val="000918E4"/>
    <w:rsid w:val="00091A0D"/>
    <w:rsid w:val="00091C27"/>
    <w:rsid w:val="00091E04"/>
    <w:rsid w:val="00091E31"/>
    <w:rsid w:val="00091F4F"/>
    <w:rsid w:val="00092489"/>
    <w:rsid w:val="0009266D"/>
    <w:rsid w:val="000927C3"/>
    <w:rsid w:val="00092AB4"/>
    <w:rsid w:val="00092E0A"/>
    <w:rsid w:val="00093534"/>
    <w:rsid w:val="000936AD"/>
    <w:rsid w:val="00093934"/>
    <w:rsid w:val="00094296"/>
    <w:rsid w:val="00094772"/>
    <w:rsid w:val="000947C4"/>
    <w:rsid w:val="000948B9"/>
    <w:rsid w:val="00094AF4"/>
    <w:rsid w:val="00094EFB"/>
    <w:rsid w:val="00095260"/>
    <w:rsid w:val="0009554A"/>
    <w:rsid w:val="00095928"/>
    <w:rsid w:val="00095CA3"/>
    <w:rsid w:val="00095DA3"/>
    <w:rsid w:val="00095E12"/>
    <w:rsid w:val="0009622B"/>
    <w:rsid w:val="00096408"/>
    <w:rsid w:val="00096476"/>
    <w:rsid w:val="00096AD5"/>
    <w:rsid w:val="00096B08"/>
    <w:rsid w:val="00096D7C"/>
    <w:rsid w:val="00096D9E"/>
    <w:rsid w:val="00096E9D"/>
    <w:rsid w:val="00096ED4"/>
    <w:rsid w:val="00097968"/>
    <w:rsid w:val="000979B5"/>
    <w:rsid w:val="00097B1E"/>
    <w:rsid w:val="00097CD8"/>
    <w:rsid w:val="00097DCD"/>
    <w:rsid w:val="00097FEF"/>
    <w:rsid w:val="00099161"/>
    <w:rsid w:val="000A0339"/>
    <w:rsid w:val="000A03B7"/>
    <w:rsid w:val="000A04F2"/>
    <w:rsid w:val="000A056C"/>
    <w:rsid w:val="000A07B3"/>
    <w:rsid w:val="000A083E"/>
    <w:rsid w:val="000A0DDE"/>
    <w:rsid w:val="000A0E7A"/>
    <w:rsid w:val="000A10EF"/>
    <w:rsid w:val="000A11B4"/>
    <w:rsid w:val="000A1337"/>
    <w:rsid w:val="000A147B"/>
    <w:rsid w:val="000A18A6"/>
    <w:rsid w:val="000A1AA8"/>
    <w:rsid w:val="000A1C01"/>
    <w:rsid w:val="000A1F5C"/>
    <w:rsid w:val="000A208E"/>
    <w:rsid w:val="000A24AB"/>
    <w:rsid w:val="000A281F"/>
    <w:rsid w:val="000A2B95"/>
    <w:rsid w:val="000A2E3B"/>
    <w:rsid w:val="000A2E55"/>
    <w:rsid w:val="000A3038"/>
    <w:rsid w:val="000A31AD"/>
    <w:rsid w:val="000A320C"/>
    <w:rsid w:val="000A3243"/>
    <w:rsid w:val="000A3465"/>
    <w:rsid w:val="000A34A2"/>
    <w:rsid w:val="000A3B1D"/>
    <w:rsid w:val="000A3CD8"/>
    <w:rsid w:val="000A40E6"/>
    <w:rsid w:val="000A462F"/>
    <w:rsid w:val="000A4A0F"/>
    <w:rsid w:val="000A4F7F"/>
    <w:rsid w:val="000A5413"/>
    <w:rsid w:val="000A56B8"/>
    <w:rsid w:val="000A5992"/>
    <w:rsid w:val="000A59B6"/>
    <w:rsid w:val="000A59BA"/>
    <w:rsid w:val="000A5AC1"/>
    <w:rsid w:val="000A6013"/>
    <w:rsid w:val="000A60E4"/>
    <w:rsid w:val="000A6293"/>
    <w:rsid w:val="000A630B"/>
    <w:rsid w:val="000A6438"/>
    <w:rsid w:val="000A645E"/>
    <w:rsid w:val="000A6C74"/>
    <w:rsid w:val="000A6D96"/>
    <w:rsid w:val="000A6E57"/>
    <w:rsid w:val="000A6F0F"/>
    <w:rsid w:val="000A74D7"/>
    <w:rsid w:val="000A7FF7"/>
    <w:rsid w:val="000B00ED"/>
    <w:rsid w:val="000B014A"/>
    <w:rsid w:val="000B042E"/>
    <w:rsid w:val="000B0601"/>
    <w:rsid w:val="000B08EC"/>
    <w:rsid w:val="000B0D35"/>
    <w:rsid w:val="000B10D4"/>
    <w:rsid w:val="000B117D"/>
    <w:rsid w:val="000B13ED"/>
    <w:rsid w:val="000B17DE"/>
    <w:rsid w:val="000B1930"/>
    <w:rsid w:val="000B1D85"/>
    <w:rsid w:val="000B1ED1"/>
    <w:rsid w:val="000B1FD4"/>
    <w:rsid w:val="000B21D0"/>
    <w:rsid w:val="000B2684"/>
    <w:rsid w:val="000B2A50"/>
    <w:rsid w:val="000B2D95"/>
    <w:rsid w:val="000B2ECF"/>
    <w:rsid w:val="000B3081"/>
    <w:rsid w:val="000B3348"/>
    <w:rsid w:val="000B352D"/>
    <w:rsid w:val="000B3554"/>
    <w:rsid w:val="000B35DC"/>
    <w:rsid w:val="000B36D2"/>
    <w:rsid w:val="000B4110"/>
    <w:rsid w:val="000B451F"/>
    <w:rsid w:val="000B4531"/>
    <w:rsid w:val="000B4C29"/>
    <w:rsid w:val="000B4C3B"/>
    <w:rsid w:val="000B4C71"/>
    <w:rsid w:val="000B508F"/>
    <w:rsid w:val="000B5164"/>
    <w:rsid w:val="000B5462"/>
    <w:rsid w:val="000B58D9"/>
    <w:rsid w:val="000B5A98"/>
    <w:rsid w:val="000B5A9A"/>
    <w:rsid w:val="000B5C84"/>
    <w:rsid w:val="000B5D13"/>
    <w:rsid w:val="000B65B4"/>
    <w:rsid w:val="000B66BA"/>
    <w:rsid w:val="000B674D"/>
    <w:rsid w:val="000B6E01"/>
    <w:rsid w:val="000B72E2"/>
    <w:rsid w:val="000B7424"/>
    <w:rsid w:val="000B7785"/>
    <w:rsid w:val="000B785F"/>
    <w:rsid w:val="000B796C"/>
    <w:rsid w:val="000B7977"/>
    <w:rsid w:val="000B7B23"/>
    <w:rsid w:val="000B7F7D"/>
    <w:rsid w:val="000C01F5"/>
    <w:rsid w:val="000C01F7"/>
    <w:rsid w:val="000C02FD"/>
    <w:rsid w:val="000C03A6"/>
    <w:rsid w:val="000C0616"/>
    <w:rsid w:val="000C0EC7"/>
    <w:rsid w:val="000C11FE"/>
    <w:rsid w:val="000C153E"/>
    <w:rsid w:val="000C1B7D"/>
    <w:rsid w:val="000C20CF"/>
    <w:rsid w:val="000C2460"/>
    <w:rsid w:val="000C255F"/>
    <w:rsid w:val="000C260C"/>
    <w:rsid w:val="000C27D7"/>
    <w:rsid w:val="000C2811"/>
    <w:rsid w:val="000C2845"/>
    <w:rsid w:val="000C2C16"/>
    <w:rsid w:val="000C3347"/>
    <w:rsid w:val="000C3533"/>
    <w:rsid w:val="000C396C"/>
    <w:rsid w:val="000C3A33"/>
    <w:rsid w:val="000C3ABD"/>
    <w:rsid w:val="000C3AF1"/>
    <w:rsid w:val="000C3B3A"/>
    <w:rsid w:val="000C3D74"/>
    <w:rsid w:val="000C3F21"/>
    <w:rsid w:val="000C4368"/>
    <w:rsid w:val="000C47FE"/>
    <w:rsid w:val="000C4836"/>
    <w:rsid w:val="000C4867"/>
    <w:rsid w:val="000C4E01"/>
    <w:rsid w:val="000C4EB4"/>
    <w:rsid w:val="000C4F1D"/>
    <w:rsid w:val="000C5050"/>
    <w:rsid w:val="000C50F4"/>
    <w:rsid w:val="000C550A"/>
    <w:rsid w:val="000C5834"/>
    <w:rsid w:val="000C59FA"/>
    <w:rsid w:val="000C5AA3"/>
    <w:rsid w:val="000C5C74"/>
    <w:rsid w:val="000C5DDA"/>
    <w:rsid w:val="000C6089"/>
    <w:rsid w:val="000C612D"/>
    <w:rsid w:val="000C623A"/>
    <w:rsid w:val="000C627E"/>
    <w:rsid w:val="000C65F4"/>
    <w:rsid w:val="000C691A"/>
    <w:rsid w:val="000C6B58"/>
    <w:rsid w:val="000C6EE4"/>
    <w:rsid w:val="000C705A"/>
    <w:rsid w:val="000C70D3"/>
    <w:rsid w:val="000C73DE"/>
    <w:rsid w:val="000C7492"/>
    <w:rsid w:val="000C7602"/>
    <w:rsid w:val="000C795A"/>
    <w:rsid w:val="000C79D6"/>
    <w:rsid w:val="000C7AF8"/>
    <w:rsid w:val="000C7BE2"/>
    <w:rsid w:val="000C7D35"/>
    <w:rsid w:val="000C7FC3"/>
    <w:rsid w:val="000D00CC"/>
    <w:rsid w:val="000D052E"/>
    <w:rsid w:val="000D0590"/>
    <w:rsid w:val="000D0614"/>
    <w:rsid w:val="000D0A53"/>
    <w:rsid w:val="000D0B75"/>
    <w:rsid w:val="000D0E77"/>
    <w:rsid w:val="000D0ED9"/>
    <w:rsid w:val="000D1734"/>
    <w:rsid w:val="000D1823"/>
    <w:rsid w:val="000D1ACA"/>
    <w:rsid w:val="000D1B43"/>
    <w:rsid w:val="000D1BE6"/>
    <w:rsid w:val="000D1F59"/>
    <w:rsid w:val="000D20DE"/>
    <w:rsid w:val="000D217F"/>
    <w:rsid w:val="000D22EC"/>
    <w:rsid w:val="000D27FB"/>
    <w:rsid w:val="000D292F"/>
    <w:rsid w:val="000D2C70"/>
    <w:rsid w:val="000D2CC3"/>
    <w:rsid w:val="000D2E6A"/>
    <w:rsid w:val="000D318D"/>
    <w:rsid w:val="000D3A09"/>
    <w:rsid w:val="000D3A17"/>
    <w:rsid w:val="000D3B6C"/>
    <w:rsid w:val="000D4005"/>
    <w:rsid w:val="000D421B"/>
    <w:rsid w:val="000D450A"/>
    <w:rsid w:val="000D45DC"/>
    <w:rsid w:val="000D46AD"/>
    <w:rsid w:val="000D4A96"/>
    <w:rsid w:val="000D4DB7"/>
    <w:rsid w:val="000D51B7"/>
    <w:rsid w:val="000D5248"/>
    <w:rsid w:val="000D5A1A"/>
    <w:rsid w:val="000D5BFC"/>
    <w:rsid w:val="000D5D27"/>
    <w:rsid w:val="000D601B"/>
    <w:rsid w:val="000D60C5"/>
    <w:rsid w:val="000D62B9"/>
    <w:rsid w:val="000D6362"/>
    <w:rsid w:val="000D63A4"/>
    <w:rsid w:val="000D6AF9"/>
    <w:rsid w:val="000D6C13"/>
    <w:rsid w:val="000D6C66"/>
    <w:rsid w:val="000D6CB4"/>
    <w:rsid w:val="000D705F"/>
    <w:rsid w:val="000D7198"/>
    <w:rsid w:val="000D72CF"/>
    <w:rsid w:val="000D7410"/>
    <w:rsid w:val="000D74CC"/>
    <w:rsid w:val="000D7D84"/>
    <w:rsid w:val="000D7DD8"/>
    <w:rsid w:val="000D7E12"/>
    <w:rsid w:val="000D7E7C"/>
    <w:rsid w:val="000E010A"/>
    <w:rsid w:val="000E0234"/>
    <w:rsid w:val="000E077D"/>
    <w:rsid w:val="000E079C"/>
    <w:rsid w:val="000E09DE"/>
    <w:rsid w:val="000E0C36"/>
    <w:rsid w:val="000E0C79"/>
    <w:rsid w:val="000E1388"/>
    <w:rsid w:val="000E149A"/>
    <w:rsid w:val="000E1531"/>
    <w:rsid w:val="000E1597"/>
    <w:rsid w:val="000E1980"/>
    <w:rsid w:val="000E1A26"/>
    <w:rsid w:val="000E1CA7"/>
    <w:rsid w:val="000E2201"/>
    <w:rsid w:val="000E2379"/>
    <w:rsid w:val="000E2B4B"/>
    <w:rsid w:val="000E2B6D"/>
    <w:rsid w:val="000E2BA9"/>
    <w:rsid w:val="000E2D09"/>
    <w:rsid w:val="000E2D77"/>
    <w:rsid w:val="000E2E3D"/>
    <w:rsid w:val="000E355F"/>
    <w:rsid w:val="000E37FA"/>
    <w:rsid w:val="000E3C73"/>
    <w:rsid w:val="000E3DAA"/>
    <w:rsid w:val="000E40ED"/>
    <w:rsid w:val="000E43F9"/>
    <w:rsid w:val="000E4533"/>
    <w:rsid w:val="000E4788"/>
    <w:rsid w:val="000E4BF8"/>
    <w:rsid w:val="000E4C2F"/>
    <w:rsid w:val="000E4E55"/>
    <w:rsid w:val="000E50C7"/>
    <w:rsid w:val="000E50CB"/>
    <w:rsid w:val="000E5357"/>
    <w:rsid w:val="000E56B0"/>
    <w:rsid w:val="000E5D25"/>
    <w:rsid w:val="000E5E9C"/>
    <w:rsid w:val="000E6123"/>
    <w:rsid w:val="000E61F2"/>
    <w:rsid w:val="000E6658"/>
    <w:rsid w:val="000E6706"/>
    <w:rsid w:val="000E6A5B"/>
    <w:rsid w:val="000E6A7B"/>
    <w:rsid w:val="000E6DF4"/>
    <w:rsid w:val="000E6E96"/>
    <w:rsid w:val="000E6F1D"/>
    <w:rsid w:val="000E7D3D"/>
    <w:rsid w:val="000E7D49"/>
    <w:rsid w:val="000E7DC7"/>
    <w:rsid w:val="000F056C"/>
    <w:rsid w:val="000F05B0"/>
    <w:rsid w:val="000F0670"/>
    <w:rsid w:val="000F0763"/>
    <w:rsid w:val="000F0874"/>
    <w:rsid w:val="000F08EF"/>
    <w:rsid w:val="000F0A0F"/>
    <w:rsid w:val="000F0D48"/>
    <w:rsid w:val="000F0DB0"/>
    <w:rsid w:val="000F0FB6"/>
    <w:rsid w:val="000F0FCC"/>
    <w:rsid w:val="000F12D6"/>
    <w:rsid w:val="000F14D3"/>
    <w:rsid w:val="000F158B"/>
    <w:rsid w:val="000F1787"/>
    <w:rsid w:val="000F1B66"/>
    <w:rsid w:val="000F1D3E"/>
    <w:rsid w:val="000F1FA0"/>
    <w:rsid w:val="000F2190"/>
    <w:rsid w:val="000F257F"/>
    <w:rsid w:val="000F28DF"/>
    <w:rsid w:val="000F2A1A"/>
    <w:rsid w:val="000F2D82"/>
    <w:rsid w:val="000F2DAE"/>
    <w:rsid w:val="000F2E7D"/>
    <w:rsid w:val="000F317D"/>
    <w:rsid w:val="000F3195"/>
    <w:rsid w:val="000F38C3"/>
    <w:rsid w:val="000F391B"/>
    <w:rsid w:val="000F3960"/>
    <w:rsid w:val="000F3D6E"/>
    <w:rsid w:val="000F416A"/>
    <w:rsid w:val="000F42F2"/>
    <w:rsid w:val="000F46CC"/>
    <w:rsid w:val="000F46EF"/>
    <w:rsid w:val="000F568F"/>
    <w:rsid w:val="000F5B48"/>
    <w:rsid w:val="000F5CC0"/>
    <w:rsid w:val="000F5F23"/>
    <w:rsid w:val="000F5FD2"/>
    <w:rsid w:val="000F6421"/>
    <w:rsid w:val="000F6468"/>
    <w:rsid w:val="000F66BA"/>
    <w:rsid w:val="000F6849"/>
    <w:rsid w:val="000F6A39"/>
    <w:rsid w:val="000F6B83"/>
    <w:rsid w:val="000F6D77"/>
    <w:rsid w:val="000F6F7C"/>
    <w:rsid w:val="000F7471"/>
    <w:rsid w:val="000F776B"/>
    <w:rsid w:val="000F777D"/>
    <w:rsid w:val="000F7D32"/>
    <w:rsid w:val="0010021D"/>
    <w:rsid w:val="001002FD"/>
    <w:rsid w:val="00100406"/>
    <w:rsid w:val="00100435"/>
    <w:rsid w:val="00100522"/>
    <w:rsid w:val="001006E3"/>
    <w:rsid w:val="00100806"/>
    <w:rsid w:val="001008CD"/>
    <w:rsid w:val="001009CC"/>
    <w:rsid w:val="00100D11"/>
    <w:rsid w:val="0010108A"/>
    <w:rsid w:val="0010140C"/>
    <w:rsid w:val="0010171C"/>
    <w:rsid w:val="00101779"/>
    <w:rsid w:val="001017BF"/>
    <w:rsid w:val="00101940"/>
    <w:rsid w:val="0010199E"/>
    <w:rsid w:val="001019EB"/>
    <w:rsid w:val="00101A46"/>
    <w:rsid w:val="00101B7F"/>
    <w:rsid w:val="00101E69"/>
    <w:rsid w:val="0010216C"/>
    <w:rsid w:val="0010221B"/>
    <w:rsid w:val="00102474"/>
    <w:rsid w:val="001027E8"/>
    <w:rsid w:val="0010290D"/>
    <w:rsid w:val="00102B07"/>
    <w:rsid w:val="00102CC9"/>
    <w:rsid w:val="00102E8A"/>
    <w:rsid w:val="00102F2A"/>
    <w:rsid w:val="001030E6"/>
    <w:rsid w:val="001036BE"/>
    <w:rsid w:val="00103ACD"/>
    <w:rsid w:val="00103E7D"/>
    <w:rsid w:val="001044C6"/>
    <w:rsid w:val="00104546"/>
    <w:rsid w:val="00104838"/>
    <w:rsid w:val="00104902"/>
    <w:rsid w:val="00104AE9"/>
    <w:rsid w:val="00104B3B"/>
    <w:rsid w:val="00104CA2"/>
    <w:rsid w:val="00105268"/>
    <w:rsid w:val="00105281"/>
    <w:rsid w:val="001053FE"/>
    <w:rsid w:val="00105491"/>
    <w:rsid w:val="00105980"/>
    <w:rsid w:val="00105E52"/>
    <w:rsid w:val="00105F1B"/>
    <w:rsid w:val="001060A9"/>
    <w:rsid w:val="0010636B"/>
    <w:rsid w:val="00106396"/>
    <w:rsid w:val="001063B6"/>
    <w:rsid w:val="001063BE"/>
    <w:rsid w:val="001063F9"/>
    <w:rsid w:val="00106482"/>
    <w:rsid w:val="001064D6"/>
    <w:rsid w:val="0010665F"/>
    <w:rsid w:val="00106758"/>
    <w:rsid w:val="00106856"/>
    <w:rsid w:val="0010693A"/>
    <w:rsid w:val="00106AED"/>
    <w:rsid w:val="00106B2C"/>
    <w:rsid w:val="00106E68"/>
    <w:rsid w:val="00106F47"/>
    <w:rsid w:val="001073D8"/>
    <w:rsid w:val="00107444"/>
    <w:rsid w:val="00107E3D"/>
    <w:rsid w:val="001104D1"/>
    <w:rsid w:val="001106AE"/>
    <w:rsid w:val="00110813"/>
    <w:rsid w:val="00110A1B"/>
    <w:rsid w:val="00110B5E"/>
    <w:rsid w:val="00110BCC"/>
    <w:rsid w:val="00110C83"/>
    <w:rsid w:val="00110EC3"/>
    <w:rsid w:val="0011112D"/>
    <w:rsid w:val="001112E4"/>
    <w:rsid w:val="00111425"/>
    <w:rsid w:val="00111580"/>
    <w:rsid w:val="001115FC"/>
    <w:rsid w:val="00111696"/>
    <w:rsid w:val="00111697"/>
    <w:rsid w:val="00111737"/>
    <w:rsid w:val="00111864"/>
    <w:rsid w:val="00111AB5"/>
    <w:rsid w:val="00111D43"/>
    <w:rsid w:val="0011235C"/>
    <w:rsid w:val="001128C0"/>
    <w:rsid w:val="00112A71"/>
    <w:rsid w:val="00112D4E"/>
    <w:rsid w:val="00112D60"/>
    <w:rsid w:val="0011300E"/>
    <w:rsid w:val="00113232"/>
    <w:rsid w:val="00113235"/>
    <w:rsid w:val="001133CF"/>
    <w:rsid w:val="00113450"/>
    <w:rsid w:val="00113810"/>
    <w:rsid w:val="00113846"/>
    <w:rsid w:val="0011387D"/>
    <w:rsid w:val="00113A7F"/>
    <w:rsid w:val="00113B56"/>
    <w:rsid w:val="00113B5B"/>
    <w:rsid w:val="00113CE0"/>
    <w:rsid w:val="00113E42"/>
    <w:rsid w:val="00113EB7"/>
    <w:rsid w:val="00114554"/>
    <w:rsid w:val="00114627"/>
    <w:rsid w:val="0011475C"/>
    <w:rsid w:val="001149AC"/>
    <w:rsid w:val="00115C7B"/>
    <w:rsid w:val="00116257"/>
    <w:rsid w:val="001166B9"/>
    <w:rsid w:val="00116AD7"/>
    <w:rsid w:val="00116C50"/>
    <w:rsid w:val="0011713A"/>
    <w:rsid w:val="00117311"/>
    <w:rsid w:val="0011735C"/>
    <w:rsid w:val="0011768C"/>
    <w:rsid w:val="00117725"/>
    <w:rsid w:val="00117A27"/>
    <w:rsid w:val="00117B0D"/>
    <w:rsid w:val="00117BBD"/>
    <w:rsid w:val="00117D64"/>
    <w:rsid w:val="0012014F"/>
    <w:rsid w:val="001201FA"/>
    <w:rsid w:val="00120387"/>
    <w:rsid w:val="001203E8"/>
    <w:rsid w:val="001205A1"/>
    <w:rsid w:val="001209AC"/>
    <w:rsid w:val="00120A59"/>
    <w:rsid w:val="00120B8B"/>
    <w:rsid w:val="001210DC"/>
    <w:rsid w:val="001212A3"/>
    <w:rsid w:val="001215C1"/>
    <w:rsid w:val="001218F1"/>
    <w:rsid w:val="00121A23"/>
    <w:rsid w:val="00121D5B"/>
    <w:rsid w:val="00121F84"/>
    <w:rsid w:val="00122284"/>
    <w:rsid w:val="00122425"/>
    <w:rsid w:val="001226CE"/>
    <w:rsid w:val="00122BB4"/>
    <w:rsid w:val="00122D5F"/>
    <w:rsid w:val="00122EEA"/>
    <w:rsid w:val="0012301E"/>
    <w:rsid w:val="0012316C"/>
    <w:rsid w:val="00123189"/>
    <w:rsid w:val="001232B9"/>
    <w:rsid w:val="001232C5"/>
    <w:rsid w:val="00123367"/>
    <w:rsid w:val="0012395F"/>
    <w:rsid w:val="00123F31"/>
    <w:rsid w:val="001245C3"/>
    <w:rsid w:val="0012474A"/>
    <w:rsid w:val="001248BB"/>
    <w:rsid w:val="0012496F"/>
    <w:rsid w:val="001249AC"/>
    <w:rsid w:val="00124B33"/>
    <w:rsid w:val="00124EE9"/>
    <w:rsid w:val="001253DA"/>
    <w:rsid w:val="001257F3"/>
    <w:rsid w:val="0012595E"/>
    <w:rsid w:val="001259A9"/>
    <w:rsid w:val="00125D4B"/>
    <w:rsid w:val="0012619B"/>
    <w:rsid w:val="00126584"/>
    <w:rsid w:val="00126CEC"/>
    <w:rsid w:val="00126F76"/>
    <w:rsid w:val="001270A9"/>
    <w:rsid w:val="0012729D"/>
    <w:rsid w:val="00127349"/>
    <w:rsid w:val="001273B6"/>
    <w:rsid w:val="00127A2C"/>
    <w:rsid w:val="00127A42"/>
    <w:rsid w:val="00127B67"/>
    <w:rsid w:val="00127D9A"/>
    <w:rsid w:val="00127FFA"/>
    <w:rsid w:val="00130060"/>
    <w:rsid w:val="0013035D"/>
    <w:rsid w:val="00130396"/>
    <w:rsid w:val="001308A4"/>
    <w:rsid w:val="00130A9F"/>
    <w:rsid w:val="00130C14"/>
    <w:rsid w:val="00130EC0"/>
    <w:rsid w:val="00130FD7"/>
    <w:rsid w:val="00130FF0"/>
    <w:rsid w:val="00131052"/>
    <w:rsid w:val="00131779"/>
    <w:rsid w:val="00131AAF"/>
    <w:rsid w:val="00131C91"/>
    <w:rsid w:val="00131D1C"/>
    <w:rsid w:val="00132020"/>
    <w:rsid w:val="00132108"/>
    <w:rsid w:val="0013216A"/>
    <w:rsid w:val="001321AB"/>
    <w:rsid w:val="00132573"/>
    <w:rsid w:val="0013262A"/>
    <w:rsid w:val="00132785"/>
    <w:rsid w:val="00132A59"/>
    <w:rsid w:val="00132AD5"/>
    <w:rsid w:val="00132BF4"/>
    <w:rsid w:val="00132F8B"/>
    <w:rsid w:val="00132FF2"/>
    <w:rsid w:val="00133709"/>
    <w:rsid w:val="00133863"/>
    <w:rsid w:val="001339C8"/>
    <w:rsid w:val="00133AD8"/>
    <w:rsid w:val="00133B08"/>
    <w:rsid w:val="00133E18"/>
    <w:rsid w:val="001340B8"/>
    <w:rsid w:val="001340F4"/>
    <w:rsid w:val="00134321"/>
    <w:rsid w:val="00134376"/>
    <w:rsid w:val="0013457B"/>
    <w:rsid w:val="0013466A"/>
    <w:rsid w:val="0013468B"/>
    <w:rsid w:val="001346A0"/>
    <w:rsid w:val="00134A86"/>
    <w:rsid w:val="00134B21"/>
    <w:rsid w:val="00135238"/>
    <w:rsid w:val="0013525E"/>
    <w:rsid w:val="0013545B"/>
    <w:rsid w:val="001356F9"/>
    <w:rsid w:val="00135873"/>
    <w:rsid w:val="001358BE"/>
    <w:rsid w:val="00135C28"/>
    <w:rsid w:val="00135E50"/>
    <w:rsid w:val="001361EE"/>
    <w:rsid w:val="00136528"/>
    <w:rsid w:val="00136585"/>
    <w:rsid w:val="00136661"/>
    <w:rsid w:val="001366DD"/>
    <w:rsid w:val="00136B34"/>
    <w:rsid w:val="00136E99"/>
    <w:rsid w:val="00136F0C"/>
    <w:rsid w:val="0013724C"/>
    <w:rsid w:val="00137265"/>
    <w:rsid w:val="001376C6"/>
    <w:rsid w:val="001377DC"/>
    <w:rsid w:val="0013791B"/>
    <w:rsid w:val="0013795A"/>
    <w:rsid w:val="001379C0"/>
    <w:rsid w:val="00137C2D"/>
    <w:rsid w:val="00137C73"/>
    <w:rsid w:val="00137F1E"/>
    <w:rsid w:val="0014012B"/>
    <w:rsid w:val="001402DF"/>
    <w:rsid w:val="0014048B"/>
    <w:rsid w:val="00140636"/>
    <w:rsid w:val="00140808"/>
    <w:rsid w:val="001409FF"/>
    <w:rsid w:val="00140C61"/>
    <w:rsid w:val="00140CCC"/>
    <w:rsid w:val="00140D34"/>
    <w:rsid w:val="001410FA"/>
    <w:rsid w:val="001412C9"/>
    <w:rsid w:val="00141454"/>
    <w:rsid w:val="00141AC9"/>
    <w:rsid w:val="00141FA6"/>
    <w:rsid w:val="00142274"/>
    <w:rsid w:val="001424DD"/>
    <w:rsid w:val="00142605"/>
    <w:rsid w:val="00142883"/>
    <w:rsid w:val="0014288C"/>
    <w:rsid w:val="00142972"/>
    <w:rsid w:val="00142DD3"/>
    <w:rsid w:val="00142EC2"/>
    <w:rsid w:val="00142F51"/>
    <w:rsid w:val="00143206"/>
    <w:rsid w:val="0014358A"/>
    <w:rsid w:val="00143744"/>
    <w:rsid w:val="001438EB"/>
    <w:rsid w:val="001439FC"/>
    <w:rsid w:val="00143CAD"/>
    <w:rsid w:val="00143CD7"/>
    <w:rsid w:val="00143D8F"/>
    <w:rsid w:val="00144089"/>
    <w:rsid w:val="00144425"/>
    <w:rsid w:val="001445E9"/>
    <w:rsid w:val="00144BD3"/>
    <w:rsid w:val="001452D8"/>
    <w:rsid w:val="0014558D"/>
    <w:rsid w:val="00145620"/>
    <w:rsid w:val="0014563F"/>
    <w:rsid w:val="0014564B"/>
    <w:rsid w:val="001459F7"/>
    <w:rsid w:val="00145A68"/>
    <w:rsid w:val="00145C9A"/>
    <w:rsid w:val="00145C9E"/>
    <w:rsid w:val="00145CC8"/>
    <w:rsid w:val="00146092"/>
    <w:rsid w:val="00146BEE"/>
    <w:rsid w:val="0014748C"/>
    <w:rsid w:val="00147569"/>
    <w:rsid w:val="001478E5"/>
    <w:rsid w:val="00147CA3"/>
    <w:rsid w:val="00147D2D"/>
    <w:rsid w:val="00147DAE"/>
    <w:rsid w:val="00147E16"/>
    <w:rsid w:val="00147F8A"/>
    <w:rsid w:val="00150191"/>
    <w:rsid w:val="001509B6"/>
    <w:rsid w:val="00150D91"/>
    <w:rsid w:val="00151C8B"/>
    <w:rsid w:val="00151C95"/>
    <w:rsid w:val="001521D4"/>
    <w:rsid w:val="00152372"/>
    <w:rsid w:val="001527BC"/>
    <w:rsid w:val="00152927"/>
    <w:rsid w:val="001529F6"/>
    <w:rsid w:val="00152B90"/>
    <w:rsid w:val="00153113"/>
    <w:rsid w:val="001531A8"/>
    <w:rsid w:val="001538A0"/>
    <w:rsid w:val="00153BCF"/>
    <w:rsid w:val="00154184"/>
    <w:rsid w:val="001541FA"/>
    <w:rsid w:val="00154523"/>
    <w:rsid w:val="0015465A"/>
    <w:rsid w:val="0015472C"/>
    <w:rsid w:val="0015489E"/>
    <w:rsid w:val="00154EFD"/>
    <w:rsid w:val="00155082"/>
    <w:rsid w:val="00155213"/>
    <w:rsid w:val="001553DE"/>
    <w:rsid w:val="00155699"/>
    <w:rsid w:val="00155BCA"/>
    <w:rsid w:val="00155BED"/>
    <w:rsid w:val="00155CD9"/>
    <w:rsid w:val="00156087"/>
    <w:rsid w:val="0015616D"/>
    <w:rsid w:val="001561EB"/>
    <w:rsid w:val="00156258"/>
    <w:rsid w:val="00156302"/>
    <w:rsid w:val="00156303"/>
    <w:rsid w:val="00156534"/>
    <w:rsid w:val="001566EC"/>
    <w:rsid w:val="0015703A"/>
    <w:rsid w:val="00157196"/>
    <w:rsid w:val="00157394"/>
    <w:rsid w:val="00157478"/>
    <w:rsid w:val="001576BA"/>
    <w:rsid w:val="001576F6"/>
    <w:rsid w:val="0015CD32"/>
    <w:rsid w:val="001600A1"/>
    <w:rsid w:val="001601D8"/>
    <w:rsid w:val="001602A2"/>
    <w:rsid w:val="001604FF"/>
    <w:rsid w:val="001609AC"/>
    <w:rsid w:val="00160C6B"/>
    <w:rsid w:val="00160EE1"/>
    <w:rsid w:val="0016106A"/>
    <w:rsid w:val="0016136E"/>
    <w:rsid w:val="00161392"/>
    <w:rsid w:val="001615E0"/>
    <w:rsid w:val="001617EE"/>
    <w:rsid w:val="001619EA"/>
    <w:rsid w:val="00161A1B"/>
    <w:rsid w:val="00161C7D"/>
    <w:rsid w:val="00162043"/>
    <w:rsid w:val="0016211F"/>
    <w:rsid w:val="0016235F"/>
    <w:rsid w:val="00162535"/>
    <w:rsid w:val="00162639"/>
    <w:rsid w:val="0016282A"/>
    <w:rsid w:val="00162D82"/>
    <w:rsid w:val="00162EB5"/>
    <w:rsid w:val="00162FEF"/>
    <w:rsid w:val="00163048"/>
    <w:rsid w:val="001630D1"/>
    <w:rsid w:val="001630F6"/>
    <w:rsid w:val="001631DD"/>
    <w:rsid w:val="0016345D"/>
    <w:rsid w:val="00163546"/>
    <w:rsid w:val="001635A4"/>
    <w:rsid w:val="001636B4"/>
    <w:rsid w:val="001637FD"/>
    <w:rsid w:val="00163DD7"/>
    <w:rsid w:val="00164275"/>
    <w:rsid w:val="00164327"/>
    <w:rsid w:val="001644A8"/>
    <w:rsid w:val="00164700"/>
    <w:rsid w:val="0016471B"/>
    <w:rsid w:val="00164A08"/>
    <w:rsid w:val="00164CC3"/>
    <w:rsid w:val="00164DAA"/>
    <w:rsid w:val="00165630"/>
    <w:rsid w:val="00165859"/>
    <w:rsid w:val="00165938"/>
    <w:rsid w:val="0016595E"/>
    <w:rsid w:val="00165995"/>
    <w:rsid w:val="00165E82"/>
    <w:rsid w:val="00165F35"/>
    <w:rsid w:val="00166091"/>
    <w:rsid w:val="00166334"/>
    <w:rsid w:val="001663A3"/>
    <w:rsid w:val="00166626"/>
    <w:rsid w:val="00166C42"/>
    <w:rsid w:val="00166D57"/>
    <w:rsid w:val="00167472"/>
    <w:rsid w:val="00167A77"/>
    <w:rsid w:val="00167CF7"/>
    <w:rsid w:val="00167D32"/>
    <w:rsid w:val="00167DFE"/>
    <w:rsid w:val="0017016B"/>
    <w:rsid w:val="00170267"/>
    <w:rsid w:val="00170603"/>
    <w:rsid w:val="0017064D"/>
    <w:rsid w:val="001707BC"/>
    <w:rsid w:val="0017080A"/>
    <w:rsid w:val="00170A6D"/>
    <w:rsid w:val="00170D5E"/>
    <w:rsid w:val="00170EDB"/>
    <w:rsid w:val="00170F62"/>
    <w:rsid w:val="00170FF3"/>
    <w:rsid w:val="00171099"/>
    <w:rsid w:val="001715D5"/>
    <w:rsid w:val="001719BB"/>
    <w:rsid w:val="00171C5F"/>
    <w:rsid w:val="00171EEF"/>
    <w:rsid w:val="00172009"/>
    <w:rsid w:val="001721E7"/>
    <w:rsid w:val="0017256E"/>
    <w:rsid w:val="001725A7"/>
    <w:rsid w:val="0017282C"/>
    <w:rsid w:val="0017289A"/>
    <w:rsid w:val="001729F0"/>
    <w:rsid w:val="00172B9D"/>
    <w:rsid w:val="0017329B"/>
    <w:rsid w:val="001739CB"/>
    <w:rsid w:val="0017410F"/>
    <w:rsid w:val="00174265"/>
    <w:rsid w:val="001742A0"/>
    <w:rsid w:val="00174487"/>
    <w:rsid w:val="00174638"/>
    <w:rsid w:val="001747B1"/>
    <w:rsid w:val="00174ADB"/>
    <w:rsid w:val="00174D17"/>
    <w:rsid w:val="00175061"/>
    <w:rsid w:val="00175130"/>
    <w:rsid w:val="00175206"/>
    <w:rsid w:val="001752CD"/>
    <w:rsid w:val="001757A8"/>
    <w:rsid w:val="00175B71"/>
    <w:rsid w:val="00175BE5"/>
    <w:rsid w:val="00175C20"/>
    <w:rsid w:val="00175C82"/>
    <w:rsid w:val="00175CCA"/>
    <w:rsid w:val="00175DD1"/>
    <w:rsid w:val="001760C6"/>
    <w:rsid w:val="001760D6"/>
    <w:rsid w:val="00176540"/>
    <w:rsid w:val="0017659B"/>
    <w:rsid w:val="001767FC"/>
    <w:rsid w:val="00176AAD"/>
    <w:rsid w:val="001771C2"/>
    <w:rsid w:val="00177423"/>
    <w:rsid w:val="00177523"/>
    <w:rsid w:val="0017762C"/>
    <w:rsid w:val="00177735"/>
    <w:rsid w:val="00177916"/>
    <w:rsid w:val="00177B06"/>
    <w:rsid w:val="00177B11"/>
    <w:rsid w:val="00177C9C"/>
    <w:rsid w:val="00177E8A"/>
    <w:rsid w:val="00177EBC"/>
    <w:rsid w:val="001801CD"/>
    <w:rsid w:val="00180289"/>
    <w:rsid w:val="0018064A"/>
    <w:rsid w:val="00180711"/>
    <w:rsid w:val="001807AE"/>
    <w:rsid w:val="0018090F"/>
    <w:rsid w:val="00180AEE"/>
    <w:rsid w:val="00180B4D"/>
    <w:rsid w:val="00180D50"/>
    <w:rsid w:val="00180EA0"/>
    <w:rsid w:val="00181055"/>
    <w:rsid w:val="00181089"/>
    <w:rsid w:val="00181289"/>
    <w:rsid w:val="001812F4"/>
    <w:rsid w:val="0018158E"/>
    <w:rsid w:val="001816EB"/>
    <w:rsid w:val="0018171D"/>
    <w:rsid w:val="00181A18"/>
    <w:rsid w:val="00181AAA"/>
    <w:rsid w:val="00181C8A"/>
    <w:rsid w:val="00181CAE"/>
    <w:rsid w:val="00181D5D"/>
    <w:rsid w:val="00181E8F"/>
    <w:rsid w:val="00182015"/>
    <w:rsid w:val="0018231A"/>
    <w:rsid w:val="00182403"/>
    <w:rsid w:val="00182449"/>
    <w:rsid w:val="0018262A"/>
    <w:rsid w:val="00182733"/>
    <w:rsid w:val="00182999"/>
    <w:rsid w:val="00182D2C"/>
    <w:rsid w:val="00182DE6"/>
    <w:rsid w:val="0018314D"/>
    <w:rsid w:val="001833D7"/>
    <w:rsid w:val="00183547"/>
    <w:rsid w:val="0018357B"/>
    <w:rsid w:val="001839BC"/>
    <w:rsid w:val="00183B46"/>
    <w:rsid w:val="00183C18"/>
    <w:rsid w:val="00183DC1"/>
    <w:rsid w:val="00183E08"/>
    <w:rsid w:val="00184027"/>
    <w:rsid w:val="001841A5"/>
    <w:rsid w:val="00184248"/>
    <w:rsid w:val="00184252"/>
    <w:rsid w:val="00184438"/>
    <w:rsid w:val="00184765"/>
    <w:rsid w:val="0018526E"/>
    <w:rsid w:val="001855DB"/>
    <w:rsid w:val="00185817"/>
    <w:rsid w:val="001859B4"/>
    <w:rsid w:val="001859E8"/>
    <w:rsid w:val="00185AF2"/>
    <w:rsid w:val="00185BF7"/>
    <w:rsid w:val="00185D6A"/>
    <w:rsid w:val="00186065"/>
    <w:rsid w:val="00186878"/>
    <w:rsid w:val="001868E2"/>
    <w:rsid w:val="0018691B"/>
    <w:rsid w:val="00186A24"/>
    <w:rsid w:val="00186E6B"/>
    <w:rsid w:val="0018718E"/>
    <w:rsid w:val="001875C3"/>
    <w:rsid w:val="001876B3"/>
    <w:rsid w:val="00187856"/>
    <w:rsid w:val="00187979"/>
    <w:rsid w:val="001879C1"/>
    <w:rsid w:val="00187B8B"/>
    <w:rsid w:val="00187C83"/>
    <w:rsid w:val="00187F12"/>
    <w:rsid w:val="00187F3C"/>
    <w:rsid w:val="00190145"/>
    <w:rsid w:val="0019034A"/>
    <w:rsid w:val="001903BF"/>
    <w:rsid w:val="0019057B"/>
    <w:rsid w:val="001905E5"/>
    <w:rsid w:val="0019061C"/>
    <w:rsid w:val="001906EB"/>
    <w:rsid w:val="00190A63"/>
    <w:rsid w:val="00190ACD"/>
    <w:rsid w:val="00190BBD"/>
    <w:rsid w:val="00190C12"/>
    <w:rsid w:val="00190F33"/>
    <w:rsid w:val="00191052"/>
    <w:rsid w:val="001913A0"/>
    <w:rsid w:val="001914EB"/>
    <w:rsid w:val="0019261A"/>
    <w:rsid w:val="00192CFD"/>
    <w:rsid w:val="0019317A"/>
    <w:rsid w:val="0019325F"/>
    <w:rsid w:val="001932D6"/>
    <w:rsid w:val="00193396"/>
    <w:rsid w:val="00193478"/>
    <w:rsid w:val="001935FC"/>
    <w:rsid w:val="001938A4"/>
    <w:rsid w:val="00193927"/>
    <w:rsid w:val="0019396F"/>
    <w:rsid w:val="001939E4"/>
    <w:rsid w:val="00193E22"/>
    <w:rsid w:val="00193E99"/>
    <w:rsid w:val="00193F70"/>
    <w:rsid w:val="00194156"/>
    <w:rsid w:val="0019440B"/>
    <w:rsid w:val="00194585"/>
    <w:rsid w:val="00194650"/>
    <w:rsid w:val="0019466B"/>
    <w:rsid w:val="00194C07"/>
    <w:rsid w:val="00194D0B"/>
    <w:rsid w:val="00194ED6"/>
    <w:rsid w:val="0019532D"/>
    <w:rsid w:val="00195470"/>
    <w:rsid w:val="00195656"/>
    <w:rsid w:val="0019578B"/>
    <w:rsid w:val="00195865"/>
    <w:rsid w:val="00195C64"/>
    <w:rsid w:val="00195DE7"/>
    <w:rsid w:val="00196214"/>
    <w:rsid w:val="00196256"/>
    <w:rsid w:val="001967FB"/>
    <w:rsid w:val="00196840"/>
    <w:rsid w:val="001971A0"/>
    <w:rsid w:val="00197245"/>
    <w:rsid w:val="00197326"/>
    <w:rsid w:val="00197ADD"/>
    <w:rsid w:val="00197B8D"/>
    <w:rsid w:val="00197BCD"/>
    <w:rsid w:val="00197C66"/>
    <w:rsid w:val="00197ED8"/>
    <w:rsid w:val="00197F9E"/>
    <w:rsid w:val="001A0284"/>
    <w:rsid w:val="001A05A7"/>
    <w:rsid w:val="001A068A"/>
    <w:rsid w:val="001A0843"/>
    <w:rsid w:val="001A0B0F"/>
    <w:rsid w:val="001A0C34"/>
    <w:rsid w:val="001A0D84"/>
    <w:rsid w:val="001A0DAC"/>
    <w:rsid w:val="001A0F0B"/>
    <w:rsid w:val="001A0FC7"/>
    <w:rsid w:val="001A11B7"/>
    <w:rsid w:val="001A1239"/>
    <w:rsid w:val="001A13D6"/>
    <w:rsid w:val="001A14E9"/>
    <w:rsid w:val="001A1687"/>
    <w:rsid w:val="001A175D"/>
    <w:rsid w:val="001A1830"/>
    <w:rsid w:val="001A1A92"/>
    <w:rsid w:val="001A1C67"/>
    <w:rsid w:val="001A1CED"/>
    <w:rsid w:val="001A1E1F"/>
    <w:rsid w:val="001A208B"/>
    <w:rsid w:val="001A2599"/>
    <w:rsid w:val="001A28E6"/>
    <w:rsid w:val="001A2949"/>
    <w:rsid w:val="001A2A1F"/>
    <w:rsid w:val="001A2ABE"/>
    <w:rsid w:val="001A2C67"/>
    <w:rsid w:val="001A2DC2"/>
    <w:rsid w:val="001A32D1"/>
    <w:rsid w:val="001A33BB"/>
    <w:rsid w:val="001A33CB"/>
    <w:rsid w:val="001A3B27"/>
    <w:rsid w:val="001A3B2F"/>
    <w:rsid w:val="001A3D13"/>
    <w:rsid w:val="001A3EBB"/>
    <w:rsid w:val="001A41D3"/>
    <w:rsid w:val="001A41D7"/>
    <w:rsid w:val="001A41E7"/>
    <w:rsid w:val="001A47D0"/>
    <w:rsid w:val="001A4A7B"/>
    <w:rsid w:val="001A4BD8"/>
    <w:rsid w:val="001A4BFE"/>
    <w:rsid w:val="001A504E"/>
    <w:rsid w:val="001A5307"/>
    <w:rsid w:val="001A5462"/>
    <w:rsid w:val="001A56A8"/>
    <w:rsid w:val="001A5883"/>
    <w:rsid w:val="001A5F79"/>
    <w:rsid w:val="001A61D8"/>
    <w:rsid w:val="001A6967"/>
    <w:rsid w:val="001A6D46"/>
    <w:rsid w:val="001A7426"/>
    <w:rsid w:val="001A75B4"/>
    <w:rsid w:val="001A75CB"/>
    <w:rsid w:val="001A77D8"/>
    <w:rsid w:val="001A79FC"/>
    <w:rsid w:val="001A7BA1"/>
    <w:rsid w:val="001A7D13"/>
    <w:rsid w:val="001A7E5B"/>
    <w:rsid w:val="001B0130"/>
    <w:rsid w:val="001B0750"/>
    <w:rsid w:val="001B0B06"/>
    <w:rsid w:val="001B0C5C"/>
    <w:rsid w:val="001B0CC2"/>
    <w:rsid w:val="001B0E28"/>
    <w:rsid w:val="001B0E42"/>
    <w:rsid w:val="001B0EC9"/>
    <w:rsid w:val="001B118E"/>
    <w:rsid w:val="001B1516"/>
    <w:rsid w:val="001B155B"/>
    <w:rsid w:val="001B16C0"/>
    <w:rsid w:val="001B179E"/>
    <w:rsid w:val="001B17F4"/>
    <w:rsid w:val="001B182A"/>
    <w:rsid w:val="001B1EC2"/>
    <w:rsid w:val="001B1EF9"/>
    <w:rsid w:val="001B1F21"/>
    <w:rsid w:val="001B209A"/>
    <w:rsid w:val="001B218F"/>
    <w:rsid w:val="001B225F"/>
    <w:rsid w:val="001B2624"/>
    <w:rsid w:val="001B26C2"/>
    <w:rsid w:val="001B2882"/>
    <w:rsid w:val="001B2DF3"/>
    <w:rsid w:val="001B2EF6"/>
    <w:rsid w:val="001B2EFC"/>
    <w:rsid w:val="001B3045"/>
    <w:rsid w:val="001B30B3"/>
    <w:rsid w:val="001B30DD"/>
    <w:rsid w:val="001B30EE"/>
    <w:rsid w:val="001B322B"/>
    <w:rsid w:val="001B32B0"/>
    <w:rsid w:val="001B363D"/>
    <w:rsid w:val="001B36C2"/>
    <w:rsid w:val="001B378D"/>
    <w:rsid w:val="001B3826"/>
    <w:rsid w:val="001B388B"/>
    <w:rsid w:val="001B3947"/>
    <w:rsid w:val="001B3D99"/>
    <w:rsid w:val="001B4248"/>
    <w:rsid w:val="001B425F"/>
    <w:rsid w:val="001B4324"/>
    <w:rsid w:val="001B43C1"/>
    <w:rsid w:val="001B443F"/>
    <w:rsid w:val="001B450D"/>
    <w:rsid w:val="001B457F"/>
    <w:rsid w:val="001B4663"/>
    <w:rsid w:val="001B4670"/>
    <w:rsid w:val="001B48C0"/>
    <w:rsid w:val="001B4955"/>
    <w:rsid w:val="001B4988"/>
    <w:rsid w:val="001B4ED3"/>
    <w:rsid w:val="001B4ED5"/>
    <w:rsid w:val="001B4FCE"/>
    <w:rsid w:val="001B52C2"/>
    <w:rsid w:val="001B53AB"/>
    <w:rsid w:val="001B58EE"/>
    <w:rsid w:val="001B5A52"/>
    <w:rsid w:val="001B5B59"/>
    <w:rsid w:val="001B5C33"/>
    <w:rsid w:val="001B5E89"/>
    <w:rsid w:val="001B611D"/>
    <w:rsid w:val="001B6155"/>
    <w:rsid w:val="001B61DF"/>
    <w:rsid w:val="001B6247"/>
    <w:rsid w:val="001B6322"/>
    <w:rsid w:val="001B638D"/>
    <w:rsid w:val="001B65C8"/>
    <w:rsid w:val="001B6892"/>
    <w:rsid w:val="001B6CDA"/>
    <w:rsid w:val="001B6D15"/>
    <w:rsid w:val="001B6F03"/>
    <w:rsid w:val="001B7012"/>
    <w:rsid w:val="001B74BF"/>
    <w:rsid w:val="001B75A3"/>
    <w:rsid w:val="001B75F4"/>
    <w:rsid w:val="001B777F"/>
    <w:rsid w:val="001B7974"/>
    <w:rsid w:val="001B7A46"/>
    <w:rsid w:val="001B7E99"/>
    <w:rsid w:val="001C0241"/>
    <w:rsid w:val="001C071F"/>
    <w:rsid w:val="001C0809"/>
    <w:rsid w:val="001C097E"/>
    <w:rsid w:val="001C0EB6"/>
    <w:rsid w:val="001C0ECF"/>
    <w:rsid w:val="001C11D8"/>
    <w:rsid w:val="001C11E3"/>
    <w:rsid w:val="001C12D7"/>
    <w:rsid w:val="001C14BD"/>
    <w:rsid w:val="001C1D62"/>
    <w:rsid w:val="001C1DEA"/>
    <w:rsid w:val="001C1F00"/>
    <w:rsid w:val="001C1FC6"/>
    <w:rsid w:val="001C2023"/>
    <w:rsid w:val="001C20AC"/>
    <w:rsid w:val="001C2118"/>
    <w:rsid w:val="001C220E"/>
    <w:rsid w:val="001C2230"/>
    <w:rsid w:val="001C22BB"/>
    <w:rsid w:val="001C245F"/>
    <w:rsid w:val="001C2EE4"/>
    <w:rsid w:val="001C2EEE"/>
    <w:rsid w:val="001C31A2"/>
    <w:rsid w:val="001C36D5"/>
    <w:rsid w:val="001C38A4"/>
    <w:rsid w:val="001C415B"/>
    <w:rsid w:val="001C4514"/>
    <w:rsid w:val="001C47FE"/>
    <w:rsid w:val="001C48CB"/>
    <w:rsid w:val="001C494A"/>
    <w:rsid w:val="001C4B97"/>
    <w:rsid w:val="001C4CE6"/>
    <w:rsid w:val="001C53E0"/>
    <w:rsid w:val="001C5537"/>
    <w:rsid w:val="001C563F"/>
    <w:rsid w:val="001C5698"/>
    <w:rsid w:val="001C5BC2"/>
    <w:rsid w:val="001C5BEE"/>
    <w:rsid w:val="001C60A8"/>
    <w:rsid w:val="001C60B3"/>
    <w:rsid w:val="001C62B1"/>
    <w:rsid w:val="001C65AB"/>
    <w:rsid w:val="001C681C"/>
    <w:rsid w:val="001C6A37"/>
    <w:rsid w:val="001C6D13"/>
    <w:rsid w:val="001C6E3D"/>
    <w:rsid w:val="001C71AD"/>
    <w:rsid w:val="001C7211"/>
    <w:rsid w:val="001C7422"/>
    <w:rsid w:val="001C74D7"/>
    <w:rsid w:val="001C7975"/>
    <w:rsid w:val="001C7D6D"/>
    <w:rsid w:val="001C7FA0"/>
    <w:rsid w:val="001C7FEE"/>
    <w:rsid w:val="001D0023"/>
    <w:rsid w:val="001D0081"/>
    <w:rsid w:val="001D08BE"/>
    <w:rsid w:val="001D098B"/>
    <w:rsid w:val="001D0A39"/>
    <w:rsid w:val="001D1032"/>
    <w:rsid w:val="001D12CE"/>
    <w:rsid w:val="001D1479"/>
    <w:rsid w:val="001D17A4"/>
    <w:rsid w:val="001D1903"/>
    <w:rsid w:val="001D19D6"/>
    <w:rsid w:val="001D1E86"/>
    <w:rsid w:val="001D214A"/>
    <w:rsid w:val="001D2231"/>
    <w:rsid w:val="001D2335"/>
    <w:rsid w:val="001D24EE"/>
    <w:rsid w:val="001D2719"/>
    <w:rsid w:val="001D2909"/>
    <w:rsid w:val="001D2B49"/>
    <w:rsid w:val="001D2BA4"/>
    <w:rsid w:val="001D2D6B"/>
    <w:rsid w:val="001D2DF2"/>
    <w:rsid w:val="001D2E0C"/>
    <w:rsid w:val="001D2F93"/>
    <w:rsid w:val="001D311D"/>
    <w:rsid w:val="001D3298"/>
    <w:rsid w:val="001D34DE"/>
    <w:rsid w:val="001D37F5"/>
    <w:rsid w:val="001D3A73"/>
    <w:rsid w:val="001D3B50"/>
    <w:rsid w:val="001D3D5C"/>
    <w:rsid w:val="001D3D9B"/>
    <w:rsid w:val="001D3F1E"/>
    <w:rsid w:val="001D40D5"/>
    <w:rsid w:val="001D42C5"/>
    <w:rsid w:val="001D43DD"/>
    <w:rsid w:val="001D447B"/>
    <w:rsid w:val="001D49AF"/>
    <w:rsid w:val="001D4B92"/>
    <w:rsid w:val="001D4D59"/>
    <w:rsid w:val="001D4F7C"/>
    <w:rsid w:val="001D5069"/>
    <w:rsid w:val="001D5160"/>
    <w:rsid w:val="001D51EB"/>
    <w:rsid w:val="001D5270"/>
    <w:rsid w:val="001D52F0"/>
    <w:rsid w:val="001D564C"/>
    <w:rsid w:val="001D5914"/>
    <w:rsid w:val="001D5B7F"/>
    <w:rsid w:val="001D5F0F"/>
    <w:rsid w:val="001D67E9"/>
    <w:rsid w:val="001D6945"/>
    <w:rsid w:val="001D6AAE"/>
    <w:rsid w:val="001D6CDE"/>
    <w:rsid w:val="001D6D26"/>
    <w:rsid w:val="001D7059"/>
    <w:rsid w:val="001D714F"/>
    <w:rsid w:val="001D72FB"/>
    <w:rsid w:val="001D7A2C"/>
    <w:rsid w:val="001D7AC7"/>
    <w:rsid w:val="001D7DF2"/>
    <w:rsid w:val="001E0003"/>
    <w:rsid w:val="001E0042"/>
    <w:rsid w:val="001E011B"/>
    <w:rsid w:val="001E0177"/>
    <w:rsid w:val="001E0478"/>
    <w:rsid w:val="001E0769"/>
    <w:rsid w:val="001E0819"/>
    <w:rsid w:val="001E0883"/>
    <w:rsid w:val="001E097E"/>
    <w:rsid w:val="001E0C15"/>
    <w:rsid w:val="001E0D70"/>
    <w:rsid w:val="001E0E93"/>
    <w:rsid w:val="001E1284"/>
    <w:rsid w:val="001E14AD"/>
    <w:rsid w:val="001E1578"/>
    <w:rsid w:val="001E1673"/>
    <w:rsid w:val="001E175B"/>
    <w:rsid w:val="001E2342"/>
    <w:rsid w:val="001E236A"/>
    <w:rsid w:val="001E241E"/>
    <w:rsid w:val="001E24D7"/>
    <w:rsid w:val="001E25D4"/>
    <w:rsid w:val="001E28C8"/>
    <w:rsid w:val="001E291F"/>
    <w:rsid w:val="001E31B0"/>
    <w:rsid w:val="001E394D"/>
    <w:rsid w:val="001E3DE7"/>
    <w:rsid w:val="001E3E65"/>
    <w:rsid w:val="001E400E"/>
    <w:rsid w:val="001E44A1"/>
    <w:rsid w:val="001E450B"/>
    <w:rsid w:val="001E455C"/>
    <w:rsid w:val="001E456B"/>
    <w:rsid w:val="001E466F"/>
    <w:rsid w:val="001E474F"/>
    <w:rsid w:val="001E4ACE"/>
    <w:rsid w:val="001E4B5F"/>
    <w:rsid w:val="001E4F67"/>
    <w:rsid w:val="001E51EA"/>
    <w:rsid w:val="001E5561"/>
    <w:rsid w:val="001E585F"/>
    <w:rsid w:val="001E5909"/>
    <w:rsid w:val="001E59A4"/>
    <w:rsid w:val="001E5A18"/>
    <w:rsid w:val="001E5B34"/>
    <w:rsid w:val="001E5DC2"/>
    <w:rsid w:val="001E5DDF"/>
    <w:rsid w:val="001E65C1"/>
    <w:rsid w:val="001E6966"/>
    <w:rsid w:val="001E6B36"/>
    <w:rsid w:val="001E6CFE"/>
    <w:rsid w:val="001E6D5D"/>
    <w:rsid w:val="001E6FE4"/>
    <w:rsid w:val="001E7248"/>
    <w:rsid w:val="001E7B01"/>
    <w:rsid w:val="001E7B83"/>
    <w:rsid w:val="001F019E"/>
    <w:rsid w:val="001F0230"/>
    <w:rsid w:val="001F0309"/>
    <w:rsid w:val="001F06EC"/>
    <w:rsid w:val="001F07A1"/>
    <w:rsid w:val="001F0966"/>
    <w:rsid w:val="001F0BEF"/>
    <w:rsid w:val="001F0CE6"/>
    <w:rsid w:val="001F1008"/>
    <w:rsid w:val="001F15BD"/>
    <w:rsid w:val="001F1658"/>
    <w:rsid w:val="001F18C6"/>
    <w:rsid w:val="001F1924"/>
    <w:rsid w:val="001F1D1A"/>
    <w:rsid w:val="001F1D59"/>
    <w:rsid w:val="001F1FE3"/>
    <w:rsid w:val="001F2182"/>
    <w:rsid w:val="001F222F"/>
    <w:rsid w:val="001F2362"/>
    <w:rsid w:val="001F2381"/>
    <w:rsid w:val="001F2426"/>
    <w:rsid w:val="001F26D7"/>
    <w:rsid w:val="001F2872"/>
    <w:rsid w:val="001F292A"/>
    <w:rsid w:val="001F2C08"/>
    <w:rsid w:val="001F2CED"/>
    <w:rsid w:val="001F305A"/>
    <w:rsid w:val="001F3066"/>
    <w:rsid w:val="001F322B"/>
    <w:rsid w:val="001F3378"/>
    <w:rsid w:val="001F3763"/>
    <w:rsid w:val="001F389A"/>
    <w:rsid w:val="001F38BE"/>
    <w:rsid w:val="001F39A5"/>
    <w:rsid w:val="001F3B04"/>
    <w:rsid w:val="001F3F08"/>
    <w:rsid w:val="001F4003"/>
    <w:rsid w:val="001F408B"/>
    <w:rsid w:val="001F409C"/>
    <w:rsid w:val="001F4125"/>
    <w:rsid w:val="001F42E5"/>
    <w:rsid w:val="001F44A1"/>
    <w:rsid w:val="001F47C7"/>
    <w:rsid w:val="001F484D"/>
    <w:rsid w:val="001F49BA"/>
    <w:rsid w:val="001F4AD3"/>
    <w:rsid w:val="001F4FC9"/>
    <w:rsid w:val="001F51E7"/>
    <w:rsid w:val="001F51FD"/>
    <w:rsid w:val="001F5224"/>
    <w:rsid w:val="001F5A8F"/>
    <w:rsid w:val="001F609F"/>
    <w:rsid w:val="001F6260"/>
    <w:rsid w:val="001F65D7"/>
    <w:rsid w:val="001F6650"/>
    <w:rsid w:val="001F6716"/>
    <w:rsid w:val="001F69F1"/>
    <w:rsid w:val="001F6A5E"/>
    <w:rsid w:val="001F6BF9"/>
    <w:rsid w:val="001F6E48"/>
    <w:rsid w:val="001F701E"/>
    <w:rsid w:val="001F7435"/>
    <w:rsid w:val="001F7514"/>
    <w:rsid w:val="001F75BB"/>
    <w:rsid w:val="001F7667"/>
    <w:rsid w:val="001F7928"/>
    <w:rsid w:val="001F7AA6"/>
    <w:rsid w:val="001F7CD2"/>
    <w:rsid w:val="001F7E4B"/>
    <w:rsid w:val="002000EA"/>
    <w:rsid w:val="0020039B"/>
    <w:rsid w:val="002003B5"/>
    <w:rsid w:val="002005C6"/>
    <w:rsid w:val="002007AD"/>
    <w:rsid w:val="0020080B"/>
    <w:rsid w:val="002008B0"/>
    <w:rsid w:val="002009B6"/>
    <w:rsid w:val="00200AB5"/>
    <w:rsid w:val="00201003"/>
    <w:rsid w:val="0020115D"/>
    <w:rsid w:val="00201327"/>
    <w:rsid w:val="002013B1"/>
    <w:rsid w:val="00201725"/>
    <w:rsid w:val="0020192E"/>
    <w:rsid w:val="00201978"/>
    <w:rsid w:val="00201D08"/>
    <w:rsid w:val="00201D7E"/>
    <w:rsid w:val="00201DE2"/>
    <w:rsid w:val="00201F4F"/>
    <w:rsid w:val="00201FB8"/>
    <w:rsid w:val="002022F0"/>
    <w:rsid w:val="00202648"/>
    <w:rsid w:val="00202A44"/>
    <w:rsid w:val="00202B10"/>
    <w:rsid w:val="00202BD6"/>
    <w:rsid w:val="00202D44"/>
    <w:rsid w:val="00202FEC"/>
    <w:rsid w:val="00203234"/>
    <w:rsid w:val="0020346C"/>
    <w:rsid w:val="002034F1"/>
    <w:rsid w:val="002035FE"/>
    <w:rsid w:val="002036C7"/>
    <w:rsid w:val="002036D6"/>
    <w:rsid w:val="00203A93"/>
    <w:rsid w:val="00203E29"/>
    <w:rsid w:val="00203EB4"/>
    <w:rsid w:val="00204510"/>
    <w:rsid w:val="00204958"/>
    <w:rsid w:val="002049B2"/>
    <w:rsid w:val="002056FE"/>
    <w:rsid w:val="00205A7B"/>
    <w:rsid w:val="00205C77"/>
    <w:rsid w:val="002067E7"/>
    <w:rsid w:val="00206928"/>
    <w:rsid w:val="002069CD"/>
    <w:rsid w:val="00206FE3"/>
    <w:rsid w:val="00207122"/>
    <w:rsid w:val="002071EF"/>
    <w:rsid w:val="00207201"/>
    <w:rsid w:val="002072D8"/>
    <w:rsid w:val="00207340"/>
    <w:rsid w:val="00207687"/>
    <w:rsid w:val="002077E7"/>
    <w:rsid w:val="00207921"/>
    <w:rsid w:val="00207D21"/>
    <w:rsid w:val="00207F6D"/>
    <w:rsid w:val="00210176"/>
    <w:rsid w:val="002101F3"/>
    <w:rsid w:val="00210AC5"/>
    <w:rsid w:val="00210B18"/>
    <w:rsid w:val="00210D21"/>
    <w:rsid w:val="0021104C"/>
    <w:rsid w:val="00211620"/>
    <w:rsid w:val="00211C71"/>
    <w:rsid w:val="0021205C"/>
    <w:rsid w:val="00212239"/>
    <w:rsid w:val="002128EB"/>
    <w:rsid w:val="002130D6"/>
    <w:rsid w:val="002131FF"/>
    <w:rsid w:val="002133FC"/>
    <w:rsid w:val="00213417"/>
    <w:rsid w:val="002135FC"/>
    <w:rsid w:val="00213A11"/>
    <w:rsid w:val="00213AD1"/>
    <w:rsid w:val="00213E30"/>
    <w:rsid w:val="0021422F"/>
    <w:rsid w:val="00214504"/>
    <w:rsid w:val="00214547"/>
    <w:rsid w:val="00214830"/>
    <w:rsid w:val="002148AB"/>
    <w:rsid w:val="0021495B"/>
    <w:rsid w:val="00214A5C"/>
    <w:rsid w:val="00214B5F"/>
    <w:rsid w:val="00214DB7"/>
    <w:rsid w:val="00214F01"/>
    <w:rsid w:val="00214F8E"/>
    <w:rsid w:val="00214F96"/>
    <w:rsid w:val="00215182"/>
    <w:rsid w:val="0021549C"/>
    <w:rsid w:val="002154A1"/>
    <w:rsid w:val="002154D3"/>
    <w:rsid w:val="00215639"/>
    <w:rsid w:val="00215899"/>
    <w:rsid w:val="00215B56"/>
    <w:rsid w:val="00215C62"/>
    <w:rsid w:val="00215E7F"/>
    <w:rsid w:val="002164D7"/>
    <w:rsid w:val="002166D6"/>
    <w:rsid w:val="0021678E"/>
    <w:rsid w:val="002170DA"/>
    <w:rsid w:val="002178B6"/>
    <w:rsid w:val="00217C48"/>
    <w:rsid w:val="00217CAC"/>
    <w:rsid w:val="0022014A"/>
    <w:rsid w:val="002207DE"/>
    <w:rsid w:val="00220891"/>
    <w:rsid w:val="00220AB5"/>
    <w:rsid w:val="00220D90"/>
    <w:rsid w:val="00220E55"/>
    <w:rsid w:val="00221362"/>
    <w:rsid w:val="002214B7"/>
    <w:rsid w:val="00221564"/>
    <w:rsid w:val="0022169D"/>
    <w:rsid w:val="00221A5E"/>
    <w:rsid w:val="00221B4D"/>
    <w:rsid w:val="00221C24"/>
    <w:rsid w:val="00221CE2"/>
    <w:rsid w:val="00221D84"/>
    <w:rsid w:val="002220C5"/>
    <w:rsid w:val="00222168"/>
    <w:rsid w:val="0022227B"/>
    <w:rsid w:val="002223C6"/>
    <w:rsid w:val="002223E1"/>
    <w:rsid w:val="00222528"/>
    <w:rsid w:val="0022273C"/>
    <w:rsid w:val="002227CB"/>
    <w:rsid w:val="002228A3"/>
    <w:rsid w:val="00222976"/>
    <w:rsid w:val="00222F45"/>
    <w:rsid w:val="00223065"/>
    <w:rsid w:val="0022308C"/>
    <w:rsid w:val="00223454"/>
    <w:rsid w:val="002235F1"/>
    <w:rsid w:val="00223ADF"/>
    <w:rsid w:val="00223B4C"/>
    <w:rsid w:val="00223D44"/>
    <w:rsid w:val="00223E67"/>
    <w:rsid w:val="00223F7C"/>
    <w:rsid w:val="0022426D"/>
    <w:rsid w:val="00224515"/>
    <w:rsid w:val="00224672"/>
    <w:rsid w:val="0022469A"/>
    <w:rsid w:val="0022471B"/>
    <w:rsid w:val="0022486A"/>
    <w:rsid w:val="002248A5"/>
    <w:rsid w:val="00224BA0"/>
    <w:rsid w:val="00224C47"/>
    <w:rsid w:val="0022502A"/>
    <w:rsid w:val="00225044"/>
    <w:rsid w:val="002250C5"/>
    <w:rsid w:val="0022518A"/>
    <w:rsid w:val="00225370"/>
    <w:rsid w:val="002254C9"/>
    <w:rsid w:val="0022554C"/>
    <w:rsid w:val="002257BB"/>
    <w:rsid w:val="00225B5A"/>
    <w:rsid w:val="00225DC5"/>
    <w:rsid w:val="002261C1"/>
    <w:rsid w:val="002262F0"/>
    <w:rsid w:val="00226364"/>
    <w:rsid w:val="00226774"/>
    <w:rsid w:val="002268D8"/>
    <w:rsid w:val="00226C39"/>
    <w:rsid w:val="00226F5B"/>
    <w:rsid w:val="0022705F"/>
    <w:rsid w:val="002270A9"/>
    <w:rsid w:val="00227296"/>
    <w:rsid w:val="00227497"/>
    <w:rsid w:val="00227780"/>
    <w:rsid w:val="00227860"/>
    <w:rsid w:val="00227AAA"/>
    <w:rsid w:val="00227E84"/>
    <w:rsid w:val="00227EE1"/>
    <w:rsid w:val="00227F03"/>
    <w:rsid w:val="002301AA"/>
    <w:rsid w:val="00230281"/>
    <w:rsid w:val="002305C7"/>
    <w:rsid w:val="002308DF"/>
    <w:rsid w:val="00230E0E"/>
    <w:rsid w:val="0023112E"/>
    <w:rsid w:val="0023133A"/>
    <w:rsid w:val="00231411"/>
    <w:rsid w:val="00231453"/>
    <w:rsid w:val="00231487"/>
    <w:rsid w:val="002314B3"/>
    <w:rsid w:val="00231568"/>
    <w:rsid w:val="00231895"/>
    <w:rsid w:val="00231ACD"/>
    <w:rsid w:val="00231F1A"/>
    <w:rsid w:val="002320CB"/>
    <w:rsid w:val="002320FF"/>
    <w:rsid w:val="0023229B"/>
    <w:rsid w:val="002323F8"/>
    <w:rsid w:val="00232465"/>
    <w:rsid w:val="002328D1"/>
    <w:rsid w:val="00232C4B"/>
    <w:rsid w:val="00232C5B"/>
    <w:rsid w:val="00232CB7"/>
    <w:rsid w:val="00232CC2"/>
    <w:rsid w:val="00232F7A"/>
    <w:rsid w:val="00232FC8"/>
    <w:rsid w:val="002333BF"/>
    <w:rsid w:val="0023356C"/>
    <w:rsid w:val="002335E3"/>
    <w:rsid w:val="0023377E"/>
    <w:rsid w:val="00233A25"/>
    <w:rsid w:val="00233CDB"/>
    <w:rsid w:val="00233D14"/>
    <w:rsid w:val="00233D1B"/>
    <w:rsid w:val="00233E4C"/>
    <w:rsid w:val="002345A9"/>
    <w:rsid w:val="0023496C"/>
    <w:rsid w:val="002349C0"/>
    <w:rsid w:val="00234AA7"/>
    <w:rsid w:val="00234C26"/>
    <w:rsid w:val="00234CAA"/>
    <w:rsid w:val="00234E0D"/>
    <w:rsid w:val="00234EF2"/>
    <w:rsid w:val="002352FB"/>
    <w:rsid w:val="0023548E"/>
    <w:rsid w:val="00235756"/>
    <w:rsid w:val="002357D1"/>
    <w:rsid w:val="00235996"/>
    <w:rsid w:val="00235C77"/>
    <w:rsid w:val="00235E49"/>
    <w:rsid w:val="00235EE7"/>
    <w:rsid w:val="002360DD"/>
    <w:rsid w:val="00236330"/>
    <w:rsid w:val="0023647F"/>
    <w:rsid w:val="002365BE"/>
    <w:rsid w:val="00236D45"/>
    <w:rsid w:val="002370E9"/>
    <w:rsid w:val="00237103"/>
    <w:rsid w:val="002373C1"/>
    <w:rsid w:val="00237558"/>
    <w:rsid w:val="0023762D"/>
    <w:rsid w:val="0024006E"/>
    <w:rsid w:val="00240315"/>
    <w:rsid w:val="002406B5"/>
    <w:rsid w:val="002406D2"/>
    <w:rsid w:val="002408C9"/>
    <w:rsid w:val="00240901"/>
    <w:rsid w:val="00240AB9"/>
    <w:rsid w:val="00240C42"/>
    <w:rsid w:val="00240F5C"/>
    <w:rsid w:val="002411BF"/>
    <w:rsid w:val="00241364"/>
    <w:rsid w:val="002413D4"/>
    <w:rsid w:val="00241425"/>
    <w:rsid w:val="0024146C"/>
    <w:rsid w:val="0024175D"/>
    <w:rsid w:val="00241A8D"/>
    <w:rsid w:val="00241BA6"/>
    <w:rsid w:val="00241BAD"/>
    <w:rsid w:val="00241C83"/>
    <w:rsid w:val="00241F5F"/>
    <w:rsid w:val="002420BA"/>
    <w:rsid w:val="002421CC"/>
    <w:rsid w:val="002421E2"/>
    <w:rsid w:val="0024242E"/>
    <w:rsid w:val="00242A8D"/>
    <w:rsid w:val="00242B16"/>
    <w:rsid w:val="00242D68"/>
    <w:rsid w:val="00242F67"/>
    <w:rsid w:val="00243040"/>
    <w:rsid w:val="00243608"/>
    <w:rsid w:val="002438FE"/>
    <w:rsid w:val="00243BF5"/>
    <w:rsid w:val="0024417D"/>
    <w:rsid w:val="002444D1"/>
    <w:rsid w:val="00244687"/>
    <w:rsid w:val="0024470C"/>
    <w:rsid w:val="00244B27"/>
    <w:rsid w:val="00244C27"/>
    <w:rsid w:val="002451A8"/>
    <w:rsid w:val="0024524F"/>
    <w:rsid w:val="0024529D"/>
    <w:rsid w:val="0024537F"/>
    <w:rsid w:val="00245399"/>
    <w:rsid w:val="00245632"/>
    <w:rsid w:val="00245C0F"/>
    <w:rsid w:val="00245F47"/>
    <w:rsid w:val="00246030"/>
    <w:rsid w:val="0024606E"/>
    <w:rsid w:val="00246144"/>
    <w:rsid w:val="00246364"/>
    <w:rsid w:val="002467B8"/>
    <w:rsid w:val="002467C1"/>
    <w:rsid w:val="002467D0"/>
    <w:rsid w:val="002468AB"/>
    <w:rsid w:val="002468B0"/>
    <w:rsid w:val="002469BB"/>
    <w:rsid w:val="00246B20"/>
    <w:rsid w:val="00247060"/>
    <w:rsid w:val="002473BC"/>
    <w:rsid w:val="002474C1"/>
    <w:rsid w:val="00247F13"/>
    <w:rsid w:val="00247FA0"/>
    <w:rsid w:val="00247FAE"/>
    <w:rsid w:val="00250095"/>
    <w:rsid w:val="00250191"/>
    <w:rsid w:val="00250391"/>
    <w:rsid w:val="002504CC"/>
    <w:rsid w:val="0025068B"/>
    <w:rsid w:val="00250987"/>
    <w:rsid w:val="00250FB8"/>
    <w:rsid w:val="002510D4"/>
    <w:rsid w:val="00251347"/>
    <w:rsid w:val="00251678"/>
    <w:rsid w:val="00251679"/>
    <w:rsid w:val="002516E5"/>
    <w:rsid w:val="002518DB"/>
    <w:rsid w:val="00251AC9"/>
    <w:rsid w:val="002521F8"/>
    <w:rsid w:val="002522F0"/>
    <w:rsid w:val="00252498"/>
    <w:rsid w:val="002529D8"/>
    <w:rsid w:val="00252BAB"/>
    <w:rsid w:val="00252F93"/>
    <w:rsid w:val="00253334"/>
    <w:rsid w:val="002533BB"/>
    <w:rsid w:val="00253750"/>
    <w:rsid w:val="00253C3B"/>
    <w:rsid w:val="00253CC7"/>
    <w:rsid w:val="00253ED3"/>
    <w:rsid w:val="00253FA1"/>
    <w:rsid w:val="00254158"/>
    <w:rsid w:val="0025424C"/>
    <w:rsid w:val="00254397"/>
    <w:rsid w:val="002543A8"/>
    <w:rsid w:val="002543DA"/>
    <w:rsid w:val="00254499"/>
    <w:rsid w:val="002545EC"/>
    <w:rsid w:val="00254CA9"/>
    <w:rsid w:val="00254E42"/>
    <w:rsid w:val="00254ECB"/>
    <w:rsid w:val="00255085"/>
    <w:rsid w:val="002550E0"/>
    <w:rsid w:val="0025554B"/>
    <w:rsid w:val="0025584C"/>
    <w:rsid w:val="00255BBA"/>
    <w:rsid w:val="002562F7"/>
    <w:rsid w:val="00256351"/>
    <w:rsid w:val="00256367"/>
    <w:rsid w:val="0025692E"/>
    <w:rsid w:val="0025695E"/>
    <w:rsid w:val="00256974"/>
    <w:rsid w:val="00256D20"/>
    <w:rsid w:val="00256D4E"/>
    <w:rsid w:val="00256F80"/>
    <w:rsid w:val="00257214"/>
    <w:rsid w:val="00257270"/>
    <w:rsid w:val="0025755E"/>
    <w:rsid w:val="00257785"/>
    <w:rsid w:val="002578EE"/>
    <w:rsid w:val="002579C7"/>
    <w:rsid w:val="00257AF5"/>
    <w:rsid w:val="00257F40"/>
    <w:rsid w:val="002609B3"/>
    <w:rsid w:val="00260B00"/>
    <w:rsid w:val="00260F5F"/>
    <w:rsid w:val="0026104E"/>
    <w:rsid w:val="00261181"/>
    <w:rsid w:val="00261211"/>
    <w:rsid w:val="00261BFD"/>
    <w:rsid w:val="00261DC0"/>
    <w:rsid w:val="00261EF9"/>
    <w:rsid w:val="00261FB5"/>
    <w:rsid w:val="002620A0"/>
    <w:rsid w:val="00262236"/>
    <w:rsid w:val="0026228B"/>
    <w:rsid w:val="002622C5"/>
    <w:rsid w:val="00262403"/>
    <w:rsid w:val="00262686"/>
    <w:rsid w:val="0026292F"/>
    <w:rsid w:val="00262930"/>
    <w:rsid w:val="00262A19"/>
    <w:rsid w:val="00262C2F"/>
    <w:rsid w:val="00262CEB"/>
    <w:rsid w:val="00262DEC"/>
    <w:rsid w:val="002630FE"/>
    <w:rsid w:val="0026311F"/>
    <w:rsid w:val="0026315D"/>
    <w:rsid w:val="00263333"/>
    <w:rsid w:val="00263404"/>
    <w:rsid w:val="00263609"/>
    <w:rsid w:val="002636BB"/>
    <w:rsid w:val="002638B8"/>
    <w:rsid w:val="00263ABF"/>
    <w:rsid w:val="00263B2A"/>
    <w:rsid w:val="00263CE8"/>
    <w:rsid w:val="00263F47"/>
    <w:rsid w:val="00263F6B"/>
    <w:rsid w:val="0026417D"/>
    <w:rsid w:val="00264344"/>
    <w:rsid w:val="00264725"/>
    <w:rsid w:val="0026481A"/>
    <w:rsid w:val="00264B9F"/>
    <w:rsid w:val="00264DAF"/>
    <w:rsid w:val="0026549E"/>
    <w:rsid w:val="00265ABD"/>
    <w:rsid w:val="00265B4C"/>
    <w:rsid w:val="00265C53"/>
    <w:rsid w:val="00265E49"/>
    <w:rsid w:val="002667FB"/>
    <w:rsid w:val="00266CB6"/>
    <w:rsid w:val="00266E30"/>
    <w:rsid w:val="00266E6F"/>
    <w:rsid w:val="002670A1"/>
    <w:rsid w:val="002673D8"/>
    <w:rsid w:val="0026741F"/>
    <w:rsid w:val="002674F6"/>
    <w:rsid w:val="00267CB3"/>
    <w:rsid w:val="00270280"/>
    <w:rsid w:val="0027037A"/>
    <w:rsid w:val="002703F1"/>
    <w:rsid w:val="002708D6"/>
    <w:rsid w:val="00270E16"/>
    <w:rsid w:val="00270E69"/>
    <w:rsid w:val="00270F68"/>
    <w:rsid w:val="00271298"/>
    <w:rsid w:val="0027139C"/>
    <w:rsid w:val="0027181B"/>
    <w:rsid w:val="00271945"/>
    <w:rsid w:val="002719AD"/>
    <w:rsid w:val="00271BAC"/>
    <w:rsid w:val="00271FD0"/>
    <w:rsid w:val="00272012"/>
    <w:rsid w:val="0027257B"/>
    <w:rsid w:val="002728D4"/>
    <w:rsid w:val="002728DD"/>
    <w:rsid w:val="00272B2B"/>
    <w:rsid w:val="00272BF6"/>
    <w:rsid w:val="00272D13"/>
    <w:rsid w:val="00272E5F"/>
    <w:rsid w:val="00272EAD"/>
    <w:rsid w:val="0027363F"/>
    <w:rsid w:val="0027370C"/>
    <w:rsid w:val="0027376B"/>
    <w:rsid w:val="0027394B"/>
    <w:rsid w:val="00273B56"/>
    <w:rsid w:val="00273FBC"/>
    <w:rsid w:val="00274890"/>
    <w:rsid w:val="00274B19"/>
    <w:rsid w:val="00274BAB"/>
    <w:rsid w:val="00274E1E"/>
    <w:rsid w:val="00274E85"/>
    <w:rsid w:val="0027522B"/>
    <w:rsid w:val="002753E6"/>
    <w:rsid w:val="0027543F"/>
    <w:rsid w:val="00275481"/>
    <w:rsid w:val="0027568D"/>
    <w:rsid w:val="00275BC6"/>
    <w:rsid w:val="00275CE3"/>
    <w:rsid w:val="00275DB3"/>
    <w:rsid w:val="00275E42"/>
    <w:rsid w:val="00275E57"/>
    <w:rsid w:val="00275F8F"/>
    <w:rsid w:val="00275FDE"/>
    <w:rsid w:val="0027610F"/>
    <w:rsid w:val="002761AF"/>
    <w:rsid w:val="00276534"/>
    <w:rsid w:val="00276880"/>
    <w:rsid w:val="00276916"/>
    <w:rsid w:val="00276E5B"/>
    <w:rsid w:val="002770FD"/>
    <w:rsid w:val="00277263"/>
    <w:rsid w:val="002773C2"/>
    <w:rsid w:val="002776AA"/>
    <w:rsid w:val="00277771"/>
    <w:rsid w:val="00277813"/>
    <w:rsid w:val="002778CD"/>
    <w:rsid w:val="00277943"/>
    <w:rsid w:val="00277980"/>
    <w:rsid w:val="00277CDE"/>
    <w:rsid w:val="00280118"/>
    <w:rsid w:val="00280167"/>
    <w:rsid w:val="002801F6"/>
    <w:rsid w:val="0028049C"/>
    <w:rsid w:val="00280807"/>
    <w:rsid w:val="00280AB5"/>
    <w:rsid w:val="00280ACB"/>
    <w:rsid w:val="00280EAF"/>
    <w:rsid w:val="0028131D"/>
    <w:rsid w:val="00281805"/>
    <w:rsid w:val="0028195F"/>
    <w:rsid w:val="00281CC5"/>
    <w:rsid w:val="00281D2E"/>
    <w:rsid w:val="00281D8F"/>
    <w:rsid w:val="00281FE0"/>
    <w:rsid w:val="00282646"/>
    <w:rsid w:val="00282655"/>
    <w:rsid w:val="0028294B"/>
    <w:rsid w:val="00282D17"/>
    <w:rsid w:val="00282F2C"/>
    <w:rsid w:val="00282F6C"/>
    <w:rsid w:val="002830A4"/>
    <w:rsid w:val="00283386"/>
    <w:rsid w:val="00283AC1"/>
    <w:rsid w:val="00283AEC"/>
    <w:rsid w:val="00284057"/>
    <w:rsid w:val="002842F7"/>
    <w:rsid w:val="0028449B"/>
    <w:rsid w:val="002844EB"/>
    <w:rsid w:val="0028489C"/>
    <w:rsid w:val="00284B30"/>
    <w:rsid w:val="00284BC2"/>
    <w:rsid w:val="00284C09"/>
    <w:rsid w:val="0028508B"/>
    <w:rsid w:val="002851BD"/>
    <w:rsid w:val="0028538E"/>
    <w:rsid w:val="002856F5"/>
    <w:rsid w:val="00285840"/>
    <w:rsid w:val="0028593E"/>
    <w:rsid w:val="00285A4D"/>
    <w:rsid w:val="00285A71"/>
    <w:rsid w:val="00286082"/>
    <w:rsid w:val="0028620A"/>
    <w:rsid w:val="0028657C"/>
    <w:rsid w:val="00287429"/>
    <w:rsid w:val="002875F2"/>
    <w:rsid w:val="002876C6"/>
    <w:rsid w:val="0028779B"/>
    <w:rsid w:val="00287DA2"/>
    <w:rsid w:val="00290490"/>
    <w:rsid w:val="002904DD"/>
    <w:rsid w:val="002906CB"/>
    <w:rsid w:val="00290758"/>
    <w:rsid w:val="00290776"/>
    <w:rsid w:val="00290B1D"/>
    <w:rsid w:val="00290E59"/>
    <w:rsid w:val="00291184"/>
    <w:rsid w:val="00291250"/>
    <w:rsid w:val="00291321"/>
    <w:rsid w:val="00291561"/>
    <w:rsid w:val="0029161A"/>
    <w:rsid w:val="0029196E"/>
    <w:rsid w:val="00291A46"/>
    <w:rsid w:val="00291A98"/>
    <w:rsid w:val="00291BF1"/>
    <w:rsid w:val="00291F9D"/>
    <w:rsid w:val="002920A1"/>
    <w:rsid w:val="002921B3"/>
    <w:rsid w:val="002923C4"/>
    <w:rsid w:val="00292407"/>
    <w:rsid w:val="002924FA"/>
    <w:rsid w:val="002925D7"/>
    <w:rsid w:val="002926D3"/>
    <w:rsid w:val="002929E4"/>
    <w:rsid w:val="00292BCE"/>
    <w:rsid w:val="00292EB2"/>
    <w:rsid w:val="00292EF0"/>
    <w:rsid w:val="00292F70"/>
    <w:rsid w:val="00293181"/>
    <w:rsid w:val="00293619"/>
    <w:rsid w:val="002939DD"/>
    <w:rsid w:val="00293A9B"/>
    <w:rsid w:val="00293B82"/>
    <w:rsid w:val="0029404D"/>
    <w:rsid w:val="0029439D"/>
    <w:rsid w:val="0029440A"/>
    <w:rsid w:val="00294539"/>
    <w:rsid w:val="0029453B"/>
    <w:rsid w:val="00294789"/>
    <w:rsid w:val="00294962"/>
    <w:rsid w:val="00294A3F"/>
    <w:rsid w:val="00294A53"/>
    <w:rsid w:val="00294C2C"/>
    <w:rsid w:val="00294DB3"/>
    <w:rsid w:val="00295246"/>
    <w:rsid w:val="002952E7"/>
    <w:rsid w:val="002954D8"/>
    <w:rsid w:val="00295640"/>
    <w:rsid w:val="002956A1"/>
    <w:rsid w:val="00295781"/>
    <w:rsid w:val="0029588E"/>
    <w:rsid w:val="002959DC"/>
    <w:rsid w:val="00295E84"/>
    <w:rsid w:val="00295FA2"/>
    <w:rsid w:val="002960F6"/>
    <w:rsid w:val="0029641F"/>
    <w:rsid w:val="00296614"/>
    <w:rsid w:val="002967D4"/>
    <w:rsid w:val="00296808"/>
    <w:rsid w:val="002971DA"/>
    <w:rsid w:val="002973D2"/>
    <w:rsid w:val="00297562"/>
    <w:rsid w:val="00297A8A"/>
    <w:rsid w:val="00297C00"/>
    <w:rsid w:val="002A0254"/>
    <w:rsid w:val="002A04DE"/>
    <w:rsid w:val="002A08F1"/>
    <w:rsid w:val="002A0946"/>
    <w:rsid w:val="002A16DF"/>
    <w:rsid w:val="002A18AE"/>
    <w:rsid w:val="002A19BE"/>
    <w:rsid w:val="002A19C5"/>
    <w:rsid w:val="002A1B8B"/>
    <w:rsid w:val="002A1C9E"/>
    <w:rsid w:val="002A1E86"/>
    <w:rsid w:val="002A26CE"/>
    <w:rsid w:val="002A2B63"/>
    <w:rsid w:val="002A2B8D"/>
    <w:rsid w:val="002A2E55"/>
    <w:rsid w:val="002A2F19"/>
    <w:rsid w:val="002A31AE"/>
    <w:rsid w:val="002A342D"/>
    <w:rsid w:val="002A3568"/>
    <w:rsid w:val="002A35AB"/>
    <w:rsid w:val="002A363E"/>
    <w:rsid w:val="002A37B7"/>
    <w:rsid w:val="002A3804"/>
    <w:rsid w:val="002A38F0"/>
    <w:rsid w:val="002A3B6B"/>
    <w:rsid w:val="002A3CE2"/>
    <w:rsid w:val="002A3CEA"/>
    <w:rsid w:val="002A3D97"/>
    <w:rsid w:val="002A3EB5"/>
    <w:rsid w:val="002A3FBD"/>
    <w:rsid w:val="002A4289"/>
    <w:rsid w:val="002A42AA"/>
    <w:rsid w:val="002A42B1"/>
    <w:rsid w:val="002A4523"/>
    <w:rsid w:val="002A47AE"/>
    <w:rsid w:val="002A4915"/>
    <w:rsid w:val="002A4A55"/>
    <w:rsid w:val="002A4B05"/>
    <w:rsid w:val="002A4B28"/>
    <w:rsid w:val="002A4BF1"/>
    <w:rsid w:val="002A4DE7"/>
    <w:rsid w:val="002A4E96"/>
    <w:rsid w:val="002A5056"/>
    <w:rsid w:val="002A5314"/>
    <w:rsid w:val="002A5374"/>
    <w:rsid w:val="002A57AA"/>
    <w:rsid w:val="002A58D7"/>
    <w:rsid w:val="002A5B2E"/>
    <w:rsid w:val="002A5F56"/>
    <w:rsid w:val="002A60E3"/>
    <w:rsid w:val="002A628D"/>
    <w:rsid w:val="002A688E"/>
    <w:rsid w:val="002A6BAF"/>
    <w:rsid w:val="002A6BDF"/>
    <w:rsid w:val="002A6D0D"/>
    <w:rsid w:val="002A707E"/>
    <w:rsid w:val="002A7446"/>
    <w:rsid w:val="002A7691"/>
    <w:rsid w:val="002A77C6"/>
    <w:rsid w:val="002A7D1C"/>
    <w:rsid w:val="002A7EAB"/>
    <w:rsid w:val="002A7F0E"/>
    <w:rsid w:val="002B0031"/>
    <w:rsid w:val="002B0212"/>
    <w:rsid w:val="002B0281"/>
    <w:rsid w:val="002B0315"/>
    <w:rsid w:val="002B03F8"/>
    <w:rsid w:val="002B078E"/>
    <w:rsid w:val="002B0905"/>
    <w:rsid w:val="002B0B95"/>
    <w:rsid w:val="002B1136"/>
    <w:rsid w:val="002B1155"/>
    <w:rsid w:val="002B12DA"/>
    <w:rsid w:val="002B1943"/>
    <w:rsid w:val="002B1AAA"/>
    <w:rsid w:val="002B1C63"/>
    <w:rsid w:val="002B1E56"/>
    <w:rsid w:val="002B1F58"/>
    <w:rsid w:val="002B215F"/>
    <w:rsid w:val="002B270E"/>
    <w:rsid w:val="002B2814"/>
    <w:rsid w:val="002B3218"/>
    <w:rsid w:val="002B33BF"/>
    <w:rsid w:val="002B359C"/>
    <w:rsid w:val="002B36C8"/>
    <w:rsid w:val="002B3933"/>
    <w:rsid w:val="002B395E"/>
    <w:rsid w:val="002B3A23"/>
    <w:rsid w:val="002B3E3F"/>
    <w:rsid w:val="002B416C"/>
    <w:rsid w:val="002B4292"/>
    <w:rsid w:val="002B44CB"/>
    <w:rsid w:val="002B44D1"/>
    <w:rsid w:val="002B4551"/>
    <w:rsid w:val="002B4982"/>
    <w:rsid w:val="002B4B0A"/>
    <w:rsid w:val="002B4BD1"/>
    <w:rsid w:val="002B4C69"/>
    <w:rsid w:val="002B4FC0"/>
    <w:rsid w:val="002B5088"/>
    <w:rsid w:val="002B53A0"/>
    <w:rsid w:val="002B5B51"/>
    <w:rsid w:val="002B5B6A"/>
    <w:rsid w:val="002B5B72"/>
    <w:rsid w:val="002B5BD4"/>
    <w:rsid w:val="002B5D4C"/>
    <w:rsid w:val="002B5DF4"/>
    <w:rsid w:val="002B5F4C"/>
    <w:rsid w:val="002B5F5C"/>
    <w:rsid w:val="002B6359"/>
    <w:rsid w:val="002B69AF"/>
    <w:rsid w:val="002B719A"/>
    <w:rsid w:val="002B7245"/>
    <w:rsid w:val="002B7672"/>
    <w:rsid w:val="002B776E"/>
    <w:rsid w:val="002B778B"/>
    <w:rsid w:val="002B778F"/>
    <w:rsid w:val="002B77B9"/>
    <w:rsid w:val="002B7B84"/>
    <w:rsid w:val="002B7C43"/>
    <w:rsid w:val="002C051F"/>
    <w:rsid w:val="002C06DB"/>
    <w:rsid w:val="002C084C"/>
    <w:rsid w:val="002C0923"/>
    <w:rsid w:val="002C0E22"/>
    <w:rsid w:val="002C0F45"/>
    <w:rsid w:val="002C1153"/>
    <w:rsid w:val="002C122E"/>
    <w:rsid w:val="002C1524"/>
    <w:rsid w:val="002C18BA"/>
    <w:rsid w:val="002C1A5B"/>
    <w:rsid w:val="002C1C7B"/>
    <w:rsid w:val="002C1D11"/>
    <w:rsid w:val="002C1D6E"/>
    <w:rsid w:val="002C1DA7"/>
    <w:rsid w:val="002C1F7F"/>
    <w:rsid w:val="002C224A"/>
    <w:rsid w:val="002C22F2"/>
    <w:rsid w:val="002C2677"/>
    <w:rsid w:val="002C2902"/>
    <w:rsid w:val="002C294E"/>
    <w:rsid w:val="002C2C1B"/>
    <w:rsid w:val="002C3289"/>
    <w:rsid w:val="002C3524"/>
    <w:rsid w:val="002C37E0"/>
    <w:rsid w:val="002C389C"/>
    <w:rsid w:val="002C3AC1"/>
    <w:rsid w:val="002C3E66"/>
    <w:rsid w:val="002C3ECA"/>
    <w:rsid w:val="002C3EEE"/>
    <w:rsid w:val="002C4089"/>
    <w:rsid w:val="002C43F7"/>
    <w:rsid w:val="002C452B"/>
    <w:rsid w:val="002C478E"/>
    <w:rsid w:val="002C48A8"/>
    <w:rsid w:val="002C4A69"/>
    <w:rsid w:val="002C513D"/>
    <w:rsid w:val="002C5470"/>
    <w:rsid w:val="002C55BF"/>
    <w:rsid w:val="002C55CD"/>
    <w:rsid w:val="002C5AAF"/>
    <w:rsid w:val="002C5C39"/>
    <w:rsid w:val="002C5D1A"/>
    <w:rsid w:val="002C5F90"/>
    <w:rsid w:val="002C6259"/>
    <w:rsid w:val="002C62BE"/>
    <w:rsid w:val="002C6D17"/>
    <w:rsid w:val="002C6D7E"/>
    <w:rsid w:val="002C6F5C"/>
    <w:rsid w:val="002C7281"/>
    <w:rsid w:val="002C7377"/>
    <w:rsid w:val="002C74C4"/>
    <w:rsid w:val="002C7704"/>
    <w:rsid w:val="002C7B78"/>
    <w:rsid w:val="002C7F6E"/>
    <w:rsid w:val="002C7FFE"/>
    <w:rsid w:val="002D00AB"/>
    <w:rsid w:val="002D0759"/>
    <w:rsid w:val="002D094E"/>
    <w:rsid w:val="002D0AF9"/>
    <w:rsid w:val="002D0CCE"/>
    <w:rsid w:val="002D10AD"/>
    <w:rsid w:val="002D1167"/>
    <w:rsid w:val="002D16F4"/>
    <w:rsid w:val="002D1873"/>
    <w:rsid w:val="002D18F5"/>
    <w:rsid w:val="002D1946"/>
    <w:rsid w:val="002D1B4B"/>
    <w:rsid w:val="002D21BA"/>
    <w:rsid w:val="002D2527"/>
    <w:rsid w:val="002D28A1"/>
    <w:rsid w:val="002D2A87"/>
    <w:rsid w:val="002D2D9A"/>
    <w:rsid w:val="002D32A9"/>
    <w:rsid w:val="002D333A"/>
    <w:rsid w:val="002D35AB"/>
    <w:rsid w:val="002D36EB"/>
    <w:rsid w:val="002D3D28"/>
    <w:rsid w:val="002D3E9F"/>
    <w:rsid w:val="002D43DA"/>
    <w:rsid w:val="002D43DD"/>
    <w:rsid w:val="002D492C"/>
    <w:rsid w:val="002D4960"/>
    <w:rsid w:val="002D4B12"/>
    <w:rsid w:val="002D4C40"/>
    <w:rsid w:val="002D4CEF"/>
    <w:rsid w:val="002D4E46"/>
    <w:rsid w:val="002D5068"/>
    <w:rsid w:val="002D51B4"/>
    <w:rsid w:val="002D525E"/>
    <w:rsid w:val="002D5563"/>
    <w:rsid w:val="002D55B2"/>
    <w:rsid w:val="002D5A4C"/>
    <w:rsid w:val="002D5BA5"/>
    <w:rsid w:val="002D5CBA"/>
    <w:rsid w:val="002D6083"/>
    <w:rsid w:val="002D658B"/>
    <w:rsid w:val="002D6873"/>
    <w:rsid w:val="002D696E"/>
    <w:rsid w:val="002D6BE7"/>
    <w:rsid w:val="002D6D8A"/>
    <w:rsid w:val="002D6E7E"/>
    <w:rsid w:val="002D6FE1"/>
    <w:rsid w:val="002D72EA"/>
    <w:rsid w:val="002D7349"/>
    <w:rsid w:val="002D754E"/>
    <w:rsid w:val="002D75F5"/>
    <w:rsid w:val="002D76B6"/>
    <w:rsid w:val="002D76B7"/>
    <w:rsid w:val="002D7BC5"/>
    <w:rsid w:val="002D7C29"/>
    <w:rsid w:val="002D7E6F"/>
    <w:rsid w:val="002D7EFD"/>
    <w:rsid w:val="002E0148"/>
    <w:rsid w:val="002E08DC"/>
    <w:rsid w:val="002E0B6B"/>
    <w:rsid w:val="002E0B8F"/>
    <w:rsid w:val="002E0E9C"/>
    <w:rsid w:val="002E0F45"/>
    <w:rsid w:val="002E1185"/>
    <w:rsid w:val="002E139F"/>
    <w:rsid w:val="002E149A"/>
    <w:rsid w:val="002E184A"/>
    <w:rsid w:val="002E1CEA"/>
    <w:rsid w:val="002E1CFB"/>
    <w:rsid w:val="002E1E94"/>
    <w:rsid w:val="002E216A"/>
    <w:rsid w:val="002E2213"/>
    <w:rsid w:val="002E2520"/>
    <w:rsid w:val="002E2524"/>
    <w:rsid w:val="002E2A4D"/>
    <w:rsid w:val="002E2C43"/>
    <w:rsid w:val="002E2C93"/>
    <w:rsid w:val="002E2FEF"/>
    <w:rsid w:val="002E31C4"/>
    <w:rsid w:val="002E320A"/>
    <w:rsid w:val="002E3218"/>
    <w:rsid w:val="002E347B"/>
    <w:rsid w:val="002E36B9"/>
    <w:rsid w:val="002E39C8"/>
    <w:rsid w:val="002E3A36"/>
    <w:rsid w:val="002E3CBE"/>
    <w:rsid w:val="002E4182"/>
    <w:rsid w:val="002E42F7"/>
    <w:rsid w:val="002E4374"/>
    <w:rsid w:val="002E45DD"/>
    <w:rsid w:val="002E470D"/>
    <w:rsid w:val="002E471F"/>
    <w:rsid w:val="002E4787"/>
    <w:rsid w:val="002E4D8B"/>
    <w:rsid w:val="002E5136"/>
    <w:rsid w:val="002E5681"/>
    <w:rsid w:val="002E56A0"/>
    <w:rsid w:val="002E587A"/>
    <w:rsid w:val="002E5BE7"/>
    <w:rsid w:val="002E60D4"/>
    <w:rsid w:val="002E62F5"/>
    <w:rsid w:val="002E6384"/>
    <w:rsid w:val="002E64DA"/>
    <w:rsid w:val="002E6685"/>
    <w:rsid w:val="002E67A9"/>
    <w:rsid w:val="002E698A"/>
    <w:rsid w:val="002E6E6B"/>
    <w:rsid w:val="002E6EAD"/>
    <w:rsid w:val="002E7118"/>
    <w:rsid w:val="002E733D"/>
    <w:rsid w:val="002E7376"/>
    <w:rsid w:val="002E73B7"/>
    <w:rsid w:val="002E73D7"/>
    <w:rsid w:val="002E7509"/>
    <w:rsid w:val="002E75D2"/>
    <w:rsid w:val="002E7636"/>
    <w:rsid w:val="002E7760"/>
    <w:rsid w:val="002E7847"/>
    <w:rsid w:val="002F016D"/>
    <w:rsid w:val="002F025C"/>
    <w:rsid w:val="002F02EC"/>
    <w:rsid w:val="002F0422"/>
    <w:rsid w:val="002F07DD"/>
    <w:rsid w:val="002F082D"/>
    <w:rsid w:val="002F0917"/>
    <w:rsid w:val="002F0A08"/>
    <w:rsid w:val="002F0B0F"/>
    <w:rsid w:val="002F1AC7"/>
    <w:rsid w:val="002F1D17"/>
    <w:rsid w:val="002F22A0"/>
    <w:rsid w:val="002F23D3"/>
    <w:rsid w:val="002F2B60"/>
    <w:rsid w:val="002F3123"/>
    <w:rsid w:val="002F316E"/>
    <w:rsid w:val="002F322C"/>
    <w:rsid w:val="002F3298"/>
    <w:rsid w:val="002F34D0"/>
    <w:rsid w:val="002F351B"/>
    <w:rsid w:val="002F3532"/>
    <w:rsid w:val="002F363E"/>
    <w:rsid w:val="002F3AA3"/>
    <w:rsid w:val="002F3B24"/>
    <w:rsid w:val="002F3FD5"/>
    <w:rsid w:val="002F4143"/>
    <w:rsid w:val="002F43E4"/>
    <w:rsid w:val="002F43FF"/>
    <w:rsid w:val="002F4422"/>
    <w:rsid w:val="002F452A"/>
    <w:rsid w:val="002F4530"/>
    <w:rsid w:val="002F494B"/>
    <w:rsid w:val="002F4E6F"/>
    <w:rsid w:val="002F4F9C"/>
    <w:rsid w:val="002F548D"/>
    <w:rsid w:val="002F55DB"/>
    <w:rsid w:val="002F5653"/>
    <w:rsid w:val="002F56AE"/>
    <w:rsid w:val="002F586C"/>
    <w:rsid w:val="002F5B35"/>
    <w:rsid w:val="002F5B3F"/>
    <w:rsid w:val="002F5EE9"/>
    <w:rsid w:val="002F6217"/>
    <w:rsid w:val="002F6256"/>
    <w:rsid w:val="002F6273"/>
    <w:rsid w:val="002F63D7"/>
    <w:rsid w:val="002F692A"/>
    <w:rsid w:val="002F69A7"/>
    <w:rsid w:val="002F6EC0"/>
    <w:rsid w:val="002F6F10"/>
    <w:rsid w:val="002F6F43"/>
    <w:rsid w:val="002F7146"/>
    <w:rsid w:val="002F7221"/>
    <w:rsid w:val="002F786F"/>
    <w:rsid w:val="002F7928"/>
    <w:rsid w:val="002F79EA"/>
    <w:rsid w:val="002F7AD3"/>
    <w:rsid w:val="002F7DA4"/>
    <w:rsid w:val="002F7F4A"/>
    <w:rsid w:val="003001A2"/>
    <w:rsid w:val="003005CE"/>
    <w:rsid w:val="00300883"/>
    <w:rsid w:val="00300888"/>
    <w:rsid w:val="00300DCD"/>
    <w:rsid w:val="00301636"/>
    <w:rsid w:val="00301664"/>
    <w:rsid w:val="003016AA"/>
    <w:rsid w:val="00301D76"/>
    <w:rsid w:val="00302277"/>
    <w:rsid w:val="003026C7"/>
    <w:rsid w:val="003026D8"/>
    <w:rsid w:val="003028D8"/>
    <w:rsid w:val="00302915"/>
    <w:rsid w:val="00302A75"/>
    <w:rsid w:val="00302A95"/>
    <w:rsid w:val="00302CA2"/>
    <w:rsid w:val="00302D6D"/>
    <w:rsid w:val="00302F8A"/>
    <w:rsid w:val="00302FBE"/>
    <w:rsid w:val="0030300B"/>
    <w:rsid w:val="00303229"/>
    <w:rsid w:val="003033B6"/>
    <w:rsid w:val="00303425"/>
    <w:rsid w:val="00303496"/>
    <w:rsid w:val="003037C3"/>
    <w:rsid w:val="00303B23"/>
    <w:rsid w:val="00303B82"/>
    <w:rsid w:val="00304216"/>
    <w:rsid w:val="00304789"/>
    <w:rsid w:val="00304941"/>
    <w:rsid w:val="003049C8"/>
    <w:rsid w:val="00304A06"/>
    <w:rsid w:val="00304AA7"/>
    <w:rsid w:val="00304D53"/>
    <w:rsid w:val="00304E04"/>
    <w:rsid w:val="003052E7"/>
    <w:rsid w:val="00305361"/>
    <w:rsid w:val="00305608"/>
    <w:rsid w:val="00305966"/>
    <w:rsid w:val="00305C18"/>
    <w:rsid w:val="00305E16"/>
    <w:rsid w:val="00305F91"/>
    <w:rsid w:val="00305FD1"/>
    <w:rsid w:val="003061C3"/>
    <w:rsid w:val="003061C9"/>
    <w:rsid w:val="003067BE"/>
    <w:rsid w:val="00306E04"/>
    <w:rsid w:val="0030701B"/>
    <w:rsid w:val="003071C8"/>
    <w:rsid w:val="0030729F"/>
    <w:rsid w:val="003072A7"/>
    <w:rsid w:val="00307302"/>
    <w:rsid w:val="00307453"/>
    <w:rsid w:val="00307590"/>
    <w:rsid w:val="0030772A"/>
    <w:rsid w:val="0030781D"/>
    <w:rsid w:val="00307BBB"/>
    <w:rsid w:val="00307E28"/>
    <w:rsid w:val="00307F7D"/>
    <w:rsid w:val="00307FF1"/>
    <w:rsid w:val="0031007E"/>
    <w:rsid w:val="00310427"/>
    <w:rsid w:val="00310439"/>
    <w:rsid w:val="00310482"/>
    <w:rsid w:val="00310AE6"/>
    <w:rsid w:val="00310DAB"/>
    <w:rsid w:val="00310EC0"/>
    <w:rsid w:val="00310F1C"/>
    <w:rsid w:val="003110CF"/>
    <w:rsid w:val="0031112D"/>
    <w:rsid w:val="003112EE"/>
    <w:rsid w:val="0031145C"/>
    <w:rsid w:val="003119EC"/>
    <w:rsid w:val="00311F13"/>
    <w:rsid w:val="00312590"/>
    <w:rsid w:val="0031264F"/>
    <w:rsid w:val="0031288E"/>
    <w:rsid w:val="00312F91"/>
    <w:rsid w:val="00312FB2"/>
    <w:rsid w:val="0031369F"/>
    <w:rsid w:val="003139A0"/>
    <w:rsid w:val="00313AB0"/>
    <w:rsid w:val="00313BC7"/>
    <w:rsid w:val="00313BEC"/>
    <w:rsid w:val="003140BC"/>
    <w:rsid w:val="0031434B"/>
    <w:rsid w:val="00314C37"/>
    <w:rsid w:val="00314D44"/>
    <w:rsid w:val="00314E4D"/>
    <w:rsid w:val="00314E8F"/>
    <w:rsid w:val="0031546B"/>
    <w:rsid w:val="003157D3"/>
    <w:rsid w:val="00315951"/>
    <w:rsid w:val="00315EAC"/>
    <w:rsid w:val="00315F74"/>
    <w:rsid w:val="00316237"/>
    <w:rsid w:val="003165FF"/>
    <w:rsid w:val="00316A2E"/>
    <w:rsid w:val="00316CD0"/>
    <w:rsid w:val="00316DAB"/>
    <w:rsid w:val="00316FC3"/>
    <w:rsid w:val="0031741C"/>
    <w:rsid w:val="00317516"/>
    <w:rsid w:val="00317544"/>
    <w:rsid w:val="0031763A"/>
    <w:rsid w:val="003176BF"/>
    <w:rsid w:val="00317714"/>
    <w:rsid w:val="0031780E"/>
    <w:rsid w:val="00317A00"/>
    <w:rsid w:val="00317DEB"/>
    <w:rsid w:val="00317E09"/>
    <w:rsid w:val="00317E9B"/>
    <w:rsid w:val="00320331"/>
    <w:rsid w:val="0032049E"/>
    <w:rsid w:val="00320859"/>
    <w:rsid w:val="00320AC4"/>
    <w:rsid w:val="00320B09"/>
    <w:rsid w:val="00320B0D"/>
    <w:rsid w:val="00320E31"/>
    <w:rsid w:val="00320E41"/>
    <w:rsid w:val="00320F46"/>
    <w:rsid w:val="003210A0"/>
    <w:rsid w:val="003210D5"/>
    <w:rsid w:val="0032114E"/>
    <w:rsid w:val="00321369"/>
    <w:rsid w:val="003216D7"/>
    <w:rsid w:val="00321EE8"/>
    <w:rsid w:val="00321F28"/>
    <w:rsid w:val="00321FA2"/>
    <w:rsid w:val="0032202D"/>
    <w:rsid w:val="003220B9"/>
    <w:rsid w:val="0032235D"/>
    <w:rsid w:val="00322979"/>
    <w:rsid w:val="003229BF"/>
    <w:rsid w:val="00322CEF"/>
    <w:rsid w:val="00322DDF"/>
    <w:rsid w:val="003230C7"/>
    <w:rsid w:val="00323148"/>
    <w:rsid w:val="0032321E"/>
    <w:rsid w:val="003232DA"/>
    <w:rsid w:val="00323773"/>
    <w:rsid w:val="00323821"/>
    <w:rsid w:val="003238F5"/>
    <w:rsid w:val="00323A44"/>
    <w:rsid w:val="00323DE8"/>
    <w:rsid w:val="00323EC8"/>
    <w:rsid w:val="0032456F"/>
    <w:rsid w:val="00324961"/>
    <w:rsid w:val="00324B8C"/>
    <w:rsid w:val="00324B9D"/>
    <w:rsid w:val="00324DFA"/>
    <w:rsid w:val="00324F85"/>
    <w:rsid w:val="00325270"/>
    <w:rsid w:val="00325644"/>
    <w:rsid w:val="0032595D"/>
    <w:rsid w:val="003259A6"/>
    <w:rsid w:val="00325CC5"/>
    <w:rsid w:val="00325DA0"/>
    <w:rsid w:val="00325E66"/>
    <w:rsid w:val="00326045"/>
    <w:rsid w:val="00326174"/>
    <w:rsid w:val="003265F8"/>
    <w:rsid w:val="0032665A"/>
    <w:rsid w:val="00326754"/>
    <w:rsid w:val="00326AD1"/>
    <w:rsid w:val="00326C69"/>
    <w:rsid w:val="00326C91"/>
    <w:rsid w:val="00326DA7"/>
    <w:rsid w:val="00326F1F"/>
    <w:rsid w:val="00327000"/>
    <w:rsid w:val="003270B0"/>
    <w:rsid w:val="003273BE"/>
    <w:rsid w:val="003275E0"/>
    <w:rsid w:val="00327D64"/>
    <w:rsid w:val="00330374"/>
    <w:rsid w:val="00330419"/>
    <w:rsid w:val="0033053C"/>
    <w:rsid w:val="0033053D"/>
    <w:rsid w:val="003306DD"/>
    <w:rsid w:val="00330C41"/>
    <w:rsid w:val="00330F23"/>
    <w:rsid w:val="00331224"/>
    <w:rsid w:val="0033179F"/>
    <w:rsid w:val="0033181D"/>
    <w:rsid w:val="0033193F"/>
    <w:rsid w:val="00331A47"/>
    <w:rsid w:val="00331AFE"/>
    <w:rsid w:val="00331CDA"/>
    <w:rsid w:val="00331CF8"/>
    <w:rsid w:val="00331D32"/>
    <w:rsid w:val="00331E99"/>
    <w:rsid w:val="0033217C"/>
    <w:rsid w:val="00332336"/>
    <w:rsid w:val="00332B6B"/>
    <w:rsid w:val="00332C72"/>
    <w:rsid w:val="00332DA9"/>
    <w:rsid w:val="00332E43"/>
    <w:rsid w:val="003334EE"/>
    <w:rsid w:val="003336A7"/>
    <w:rsid w:val="00333810"/>
    <w:rsid w:val="0033392A"/>
    <w:rsid w:val="00333B8F"/>
    <w:rsid w:val="00333E69"/>
    <w:rsid w:val="003342CB"/>
    <w:rsid w:val="003344A2"/>
    <w:rsid w:val="0033452C"/>
    <w:rsid w:val="0033486D"/>
    <w:rsid w:val="00334985"/>
    <w:rsid w:val="00334A59"/>
    <w:rsid w:val="00334C41"/>
    <w:rsid w:val="00334E67"/>
    <w:rsid w:val="00334EC0"/>
    <w:rsid w:val="00334FE4"/>
    <w:rsid w:val="003351BC"/>
    <w:rsid w:val="003352E1"/>
    <w:rsid w:val="00335333"/>
    <w:rsid w:val="00335589"/>
    <w:rsid w:val="0033565B"/>
    <w:rsid w:val="003356B1"/>
    <w:rsid w:val="0033587D"/>
    <w:rsid w:val="00335CFA"/>
    <w:rsid w:val="00335FEC"/>
    <w:rsid w:val="00336305"/>
    <w:rsid w:val="003364E6"/>
    <w:rsid w:val="00336539"/>
    <w:rsid w:val="00336835"/>
    <w:rsid w:val="00336890"/>
    <w:rsid w:val="00336912"/>
    <w:rsid w:val="00337297"/>
    <w:rsid w:val="00337AA3"/>
    <w:rsid w:val="00337DF4"/>
    <w:rsid w:val="00337F1E"/>
    <w:rsid w:val="00340368"/>
    <w:rsid w:val="003403BD"/>
    <w:rsid w:val="0034056A"/>
    <w:rsid w:val="00340617"/>
    <w:rsid w:val="00340832"/>
    <w:rsid w:val="00340861"/>
    <w:rsid w:val="00340965"/>
    <w:rsid w:val="00340AB0"/>
    <w:rsid w:val="00340EC4"/>
    <w:rsid w:val="00340FE4"/>
    <w:rsid w:val="0034125E"/>
    <w:rsid w:val="0034200B"/>
    <w:rsid w:val="00342309"/>
    <w:rsid w:val="00342453"/>
    <w:rsid w:val="003424D6"/>
    <w:rsid w:val="0034258D"/>
    <w:rsid w:val="0034266F"/>
    <w:rsid w:val="003426E2"/>
    <w:rsid w:val="00342CD1"/>
    <w:rsid w:val="00342DFF"/>
    <w:rsid w:val="00342F32"/>
    <w:rsid w:val="00342FA1"/>
    <w:rsid w:val="00343142"/>
    <w:rsid w:val="0034330C"/>
    <w:rsid w:val="00343589"/>
    <w:rsid w:val="00343738"/>
    <w:rsid w:val="00343A23"/>
    <w:rsid w:val="00343B9C"/>
    <w:rsid w:val="00343E5F"/>
    <w:rsid w:val="00343E90"/>
    <w:rsid w:val="00343EF8"/>
    <w:rsid w:val="0034417A"/>
    <w:rsid w:val="003442F3"/>
    <w:rsid w:val="003445BC"/>
    <w:rsid w:val="00344DBD"/>
    <w:rsid w:val="00344E84"/>
    <w:rsid w:val="00345144"/>
    <w:rsid w:val="00345337"/>
    <w:rsid w:val="003453A0"/>
    <w:rsid w:val="003453C0"/>
    <w:rsid w:val="003456AF"/>
    <w:rsid w:val="00345809"/>
    <w:rsid w:val="00345AD5"/>
    <w:rsid w:val="00345F83"/>
    <w:rsid w:val="0034604A"/>
    <w:rsid w:val="003460D5"/>
    <w:rsid w:val="003463BB"/>
    <w:rsid w:val="003467F6"/>
    <w:rsid w:val="003468C4"/>
    <w:rsid w:val="00346A71"/>
    <w:rsid w:val="00346FB1"/>
    <w:rsid w:val="00347065"/>
    <w:rsid w:val="00347408"/>
    <w:rsid w:val="00347454"/>
    <w:rsid w:val="0034753F"/>
    <w:rsid w:val="00347C49"/>
    <w:rsid w:val="00347D26"/>
    <w:rsid w:val="00347D92"/>
    <w:rsid w:val="0035003D"/>
    <w:rsid w:val="003500CF"/>
    <w:rsid w:val="003501D0"/>
    <w:rsid w:val="0035068A"/>
    <w:rsid w:val="00350701"/>
    <w:rsid w:val="00350B47"/>
    <w:rsid w:val="00350CA1"/>
    <w:rsid w:val="00350CE9"/>
    <w:rsid w:val="00350E36"/>
    <w:rsid w:val="00351169"/>
    <w:rsid w:val="00351275"/>
    <w:rsid w:val="00351292"/>
    <w:rsid w:val="003515E5"/>
    <w:rsid w:val="00351A76"/>
    <w:rsid w:val="00351D65"/>
    <w:rsid w:val="00351EEF"/>
    <w:rsid w:val="003527F8"/>
    <w:rsid w:val="00352A2D"/>
    <w:rsid w:val="00352AD7"/>
    <w:rsid w:val="0035304D"/>
    <w:rsid w:val="0035317F"/>
    <w:rsid w:val="0035331F"/>
    <w:rsid w:val="00353408"/>
    <w:rsid w:val="003536D5"/>
    <w:rsid w:val="00353949"/>
    <w:rsid w:val="00353A64"/>
    <w:rsid w:val="00353A7C"/>
    <w:rsid w:val="00353C82"/>
    <w:rsid w:val="00353FE4"/>
    <w:rsid w:val="0035411C"/>
    <w:rsid w:val="0035415D"/>
    <w:rsid w:val="00354390"/>
    <w:rsid w:val="00354489"/>
    <w:rsid w:val="003545B4"/>
    <w:rsid w:val="00354A46"/>
    <w:rsid w:val="00354DC2"/>
    <w:rsid w:val="00354DF4"/>
    <w:rsid w:val="00354E2F"/>
    <w:rsid w:val="00355215"/>
    <w:rsid w:val="00355317"/>
    <w:rsid w:val="0035555D"/>
    <w:rsid w:val="00355582"/>
    <w:rsid w:val="003555DC"/>
    <w:rsid w:val="00355612"/>
    <w:rsid w:val="00355701"/>
    <w:rsid w:val="003557E6"/>
    <w:rsid w:val="00355916"/>
    <w:rsid w:val="00355CD2"/>
    <w:rsid w:val="00355D0C"/>
    <w:rsid w:val="00355E05"/>
    <w:rsid w:val="00355F16"/>
    <w:rsid w:val="00356133"/>
    <w:rsid w:val="00356320"/>
    <w:rsid w:val="0035656C"/>
    <w:rsid w:val="0035659C"/>
    <w:rsid w:val="00356C3B"/>
    <w:rsid w:val="00356E4D"/>
    <w:rsid w:val="00356FBB"/>
    <w:rsid w:val="003578D1"/>
    <w:rsid w:val="00357EDC"/>
    <w:rsid w:val="00357FBB"/>
    <w:rsid w:val="00360206"/>
    <w:rsid w:val="00360319"/>
    <w:rsid w:val="003607EB"/>
    <w:rsid w:val="0036088A"/>
    <w:rsid w:val="00360B5A"/>
    <w:rsid w:val="00360DFF"/>
    <w:rsid w:val="003611F1"/>
    <w:rsid w:val="0036157F"/>
    <w:rsid w:val="003615B5"/>
    <w:rsid w:val="0036165E"/>
    <w:rsid w:val="003616C5"/>
    <w:rsid w:val="003619D6"/>
    <w:rsid w:val="0036206C"/>
    <w:rsid w:val="003620C9"/>
    <w:rsid w:val="003621BF"/>
    <w:rsid w:val="0036221C"/>
    <w:rsid w:val="0036224B"/>
    <w:rsid w:val="00362650"/>
    <w:rsid w:val="00362814"/>
    <w:rsid w:val="003628CF"/>
    <w:rsid w:val="003628FF"/>
    <w:rsid w:val="00362916"/>
    <w:rsid w:val="00362A3C"/>
    <w:rsid w:val="00362B97"/>
    <w:rsid w:val="00362BB3"/>
    <w:rsid w:val="00363381"/>
    <w:rsid w:val="00363607"/>
    <w:rsid w:val="0036364D"/>
    <w:rsid w:val="0036368B"/>
    <w:rsid w:val="00363760"/>
    <w:rsid w:val="00363A91"/>
    <w:rsid w:val="00363D70"/>
    <w:rsid w:val="00363ECE"/>
    <w:rsid w:val="0036466E"/>
    <w:rsid w:val="00364940"/>
    <w:rsid w:val="00364A26"/>
    <w:rsid w:val="00364B91"/>
    <w:rsid w:val="00364F91"/>
    <w:rsid w:val="00365007"/>
    <w:rsid w:val="0036504A"/>
    <w:rsid w:val="0036519E"/>
    <w:rsid w:val="00365626"/>
    <w:rsid w:val="003659FD"/>
    <w:rsid w:val="00365C0B"/>
    <w:rsid w:val="00365D47"/>
    <w:rsid w:val="00365D82"/>
    <w:rsid w:val="00365D97"/>
    <w:rsid w:val="00365EC9"/>
    <w:rsid w:val="00365ECE"/>
    <w:rsid w:val="00365F8E"/>
    <w:rsid w:val="00366489"/>
    <w:rsid w:val="00366499"/>
    <w:rsid w:val="003665A7"/>
    <w:rsid w:val="003665C6"/>
    <w:rsid w:val="003665F2"/>
    <w:rsid w:val="00366791"/>
    <w:rsid w:val="0036682E"/>
    <w:rsid w:val="00366F5B"/>
    <w:rsid w:val="00367038"/>
    <w:rsid w:val="0036727A"/>
    <w:rsid w:val="0036763D"/>
    <w:rsid w:val="00367649"/>
    <w:rsid w:val="003676C9"/>
    <w:rsid w:val="003678D7"/>
    <w:rsid w:val="00367BB6"/>
    <w:rsid w:val="00367E80"/>
    <w:rsid w:val="0036EACB"/>
    <w:rsid w:val="00370083"/>
    <w:rsid w:val="003703CB"/>
    <w:rsid w:val="00370773"/>
    <w:rsid w:val="003709CF"/>
    <w:rsid w:val="00370B84"/>
    <w:rsid w:val="00370C10"/>
    <w:rsid w:val="00370F00"/>
    <w:rsid w:val="00370F5E"/>
    <w:rsid w:val="00370FDD"/>
    <w:rsid w:val="00371953"/>
    <w:rsid w:val="00371D97"/>
    <w:rsid w:val="00371F83"/>
    <w:rsid w:val="003723A5"/>
    <w:rsid w:val="00372868"/>
    <w:rsid w:val="00372883"/>
    <w:rsid w:val="00372917"/>
    <w:rsid w:val="003729A2"/>
    <w:rsid w:val="00372B06"/>
    <w:rsid w:val="00372BAB"/>
    <w:rsid w:val="00372E13"/>
    <w:rsid w:val="00373219"/>
    <w:rsid w:val="00373300"/>
    <w:rsid w:val="0037334C"/>
    <w:rsid w:val="003735A0"/>
    <w:rsid w:val="0037372A"/>
    <w:rsid w:val="00373F87"/>
    <w:rsid w:val="00374176"/>
    <w:rsid w:val="00374280"/>
    <w:rsid w:val="003744B6"/>
    <w:rsid w:val="0037495E"/>
    <w:rsid w:val="003749DC"/>
    <w:rsid w:val="00375092"/>
    <w:rsid w:val="003750F5"/>
    <w:rsid w:val="003751D8"/>
    <w:rsid w:val="0037535F"/>
    <w:rsid w:val="003753BD"/>
    <w:rsid w:val="00375464"/>
    <w:rsid w:val="0037580C"/>
    <w:rsid w:val="00375B96"/>
    <w:rsid w:val="00375BFE"/>
    <w:rsid w:val="00375D0D"/>
    <w:rsid w:val="0037604A"/>
    <w:rsid w:val="003760B4"/>
    <w:rsid w:val="0037623C"/>
    <w:rsid w:val="003764B9"/>
    <w:rsid w:val="003767FC"/>
    <w:rsid w:val="00376B74"/>
    <w:rsid w:val="0037707F"/>
    <w:rsid w:val="00377197"/>
    <w:rsid w:val="0037731D"/>
    <w:rsid w:val="00377344"/>
    <w:rsid w:val="003774E2"/>
    <w:rsid w:val="00377A83"/>
    <w:rsid w:val="00377C7A"/>
    <w:rsid w:val="00377E5C"/>
    <w:rsid w:val="003801E3"/>
    <w:rsid w:val="00380265"/>
    <w:rsid w:val="0038043D"/>
    <w:rsid w:val="003804C9"/>
    <w:rsid w:val="003806B0"/>
    <w:rsid w:val="003808EE"/>
    <w:rsid w:val="00380961"/>
    <w:rsid w:val="00380A2C"/>
    <w:rsid w:val="003818A8"/>
    <w:rsid w:val="00381B0C"/>
    <w:rsid w:val="00381C81"/>
    <w:rsid w:val="0038209B"/>
    <w:rsid w:val="00382167"/>
    <w:rsid w:val="0038216D"/>
    <w:rsid w:val="003821B0"/>
    <w:rsid w:val="00382A8C"/>
    <w:rsid w:val="00382CB9"/>
    <w:rsid w:val="00382D1A"/>
    <w:rsid w:val="0038344A"/>
    <w:rsid w:val="003837D7"/>
    <w:rsid w:val="003839D7"/>
    <w:rsid w:val="00383AD4"/>
    <w:rsid w:val="00383C2B"/>
    <w:rsid w:val="00383C6F"/>
    <w:rsid w:val="00384102"/>
    <w:rsid w:val="00384234"/>
    <w:rsid w:val="00384266"/>
    <w:rsid w:val="00384944"/>
    <w:rsid w:val="00384CCD"/>
    <w:rsid w:val="00384DCE"/>
    <w:rsid w:val="00385170"/>
    <w:rsid w:val="00385319"/>
    <w:rsid w:val="003853BE"/>
    <w:rsid w:val="003854F2"/>
    <w:rsid w:val="0038556A"/>
    <w:rsid w:val="00385636"/>
    <w:rsid w:val="0038580B"/>
    <w:rsid w:val="00385CA9"/>
    <w:rsid w:val="00385DCF"/>
    <w:rsid w:val="00385E79"/>
    <w:rsid w:val="00385FD1"/>
    <w:rsid w:val="00386270"/>
    <w:rsid w:val="003865B8"/>
    <w:rsid w:val="0038697A"/>
    <w:rsid w:val="00386A93"/>
    <w:rsid w:val="00386B45"/>
    <w:rsid w:val="00386B58"/>
    <w:rsid w:val="00386ECF"/>
    <w:rsid w:val="0038700C"/>
    <w:rsid w:val="00387165"/>
    <w:rsid w:val="003872E8"/>
    <w:rsid w:val="00387364"/>
    <w:rsid w:val="0038755A"/>
    <w:rsid w:val="0038781E"/>
    <w:rsid w:val="0038797F"/>
    <w:rsid w:val="00387C1C"/>
    <w:rsid w:val="00390221"/>
    <w:rsid w:val="0039032D"/>
    <w:rsid w:val="003906DE"/>
    <w:rsid w:val="00390702"/>
    <w:rsid w:val="00390AED"/>
    <w:rsid w:val="00390B29"/>
    <w:rsid w:val="00390FAA"/>
    <w:rsid w:val="003915BA"/>
    <w:rsid w:val="00391655"/>
    <w:rsid w:val="003919B4"/>
    <w:rsid w:val="00391CF4"/>
    <w:rsid w:val="00391D02"/>
    <w:rsid w:val="00391E2C"/>
    <w:rsid w:val="003921DA"/>
    <w:rsid w:val="003922FE"/>
    <w:rsid w:val="003926C3"/>
    <w:rsid w:val="003928A0"/>
    <w:rsid w:val="00392A68"/>
    <w:rsid w:val="00392C80"/>
    <w:rsid w:val="00392F9B"/>
    <w:rsid w:val="0039315F"/>
    <w:rsid w:val="00393363"/>
    <w:rsid w:val="003934E8"/>
    <w:rsid w:val="00393567"/>
    <w:rsid w:val="00393837"/>
    <w:rsid w:val="00393935"/>
    <w:rsid w:val="0039399F"/>
    <w:rsid w:val="00393AA7"/>
    <w:rsid w:val="00393D86"/>
    <w:rsid w:val="003944BC"/>
    <w:rsid w:val="00394560"/>
    <w:rsid w:val="00394666"/>
    <w:rsid w:val="003949C2"/>
    <w:rsid w:val="00394E7B"/>
    <w:rsid w:val="00394EA2"/>
    <w:rsid w:val="003954A9"/>
    <w:rsid w:val="0039568F"/>
    <w:rsid w:val="00395AA8"/>
    <w:rsid w:val="00395D53"/>
    <w:rsid w:val="00395EE8"/>
    <w:rsid w:val="00396094"/>
    <w:rsid w:val="003964C3"/>
    <w:rsid w:val="003964D5"/>
    <w:rsid w:val="00396A0D"/>
    <w:rsid w:val="00396A76"/>
    <w:rsid w:val="00396D0D"/>
    <w:rsid w:val="00396D76"/>
    <w:rsid w:val="00396E1A"/>
    <w:rsid w:val="00397491"/>
    <w:rsid w:val="003976A0"/>
    <w:rsid w:val="003979F8"/>
    <w:rsid w:val="00397DA2"/>
    <w:rsid w:val="00397E58"/>
    <w:rsid w:val="003A0199"/>
    <w:rsid w:val="003A01AC"/>
    <w:rsid w:val="003A0382"/>
    <w:rsid w:val="003A039B"/>
    <w:rsid w:val="003A0422"/>
    <w:rsid w:val="003A04C0"/>
    <w:rsid w:val="003A04C1"/>
    <w:rsid w:val="003A04DD"/>
    <w:rsid w:val="003A06F7"/>
    <w:rsid w:val="003A0A58"/>
    <w:rsid w:val="003A0A85"/>
    <w:rsid w:val="003A0D63"/>
    <w:rsid w:val="003A104F"/>
    <w:rsid w:val="003A127B"/>
    <w:rsid w:val="003A14DC"/>
    <w:rsid w:val="003A1603"/>
    <w:rsid w:val="003A16B6"/>
    <w:rsid w:val="003A1B3B"/>
    <w:rsid w:val="003A1C1D"/>
    <w:rsid w:val="003A1DCB"/>
    <w:rsid w:val="003A1F55"/>
    <w:rsid w:val="003A229B"/>
    <w:rsid w:val="003A24BB"/>
    <w:rsid w:val="003A2B4A"/>
    <w:rsid w:val="003A2CCE"/>
    <w:rsid w:val="003A3245"/>
    <w:rsid w:val="003A35C9"/>
    <w:rsid w:val="003A3879"/>
    <w:rsid w:val="003A4131"/>
    <w:rsid w:val="003A4420"/>
    <w:rsid w:val="003A44AA"/>
    <w:rsid w:val="003A475F"/>
    <w:rsid w:val="003A4C46"/>
    <w:rsid w:val="003A4D99"/>
    <w:rsid w:val="003A4DFD"/>
    <w:rsid w:val="003A4FED"/>
    <w:rsid w:val="003A50C6"/>
    <w:rsid w:val="003A5121"/>
    <w:rsid w:val="003A53E8"/>
    <w:rsid w:val="003A5450"/>
    <w:rsid w:val="003A546E"/>
    <w:rsid w:val="003A54B4"/>
    <w:rsid w:val="003A5853"/>
    <w:rsid w:val="003A5B37"/>
    <w:rsid w:val="003A5BA9"/>
    <w:rsid w:val="003A5C61"/>
    <w:rsid w:val="003A5E10"/>
    <w:rsid w:val="003A5E78"/>
    <w:rsid w:val="003A5FB0"/>
    <w:rsid w:val="003A62B3"/>
    <w:rsid w:val="003A64C4"/>
    <w:rsid w:val="003A6717"/>
    <w:rsid w:val="003A6765"/>
    <w:rsid w:val="003A67EC"/>
    <w:rsid w:val="003A6AD3"/>
    <w:rsid w:val="003A7074"/>
    <w:rsid w:val="003A71AC"/>
    <w:rsid w:val="003A72B4"/>
    <w:rsid w:val="003A7376"/>
    <w:rsid w:val="003A787F"/>
    <w:rsid w:val="003A7CE2"/>
    <w:rsid w:val="003A7F1B"/>
    <w:rsid w:val="003B00B2"/>
    <w:rsid w:val="003B00C2"/>
    <w:rsid w:val="003B0334"/>
    <w:rsid w:val="003B04BB"/>
    <w:rsid w:val="003B05ED"/>
    <w:rsid w:val="003B0790"/>
    <w:rsid w:val="003B0856"/>
    <w:rsid w:val="003B08D5"/>
    <w:rsid w:val="003B0D36"/>
    <w:rsid w:val="003B0D39"/>
    <w:rsid w:val="003B0D89"/>
    <w:rsid w:val="003B0D8C"/>
    <w:rsid w:val="003B0E74"/>
    <w:rsid w:val="003B1058"/>
    <w:rsid w:val="003B108E"/>
    <w:rsid w:val="003B1482"/>
    <w:rsid w:val="003B1907"/>
    <w:rsid w:val="003B19C4"/>
    <w:rsid w:val="003B1CA7"/>
    <w:rsid w:val="003B1EC2"/>
    <w:rsid w:val="003B20B2"/>
    <w:rsid w:val="003B2287"/>
    <w:rsid w:val="003B266D"/>
    <w:rsid w:val="003B269F"/>
    <w:rsid w:val="003B2AA6"/>
    <w:rsid w:val="003B30D2"/>
    <w:rsid w:val="003B33D3"/>
    <w:rsid w:val="003B3558"/>
    <w:rsid w:val="003B3765"/>
    <w:rsid w:val="003B3DD3"/>
    <w:rsid w:val="003B3E3E"/>
    <w:rsid w:val="003B3F18"/>
    <w:rsid w:val="003B4007"/>
    <w:rsid w:val="003B41DE"/>
    <w:rsid w:val="003B42A6"/>
    <w:rsid w:val="003B464E"/>
    <w:rsid w:val="003B49F8"/>
    <w:rsid w:val="003B4CBB"/>
    <w:rsid w:val="003B4D84"/>
    <w:rsid w:val="003B4E37"/>
    <w:rsid w:val="003B4EA5"/>
    <w:rsid w:val="003B54DF"/>
    <w:rsid w:val="003B5704"/>
    <w:rsid w:val="003B5BBC"/>
    <w:rsid w:val="003B5BE1"/>
    <w:rsid w:val="003B5DF6"/>
    <w:rsid w:val="003B5E37"/>
    <w:rsid w:val="003B5EF2"/>
    <w:rsid w:val="003B5F59"/>
    <w:rsid w:val="003B615C"/>
    <w:rsid w:val="003B664B"/>
    <w:rsid w:val="003B6B12"/>
    <w:rsid w:val="003B6D86"/>
    <w:rsid w:val="003B71F9"/>
    <w:rsid w:val="003B7345"/>
    <w:rsid w:val="003B7493"/>
    <w:rsid w:val="003B76A7"/>
    <w:rsid w:val="003B78E0"/>
    <w:rsid w:val="003B78EF"/>
    <w:rsid w:val="003B7A73"/>
    <w:rsid w:val="003B7ABC"/>
    <w:rsid w:val="003B7B0C"/>
    <w:rsid w:val="003B7FFA"/>
    <w:rsid w:val="003C002C"/>
    <w:rsid w:val="003C00CE"/>
    <w:rsid w:val="003C0102"/>
    <w:rsid w:val="003C048D"/>
    <w:rsid w:val="003C04EE"/>
    <w:rsid w:val="003C0517"/>
    <w:rsid w:val="003C0604"/>
    <w:rsid w:val="003C0697"/>
    <w:rsid w:val="003C1776"/>
    <w:rsid w:val="003C1923"/>
    <w:rsid w:val="003C1973"/>
    <w:rsid w:val="003C1C0C"/>
    <w:rsid w:val="003C1C43"/>
    <w:rsid w:val="003C255A"/>
    <w:rsid w:val="003C266B"/>
    <w:rsid w:val="003C26E6"/>
    <w:rsid w:val="003C2955"/>
    <w:rsid w:val="003C2B66"/>
    <w:rsid w:val="003C2BA5"/>
    <w:rsid w:val="003C2FAE"/>
    <w:rsid w:val="003C3068"/>
    <w:rsid w:val="003C319B"/>
    <w:rsid w:val="003C3570"/>
    <w:rsid w:val="003C389E"/>
    <w:rsid w:val="003C38ED"/>
    <w:rsid w:val="003C3B11"/>
    <w:rsid w:val="003C3B35"/>
    <w:rsid w:val="003C3C2B"/>
    <w:rsid w:val="003C3D99"/>
    <w:rsid w:val="003C3E7F"/>
    <w:rsid w:val="003C427C"/>
    <w:rsid w:val="003C4928"/>
    <w:rsid w:val="003C4C3E"/>
    <w:rsid w:val="003C549B"/>
    <w:rsid w:val="003C5649"/>
    <w:rsid w:val="003C57AF"/>
    <w:rsid w:val="003C58FC"/>
    <w:rsid w:val="003C5B00"/>
    <w:rsid w:val="003C5EC2"/>
    <w:rsid w:val="003C5F29"/>
    <w:rsid w:val="003C601C"/>
    <w:rsid w:val="003C661E"/>
    <w:rsid w:val="003C6BD2"/>
    <w:rsid w:val="003C6CD1"/>
    <w:rsid w:val="003C6CFE"/>
    <w:rsid w:val="003C7049"/>
    <w:rsid w:val="003C7067"/>
    <w:rsid w:val="003C7307"/>
    <w:rsid w:val="003C773E"/>
    <w:rsid w:val="003C78DE"/>
    <w:rsid w:val="003C7A82"/>
    <w:rsid w:val="003C7F85"/>
    <w:rsid w:val="003D01DA"/>
    <w:rsid w:val="003D05B1"/>
    <w:rsid w:val="003D0760"/>
    <w:rsid w:val="003D07B9"/>
    <w:rsid w:val="003D09AD"/>
    <w:rsid w:val="003D0D34"/>
    <w:rsid w:val="003D0DE0"/>
    <w:rsid w:val="003D0FC7"/>
    <w:rsid w:val="003D1170"/>
    <w:rsid w:val="003D14F6"/>
    <w:rsid w:val="003D177F"/>
    <w:rsid w:val="003D22FA"/>
    <w:rsid w:val="003D2776"/>
    <w:rsid w:val="003D2F4D"/>
    <w:rsid w:val="003D3029"/>
    <w:rsid w:val="003D30A3"/>
    <w:rsid w:val="003D33B2"/>
    <w:rsid w:val="003D39C6"/>
    <w:rsid w:val="003D3A78"/>
    <w:rsid w:val="003D3A88"/>
    <w:rsid w:val="003D3C22"/>
    <w:rsid w:val="003D3EA2"/>
    <w:rsid w:val="003D425B"/>
    <w:rsid w:val="003D430B"/>
    <w:rsid w:val="003D435D"/>
    <w:rsid w:val="003D4396"/>
    <w:rsid w:val="003D440E"/>
    <w:rsid w:val="003D443A"/>
    <w:rsid w:val="003D45DB"/>
    <w:rsid w:val="003D498B"/>
    <w:rsid w:val="003D4BD2"/>
    <w:rsid w:val="003D54E3"/>
    <w:rsid w:val="003D592C"/>
    <w:rsid w:val="003D594D"/>
    <w:rsid w:val="003D5A74"/>
    <w:rsid w:val="003D600C"/>
    <w:rsid w:val="003D63DC"/>
    <w:rsid w:val="003D645D"/>
    <w:rsid w:val="003D6A08"/>
    <w:rsid w:val="003D6CD7"/>
    <w:rsid w:val="003D6D8F"/>
    <w:rsid w:val="003D7021"/>
    <w:rsid w:val="003D74F1"/>
    <w:rsid w:val="003D7790"/>
    <w:rsid w:val="003D7BE4"/>
    <w:rsid w:val="003D7C5F"/>
    <w:rsid w:val="003D7CAB"/>
    <w:rsid w:val="003D7D47"/>
    <w:rsid w:val="003E00A5"/>
    <w:rsid w:val="003E0190"/>
    <w:rsid w:val="003E068F"/>
    <w:rsid w:val="003E08F5"/>
    <w:rsid w:val="003E0C7D"/>
    <w:rsid w:val="003E0CFC"/>
    <w:rsid w:val="003E0D3F"/>
    <w:rsid w:val="003E0F2B"/>
    <w:rsid w:val="003E12E4"/>
    <w:rsid w:val="003E176F"/>
    <w:rsid w:val="003E1846"/>
    <w:rsid w:val="003E212C"/>
    <w:rsid w:val="003E22CE"/>
    <w:rsid w:val="003E22E4"/>
    <w:rsid w:val="003E2707"/>
    <w:rsid w:val="003E2846"/>
    <w:rsid w:val="003E3526"/>
    <w:rsid w:val="003E36A3"/>
    <w:rsid w:val="003E375C"/>
    <w:rsid w:val="003E380B"/>
    <w:rsid w:val="003E3841"/>
    <w:rsid w:val="003E39BB"/>
    <w:rsid w:val="003E39E5"/>
    <w:rsid w:val="003E3A73"/>
    <w:rsid w:val="003E4047"/>
    <w:rsid w:val="003E427B"/>
    <w:rsid w:val="003E4503"/>
    <w:rsid w:val="003E45EE"/>
    <w:rsid w:val="003E45F7"/>
    <w:rsid w:val="003E4616"/>
    <w:rsid w:val="003E4804"/>
    <w:rsid w:val="003E490E"/>
    <w:rsid w:val="003E4A1A"/>
    <w:rsid w:val="003E4F33"/>
    <w:rsid w:val="003E5178"/>
    <w:rsid w:val="003E5483"/>
    <w:rsid w:val="003E5656"/>
    <w:rsid w:val="003E5704"/>
    <w:rsid w:val="003E5833"/>
    <w:rsid w:val="003E5BCE"/>
    <w:rsid w:val="003E5E07"/>
    <w:rsid w:val="003E5EF4"/>
    <w:rsid w:val="003E645C"/>
    <w:rsid w:val="003E68B0"/>
    <w:rsid w:val="003E6A41"/>
    <w:rsid w:val="003E6A96"/>
    <w:rsid w:val="003E6B07"/>
    <w:rsid w:val="003E720E"/>
    <w:rsid w:val="003E73DE"/>
    <w:rsid w:val="003E7B0B"/>
    <w:rsid w:val="003E7DA9"/>
    <w:rsid w:val="003E7FE6"/>
    <w:rsid w:val="003F0244"/>
    <w:rsid w:val="003F040E"/>
    <w:rsid w:val="003F0630"/>
    <w:rsid w:val="003F0733"/>
    <w:rsid w:val="003F07B4"/>
    <w:rsid w:val="003F086C"/>
    <w:rsid w:val="003F096A"/>
    <w:rsid w:val="003F0A07"/>
    <w:rsid w:val="003F0BF3"/>
    <w:rsid w:val="003F1311"/>
    <w:rsid w:val="003F1409"/>
    <w:rsid w:val="003F147C"/>
    <w:rsid w:val="003F1765"/>
    <w:rsid w:val="003F185A"/>
    <w:rsid w:val="003F1984"/>
    <w:rsid w:val="003F1A44"/>
    <w:rsid w:val="003F2201"/>
    <w:rsid w:val="003F274D"/>
    <w:rsid w:val="003F2979"/>
    <w:rsid w:val="003F2A28"/>
    <w:rsid w:val="003F2E9D"/>
    <w:rsid w:val="003F31CE"/>
    <w:rsid w:val="003F3311"/>
    <w:rsid w:val="003F3330"/>
    <w:rsid w:val="003F339E"/>
    <w:rsid w:val="003F33FA"/>
    <w:rsid w:val="003F3520"/>
    <w:rsid w:val="003F3665"/>
    <w:rsid w:val="003F37A1"/>
    <w:rsid w:val="003F38CC"/>
    <w:rsid w:val="003F396A"/>
    <w:rsid w:val="003F3E36"/>
    <w:rsid w:val="003F4013"/>
    <w:rsid w:val="003F432C"/>
    <w:rsid w:val="003F45E2"/>
    <w:rsid w:val="003F4907"/>
    <w:rsid w:val="003F5708"/>
    <w:rsid w:val="003F5A0C"/>
    <w:rsid w:val="003F5E9E"/>
    <w:rsid w:val="003F5FFD"/>
    <w:rsid w:val="003F5FFE"/>
    <w:rsid w:val="003F6122"/>
    <w:rsid w:val="003F6429"/>
    <w:rsid w:val="003F64E3"/>
    <w:rsid w:val="003F684A"/>
    <w:rsid w:val="003F6A06"/>
    <w:rsid w:val="003F6A91"/>
    <w:rsid w:val="003F72D1"/>
    <w:rsid w:val="003F75A7"/>
    <w:rsid w:val="003F786A"/>
    <w:rsid w:val="003F7905"/>
    <w:rsid w:val="003F7AAD"/>
    <w:rsid w:val="003F7B44"/>
    <w:rsid w:val="003F7DB0"/>
    <w:rsid w:val="00400077"/>
    <w:rsid w:val="004000EE"/>
    <w:rsid w:val="004003D5"/>
    <w:rsid w:val="004004E3"/>
    <w:rsid w:val="004008AA"/>
    <w:rsid w:val="00400A7F"/>
    <w:rsid w:val="00400AB2"/>
    <w:rsid w:val="00400B32"/>
    <w:rsid w:val="00400BD2"/>
    <w:rsid w:val="00400D0B"/>
    <w:rsid w:val="0040113E"/>
    <w:rsid w:val="0040126C"/>
    <w:rsid w:val="00401325"/>
    <w:rsid w:val="004013AB"/>
    <w:rsid w:val="0040156A"/>
    <w:rsid w:val="004017E5"/>
    <w:rsid w:val="00401835"/>
    <w:rsid w:val="00401CF0"/>
    <w:rsid w:val="00401E99"/>
    <w:rsid w:val="00401FE1"/>
    <w:rsid w:val="0040259C"/>
    <w:rsid w:val="00402663"/>
    <w:rsid w:val="00402DBE"/>
    <w:rsid w:val="00402F49"/>
    <w:rsid w:val="00403146"/>
    <w:rsid w:val="00403175"/>
    <w:rsid w:val="00403338"/>
    <w:rsid w:val="0040339D"/>
    <w:rsid w:val="0040381D"/>
    <w:rsid w:val="00403A1B"/>
    <w:rsid w:val="00403B73"/>
    <w:rsid w:val="00403D6F"/>
    <w:rsid w:val="00403E13"/>
    <w:rsid w:val="00403EB3"/>
    <w:rsid w:val="00403FEB"/>
    <w:rsid w:val="00404014"/>
    <w:rsid w:val="00404200"/>
    <w:rsid w:val="00404519"/>
    <w:rsid w:val="00404529"/>
    <w:rsid w:val="004045EA"/>
    <w:rsid w:val="004049AD"/>
    <w:rsid w:val="00404CA0"/>
    <w:rsid w:val="00404D1A"/>
    <w:rsid w:val="00404D6D"/>
    <w:rsid w:val="00404DBD"/>
    <w:rsid w:val="00404FC3"/>
    <w:rsid w:val="00405BC5"/>
    <w:rsid w:val="00405E95"/>
    <w:rsid w:val="004060AF"/>
    <w:rsid w:val="0040617E"/>
    <w:rsid w:val="004062D1"/>
    <w:rsid w:val="004063C4"/>
    <w:rsid w:val="004063C5"/>
    <w:rsid w:val="004063C9"/>
    <w:rsid w:val="004063DF"/>
    <w:rsid w:val="004064D5"/>
    <w:rsid w:val="004065EE"/>
    <w:rsid w:val="00406BC7"/>
    <w:rsid w:val="004072E8"/>
    <w:rsid w:val="004076A0"/>
    <w:rsid w:val="00407821"/>
    <w:rsid w:val="0040784A"/>
    <w:rsid w:val="004079CB"/>
    <w:rsid w:val="00407A31"/>
    <w:rsid w:val="00410241"/>
    <w:rsid w:val="004103FF"/>
    <w:rsid w:val="00410614"/>
    <w:rsid w:val="00410785"/>
    <w:rsid w:val="004107B9"/>
    <w:rsid w:val="004108A7"/>
    <w:rsid w:val="004115E1"/>
    <w:rsid w:val="00411748"/>
    <w:rsid w:val="00411C26"/>
    <w:rsid w:val="00411D74"/>
    <w:rsid w:val="00411E86"/>
    <w:rsid w:val="00411EE1"/>
    <w:rsid w:val="004120B3"/>
    <w:rsid w:val="00412375"/>
    <w:rsid w:val="004125A9"/>
    <w:rsid w:val="00412732"/>
    <w:rsid w:val="00412A40"/>
    <w:rsid w:val="00412B54"/>
    <w:rsid w:val="00412DE9"/>
    <w:rsid w:val="00413044"/>
    <w:rsid w:val="0041309E"/>
    <w:rsid w:val="004134E3"/>
    <w:rsid w:val="00413758"/>
    <w:rsid w:val="0041377D"/>
    <w:rsid w:val="00413BFE"/>
    <w:rsid w:val="00413CD2"/>
    <w:rsid w:val="00413E2A"/>
    <w:rsid w:val="00413E5A"/>
    <w:rsid w:val="00414076"/>
    <w:rsid w:val="004140BF"/>
    <w:rsid w:val="0041430E"/>
    <w:rsid w:val="00414457"/>
    <w:rsid w:val="0041449E"/>
    <w:rsid w:val="004145D1"/>
    <w:rsid w:val="004146B3"/>
    <w:rsid w:val="00414726"/>
    <w:rsid w:val="004149E5"/>
    <w:rsid w:val="00414C78"/>
    <w:rsid w:val="00414EDC"/>
    <w:rsid w:val="00415016"/>
    <w:rsid w:val="004151C5"/>
    <w:rsid w:val="0041527B"/>
    <w:rsid w:val="0041533A"/>
    <w:rsid w:val="00415351"/>
    <w:rsid w:val="00415C51"/>
    <w:rsid w:val="004161E0"/>
    <w:rsid w:val="00416EBA"/>
    <w:rsid w:val="004172B2"/>
    <w:rsid w:val="004173DB"/>
    <w:rsid w:val="00417437"/>
    <w:rsid w:val="004178B0"/>
    <w:rsid w:val="00417A4A"/>
    <w:rsid w:val="00417B23"/>
    <w:rsid w:val="00417D44"/>
    <w:rsid w:val="00417E39"/>
    <w:rsid w:val="00417E91"/>
    <w:rsid w:val="00417EEB"/>
    <w:rsid w:val="00417F8C"/>
    <w:rsid w:val="00420360"/>
    <w:rsid w:val="004209AA"/>
    <w:rsid w:val="00420CCF"/>
    <w:rsid w:val="00420E69"/>
    <w:rsid w:val="00420EC7"/>
    <w:rsid w:val="0042105A"/>
    <w:rsid w:val="00421534"/>
    <w:rsid w:val="0042168D"/>
    <w:rsid w:val="00421801"/>
    <w:rsid w:val="00421989"/>
    <w:rsid w:val="00421A2F"/>
    <w:rsid w:val="00421CE5"/>
    <w:rsid w:val="00422786"/>
    <w:rsid w:val="00422814"/>
    <w:rsid w:val="00422B5F"/>
    <w:rsid w:val="00422B9B"/>
    <w:rsid w:val="00422CD2"/>
    <w:rsid w:val="00422D2A"/>
    <w:rsid w:val="00422E23"/>
    <w:rsid w:val="00422F2D"/>
    <w:rsid w:val="00422FB4"/>
    <w:rsid w:val="00423202"/>
    <w:rsid w:val="004235DB"/>
    <w:rsid w:val="004237C1"/>
    <w:rsid w:val="00423C1E"/>
    <w:rsid w:val="00423DB7"/>
    <w:rsid w:val="00423E66"/>
    <w:rsid w:val="00424845"/>
    <w:rsid w:val="00424ACC"/>
    <w:rsid w:val="00424AFB"/>
    <w:rsid w:val="00424C03"/>
    <w:rsid w:val="0042520B"/>
    <w:rsid w:val="0042536B"/>
    <w:rsid w:val="004259F4"/>
    <w:rsid w:val="00425CE4"/>
    <w:rsid w:val="0042606E"/>
    <w:rsid w:val="0042613C"/>
    <w:rsid w:val="004262F8"/>
    <w:rsid w:val="00426734"/>
    <w:rsid w:val="00426A3D"/>
    <w:rsid w:val="00426AF8"/>
    <w:rsid w:val="00426B6F"/>
    <w:rsid w:val="00426D02"/>
    <w:rsid w:val="00426E77"/>
    <w:rsid w:val="0042707F"/>
    <w:rsid w:val="004270D3"/>
    <w:rsid w:val="00427221"/>
    <w:rsid w:val="00427977"/>
    <w:rsid w:val="00427ACC"/>
    <w:rsid w:val="00427B61"/>
    <w:rsid w:val="00427C20"/>
    <w:rsid w:val="00427D5F"/>
    <w:rsid w:val="00427E3F"/>
    <w:rsid w:val="004300B3"/>
    <w:rsid w:val="00430222"/>
    <w:rsid w:val="00430243"/>
    <w:rsid w:val="0043058C"/>
    <w:rsid w:val="00430DA7"/>
    <w:rsid w:val="0043100A"/>
    <w:rsid w:val="004311DB"/>
    <w:rsid w:val="0043208D"/>
    <w:rsid w:val="00432109"/>
    <w:rsid w:val="004321D9"/>
    <w:rsid w:val="00432294"/>
    <w:rsid w:val="0043268B"/>
    <w:rsid w:val="004327B0"/>
    <w:rsid w:val="00432809"/>
    <w:rsid w:val="004330B2"/>
    <w:rsid w:val="0043334A"/>
    <w:rsid w:val="00433538"/>
    <w:rsid w:val="0043354B"/>
    <w:rsid w:val="004335A1"/>
    <w:rsid w:val="004338F5"/>
    <w:rsid w:val="00433CAC"/>
    <w:rsid w:val="00433EA0"/>
    <w:rsid w:val="00433F93"/>
    <w:rsid w:val="004340E6"/>
    <w:rsid w:val="004342B3"/>
    <w:rsid w:val="004342CA"/>
    <w:rsid w:val="004345F3"/>
    <w:rsid w:val="004349A4"/>
    <w:rsid w:val="00435229"/>
    <w:rsid w:val="0043524C"/>
    <w:rsid w:val="0043528D"/>
    <w:rsid w:val="00435341"/>
    <w:rsid w:val="004353E5"/>
    <w:rsid w:val="00435692"/>
    <w:rsid w:val="0043573C"/>
    <w:rsid w:val="00435A70"/>
    <w:rsid w:val="00435D4B"/>
    <w:rsid w:val="00435D68"/>
    <w:rsid w:val="00435EF6"/>
    <w:rsid w:val="00435FE2"/>
    <w:rsid w:val="00435FFC"/>
    <w:rsid w:val="0043601C"/>
    <w:rsid w:val="004362CD"/>
    <w:rsid w:val="00436333"/>
    <w:rsid w:val="0043641B"/>
    <w:rsid w:val="00436516"/>
    <w:rsid w:val="004368B7"/>
    <w:rsid w:val="00436D71"/>
    <w:rsid w:val="004371A8"/>
    <w:rsid w:val="004372B3"/>
    <w:rsid w:val="00437306"/>
    <w:rsid w:val="0043731E"/>
    <w:rsid w:val="00437563"/>
    <w:rsid w:val="00437662"/>
    <w:rsid w:val="00437668"/>
    <w:rsid w:val="0043769B"/>
    <w:rsid w:val="004376A5"/>
    <w:rsid w:val="00437A7A"/>
    <w:rsid w:val="00437C94"/>
    <w:rsid w:val="00437FAC"/>
    <w:rsid w:val="004408AA"/>
    <w:rsid w:val="00440A73"/>
    <w:rsid w:val="00440C48"/>
    <w:rsid w:val="00440C8C"/>
    <w:rsid w:val="00440CDA"/>
    <w:rsid w:val="00440F2F"/>
    <w:rsid w:val="00440F7A"/>
    <w:rsid w:val="004410A4"/>
    <w:rsid w:val="00441352"/>
    <w:rsid w:val="00441811"/>
    <w:rsid w:val="00441D6D"/>
    <w:rsid w:val="00441DAA"/>
    <w:rsid w:val="0044220C"/>
    <w:rsid w:val="0044230E"/>
    <w:rsid w:val="0044234B"/>
    <w:rsid w:val="004425B7"/>
    <w:rsid w:val="00442D2B"/>
    <w:rsid w:val="00442D79"/>
    <w:rsid w:val="00442DC9"/>
    <w:rsid w:val="00442DEE"/>
    <w:rsid w:val="004431AB"/>
    <w:rsid w:val="00443396"/>
    <w:rsid w:val="0044354D"/>
    <w:rsid w:val="0044373C"/>
    <w:rsid w:val="004437CE"/>
    <w:rsid w:val="00443C65"/>
    <w:rsid w:val="00443D07"/>
    <w:rsid w:val="00443E17"/>
    <w:rsid w:val="00443F73"/>
    <w:rsid w:val="0044444C"/>
    <w:rsid w:val="0044474E"/>
    <w:rsid w:val="00444887"/>
    <w:rsid w:val="004448F7"/>
    <w:rsid w:val="00444917"/>
    <w:rsid w:val="00444B63"/>
    <w:rsid w:val="00444D30"/>
    <w:rsid w:val="00444EAA"/>
    <w:rsid w:val="00444ECB"/>
    <w:rsid w:val="00444F9F"/>
    <w:rsid w:val="004452AF"/>
    <w:rsid w:val="004453D1"/>
    <w:rsid w:val="004453F9"/>
    <w:rsid w:val="00445560"/>
    <w:rsid w:val="00445633"/>
    <w:rsid w:val="00445649"/>
    <w:rsid w:val="00445791"/>
    <w:rsid w:val="00445D7A"/>
    <w:rsid w:val="00445FFC"/>
    <w:rsid w:val="00446015"/>
    <w:rsid w:val="0044621A"/>
    <w:rsid w:val="00446328"/>
    <w:rsid w:val="004466AB"/>
    <w:rsid w:val="0044684F"/>
    <w:rsid w:val="00446A39"/>
    <w:rsid w:val="00446CEC"/>
    <w:rsid w:val="00446D54"/>
    <w:rsid w:val="00447406"/>
    <w:rsid w:val="004474C6"/>
    <w:rsid w:val="004479A6"/>
    <w:rsid w:val="00447C44"/>
    <w:rsid w:val="00447CD8"/>
    <w:rsid w:val="00447D05"/>
    <w:rsid w:val="00447D9B"/>
    <w:rsid w:val="0044DCE6"/>
    <w:rsid w:val="004501B6"/>
    <w:rsid w:val="00450315"/>
    <w:rsid w:val="00450643"/>
    <w:rsid w:val="00450846"/>
    <w:rsid w:val="004508C9"/>
    <w:rsid w:val="00450988"/>
    <w:rsid w:val="00450E52"/>
    <w:rsid w:val="004510F7"/>
    <w:rsid w:val="0045120E"/>
    <w:rsid w:val="0045133C"/>
    <w:rsid w:val="00451360"/>
    <w:rsid w:val="00451502"/>
    <w:rsid w:val="00451585"/>
    <w:rsid w:val="004516AA"/>
    <w:rsid w:val="004517FD"/>
    <w:rsid w:val="00451919"/>
    <w:rsid w:val="00451C90"/>
    <w:rsid w:val="00451E94"/>
    <w:rsid w:val="00451EA8"/>
    <w:rsid w:val="00451F1D"/>
    <w:rsid w:val="00451FA0"/>
    <w:rsid w:val="00451FE3"/>
    <w:rsid w:val="0045208F"/>
    <w:rsid w:val="004520BD"/>
    <w:rsid w:val="0045278F"/>
    <w:rsid w:val="00452EC5"/>
    <w:rsid w:val="004531C3"/>
    <w:rsid w:val="004531D1"/>
    <w:rsid w:val="004531D7"/>
    <w:rsid w:val="004537FA"/>
    <w:rsid w:val="00453C09"/>
    <w:rsid w:val="00453C84"/>
    <w:rsid w:val="00453D02"/>
    <w:rsid w:val="00454173"/>
    <w:rsid w:val="00454247"/>
    <w:rsid w:val="004542BE"/>
    <w:rsid w:val="004542C2"/>
    <w:rsid w:val="004542FD"/>
    <w:rsid w:val="0045434D"/>
    <w:rsid w:val="004545E9"/>
    <w:rsid w:val="004547A2"/>
    <w:rsid w:val="00454964"/>
    <w:rsid w:val="00454A4E"/>
    <w:rsid w:val="00454B64"/>
    <w:rsid w:val="00454CD2"/>
    <w:rsid w:val="00454D69"/>
    <w:rsid w:val="00454F20"/>
    <w:rsid w:val="00454FE2"/>
    <w:rsid w:val="0045550F"/>
    <w:rsid w:val="004556A9"/>
    <w:rsid w:val="00455854"/>
    <w:rsid w:val="0045596A"/>
    <w:rsid w:val="00455A09"/>
    <w:rsid w:val="00455C37"/>
    <w:rsid w:val="0045641E"/>
    <w:rsid w:val="0045654B"/>
    <w:rsid w:val="004565C9"/>
    <w:rsid w:val="004570E8"/>
    <w:rsid w:val="004577A6"/>
    <w:rsid w:val="004577B7"/>
    <w:rsid w:val="00457889"/>
    <w:rsid w:val="00457DD0"/>
    <w:rsid w:val="0046055D"/>
    <w:rsid w:val="004608B7"/>
    <w:rsid w:val="00460CE2"/>
    <w:rsid w:val="00460D59"/>
    <w:rsid w:val="004610D0"/>
    <w:rsid w:val="0046122E"/>
    <w:rsid w:val="0046141E"/>
    <w:rsid w:val="00461462"/>
    <w:rsid w:val="004614A0"/>
    <w:rsid w:val="00461621"/>
    <w:rsid w:val="004617BD"/>
    <w:rsid w:val="0046215D"/>
    <w:rsid w:val="00462310"/>
    <w:rsid w:val="0046266B"/>
    <w:rsid w:val="004626E0"/>
    <w:rsid w:val="00462798"/>
    <w:rsid w:val="004627E2"/>
    <w:rsid w:val="0046282A"/>
    <w:rsid w:val="0046289D"/>
    <w:rsid w:val="0046299E"/>
    <w:rsid w:val="00462A3A"/>
    <w:rsid w:val="00463079"/>
    <w:rsid w:val="0046317C"/>
    <w:rsid w:val="0046326D"/>
    <w:rsid w:val="004633A7"/>
    <w:rsid w:val="004633E3"/>
    <w:rsid w:val="004637D3"/>
    <w:rsid w:val="00463AC8"/>
    <w:rsid w:val="00463AFA"/>
    <w:rsid w:val="00464362"/>
    <w:rsid w:val="004644C0"/>
    <w:rsid w:val="00464554"/>
    <w:rsid w:val="00464571"/>
    <w:rsid w:val="004648BA"/>
    <w:rsid w:val="0046498D"/>
    <w:rsid w:val="00464A4C"/>
    <w:rsid w:val="00464BE5"/>
    <w:rsid w:val="00464CC5"/>
    <w:rsid w:val="00464CDD"/>
    <w:rsid w:val="00464D25"/>
    <w:rsid w:val="00465181"/>
    <w:rsid w:val="004651E4"/>
    <w:rsid w:val="00465371"/>
    <w:rsid w:val="004653F9"/>
    <w:rsid w:val="004659FE"/>
    <w:rsid w:val="00465D78"/>
    <w:rsid w:val="00465D84"/>
    <w:rsid w:val="00465F75"/>
    <w:rsid w:val="00466083"/>
    <w:rsid w:val="004660F0"/>
    <w:rsid w:val="004666B1"/>
    <w:rsid w:val="0046694D"/>
    <w:rsid w:val="00466BDF"/>
    <w:rsid w:val="00466EE6"/>
    <w:rsid w:val="00467001"/>
    <w:rsid w:val="004673DC"/>
    <w:rsid w:val="004674FD"/>
    <w:rsid w:val="00467710"/>
    <w:rsid w:val="00467937"/>
    <w:rsid w:val="00467A5B"/>
    <w:rsid w:val="00467AE4"/>
    <w:rsid w:val="00467C1E"/>
    <w:rsid w:val="00467ED6"/>
    <w:rsid w:val="00467F28"/>
    <w:rsid w:val="004702EB"/>
    <w:rsid w:val="0047045B"/>
    <w:rsid w:val="004704BA"/>
    <w:rsid w:val="00470C8E"/>
    <w:rsid w:val="00471173"/>
    <w:rsid w:val="00471300"/>
    <w:rsid w:val="004714B0"/>
    <w:rsid w:val="00471ABA"/>
    <w:rsid w:val="00471BCA"/>
    <w:rsid w:val="00471C64"/>
    <w:rsid w:val="00471D12"/>
    <w:rsid w:val="00471D56"/>
    <w:rsid w:val="004720A4"/>
    <w:rsid w:val="00472235"/>
    <w:rsid w:val="004723C9"/>
    <w:rsid w:val="0047252D"/>
    <w:rsid w:val="00472A3D"/>
    <w:rsid w:val="00472BE7"/>
    <w:rsid w:val="00472DC5"/>
    <w:rsid w:val="00473098"/>
    <w:rsid w:val="00473174"/>
    <w:rsid w:val="0047356A"/>
    <w:rsid w:val="00473B97"/>
    <w:rsid w:val="004746AC"/>
    <w:rsid w:val="004747A7"/>
    <w:rsid w:val="004747C8"/>
    <w:rsid w:val="00474936"/>
    <w:rsid w:val="0047494E"/>
    <w:rsid w:val="004749CF"/>
    <w:rsid w:val="00474B86"/>
    <w:rsid w:val="00474BEE"/>
    <w:rsid w:val="00474D10"/>
    <w:rsid w:val="00474D56"/>
    <w:rsid w:val="00474E1E"/>
    <w:rsid w:val="00474E2E"/>
    <w:rsid w:val="00475374"/>
    <w:rsid w:val="004754FB"/>
    <w:rsid w:val="00475567"/>
    <w:rsid w:val="004758D6"/>
    <w:rsid w:val="00475DA1"/>
    <w:rsid w:val="00475E73"/>
    <w:rsid w:val="00475FDB"/>
    <w:rsid w:val="004761D4"/>
    <w:rsid w:val="00476271"/>
    <w:rsid w:val="00476AC5"/>
    <w:rsid w:val="00476BC0"/>
    <w:rsid w:val="00477071"/>
    <w:rsid w:val="00477143"/>
    <w:rsid w:val="004772C1"/>
    <w:rsid w:val="00477327"/>
    <w:rsid w:val="00477445"/>
    <w:rsid w:val="00477613"/>
    <w:rsid w:val="00477820"/>
    <w:rsid w:val="00477920"/>
    <w:rsid w:val="00477960"/>
    <w:rsid w:val="004779C1"/>
    <w:rsid w:val="00477C06"/>
    <w:rsid w:val="00477CE2"/>
    <w:rsid w:val="00477F67"/>
    <w:rsid w:val="00480091"/>
    <w:rsid w:val="004800C7"/>
    <w:rsid w:val="00480230"/>
    <w:rsid w:val="00480686"/>
    <w:rsid w:val="00480864"/>
    <w:rsid w:val="00480A7C"/>
    <w:rsid w:val="00480B4F"/>
    <w:rsid w:val="00480BE4"/>
    <w:rsid w:val="00480BEF"/>
    <w:rsid w:val="00480C17"/>
    <w:rsid w:val="00480EC2"/>
    <w:rsid w:val="004810AA"/>
    <w:rsid w:val="004810EA"/>
    <w:rsid w:val="00481229"/>
    <w:rsid w:val="00481297"/>
    <w:rsid w:val="00481501"/>
    <w:rsid w:val="0048178D"/>
    <w:rsid w:val="004817E7"/>
    <w:rsid w:val="004818D7"/>
    <w:rsid w:val="00481BC1"/>
    <w:rsid w:val="004823E4"/>
    <w:rsid w:val="00482499"/>
    <w:rsid w:val="00482816"/>
    <w:rsid w:val="0048291F"/>
    <w:rsid w:val="00482966"/>
    <w:rsid w:val="00482A0E"/>
    <w:rsid w:val="00482AD2"/>
    <w:rsid w:val="00482BF5"/>
    <w:rsid w:val="00482D4D"/>
    <w:rsid w:val="0048301F"/>
    <w:rsid w:val="00483299"/>
    <w:rsid w:val="004833F6"/>
    <w:rsid w:val="00483494"/>
    <w:rsid w:val="0048360D"/>
    <w:rsid w:val="0048372E"/>
    <w:rsid w:val="0048376B"/>
    <w:rsid w:val="0048396F"/>
    <w:rsid w:val="00483A22"/>
    <w:rsid w:val="00483D89"/>
    <w:rsid w:val="0048409E"/>
    <w:rsid w:val="00484179"/>
    <w:rsid w:val="004842FA"/>
    <w:rsid w:val="0048442C"/>
    <w:rsid w:val="00484900"/>
    <w:rsid w:val="00485098"/>
    <w:rsid w:val="0048570F"/>
    <w:rsid w:val="0048579A"/>
    <w:rsid w:val="004858C5"/>
    <w:rsid w:val="00485BBD"/>
    <w:rsid w:val="00485D43"/>
    <w:rsid w:val="00486042"/>
    <w:rsid w:val="00486121"/>
    <w:rsid w:val="004861B8"/>
    <w:rsid w:val="0048638B"/>
    <w:rsid w:val="004865F1"/>
    <w:rsid w:val="00486655"/>
    <w:rsid w:val="00486920"/>
    <w:rsid w:val="00486B1A"/>
    <w:rsid w:val="00486BA6"/>
    <w:rsid w:val="00486F65"/>
    <w:rsid w:val="0048703B"/>
    <w:rsid w:val="0048704F"/>
    <w:rsid w:val="0048715C"/>
    <w:rsid w:val="004872A1"/>
    <w:rsid w:val="00487532"/>
    <w:rsid w:val="00487720"/>
    <w:rsid w:val="00487A08"/>
    <w:rsid w:val="00487AF4"/>
    <w:rsid w:val="00487E66"/>
    <w:rsid w:val="00487F85"/>
    <w:rsid w:val="00487FB8"/>
    <w:rsid w:val="0048856B"/>
    <w:rsid w:val="004900C6"/>
    <w:rsid w:val="004901E9"/>
    <w:rsid w:val="00490787"/>
    <w:rsid w:val="004908B5"/>
    <w:rsid w:val="004908D9"/>
    <w:rsid w:val="00490C3D"/>
    <w:rsid w:val="00490CDA"/>
    <w:rsid w:val="00491167"/>
    <w:rsid w:val="00491192"/>
    <w:rsid w:val="00491364"/>
    <w:rsid w:val="0049146E"/>
    <w:rsid w:val="00491558"/>
    <w:rsid w:val="004915B1"/>
    <w:rsid w:val="0049166C"/>
    <w:rsid w:val="004916E1"/>
    <w:rsid w:val="004918AA"/>
    <w:rsid w:val="004918C9"/>
    <w:rsid w:val="00491A25"/>
    <w:rsid w:val="00491BE4"/>
    <w:rsid w:val="00491CF4"/>
    <w:rsid w:val="00491D4C"/>
    <w:rsid w:val="004922B1"/>
    <w:rsid w:val="004922D9"/>
    <w:rsid w:val="004922EC"/>
    <w:rsid w:val="00492777"/>
    <w:rsid w:val="00492A2C"/>
    <w:rsid w:val="00492BF0"/>
    <w:rsid w:val="004930B7"/>
    <w:rsid w:val="004930CB"/>
    <w:rsid w:val="004932B4"/>
    <w:rsid w:val="004938F0"/>
    <w:rsid w:val="004938F8"/>
    <w:rsid w:val="00493958"/>
    <w:rsid w:val="004939F4"/>
    <w:rsid w:val="00493A09"/>
    <w:rsid w:val="00493BDB"/>
    <w:rsid w:val="00493CE5"/>
    <w:rsid w:val="00493EBD"/>
    <w:rsid w:val="00493F74"/>
    <w:rsid w:val="0049403F"/>
    <w:rsid w:val="004940D5"/>
    <w:rsid w:val="004945BC"/>
    <w:rsid w:val="00494A4E"/>
    <w:rsid w:val="00494ED5"/>
    <w:rsid w:val="004951A9"/>
    <w:rsid w:val="004951B7"/>
    <w:rsid w:val="00495482"/>
    <w:rsid w:val="004954F7"/>
    <w:rsid w:val="00495586"/>
    <w:rsid w:val="00495749"/>
    <w:rsid w:val="004958F6"/>
    <w:rsid w:val="00495941"/>
    <w:rsid w:val="00495DFC"/>
    <w:rsid w:val="00495E03"/>
    <w:rsid w:val="00495EF1"/>
    <w:rsid w:val="004962F4"/>
    <w:rsid w:val="004964D7"/>
    <w:rsid w:val="00496642"/>
    <w:rsid w:val="00496658"/>
    <w:rsid w:val="004970AF"/>
    <w:rsid w:val="00497280"/>
    <w:rsid w:val="00497341"/>
    <w:rsid w:val="00497578"/>
    <w:rsid w:val="004976F1"/>
    <w:rsid w:val="00497A7F"/>
    <w:rsid w:val="00497ABC"/>
    <w:rsid w:val="00497CB7"/>
    <w:rsid w:val="00497EB8"/>
    <w:rsid w:val="004A018B"/>
    <w:rsid w:val="004A026A"/>
    <w:rsid w:val="004A069F"/>
    <w:rsid w:val="004A07E0"/>
    <w:rsid w:val="004A0888"/>
    <w:rsid w:val="004A09E6"/>
    <w:rsid w:val="004A0D4F"/>
    <w:rsid w:val="004A0F1D"/>
    <w:rsid w:val="004A0F71"/>
    <w:rsid w:val="004A146C"/>
    <w:rsid w:val="004A14F7"/>
    <w:rsid w:val="004A1748"/>
    <w:rsid w:val="004A1AA0"/>
    <w:rsid w:val="004A1AE3"/>
    <w:rsid w:val="004A1FB9"/>
    <w:rsid w:val="004A21B1"/>
    <w:rsid w:val="004A223C"/>
    <w:rsid w:val="004A2416"/>
    <w:rsid w:val="004A270E"/>
    <w:rsid w:val="004A276A"/>
    <w:rsid w:val="004A2854"/>
    <w:rsid w:val="004A28D5"/>
    <w:rsid w:val="004A2A53"/>
    <w:rsid w:val="004A2C58"/>
    <w:rsid w:val="004A2D8E"/>
    <w:rsid w:val="004A2F89"/>
    <w:rsid w:val="004A2FC2"/>
    <w:rsid w:val="004A38C4"/>
    <w:rsid w:val="004A390D"/>
    <w:rsid w:val="004A3E50"/>
    <w:rsid w:val="004A4308"/>
    <w:rsid w:val="004A440B"/>
    <w:rsid w:val="004A45D1"/>
    <w:rsid w:val="004A476A"/>
    <w:rsid w:val="004A4A95"/>
    <w:rsid w:val="004A4E10"/>
    <w:rsid w:val="004A4EBF"/>
    <w:rsid w:val="004A501B"/>
    <w:rsid w:val="004A518C"/>
    <w:rsid w:val="004A520D"/>
    <w:rsid w:val="004A5238"/>
    <w:rsid w:val="004A5377"/>
    <w:rsid w:val="004A53D4"/>
    <w:rsid w:val="004A595B"/>
    <w:rsid w:val="004A5A46"/>
    <w:rsid w:val="004A5A65"/>
    <w:rsid w:val="004A5C88"/>
    <w:rsid w:val="004A5E78"/>
    <w:rsid w:val="004A5F39"/>
    <w:rsid w:val="004A65FD"/>
    <w:rsid w:val="004A6C46"/>
    <w:rsid w:val="004A7277"/>
    <w:rsid w:val="004A7494"/>
    <w:rsid w:val="004A7A6A"/>
    <w:rsid w:val="004A7C06"/>
    <w:rsid w:val="004A7CE2"/>
    <w:rsid w:val="004A7D77"/>
    <w:rsid w:val="004B02EB"/>
    <w:rsid w:val="004B0501"/>
    <w:rsid w:val="004B06BD"/>
    <w:rsid w:val="004B0897"/>
    <w:rsid w:val="004B08AF"/>
    <w:rsid w:val="004B0A7D"/>
    <w:rsid w:val="004B0B41"/>
    <w:rsid w:val="004B0B60"/>
    <w:rsid w:val="004B0D45"/>
    <w:rsid w:val="004B1015"/>
    <w:rsid w:val="004B113F"/>
    <w:rsid w:val="004B11FF"/>
    <w:rsid w:val="004B1284"/>
    <w:rsid w:val="004B131F"/>
    <w:rsid w:val="004B1513"/>
    <w:rsid w:val="004B177B"/>
    <w:rsid w:val="004B1785"/>
    <w:rsid w:val="004B179F"/>
    <w:rsid w:val="004B18A5"/>
    <w:rsid w:val="004B192B"/>
    <w:rsid w:val="004B1B60"/>
    <w:rsid w:val="004B1C9E"/>
    <w:rsid w:val="004B1EAD"/>
    <w:rsid w:val="004B2085"/>
    <w:rsid w:val="004B2173"/>
    <w:rsid w:val="004B2292"/>
    <w:rsid w:val="004B231E"/>
    <w:rsid w:val="004B257F"/>
    <w:rsid w:val="004B2A02"/>
    <w:rsid w:val="004B2B2E"/>
    <w:rsid w:val="004B32DC"/>
    <w:rsid w:val="004B35A2"/>
    <w:rsid w:val="004B35C6"/>
    <w:rsid w:val="004B38B9"/>
    <w:rsid w:val="004B38CE"/>
    <w:rsid w:val="004B38EA"/>
    <w:rsid w:val="004B393B"/>
    <w:rsid w:val="004B3A04"/>
    <w:rsid w:val="004B429B"/>
    <w:rsid w:val="004B42B0"/>
    <w:rsid w:val="004B42D0"/>
    <w:rsid w:val="004B4945"/>
    <w:rsid w:val="004B4C16"/>
    <w:rsid w:val="004B4C30"/>
    <w:rsid w:val="004B4CCB"/>
    <w:rsid w:val="004B4CDB"/>
    <w:rsid w:val="004B4EB0"/>
    <w:rsid w:val="004B50BD"/>
    <w:rsid w:val="004B50C4"/>
    <w:rsid w:val="004B5627"/>
    <w:rsid w:val="004B577E"/>
    <w:rsid w:val="004B591A"/>
    <w:rsid w:val="004B5A0E"/>
    <w:rsid w:val="004B5BEB"/>
    <w:rsid w:val="004B5C66"/>
    <w:rsid w:val="004B5C9C"/>
    <w:rsid w:val="004B5E16"/>
    <w:rsid w:val="004B5E6E"/>
    <w:rsid w:val="004B5FA1"/>
    <w:rsid w:val="004B604D"/>
    <w:rsid w:val="004B686F"/>
    <w:rsid w:val="004B6DA0"/>
    <w:rsid w:val="004B7599"/>
    <w:rsid w:val="004B769F"/>
    <w:rsid w:val="004B76CE"/>
    <w:rsid w:val="004B7BD2"/>
    <w:rsid w:val="004B7BDF"/>
    <w:rsid w:val="004B7C6E"/>
    <w:rsid w:val="004B7CA7"/>
    <w:rsid w:val="004B7E29"/>
    <w:rsid w:val="004B7E45"/>
    <w:rsid w:val="004C025D"/>
    <w:rsid w:val="004C02F9"/>
    <w:rsid w:val="004C031F"/>
    <w:rsid w:val="004C0457"/>
    <w:rsid w:val="004C0558"/>
    <w:rsid w:val="004C0591"/>
    <w:rsid w:val="004C072C"/>
    <w:rsid w:val="004C0822"/>
    <w:rsid w:val="004C0989"/>
    <w:rsid w:val="004C0D69"/>
    <w:rsid w:val="004C1564"/>
    <w:rsid w:val="004C165F"/>
    <w:rsid w:val="004C17A6"/>
    <w:rsid w:val="004C18ED"/>
    <w:rsid w:val="004C1C0E"/>
    <w:rsid w:val="004C27B9"/>
    <w:rsid w:val="004C2A5F"/>
    <w:rsid w:val="004C2A9B"/>
    <w:rsid w:val="004C2D93"/>
    <w:rsid w:val="004C30BD"/>
    <w:rsid w:val="004C31DB"/>
    <w:rsid w:val="004C3478"/>
    <w:rsid w:val="004C35FF"/>
    <w:rsid w:val="004C3676"/>
    <w:rsid w:val="004C402A"/>
    <w:rsid w:val="004C4227"/>
    <w:rsid w:val="004C4271"/>
    <w:rsid w:val="004C43A5"/>
    <w:rsid w:val="004C453A"/>
    <w:rsid w:val="004C492F"/>
    <w:rsid w:val="004C4994"/>
    <w:rsid w:val="004C4AA1"/>
    <w:rsid w:val="004C4C0D"/>
    <w:rsid w:val="004C4C53"/>
    <w:rsid w:val="004C5088"/>
    <w:rsid w:val="004C5118"/>
    <w:rsid w:val="004C537E"/>
    <w:rsid w:val="004C53B5"/>
    <w:rsid w:val="004C5687"/>
    <w:rsid w:val="004C5931"/>
    <w:rsid w:val="004C5BFD"/>
    <w:rsid w:val="004C5D6A"/>
    <w:rsid w:val="004C5E57"/>
    <w:rsid w:val="004C5ED8"/>
    <w:rsid w:val="004C5F18"/>
    <w:rsid w:val="004C6176"/>
    <w:rsid w:val="004C61F5"/>
    <w:rsid w:val="004C63E8"/>
    <w:rsid w:val="004C6489"/>
    <w:rsid w:val="004C6F7B"/>
    <w:rsid w:val="004C71CC"/>
    <w:rsid w:val="004C7378"/>
    <w:rsid w:val="004C74D9"/>
    <w:rsid w:val="004C75C4"/>
    <w:rsid w:val="004C79E0"/>
    <w:rsid w:val="004C7A23"/>
    <w:rsid w:val="004C7CE7"/>
    <w:rsid w:val="004C7CF4"/>
    <w:rsid w:val="004C7F43"/>
    <w:rsid w:val="004D00AC"/>
    <w:rsid w:val="004D0298"/>
    <w:rsid w:val="004D07E6"/>
    <w:rsid w:val="004D0C66"/>
    <w:rsid w:val="004D10D4"/>
    <w:rsid w:val="004D131E"/>
    <w:rsid w:val="004D14BC"/>
    <w:rsid w:val="004D16ED"/>
    <w:rsid w:val="004D1DE8"/>
    <w:rsid w:val="004D2420"/>
    <w:rsid w:val="004D24B4"/>
    <w:rsid w:val="004D2A0B"/>
    <w:rsid w:val="004D2B95"/>
    <w:rsid w:val="004D2F64"/>
    <w:rsid w:val="004D3310"/>
    <w:rsid w:val="004D33C4"/>
    <w:rsid w:val="004D34CB"/>
    <w:rsid w:val="004D373F"/>
    <w:rsid w:val="004D3C10"/>
    <w:rsid w:val="004D3F9D"/>
    <w:rsid w:val="004D4014"/>
    <w:rsid w:val="004D435D"/>
    <w:rsid w:val="004D4549"/>
    <w:rsid w:val="004D47BF"/>
    <w:rsid w:val="004D487A"/>
    <w:rsid w:val="004D4F6A"/>
    <w:rsid w:val="004D511E"/>
    <w:rsid w:val="004D51A2"/>
    <w:rsid w:val="004D53CB"/>
    <w:rsid w:val="004D5515"/>
    <w:rsid w:val="004D57C4"/>
    <w:rsid w:val="004D5C19"/>
    <w:rsid w:val="004D5DCE"/>
    <w:rsid w:val="004D6532"/>
    <w:rsid w:val="004D6766"/>
    <w:rsid w:val="004D6895"/>
    <w:rsid w:val="004D69E4"/>
    <w:rsid w:val="004D6A5E"/>
    <w:rsid w:val="004D6A64"/>
    <w:rsid w:val="004D6A66"/>
    <w:rsid w:val="004D6D96"/>
    <w:rsid w:val="004D6EB3"/>
    <w:rsid w:val="004D6EDD"/>
    <w:rsid w:val="004D71D3"/>
    <w:rsid w:val="004D75A9"/>
    <w:rsid w:val="004D77ED"/>
    <w:rsid w:val="004D782D"/>
    <w:rsid w:val="004D7985"/>
    <w:rsid w:val="004D7DDD"/>
    <w:rsid w:val="004E0128"/>
    <w:rsid w:val="004E01CA"/>
    <w:rsid w:val="004E028F"/>
    <w:rsid w:val="004E07F7"/>
    <w:rsid w:val="004E0AC4"/>
    <w:rsid w:val="004E0C7F"/>
    <w:rsid w:val="004E0CEA"/>
    <w:rsid w:val="004E0E98"/>
    <w:rsid w:val="004E1268"/>
    <w:rsid w:val="004E13B5"/>
    <w:rsid w:val="004E14B1"/>
    <w:rsid w:val="004E14B9"/>
    <w:rsid w:val="004E151A"/>
    <w:rsid w:val="004E172B"/>
    <w:rsid w:val="004E1767"/>
    <w:rsid w:val="004E1829"/>
    <w:rsid w:val="004E1AD0"/>
    <w:rsid w:val="004E1D6E"/>
    <w:rsid w:val="004E1DA3"/>
    <w:rsid w:val="004E1E65"/>
    <w:rsid w:val="004E20A1"/>
    <w:rsid w:val="004E25AB"/>
    <w:rsid w:val="004E2A71"/>
    <w:rsid w:val="004E3037"/>
    <w:rsid w:val="004E320C"/>
    <w:rsid w:val="004E339B"/>
    <w:rsid w:val="004E34C5"/>
    <w:rsid w:val="004E352D"/>
    <w:rsid w:val="004E3615"/>
    <w:rsid w:val="004E36AC"/>
    <w:rsid w:val="004E3743"/>
    <w:rsid w:val="004E3894"/>
    <w:rsid w:val="004E3C3F"/>
    <w:rsid w:val="004E3FC4"/>
    <w:rsid w:val="004E4117"/>
    <w:rsid w:val="004E4239"/>
    <w:rsid w:val="004E4241"/>
    <w:rsid w:val="004E4C5B"/>
    <w:rsid w:val="004E4CCA"/>
    <w:rsid w:val="004E5178"/>
    <w:rsid w:val="004E5225"/>
    <w:rsid w:val="004E522E"/>
    <w:rsid w:val="004E53C9"/>
    <w:rsid w:val="004E53F5"/>
    <w:rsid w:val="004E56CD"/>
    <w:rsid w:val="004E5D49"/>
    <w:rsid w:val="004E5D8B"/>
    <w:rsid w:val="004E606C"/>
    <w:rsid w:val="004E623F"/>
    <w:rsid w:val="004E667E"/>
    <w:rsid w:val="004E6D5A"/>
    <w:rsid w:val="004E6E66"/>
    <w:rsid w:val="004E6F56"/>
    <w:rsid w:val="004E765C"/>
    <w:rsid w:val="004E76A3"/>
    <w:rsid w:val="004E7762"/>
    <w:rsid w:val="004E7C6F"/>
    <w:rsid w:val="004E7D38"/>
    <w:rsid w:val="004E7D46"/>
    <w:rsid w:val="004F00E2"/>
    <w:rsid w:val="004F02A6"/>
    <w:rsid w:val="004F0446"/>
    <w:rsid w:val="004F0548"/>
    <w:rsid w:val="004F09A6"/>
    <w:rsid w:val="004F0C46"/>
    <w:rsid w:val="004F0DF3"/>
    <w:rsid w:val="004F100F"/>
    <w:rsid w:val="004F1339"/>
    <w:rsid w:val="004F147D"/>
    <w:rsid w:val="004F18CA"/>
    <w:rsid w:val="004F1AF2"/>
    <w:rsid w:val="004F1B36"/>
    <w:rsid w:val="004F1BB7"/>
    <w:rsid w:val="004F1C58"/>
    <w:rsid w:val="004F1C69"/>
    <w:rsid w:val="004F211C"/>
    <w:rsid w:val="004F2142"/>
    <w:rsid w:val="004F21BA"/>
    <w:rsid w:val="004F21BB"/>
    <w:rsid w:val="004F2276"/>
    <w:rsid w:val="004F2661"/>
    <w:rsid w:val="004F270C"/>
    <w:rsid w:val="004F2902"/>
    <w:rsid w:val="004F296F"/>
    <w:rsid w:val="004F2C86"/>
    <w:rsid w:val="004F32A8"/>
    <w:rsid w:val="004F3400"/>
    <w:rsid w:val="004F36B2"/>
    <w:rsid w:val="004F3B7F"/>
    <w:rsid w:val="004F3E81"/>
    <w:rsid w:val="004F3F65"/>
    <w:rsid w:val="004F4071"/>
    <w:rsid w:val="004F4180"/>
    <w:rsid w:val="004F4216"/>
    <w:rsid w:val="004F427C"/>
    <w:rsid w:val="004F42A7"/>
    <w:rsid w:val="004F43C6"/>
    <w:rsid w:val="004F450C"/>
    <w:rsid w:val="004F46C0"/>
    <w:rsid w:val="004F47DC"/>
    <w:rsid w:val="004F4A95"/>
    <w:rsid w:val="004F4C2E"/>
    <w:rsid w:val="004F4C81"/>
    <w:rsid w:val="004F4E87"/>
    <w:rsid w:val="004F51F3"/>
    <w:rsid w:val="004F5542"/>
    <w:rsid w:val="004F56C5"/>
    <w:rsid w:val="004F572E"/>
    <w:rsid w:val="004F5747"/>
    <w:rsid w:val="004F59A1"/>
    <w:rsid w:val="004F5A98"/>
    <w:rsid w:val="004F605E"/>
    <w:rsid w:val="004F609D"/>
    <w:rsid w:val="004F64E5"/>
    <w:rsid w:val="004F65BA"/>
    <w:rsid w:val="004F6B8F"/>
    <w:rsid w:val="004F6F44"/>
    <w:rsid w:val="004F7456"/>
    <w:rsid w:val="004F7914"/>
    <w:rsid w:val="004F79D5"/>
    <w:rsid w:val="004F79E6"/>
    <w:rsid w:val="004F7B9D"/>
    <w:rsid w:val="004F7C42"/>
    <w:rsid w:val="004F7CA2"/>
    <w:rsid w:val="004F7FE4"/>
    <w:rsid w:val="005003AC"/>
    <w:rsid w:val="005006BE"/>
    <w:rsid w:val="0050074B"/>
    <w:rsid w:val="00500A5A"/>
    <w:rsid w:val="00500DF4"/>
    <w:rsid w:val="0050106B"/>
    <w:rsid w:val="0050117D"/>
    <w:rsid w:val="00501190"/>
    <w:rsid w:val="00501321"/>
    <w:rsid w:val="00501505"/>
    <w:rsid w:val="005015CC"/>
    <w:rsid w:val="00501941"/>
    <w:rsid w:val="00501BB8"/>
    <w:rsid w:val="00501C12"/>
    <w:rsid w:val="00501F63"/>
    <w:rsid w:val="00501FB2"/>
    <w:rsid w:val="0050207B"/>
    <w:rsid w:val="00502220"/>
    <w:rsid w:val="0050241F"/>
    <w:rsid w:val="00502611"/>
    <w:rsid w:val="00502710"/>
    <w:rsid w:val="00502723"/>
    <w:rsid w:val="00502ADD"/>
    <w:rsid w:val="00502B3D"/>
    <w:rsid w:val="00502C43"/>
    <w:rsid w:val="00502D0E"/>
    <w:rsid w:val="00502E24"/>
    <w:rsid w:val="00502F10"/>
    <w:rsid w:val="005030B0"/>
    <w:rsid w:val="005031C6"/>
    <w:rsid w:val="00503775"/>
    <w:rsid w:val="0050387E"/>
    <w:rsid w:val="00503D38"/>
    <w:rsid w:val="00503FDB"/>
    <w:rsid w:val="00504153"/>
    <w:rsid w:val="00504188"/>
    <w:rsid w:val="005043BC"/>
    <w:rsid w:val="005043CE"/>
    <w:rsid w:val="005046E4"/>
    <w:rsid w:val="00504A56"/>
    <w:rsid w:val="00504C59"/>
    <w:rsid w:val="00504E85"/>
    <w:rsid w:val="00504FE9"/>
    <w:rsid w:val="0050504A"/>
    <w:rsid w:val="00505126"/>
    <w:rsid w:val="0050540E"/>
    <w:rsid w:val="00505521"/>
    <w:rsid w:val="005055D2"/>
    <w:rsid w:val="005056C1"/>
    <w:rsid w:val="00505805"/>
    <w:rsid w:val="0050585A"/>
    <w:rsid w:val="0050590E"/>
    <w:rsid w:val="00505A8A"/>
    <w:rsid w:val="00505C50"/>
    <w:rsid w:val="00505CFC"/>
    <w:rsid w:val="00505D72"/>
    <w:rsid w:val="00505EBD"/>
    <w:rsid w:val="00505EF8"/>
    <w:rsid w:val="00506014"/>
    <w:rsid w:val="0050602F"/>
    <w:rsid w:val="00506288"/>
    <w:rsid w:val="00506376"/>
    <w:rsid w:val="0050647B"/>
    <w:rsid w:val="005064AB"/>
    <w:rsid w:val="00506670"/>
    <w:rsid w:val="00506689"/>
    <w:rsid w:val="00506B1D"/>
    <w:rsid w:val="00506B70"/>
    <w:rsid w:val="00506CF8"/>
    <w:rsid w:val="00506D4B"/>
    <w:rsid w:val="00506DD3"/>
    <w:rsid w:val="00506E61"/>
    <w:rsid w:val="00507417"/>
    <w:rsid w:val="005074B3"/>
    <w:rsid w:val="0050770E"/>
    <w:rsid w:val="00507FFE"/>
    <w:rsid w:val="00510041"/>
    <w:rsid w:val="00510058"/>
    <w:rsid w:val="0051067F"/>
    <w:rsid w:val="00510BA0"/>
    <w:rsid w:val="00510C65"/>
    <w:rsid w:val="00510D93"/>
    <w:rsid w:val="00510EAD"/>
    <w:rsid w:val="005113FF"/>
    <w:rsid w:val="005114CD"/>
    <w:rsid w:val="00511621"/>
    <w:rsid w:val="005116EB"/>
    <w:rsid w:val="005119BC"/>
    <w:rsid w:val="00511A6C"/>
    <w:rsid w:val="00511B9F"/>
    <w:rsid w:val="00511CD0"/>
    <w:rsid w:val="00511ED6"/>
    <w:rsid w:val="00511F01"/>
    <w:rsid w:val="005126C6"/>
    <w:rsid w:val="005126F6"/>
    <w:rsid w:val="005127BE"/>
    <w:rsid w:val="005127D4"/>
    <w:rsid w:val="00512B43"/>
    <w:rsid w:val="00512D01"/>
    <w:rsid w:val="00512FCC"/>
    <w:rsid w:val="00513078"/>
    <w:rsid w:val="005131A0"/>
    <w:rsid w:val="00513218"/>
    <w:rsid w:val="0051333C"/>
    <w:rsid w:val="005135A0"/>
    <w:rsid w:val="00513702"/>
    <w:rsid w:val="00513840"/>
    <w:rsid w:val="00513A64"/>
    <w:rsid w:val="00514092"/>
    <w:rsid w:val="005148C0"/>
    <w:rsid w:val="005149BA"/>
    <w:rsid w:val="005149D5"/>
    <w:rsid w:val="00514CC7"/>
    <w:rsid w:val="00514E8B"/>
    <w:rsid w:val="005152BF"/>
    <w:rsid w:val="00515645"/>
    <w:rsid w:val="00515857"/>
    <w:rsid w:val="00515A54"/>
    <w:rsid w:val="00515B1D"/>
    <w:rsid w:val="00515E3C"/>
    <w:rsid w:val="00515F00"/>
    <w:rsid w:val="00516163"/>
    <w:rsid w:val="0051617A"/>
    <w:rsid w:val="0051627F"/>
    <w:rsid w:val="005165D5"/>
    <w:rsid w:val="0051662E"/>
    <w:rsid w:val="0051694D"/>
    <w:rsid w:val="005169D2"/>
    <w:rsid w:val="00516A8B"/>
    <w:rsid w:val="00516B7A"/>
    <w:rsid w:val="00516B93"/>
    <w:rsid w:val="00516E1F"/>
    <w:rsid w:val="005170E1"/>
    <w:rsid w:val="00517896"/>
    <w:rsid w:val="00517B45"/>
    <w:rsid w:val="00517D01"/>
    <w:rsid w:val="00517F2B"/>
    <w:rsid w:val="00517F44"/>
    <w:rsid w:val="00520069"/>
    <w:rsid w:val="005200C5"/>
    <w:rsid w:val="0052085A"/>
    <w:rsid w:val="0052088F"/>
    <w:rsid w:val="0052090B"/>
    <w:rsid w:val="00520BD4"/>
    <w:rsid w:val="00520C5C"/>
    <w:rsid w:val="00520D6D"/>
    <w:rsid w:val="00520DB1"/>
    <w:rsid w:val="00520DD2"/>
    <w:rsid w:val="00520E62"/>
    <w:rsid w:val="00521196"/>
    <w:rsid w:val="00521678"/>
    <w:rsid w:val="00521A06"/>
    <w:rsid w:val="00521D8C"/>
    <w:rsid w:val="0052201C"/>
    <w:rsid w:val="005220A4"/>
    <w:rsid w:val="00522148"/>
    <w:rsid w:val="00522161"/>
    <w:rsid w:val="005221C4"/>
    <w:rsid w:val="00522374"/>
    <w:rsid w:val="0052244D"/>
    <w:rsid w:val="005225F2"/>
    <w:rsid w:val="0052261E"/>
    <w:rsid w:val="00522703"/>
    <w:rsid w:val="00522943"/>
    <w:rsid w:val="00522A2D"/>
    <w:rsid w:val="00522A3E"/>
    <w:rsid w:val="00522B9B"/>
    <w:rsid w:val="00522C0F"/>
    <w:rsid w:val="0052326D"/>
    <w:rsid w:val="00523419"/>
    <w:rsid w:val="0052364B"/>
    <w:rsid w:val="0052364D"/>
    <w:rsid w:val="00523B56"/>
    <w:rsid w:val="00523D74"/>
    <w:rsid w:val="00523FFF"/>
    <w:rsid w:val="005241BF"/>
    <w:rsid w:val="0052426C"/>
    <w:rsid w:val="00524D99"/>
    <w:rsid w:val="00524EEE"/>
    <w:rsid w:val="00524FF1"/>
    <w:rsid w:val="00525085"/>
    <w:rsid w:val="005253D2"/>
    <w:rsid w:val="005258CF"/>
    <w:rsid w:val="0052594B"/>
    <w:rsid w:val="00525A1C"/>
    <w:rsid w:val="00525AA8"/>
    <w:rsid w:val="00525C81"/>
    <w:rsid w:val="00525D86"/>
    <w:rsid w:val="005268C6"/>
    <w:rsid w:val="00526965"/>
    <w:rsid w:val="00526C6B"/>
    <w:rsid w:val="00526ED2"/>
    <w:rsid w:val="00527220"/>
    <w:rsid w:val="005272BF"/>
    <w:rsid w:val="005273A8"/>
    <w:rsid w:val="00527526"/>
    <w:rsid w:val="0052793B"/>
    <w:rsid w:val="00527ADA"/>
    <w:rsid w:val="00527AEE"/>
    <w:rsid w:val="00527C93"/>
    <w:rsid w:val="00530054"/>
    <w:rsid w:val="005300CD"/>
    <w:rsid w:val="0053075B"/>
    <w:rsid w:val="005308AB"/>
    <w:rsid w:val="005308D6"/>
    <w:rsid w:val="00530D83"/>
    <w:rsid w:val="005310F6"/>
    <w:rsid w:val="00531203"/>
    <w:rsid w:val="00531346"/>
    <w:rsid w:val="00531818"/>
    <w:rsid w:val="0053195D"/>
    <w:rsid w:val="00531A68"/>
    <w:rsid w:val="00531F08"/>
    <w:rsid w:val="00531F79"/>
    <w:rsid w:val="00532053"/>
    <w:rsid w:val="0053215A"/>
    <w:rsid w:val="0053247A"/>
    <w:rsid w:val="00532AF9"/>
    <w:rsid w:val="00532D9A"/>
    <w:rsid w:val="00533127"/>
    <w:rsid w:val="00533311"/>
    <w:rsid w:val="0053371C"/>
    <w:rsid w:val="0053376D"/>
    <w:rsid w:val="005337D7"/>
    <w:rsid w:val="00533EDE"/>
    <w:rsid w:val="005340A9"/>
    <w:rsid w:val="0053426A"/>
    <w:rsid w:val="005343F8"/>
    <w:rsid w:val="00534814"/>
    <w:rsid w:val="00534939"/>
    <w:rsid w:val="00534E22"/>
    <w:rsid w:val="00535109"/>
    <w:rsid w:val="00535173"/>
    <w:rsid w:val="005351BD"/>
    <w:rsid w:val="0053521E"/>
    <w:rsid w:val="0053547E"/>
    <w:rsid w:val="005354CC"/>
    <w:rsid w:val="00535581"/>
    <w:rsid w:val="0053575E"/>
    <w:rsid w:val="005360C5"/>
    <w:rsid w:val="00536423"/>
    <w:rsid w:val="005365B8"/>
    <w:rsid w:val="005366DA"/>
    <w:rsid w:val="00536B07"/>
    <w:rsid w:val="00536C18"/>
    <w:rsid w:val="005375A6"/>
    <w:rsid w:val="005376B8"/>
    <w:rsid w:val="00537958"/>
    <w:rsid w:val="00537E35"/>
    <w:rsid w:val="00537E87"/>
    <w:rsid w:val="00537F94"/>
    <w:rsid w:val="0054015D"/>
    <w:rsid w:val="0054016C"/>
    <w:rsid w:val="00540661"/>
    <w:rsid w:val="0054075E"/>
    <w:rsid w:val="00540816"/>
    <w:rsid w:val="005408BA"/>
    <w:rsid w:val="005409FA"/>
    <w:rsid w:val="00540DCB"/>
    <w:rsid w:val="00540F80"/>
    <w:rsid w:val="00540FA0"/>
    <w:rsid w:val="00541623"/>
    <w:rsid w:val="00541871"/>
    <w:rsid w:val="00541BC4"/>
    <w:rsid w:val="00541E39"/>
    <w:rsid w:val="0054227B"/>
    <w:rsid w:val="0054281B"/>
    <w:rsid w:val="00542B29"/>
    <w:rsid w:val="00542D23"/>
    <w:rsid w:val="00543324"/>
    <w:rsid w:val="00543C94"/>
    <w:rsid w:val="00543DB9"/>
    <w:rsid w:val="0054404B"/>
    <w:rsid w:val="005440A1"/>
    <w:rsid w:val="0054412D"/>
    <w:rsid w:val="00544206"/>
    <w:rsid w:val="0054430F"/>
    <w:rsid w:val="00544F4F"/>
    <w:rsid w:val="00544FC1"/>
    <w:rsid w:val="005453E3"/>
    <w:rsid w:val="005453EE"/>
    <w:rsid w:val="005454A4"/>
    <w:rsid w:val="005460DD"/>
    <w:rsid w:val="005461CF"/>
    <w:rsid w:val="005465B9"/>
    <w:rsid w:val="00546B7B"/>
    <w:rsid w:val="00546BA3"/>
    <w:rsid w:val="00546D8A"/>
    <w:rsid w:val="00546F87"/>
    <w:rsid w:val="005471D8"/>
    <w:rsid w:val="0054763E"/>
    <w:rsid w:val="0054793C"/>
    <w:rsid w:val="00547C3F"/>
    <w:rsid w:val="00547C94"/>
    <w:rsid w:val="00547E37"/>
    <w:rsid w:val="00547E78"/>
    <w:rsid w:val="005500CF"/>
    <w:rsid w:val="0055023C"/>
    <w:rsid w:val="00550485"/>
    <w:rsid w:val="00550710"/>
    <w:rsid w:val="005508A2"/>
    <w:rsid w:val="00550EBE"/>
    <w:rsid w:val="00551072"/>
    <w:rsid w:val="005511D0"/>
    <w:rsid w:val="005514E6"/>
    <w:rsid w:val="00551531"/>
    <w:rsid w:val="005517C7"/>
    <w:rsid w:val="00551940"/>
    <w:rsid w:val="00551D4E"/>
    <w:rsid w:val="00551F04"/>
    <w:rsid w:val="005520B6"/>
    <w:rsid w:val="005521D7"/>
    <w:rsid w:val="0055222B"/>
    <w:rsid w:val="0055240A"/>
    <w:rsid w:val="00552713"/>
    <w:rsid w:val="005527C1"/>
    <w:rsid w:val="00552C5F"/>
    <w:rsid w:val="00552F10"/>
    <w:rsid w:val="00553378"/>
    <w:rsid w:val="005537D2"/>
    <w:rsid w:val="00553816"/>
    <w:rsid w:val="00553939"/>
    <w:rsid w:val="00553A8B"/>
    <w:rsid w:val="00553FFA"/>
    <w:rsid w:val="005541F7"/>
    <w:rsid w:val="0055458C"/>
    <w:rsid w:val="00554A47"/>
    <w:rsid w:val="00554CDD"/>
    <w:rsid w:val="005552E4"/>
    <w:rsid w:val="0055543A"/>
    <w:rsid w:val="0055576E"/>
    <w:rsid w:val="0055578E"/>
    <w:rsid w:val="00555864"/>
    <w:rsid w:val="00555934"/>
    <w:rsid w:val="005559E0"/>
    <w:rsid w:val="00555C7E"/>
    <w:rsid w:val="00555C86"/>
    <w:rsid w:val="00555F22"/>
    <w:rsid w:val="00556139"/>
    <w:rsid w:val="0055655F"/>
    <w:rsid w:val="005567CA"/>
    <w:rsid w:val="005567E4"/>
    <w:rsid w:val="00556A9C"/>
    <w:rsid w:val="00556BA9"/>
    <w:rsid w:val="00556DCC"/>
    <w:rsid w:val="00556ED7"/>
    <w:rsid w:val="00556FC7"/>
    <w:rsid w:val="00557340"/>
    <w:rsid w:val="005574DF"/>
    <w:rsid w:val="00557666"/>
    <w:rsid w:val="00557759"/>
    <w:rsid w:val="00557782"/>
    <w:rsid w:val="005578DA"/>
    <w:rsid w:val="00557959"/>
    <w:rsid w:val="00557C0C"/>
    <w:rsid w:val="00557C38"/>
    <w:rsid w:val="00557D4B"/>
    <w:rsid w:val="00557D95"/>
    <w:rsid w:val="00557DB2"/>
    <w:rsid w:val="0056042E"/>
    <w:rsid w:val="00560954"/>
    <w:rsid w:val="00560C97"/>
    <w:rsid w:val="00560EF9"/>
    <w:rsid w:val="005614AA"/>
    <w:rsid w:val="0056165C"/>
    <w:rsid w:val="00561746"/>
    <w:rsid w:val="00561747"/>
    <w:rsid w:val="00561FAE"/>
    <w:rsid w:val="005623D9"/>
    <w:rsid w:val="00562584"/>
    <w:rsid w:val="0056273F"/>
    <w:rsid w:val="005628B4"/>
    <w:rsid w:val="0056290C"/>
    <w:rsid w:val="0056299B"/>
    <w:rsid w:val="00562B42"/>
    <w:rsid w:val="00562E01"/>
    <w:rsid w:val="005636A5"/>
    <w:rsid w:val="005637E1"/>
    <w:rsid w:val="005639F6"/>
    <w:rsid w:val="00563A12"/>
    <w:rsid w:val="0056406D"/>
    <w:rsid w:val="0056441A"/>
    <w:rsid w:val="00564FB2"/>
    <w:rsid w:val="0056574F"/>
    <w:rsid w:val="00565784"/>
    <w:rsid w:val="0056590C"/>
    <w:rsid w:val="0056596F"/>
    <w:rsid w:val="00565974"/>
    <w:rsid w:val="005659C1"/>
    <w:rsid w:val="00565C49"/>
    <w:rsid w:val="00565CDF"/>
    <w:rsid w:val="00565D4E"/>
    <w:rsid w:val="00565D9C"/>
    <w:rsid w:val="00565E23"/>
    <w:rsid w:val="00565FBE"/>
    <w:rsid w:val="005667CD"/>
    <w:rsid w:val="0056690B"/>
    <w:rsid w:val="00566BC8"/>
    <w:rsid w:val="00566C00"/>
    <w:rsid w:val="00566CE0"/>
    <w:rsid w:val="00566E74"/>
    <w:rsid w:val="00567518"/>
    <w:rsid w:val="0056763C"/>
    <w:rsid w:val="0056787C"/>
    <w:rsid w:val="005679E0"/>
    <w:rsid w:val="00567CD4"/>
    <w:rsid w:val="00567D4C"/>
    <w:rsid w:val="00567E84"/>
    <w:rsid w:val="00570260"/>
    <w:rsid w:val="00570558"/>
    <w:rsid w:val="00570623"/>
    <w:rsid w:val="005708B7"/>
    <w:rsid w:val="00570921"/>
    <w:rsid w:val="00570B28"/>
    <w:rsid w:val="00570CD9"/>
    <w:rsid w:val="00570DDD"/>
    <w:rsid w:val="00570E19"/>
    <w:rsid w:val="00571462"/>
    <w:rsid w:val="0057150E"/>
    <w:rsid w:val="005715EC"/>
    <w:rsid w:val="00571795"/>
    <w:rsid w:val="00571869"/>
    <w:rsid w:val="00571A88"/>
    <w:rsid w:val="00571B87"/>
    <w:rsid w:val="00571BB0"/>
    <w:rsid w:val="00571CB6"/>
    <w:rsid w:val="00571D7B"/>
    <w:rsid w:val="00572158"/>
    <w:rsid w:val="00572335"/>
    <w:rsid w:val="005727F0"/>
    <w:rsid w:val="00572D28"/>
    <w:rsid w:val="0057309B"/>
    <w:rsid w:val="0057378C"/>
    <w:rsid w:val="005737FF"/>
    <w:rsid w:val="00573B7C"/>
    <w:rsid w:val="00573C13"/>
    <w:rsid w:val="005741B9"/>
    <w:rsid w:val="00574B06"/>
    <w:rsid w:val="005751F0"/>
    <w:rsid w:val="00575269"/>
    <w:rsid w:val="005752F2"/>
    <w:rsid w:val="00575422"/>
    <w:rsid w:val="00575554"/>
    <w:rsid w:val="005757CF"/>
    <w:rsid w:val="005757D0"/>
    <w:rsid w:val="00575AD0"/>
    <w:rsid w:val="00575ED3"/>
    <w:rsid w:val="0057647C"/>
    <w:rsid w:val="00576909"/>
    <w:rsid w:val="00576B6C"/>
    <w:rsid w:val="00576C60"/>
    <w:rsid w:val="00576E6D"/>
    <w:rsid w:val="00576EC4"/>
    <w:rsid w:val="00577214"/>
    <w:rsid w:val="0057723C"/>
    <w:rsid w:val="005774FB"/>
    <w:rsid w:val="005775B4"/>
    <w:rsid w:val="0057764D"/>
    <w:rsid w:val="005777AB"/>
    <w:rsid w:val="005778E9"/>
    <w:rsid w:val="00577BE3"/>
    <w:rsid w:val="00577F98"/>
    <w:rsid w:val="00577FD8"/>
    <w:rsid w:val="0058005F"/>
    <w:rsid w:val="005800BF"/>
    <w:rsid w:val="00580301"/>
    <w:rsid w:val="0058037B"/>
    <w:rsid w:val="005803E6"/>
    <w:rsid w:val="005809D6"/>
    <w:rsid w:val="00580C36"/>
    <w:rsid w:val="005818C6"/>
    <w:rsid w:val="005818D1"/>
    <w:rsid w:val="00581B25"/>
    <w:rsid w:val="00581B59"/>
    <w:rsid w:val="00581F54"/>
    <w:rsid w:val="00581FF4"/>
    <w:rsid w:val="0058209F"/>
    <w:rsid w:val="00582154"/>
    <w:rsid w:val="00582936"/>
    <w:rsid w:val="00582BE8"/>
    <w:rsid w:val="00582F6B"/>
    <w:rsid w:val="0058308E"/>
    <w:rsid w:val="0058319A"/>
    <w:rsid w:val="00583329"/>
    <w:rsid w:val="0058332A"/>
    <w:rsid w:val="0058338E"/>
    <w:rsid w:val="00583738"/>
    <w:rsid w:val="00583799"/>
    <w:rsid w:val="00583E87"/>
    <w:rsid w:val="00583F62"/>
    <w:rsid w:val="00584086"/>
    <w:rsid w:val="00584300"/>
    <w:rsid w:val="00584735"/>
    <w:rsid w:val="005849EF"/>
    <w:rsid w:val="00584E37"/>
    <w:rsid w:val="00585020"/>
    <w:rsid w:val="0058529A"/>
    <w:rsid w:val="005852B7"/>
    <w:rsid w:val="00585412"/>
    <w:rsid w:val="00585A76"/>
    <w:rsid w:val="005860B8"/>
    <w:rsid w:val="005862E4"/>
    <w:rsid w:val="005863B1"/>
    <w:rsid w:val="00586531"/>
    <w:rsid w:val="0058678F"/>
    <w:rsid w:val="00586820"/>
    <w:rsid w:val="00586F7D"/>
    <w:rsid w:val="00586F8E"/>
    <w:rsid w:val="00587188"/>
    <w:rsid w:val="005876CB"/>
    <w:rsid w:val="00587867"/>
    <w:rsid w:val="00587B9D"/>
    <w:rsid w:val="00587D25"/>
    <w:rsid w:val="00587EA9"/>
    <w:rsid w:val="0059040D"/>
    <w:rsid w:val="00590558"/>
    <w:rsid w:val="005907F5"/>
    <w:rsid w:val="00590A0A"/>
    <w:rsid w:val="00590A91"/>
    <w:rsid w:val="00590B70"/>
    <w:rsid w:val="00590C24"/>
    <w:rsid w:val="0059116E"/>
    <w:rsid w:val="005914CC"/>
    <w:rsid w:val="00591618"/>
    <w:rsid w:val="005917B6"/>
    <w:rsid w:val="005918B0"/>
    <w:rsid w:val="00591CED"/>
    <w:rsid w:val="00591E8C"/>
    <w:rsid w:val="00592120"/>
    <w:rsid w:val="00592193"/>
    <w:rsid w:val="005922A8"/>
    <w:rsid w:val="00592354"/>
    <w:rsid w:val="00592457"/>
    <w:rsid w:val="0059246A"/>
    <w:rsid w:val="005924AB"/>
    <w:rsid w:val="0059252D"/>
    <w:rsid w:val="00592584"/>
    <w:rsid w:val="00592680"/>
    <w:rsid w:val="005926E4"/>
    <w:rsid w:val="00593439"/>
    <w:rsid w:val="005936CF"/>
    <w:rsid w:val="005937A5"/>
    <w:rsid w:val="0059389D"/>
    <w:rsid w:val="005939BB"/>
    <w:rsid w:val="005939E9"/>
    <w:rsid w:val="00593CF0"/>
    <w:rsid w:val="00594394"/>
    <w:rsid w:val="005947AB"/>
    <w:rsid w:val="00594BB9"/>
    <w:rsid w:val="00594D27"/>
    <w:rsid w:val="00594DC1"/>
    <w:rsid w:val="00594E05"/>
    <w:rsid w:val="005952DB"/>
    <w:rsid w:val="00595789"/>
    <w:rsid w:val="00595B54"/>
    <w:rsid w:val="00595EE0"/>
    <w:rsid w:val="00595F6B"/>
    <w:rsid w:val="00595F7E"/>
    <w:rsid w:val="0059621B"/>
    <w:rsid w:val="005964B1"/>
    <w:rsid w:val="0059669B"/>
    <w:rsid w:val="0059669C"/>
    <w:rsid w:val="0059678D"/>
    <w:rsid w:val="00596C1C"/>
    <w:rsid w:val="00596CE6"/>
    <w:rsid w:val="00596D31"/>
    <w:rsid w:val="00596E9C"/>
    <w:rsid w:val="00596FAD"/>
    <w:rsid w:val="005970F7"/>
    <w:rsid w:val="0059797C"/>
    <w:rsid w:val="00597E43"/>
    <w:rsid w:val="00597FE8"/>
    <w:rsid w:val="005A0057"/>
    <w:rsid w:val="005A0192"/>
    <w:rsid w:val="005A0491"/>
    <w:rsid w:val="005A06A1"/>
    <w:rsid w:val="005A07A7"/>
    <w:rsid w:val="005A147F"/>
    <w:rsid w:val="005A15C8"/>
    <w:rsid w:val="005A1670"/>
    <w:rsid w:val="005A1909"/>
    <w:rsid w:val="005A1A62"/>
    <w:rsid w:val="005A1B9D"/>
    <w:rsid w:val="005A1E44"/>
    <w:rsid w:val="005A1FA2"/>
    <w:rsid w:val="005A20E4"/>
    <w:rsid w:val="005A2222"/>
    <w:rsid w:val="005A23CB"/>
    <w:rsid w:val="005A24AB"/>
    <w:rsid w:val="005A25C5"/>
    <w:rsid w:val="005A2639"/>
    <w:rsid w:val="005A2731"/>
    <w:rsid w:val="005A2B1F"/>
    <w:rsid w:val="005A2C9F"/>
    <w:rsid w:val="005A2D00"/>
    <w:rsid w:val="005A2EDC"/>
    <w:rsid w:val="005A3006"/>
    <w:rsid w:val="005A3089"/>
    <w:rsid w:val="005A35AA"/>
    <w:rsid w:val="005A3673"/>
    <w:rsid w:val="005A36F8"/>
    <w:rsid w:val="005A3867"/>
    <w:rsid w:val="005A392A"/>
    <w:rsid w:val="005A392B"/>
    <w:rsid w:val="005A3972"/>
    <w:rsid w:val="005A3A0A"/>
    <w:rsid w:val="005A3BEC"/>
    <w:rsid w:val="005A3E34"/>
    <w:rsid w:val="005A40BD"/>
    <w:rsid w:val="005A41B5"/>
    <w:rsid w:val="005A425C"/>
    <w:rsid w:val="005A4275"/>
    <w:rsid w:val="005A4327"/>
    <w:rsid w:val="005A4B33"/>
    <w:rsid w:val="005A4B79"/>
    <w:rsid w:val="005A4B83"/>
    <w:rsid w:val="005A4EBE"/>
    <w:rsid w:val="005A4FE7"/>
    <w:rsid w:val="005A55ED"/>
    <w:rsid w:val="005A5FB9"/>
    <w:rsid w:val="005A6478"/>
    <w:rsid w:val="005A6717"/>
    <w:rsid w:val="005A685E"/>
    <w:rsid w:val="005A6B6E"/>
    <w:rsid w:val="005A6D68"/>
    <w:rsid w:val="005A6EE9"/>
    <w:rsid w:val="005A714B"/>
    <w:rsid w:val="005A7270"/>
    <w:rsid w:val="005A7405"/>
    <w:rsid w:val="005A76BF"/>
    <w:rsid w:val="005A76E7"/>
    <w:rsid w:val="005A7802"/>
    <w:rsid w:val="005A7AC8"/>
    <w:rsid w:val="005A7DFB"/>
    <w:rsid w:val="005A7EFD"/>
    <w:rsid w:val="005A7F8A"/>
    <w:rsid w:val="005B01E7"/>
    <w:rsid w:val="005B0392"/>
    <w:rsid w:val="005B06D1"/>
    <w:rsid w:val="005B091E"/>
    <w:rsid w:val="005B092E"/>
    <w:rsid w:val="005B09A5"/>
    <w:rsid w:val="005B09AC"/>
    <w:rsid w:val="005B0C57"/>
    <w:rsid w:val="005B0E14"/>
    <w:rsid w:val="005B0F41"/>
    <w:rsid w:val="005B0FBA"/>
    <w:rsid w:val="005B14B4"/>
    <w:rsid w:val="005B16EE"/>
    <w:rsid w:val="005B178A"/>
    <w:rsid w:val="005B1C54"/>
    <w:rsid w:val="005B1E18"/>
    <w:rsid w:val="005B2025"/>
    <w:rsid w:val="005B205A"/>
    <w:rsid w:val="005B2329"/>
    <w:rsid w:val="005B258A"/>
    <w:rsid w:val="005B2641"/>
    <w:rsid w:val="005B2E5B"/>
    <w:rsid w:val="005B2FA8"/>
    <w:rsid w:val="005B30F2"/>
    <w:rsid w:val="005B35AF"/>
    <w:rsid w:val="005B3937"/>
    <w:rsid w:val="005B39FC"/>
    <w:rsid w:val="005B4218"/>
    <w:rsid w:val="005B4368"/>
    <w:rsid w:val="005B450B"/>
    <w:rsid w:val="005B477C"/>
    <w:rsid w:val="005B481D"/>
    <w:rsid w:val="005B4880"/>
    <w:rsid w:val="005B4E82"/>
    <w:rsid w:val="005B5196"/>
    <w:rsid w:val="005B52AA"/>
    <w:rsid w:val="005B6575"/>
    <w:rsid w:val="005B6AA2"/>
    <w:rsid w:val="005B7033"/>
    <w:rsid w:val="005B71AB"/>
    <w:rsid w:val="005B7277"/>
    <w:rsid w:val="005B74A4"/>
    <w:rsid w:val="005B7A6B"/>
    <w:rsid w:val="005B7A8E"/>
    <w:rsid w:val="005B7B23"/>
    <w:rsid w:val="005B7D67"/>
    <w:rsid w:val="005B7F15"/>
    <w:rsid w:val="005C01D6"/>
    <w:rsid w:val="005C02EC"/>
    <w:rsid w:val="005C073D"/>
    <w:rsid w:val="005C0AD2"/>
    <w:rsid w:val="005C0B18"/>
    <w:rsid w:val="005C0B85"/>
    <w:rsid w:val="005C1020"/>
    <w:rsid w:val="005C1047"/>
    <w:rsid w:val="005C10B5"/>
    <w:rsid w:val="005C150F"/>
    <w:rsid w:val="005C1ADE"/>
    <w:rsid w:val="005C1B3F"/>
    <w:rsid w:val="005C1C33"/>
    <w:rsid w:val="005C1D47"/>
    <w:rsid w:val="005C1F8E"/>
    <w:rsid w:val="005C2034"/>
    <w:rsid w:val="005C20BF"/>
    <w:rsid w:val="005C21A4"/>
    <w:rsid w:val="005C2301"/>
    <w:rsid w:val="005C26F9"/>
    <w:rsid w:val="005C291B"/>
    <w:rsid w:val="005C303C"/>
    <w:rsid w:val="005C306A"/>
    <w:rsid w:val="005C31DA"/>
    <w:rsid w:val="005C35E8"/>
    <w:rsid w:val="005C368A"/>
    <w:rsid w:val="005C3C48"/>
    <w:rsid w:val="005C3C5A"/>
    <w:rsid w:val="005C3CBB"/>
    <w:rsid w:val="005C3F2C"/>
    <w:rsid w:val="005C411D"/>
    <w:rsid w:val="005C4305"/>
    <w:rsid w:val="005C4B6C"/>
    <w:rsid w:val="005C4B9C"/>
    <w:rsid w:val="005C4C89"/>
    <w:rsid w:val="005C51A3"/>
    <w:rsid w:val="005C5318"/>
    <w:rsid w:val="005C546E"/>
    <w:rsid w:val="005C5736"/>
    <w:rsid w:val="005C5B95"/>
    <w:rsid w:val="005C5F03"/>
    <w:rsid w:val="005C64DC"/>
    <w:rsid w:val="005C6526"/>
    <w:rsid w:val="005C6719"/>
    <w:rsid w:val="005C6E56"/>
    <w:rsid w:val="005C706D"/>
    <w:rsid w:val="005C70E9"/>
    <w:rsid w:val="005C71A3"/>
    <w:rsid w:val="005C77C0"/>
    <w:rsid w:val="005C7B92"/>
    <w:rsid w:val="005C7DAC"/>
    <w:rsid w:val="005C7DBD"/>
    <w:rsid w:val="005C7FB7"/>
    <w:rsid w:val="005D0704"/>
    <w:rsid w:val="005D073C"/>
    <w:rsid w:val="005D0743"/>
    <w:rsid w:val="005D09FC"/>
    <w:rsid w:val="005D0A70"/>
    <w:rsid w:val="005D0A8A"/>
    <w:rsid w:val="005D0E49"/>
    <w:rsid w:val="005D0E9A"/>
    <w:rsid w:val="005D105E"/>
    <w:rsid w:val="005D10F3"/>
    <w:rsid w:val="005D1126"/>
    <w:rsid w:val="005D13CD"/>
    <w:rsid w:val="005D1763"/>
    <w:rsid w:val="005D1802"/>
    <w:rsid w:val="005D18E6"/>
    <w:rsid w:val="005D1C7A"/>
    <w:rsid w:val="005D1E60"/>
    <w:rsid w:val="005D1FD7"/>
    <w:rsid w:val="005D2A94"/>
    <w:rsid w:val="005D2AF5"/>
    <w:rsid w:val="005D2E4C"/>
    <w:rsid w:val="005D327D"/>
    <w:rsid w:val="005D3359"/>
    <w:rsid w:val="005D3450"/>
    <w:rsid w:val="005D377B"/>
    <w:rsid w:val="005D3850"/>
    <w:rsid w:val="005D3D4F"/>
    <w:rsid w:val="005D3F0B"/>
    <w:rsid w:val="005D4101"/>
    <w:rsid w:val="005D470B"/>
    <w:rsid w:val="005D48D7"/>
    <w:rsid w:val="005D4C10"/>
    <w:rsid w:val="005D4CBE"/>
    <w:rsid w:val="005D5346"/>
    <w:rsid w:val="005D5417"/>
    <w:rsid w:val="005D55A0"/>
    <w:rsid w:val="005D58DF"/>
    <w:rsid w:val="005D5B17"/>
    <w:rsid w:val="005D62A0"/>
    <w:rsid w:val="005D637E"/>
    <w:rsid w:val="005D6486"/>
    <w:rsid w:val="005D6538"/>
    <w:rsid w:val="005D6604"/>
    <w:rsid w:val="005D687F"/>
    <w:rsid w:val="005D69EA"/>
    <w:rsid w:val="005D6AFE"/>
    <w:rsid w:val="005D6C29"/>
    <w:rsid w:val="005D6C2A"/>
    <w:rsid w:val="005D6CE0"/>
    <w:rsid w:val="005D6DFA"/>
    <w:rsid w:val="005D6F35"/>
    <w:rsid w:val="005D722B"/>
    <w:rsid w:val="005D7522"/>
    <w:rsid w:val="005D7865"/>
    <w:rsid w:val="005D7D2C"/>
    <w:rsid w:val="005D7E16"/>
    <w:rsid w:val="005D7ED0"/>
    <w:rsid w:val="005D7F99"/>
    <w:rsid w:val="005D7FD2"/>
    <w:rsid w:val="005E0924"/>
    <w:rsid w:val="005E0A82"/>
    <w:rsid w:val="005E0BCE"/>
    <w:rsid w:val="005E1047"/>
    <w:rsid w:val="005E10E5"/>
    <w:rsid w:val="005E1733"/>
    <w:rsid w:val="005E194C"/>
    <w:rsid w:val="005E1952"/>
    <w:rsid w:val="005E1D56"/>
    <w:rsid w:val="005E1F19"/>
    <w:rsid w:val="005E2080"/>
    <w:rsid w:val="005E212A"/>
    <w:rsid w:val="005E21EA"/>
    <w:rsid w:val="005E2496"/>
    <w:rsid w:val="005E249C"/>
    <w:rsid w:val="005E24EC"/>
    <w:rsid w:val="005E269F"/>
    <w:rsid w:val="005E28C4"/>
    <w:rsid w:val="005E2A16"/>
    <w:rsid w:val="005E2B20"/>
    <w:rsid w:val="005E3061"/>
    <w:rsid w:val="005E339F"/>
    <w:rsid w:val="005E34C6"/>
    <w:rsid w:val="005E387A"/>
    <w:rsid w:val="005E3A39"/>
    <w:rsid w:val="005E3C42"/>
    <w:rsid w:val="005E3FFF"/>
    <w:rsid w:val="005E4143"/>
    <w:rsid w:val="005E42E2"/>
    <w:rsid w:val="005E433C"/>
    <w:rsid w:val="005E467B"/>
    <w:rsid w:val="005E48A7"/>
    <w:rsid w:val="005E490C"/>
    <w:rsid w:val="005E4A6E"/>
    <w:rsid w:val="005E4B81"/>
    <w:rsid w:val="005E4C1F"/>
    <w:rsid w:val="005E4CE1"/>
    <w:rsid w:val="005E4EC5"/>
    <w:rsid w:val="005E4F1C"/>
    <w:rsid w:val="005E50E6"/>
    <w:rsid w:val="005E51A2"/>
    <w:rsid w:val="005E5267"/>
    <w:rsid w:val="005E536E"/>
    <w:rsid w:val="005E54B7"/>
    <w:rsid w:val="005E578C"/>
    <w:rsid w:val="005E5888"/>
    <w:rsid w:val="005E5897"/>
    <w:rsid w:val="005E5A18"/>
    <w:rsid w:val="005E5F85"/>
    <w:rsid w:val="005E63F0"/>
    <w:rsid w:val="005E645B"/>
    <w:rsid w:val="005E652A"/>
    <w:rsid w:val="005E66FF"/>
    <w:rsid w:val="005E6A45"/>
    <w:rsid w:val="005E6B20"/>
    <w:rsid w:val="005E6C1E"/>
    <w:rsid w:val="005E6D34"/>
    <w:rsid w:val="005E6DF4"/>
    <w:rsid w:val="005E7708"/>
    <w:rsid w:val="005E77F6"/>
    <w:rsid w:val="005E7D9C"/>
    <w:rsid w:val="005E7E1E"/>
    <w:rsid w:val="005E7F60"/>
    <w:rsid w:val="005F00B6"/>
    <w:rsid w:val="005F08D9"/>
    <w:rsid w:val="005F0BA8"/>
    <w:rsid w:val="005F0D6D"/>
    <w:rsid w:val="005F1186"/>
    <w:rsid w:val="005F1215"/>
    <w:rsid w:val="005F12D1"/>
    <w:rsid w:val="005F13D8"/>
    <w:rsid w:val="005F1D35"/>
    <w:rsid w:val="005F1DFF"/>
    <w:rsid w:val="005F1F0C"/>
    <w:rsid w:val="005F20C5"/>
    <w:rsid w:val="005F21F3"/>
    <w:rsid w:val="005F22E0"/>
    <w:rsid w:val="005F23C7"/>
    <w:rsid w:val="005F2907"/>
    <w:rsid w:val="005F2AA4"/>
    <w:rsid w:val="005F2F60"/>
    <w:rsid w:val="005F3139"/>
    <w:rsid w:val="005F342E"/>
    <w:rsid w:val="005F35DB"/>
    <w:rsid w:val="005F35E1"/>
    <w:rsid w:val="005F38A8"/>
    <w:rsid w:val="005F3D23"/>
    <w:rsid w:val="005F3D57"/>
    <w:rsid w:val="005F3F0C"/>
    <w:rsid w:val="005F410B"/>
    <w:rsid w:val="005F4253"/>
    <w:rsid w:val="005F42A8"/>
    <w:rsid w:val="005F4308"/>
    <w:rsid w:val="005F4484"/>
    <w:rsid w:val="005F44BE"/>
    <w:rsid w:val="005F4562"/>
    <w:rsid w:val="005F4C12"/>
    <w:rsid w:val="005F4DF0"/>
    <w:rsid w:val="005F4F0B"/>
    <w:rsid w:val="005F5327"/>
    <w:rsid w:val="005F55A9"/>
    <w:rsid w:val="005F5837"/>
    <w:rsid w:val="005F591A"/>
    <w:rsid w:val="005F59E4"/>
    <w:rsid w:val="005F5A22"/>
    <w:rsid w:val="005F5F09"/>
    <w:rsid w:val="005F6208"/>
    <w:rsid w:val="005F63F0"/>
    <w:rsid w:val="005F6E19"/>
    <w:rsid w:val="005F6F02"/>
    <w:rsid w:val="005F6FCB"/>
    <w:rsid w:val="005F7068"/>
    <w:rsid w:val="005F712F"/>
    <w:rsid w:val="005F719B"/>
    <w:rsid w:val="005F7223"/>
    <w:rsid w:val="005F7755"/>
    <w:rsid w:val="005F799E"/>
    <w:rsid w:val="005F7E11"/>
    <w:rsid w:val="00600052"/>
    <w:rsid w:val="006001FE"/>
    <w:rsid w:val="00600332"/>
    <w:rsid w:val="0060059D"/>
    <w:rsid w:val="00600642"/>
    <w:rsid w:val="006007C6"/>
    <w:rsid w:val="00600923"/>
    <w:rsid w:val="00600C7C"/>
    <w:rsid w:val="00600D90"/>
    <w:rsid w:val="006011DB"/>
    <w:rsid w:val="00601493"/>
    <w:rsid w:val="0060149B"/>
    <w:rsid w:val="006018A4"/>
    <w:rsid w:val="006018CB"/>
    <w:rsid w:val="0060209C"/>
    <w:rsid w:val="00602204"/>
    <w:rsid w:val="0060230D"/>
    <w:rsid w:val="006024C1"/>
    <w:rsid w:val="006024F2"/>
    <w:rsid w:val="0060256A"/>
    <w:rsid w:val="00602620"/>
    <w:rsid w:val="0060277E"/>
    <w:rsid w:val="00602877"/>
    <w:rsid w:val="00602AD2"/>
    <w:rsid w:val="00602B4D"/>
    <w:rsid w:val="00602E10"/>
    <w:rsid w:val="006036F4"/>
    <w:rsid w:val="006038C4"/>
    <w:rsid w:val="00603953"/>
    <w:rsid w:val="00603B90"/>
    <w:rsid w:val="00603B9C"/>
    <w:rsid w:val="0060441F"/>
    <w:rsid w:val="0060473D"/>
    <w:rsid w:val="0060478F"/>
    <w:rsid w:val="00604915"/>
    <w:rsid w:val="00604ADC"/>
    <w:rsid w:val="00604D15"/>
    <w:rsid w:val="0060500E"/>
    <w:rsid w:val="006050DA"/>
    <w:rsid w:val="00605242"/>
    <w:rsid w:val="0060528F"/>
    <w:rsid w:val="006052DC"/>
    <w:rsid w:val="006053B5"/>
    <w:rsid w:val="00605612"/>
    <w:rsid w:val="00605657"/>
    <w:rsid w:val="006058BB"/>
    <w:rsid w:val="00606024"/>
    <w:rsid w:val="00606076"/>
    <w:rsid w:val="00606203"/>
    <w:rsid w:val="0060650A"/>
    <w:rsid w:val="006065C6"/>
    <w:rsid w:val="006066F7"/>
    <w:rsid w:val="006068A9"/>
    <w:rsid w:val="00606CD3"/>
    <w:rsid w:val="00606E6F"/>
    <w:rsid w:val="00606FFF"/>
    <w:rsid w:val="006074CF"/>
    <w:rsid w:val="006077EF"/>
    <w:rsid w:val="00607B2E"/>
    <w:rsid w:val="00607B49"/>
    <w:rsid w:val="00607C37"/>
    <w:rsid w:val="00607E82"/>
    <w:rsid w:val="00610138"/>
    <w:rsid w:val="006104D1"/>
    <w:rsid w:val="006106D6"/>
    <w:rsid w:val="00610B4A"/>
    <w:rsid w:val="00610C10"/>
    <w:rsid w:val="00610DA5"/>
    <w:rsid w:val="0061102C"/>
    <w:rsid w:val="00611081"/>
    <w:rsid w:val="00611162"/>
    <w:rsid w:val="00611456"/>
    <w:rsid w:val="0061147B"/>
    <w:rsid w:val="00611D10"/>
    <w:rsid w:val="00611EAE"/>
    <w:rsid w:val="00611F1E"/>
    <w:rsid w:val="00612123"/>
    <w:rsid w:val="00612638"/>
    <w:rsid w:val="0061280B"/>
    <w:rsid w:val="00612910"/>
    <w:rsid w:val="00612E5B"/>
    <w:rsid w:val="006131A9"/>
    <w:rsid w:val="006131CA"/>
    <w:rsid w:val="00613532"/>
    <w:rsid w:val="0061364F"/>
    <w:rsid w:val="0061368E"/>
    <w:rsid w:val="0061386D"/>
    <w:rsid w:val="00613AB5"/>
    <w:rsid w:val="00613B27"/>
    <w:rsid w:val="00613BE4"/>
    <w:rsid w:val="00613DE5"/>
    <w:rsid w:val="0061408A"/>
    <w:rsid w:val="00614487"/>
    <w:rsid w:val="00614511"/>
    <w:rsid w:val="00614BCD"/>
    <w:rsid w:val="00614C60"/>
    <w:rsid w:val="00614D1E"/>
    <w:rsid w:val="006150DE"/>
    <w:rsid w:val="00615417"/>
    <w:rsid w:val="006158B7"/>
    <w:rsid w:val="00615BC6"/>
    <w:rsid w:val="00615F74"/>
    <w:rsid w:val="00616218"/>
    <w:rsid w:val="0061633E"/>
    <w:rsid w:val="00616384"/>
    <w:rsid w:val="00616582"/>
    <w:rsid w:val="00616586"/>
    <w:rsid w:val="00616715"/>
    <w:rsid w:val="006167B4"/>
    <w:rsid w:val="006167D7"/>
    <w:rsid w:val="006168C2"/>
    <w:rsid w:val="0061698B"/>
    <w:rsid w:val="006169E7"/>
    <w:rsid w:val="0061720D"/>
    <w:rsid w:val="0061724B"/>
    <w:rsid w:val="0061734F"/>
    <w:rsid w:val="0061744B"/>
    <w:rsid w:val="006174AC"/>
    <w:rsid w:val="006178C5"/>
    <w:rsid w:val="00617DC9"/>
    <w:rsid w:val="00617E2A"/>
    <w:rsid w:val="00617E36"/>
    <w:rsid w:val="00617F1B"/>
    <w:rsid w:val="006201D9"/>
    <w:rsid w:val="006201E6"/>
    <w:rsid w:val="0062029F"/>
    <w:rsid w:val="00620369"/>
    <w:rsid w:val="00620679"/>
    <w:rsid w:val="00620D99"/>
    <w:rsid w:val="00620E74"/>
    <w:rsid w:val="00620F5C"/>
    <w:rsid w:val="006210DF"/>
    <w:rsid w:val="006210E2"/>
    <w:rsid w:val="006215D2"/>
    <w:rsid w:val="0062175E"/>
    <w:rsid w:val="00621B99"/>
    <w:rsid w:val="00621CCB"/>
    <w:rsid w:val="00622095"/>
    <w:rsid w:val="0062218E"/>
    <w:rsid w:val="006223AD"/>
    <w:rsid w:val="006227EE"/>
    <w:rsid w:val="00622AFE"/>
    <w:rsid w:val="00622F7C"/>
    <w:rsid w:val="00623644"/>
    <w:rsid w:val="006236F1"/>
    <w:rsid w:val="006237F2"/>
    <w:rsid w:val="00623909"/>
    <w:rsid w:val="00623996"/>
    <w:rsid w:val="00623AEF"/>
    <w:rsid w:val="00623CBD"/>
    <w:rsid w:val="00623F54"/>
    <w:rsid w:val="00623F96"/>
    <w:rsid w:val="00623FC0"/>
    <w:rsid w:val="006240B4"/>
    <w:rsid w:val="006240EC"/>
    <w:rsid w:val="006241D6"/>
    <w:rsid w:val="006245B3"/>
    <w:rsid w:val="00624626"/>
    <w:rsid w:val="00624953"/>
    <w:rsid w:val="0062496D"/>
    <w:rsid w:val="00624987"/>
    <w:rsid w:val="006249D7"/>
    <w:rsid w:val="00624B25"/>
    <w:rsid w:val="00624C3A"/>
    <w:rsid w:val="00624D49"/>
    <w:rsid w:val="00624E58"/>
    <w:rsid w:val="00624E7E"/>
    <w:rsid w:val="00624F7B"/>
    <w:rsid w:val="006255C3"/>
    <w:rsid w:val="00625777"/>
    <w:rsid w:val="006258FB"/>
    <w:rsid w:val="00625F3C"/>
    <w:rsid w:val="00625F90"/>
    <w:rsid w:val="00626169"/>
    <w:rsid w:val="00626372"/>
    <w:rsid w:val="0062656D"/>
    <w:rsid w:val="006265EB"/>
    <w:rsid w:val="0062665F"/>
    <w:rsid w:val="00626677"/>
    <w:rsid w:val="0062697B"/>
    <w:rsid w:val="00626F33"/>
    <w:rsid w:val="00627186"/>
    <w:rsid w:val="006275EA"/>
    <w:rsid w:val="00627851"/>
    <w:rsid w:val="00627874"/>
    <w:rsid w:val="00627CE6"/>
    <w:rsid w:val="00627E72"/>
    <w:rsid w:val="00627FB2"/>
    <w:rsid w:val="00630273"/>
    <w:rsid w:val="00630AEC"/>
    <w:rsid w:val="00630B9C"/>
    <w:rsid w:val="00630C2A"/>
    <w:rsid w:val="006310C9"/>
    <w:rsid w:val="00631131"/>
    <w:rsid w:val="00631A25"/>
    <w:rsid w:val="00631AD5"/>
    <w:rsid w:val="00631ADF"/>
    <w:rsid w:val="00631B8C"/>
    <w:rsid w:val="00631DB9"/>
    <w:rsid w:val="00631F99"/>
    <w:rsid w:val="006320CC"/>
    <w:rsid w:val="006323B2"/>
    <w:rsid w:val="0063242A"/>
    <w:rsid w:val="0063253B"/>
    <w:rsid w:val="006326E4"/>
    <w:rsid w:val="00632768"/>
    <w:rsid w:val="00632986"/>
    <w:rsid w:val="00632C29"/>
    <w:rsid w:val="00632EC1"/>
    <w:rsid w:val="0063312F"/>
    <w:rsid w:val="00633BB5"/>
    <w:rsid w:val="00633CEC"/>
    <w:rsid w:val="00633D9D"/>
    <w:rsid w:val="00633E85"/>
    <w:rsid w:val="00633EC9"/>
    <w:rsid w:val="00633F44"/>
    <w:rsid w:val="006342B3"/>
    <w:rsid w:val="00634921"/>
    <w:rsid w:val="00634CBD"/>
    <w:rsid w:val="00634E7E"/>
    <w:rsid w:val="00634F24"/>
    <w:rsid w:val="0063502D"/>
    <w:rsid w:val="0063534F"/>
    <w:rsid w:val="00635449"/>
    <w:rsid w:val="00635472"/>
    <w:rsid w:val="00635551"/>
    <w:rsid w:val="0063563E"/>
    <w:rsid w:val="0063568C"/>
    <w:rsid w:val="00635827"/>
    <w:rsid w:val="00635969"/>
    <w:rsid w:val="00635B97"/>
    <w:rsid w:val="00635E43"/>
    <w:rsid w:val="006363F8"/>
    <w:rsid w:val="00636C2F"/>
    <w:rsid w:val="00636C76"/>
    <w:rsid w:val="00636D5D"/>
    <w:rsid w:val="006371F0"/>
    <w:rsid w:val="00637228"/>
    <w:rsid w:val="00637310"/>
    <w:rsid w:val="00637FC1"/>
    <w:rsid w:val="006407D0"/>
    <w:rsid w:val="00640C2F"/>
    <w:rsid w:val="00640C8B"/>
    <w:rsid w:val="00641110"/>
    <w:rsid w:val="00641966"/>
    <w:rsid w:val="00641B25"/>
    <w:rsid w:val="0064226F"/>
    <w:rsid w:val="006429BC"/>
    <w:rsid w:val="00642AA4"/>
    <w:rsid w:val="00642AC2"/>
    <w:rsid w:val="00642F39"/>
    <w:rsid w:val="00643401"/>
    <w:rsid w:val="00643581"/>
    <w:rsid w:val="006435F7"/>
    <w:rsid w:val="006436CD"/>
    <w:rsid w:val="006437A9"/>
    <w:rsid w:val="006439D7"/>
    <w:rsid w:val="00643CAD"/>
    <w:rsid w:val="00643F42"/>
    <w:rsid w:val="006440B5"/>
    <w:rsid w:val="006441D5"/>
    <w:rsid w:val="006441DA"/>
    <w:rsid w:val="00644940"/>
    <w:rsid w:val="00644D19"/>
    <w:rsid w:val="00644EA1"/>
    <w:rsid w:val="00645023"/>
    <w:rsid w:val="00645990"/>
    <w:rsid w:val="00645A0E"/>
    <w:rsid w:val="00645C93"/>
    <w:rsid w:val="00645DD9"/>
    <w:rsid w:val="00645E2E"/>
    <w:rsid w:val="00645E82"/>
    <w:rsid w:val="0064602F"/>
    <w:rsid w:val="0064610C"/>
    <w:rsid w:val="0064640F"/>
    <w:rsid w:val="006464E4"/>
    <w:rsid w:val="006465E1"/>
    <w:rsid w:val="0064668C"/>
    <w:rsid w:val="00646828"/>
    <w:rsid w:val="006469C1"/>
    <w:rsid w:val="00646D3E"/>
    <w:rsid w:val="00646DD2"/>
    <w:rsid w:val="006473FD"/>
    <w:rsid w:val="006475F3"/>
    <w:rsid w:val="00647654"/>
    <w:rsid w:val="006476AA"/>
    <w:rsid w:val="006478E7"/>
    <w:rsid w:val="0065003A"/>
    <w:rsid w:val="006502CF"/>
    <w:rsid w:val="00650352"/>
    <w:rsid w:val="00650537"/>
    <w:rsid w:val="006507F0"/>
    <w:rsid w:val="00650ABD"/>
    <w:rsid w:val="00650ACF"/>
    <w:rsid w:val="00650ADC"/>
    <w:rsid w:val="00650C25"/>
    <w:rsid w:val="00650D49"/>
    <w:rsid w:val="00650F80"/>
    <w:rsid w:val="00650FE8"/>
    <w:rsid w:val="006511A5"/>
    <w:rsid w:val="006513D6"/>
    <w:rsid w:val="00651421"/>
    <w:rsid w:val="006516AF"/>
    <w:rsid w:val="006519E7"/>
    <w:rsid w:val="00651E1D"/>
    <w:rsid w:val="00651E56"/>
    <w:rsid w:val="00652142"/>
    <w:rsid w:val="00652210"/>
    <w:rsid w:val="00652309"/>
    <w:rsid w:val="00652747"/>
    <w:rsid w:val="006528C9"/>
    <w:rsid w:val="0065291E"/>
    <w:rsid w:val="00652A52"/>
    <w:rsid w:val="00652C24"/>
    <w:rsid w:val="00652CF5"/>
    <w:rsid w:val="00652D15"/>
    <w:rsid w:val="00653353"/>
    <w:rsid w:val="006535D6"/>
    <w:rsid w:val="00653844"/>
    <w:rsid w:val="00653AA8"/>
    <w:rsid w:val="00653BE3"/>
    <w:rsid w:val="00653F6A"/>
    <w:rsid w:val="0065403A"/>
    <w:rsid w:val="006541CA"/>
    <w:rsid w:val="00654519"/>
    <w:rsid w:val="00654823"/>
    <w:rsid w:val="00654872"/>
    <w:rsid w:val="0065490B"/>
    <w:rsid w:val="006549E8"/>
    <w:rsid w:val="00654F21"/>
    <w:rsid w:val="00654F3F"/>
    <w:rsid w:val="0065552A"/>
    <w:rsid w:val="00655A70"/>
    <w:rsid w:val="00655A85"/>
    <w:rsid w:val="00655C8C"/>
    <w:rsid w:val="00655E41"/>
    <w:rsid w:val="0065605F"/>
    <w:rsid w:val="006560A4"/>
    <w:rsid w:val="006562FD"/>
    <w:rsid w:val="00656631"/>
    <w:rsid w:val="00656828"/>
    <w:rsid w:val="00656BFD"/>
    <w:rsid w:val="00656C50"/>
    <w:rsid w:val="00656CAD"/>
    <w:rsid w:val="00656CD0"/>
    <w:rsid w:val="0065710F"/>
    <w:rsid w:val="0065717F"/>
    <w:rsid w:val="0065730B"/>
    <w:rsid w:val="006573C3"/>
    <w:rsid w:val="006573F8"/>
    <w:rsid w:val="006573FF"/>
    <w:rsid w:val="00657612"/>
    <w:rsid w:val="00657991"/>
    <w:rsid w:val="00657F53"/>
    <w:rsid w:val="00657FA5"/>
    <w:rsid w:val="00660207"/>
    <w:rsid w:val="00660442"/>
    <w:rsid w:val="00660480"/>
    <w:rsid w:val="00660678"/>
    <w:rsid w:val="006608C9"/>
    <w:rsid w:val="00660D12"/>
    <w:rsid w:val="00660DB1"/>
    <w:rsid w:val="00660EFE"/>
    <w:rsid w:val="00660FCD"/>
    <w:rsid w:val="00661098"/>
    <w:rsid w:val="0066128D"/>
    <w:rsid w:val="00661628"/>
    <w:rsid w:val="006616CE"/>
    <w:rsid w:val="006617EA"/>
    <w:rsid w:val="0066193C"/>
    <w:rsid w:val="00661C3B"/>
    <w:rsid w:val="0066216C"/>
    <w:rsid w:val="0066232D"/>
    <w:rsid w:val="006623A9"/>
    <w:rsid w:val="00662477"/>
    <w:rsid w:val="00662547"/>
    <w:rsid w:val="00662652"/>
    <w:rsid w:val="00662870"/>
    <w:rsid w:val="006629AB"/>
    <w:rsid w:val="006629F7"/>
    <w:rsid w:val="00662C7F"/>
    <w:rsid w:val="00662E5D"/>
    <w:rsid w:val="00662F71"/>
    <w:rsid w:val="006631BC"/>
    <w:rsid w:val="0066363A"/>
    <w:rsid w:val="00663847"/>
    <w:rsid w:val="00663D13"/>
    <w:rsid w:val="00663F0E"/>
    <w:rsid w:val="006644B7"/>
    <w:rsid w:val="006645CF"/>
    <w:rsid w:val="006647C7"/>
    <w:rsid w:val="00664918"/>
    <w:rsid w:val="00664D20"/>
    <w:rsid w:val="00665380"/>
    <w:rsid w:val="006653C3"/>
    <w:rsid w:val="0066552E"/>
    <w:rsid w:val="006655F5"/>
    <w:rsid w:val="00665983"/>
    <w:rsid w:val="00665ABF"/>
    <w:rsid w:val="00665B77"/>
    <w:rsid w:val="00665D74"/>
    <w:rsid w:val="00665D78"/>
    <w:rsid w:val="006661F5"/>
    <w:rsid w:val="00666663"/>
    <w:rsid w:val="006667C6"/>
    <w:rsid w:val="006667FF"/>
    <w:rsid w:val="00666AA9"/>
    <w:rsid w:val="00666DB8"/>
    <w:rsid w:val="00666DD7"/>
    <w:rsid w:val="00666FE0"/>
    <w:rsid w:val="00667BD6"/>
    <w:rsid w:val="00667DDD"/>
    <w:rsid w:val="00670033"/>
    <w:rsid w:val="00670074"/>
    <w:rsid w:val="006700A5"/>
    <w:rsid w:val="00670138"/>
    <w:rsid w:val="0067013A"/>
    <w:rsid w:val="006705A3"/>
    <w:rsid w:val="006707D1"/>
    <w:rsid w:val="00670C7F"/>
    <w:rsid w:val="00670E55"/>
    <w:rsid w:val="00670F4F"/>
    <w:rsid w:val="00670F92"/>
    <w:rsid w:val="0067108B"/>
    <w:rsid w:val="00671126"/>
    <w:rsid w:val="006717E2"/>
    <w:rsid w:val="006718C0"/>
    <w:rsid w:val="00671A6E"/>
    <w:rsid w:val="00671AA0"/>
    <w:rsid w:val="00671D95"/>
    <w:rsid w:val="00672368"/>
    <w:rsid w:val="00672667"/>
    <w:rsid w:val="00672B1A"/>
    <w:rsid w:val="00672E63"/>
    <w:rsid w:val="0067305C"/>
    <w:rsid w:val="00673360"/>
    <w:rsid w:val="006737A8"/>
    <w:rsid w:val="006739BB"/>
    <w:rsid w:val="00673A46"/>
    <w:rsid w:val="00673D32"/>
    <w:rsid w:val="00673D60"/>
    <w:rsid w:val="00673F03"/>
    <w:rsid w:val="00674095"/>
    <w:rsid w:val="006740D0"/>
    <w:rsid w:val="00674431"/>
    <w:rsid w:val="00674442"/>
    <w:rsid w:val="006745C7"/>
    <w:rsid w:val="006745D9"/>
    <w:rsid w:val="00675046"/>
    <w:rsid w:val="006750E1"/>
    <w:rsid w:val="0067523E"/>
    <w:rsid w:val="006757F3"/>
    <w:rsid w:val="00675F8E"/>
    <w:rsid w:val="006761B1"/>
    <w:rsid w:val="006761F5"/>
    <w:rsid w:val="00676205"/>
    <w:rsid w:val="006765EF"/>
    <w:rsid w:val="0067686F"/>
    <w:rsid w:val="00676CAC"/>
    <w:rsid w:val="00677103"/>
    <w:rsid w:val="00677203"/>
    <w:rsid w:val="00677287"/>
    <w:rsid w:val="00677315"/>
    <w:rsid w:val="006774CE"/>
    <w:rsid w:val="006777A0"/>
    <w:rsid w:val="0067793C"/>
    <w:rsid w:val="00677EA9"/>
    <w:rsid w:val="00677F90"/>
    <w:rsid w:val="00680180"/>
    <w:rsid w:val="00680217"/>
    <w:rsid w:val="006807FC"/>
    <w:rsid w:val="00680982"/>
    <w:rsid w:val="00680991"/>
    <w:rsid w:val="006809DD"/>
    <w:rsid w:val="00680A98"/>
    <w:rsid w:val="00681005"/>
    <w:rsid w:val="0068103D"/>
    <w:rsid w:val="006810DC"/>
    <w:rsid w:val="00681322"/>
    <w:rsid w:val="0068135A"/>
    <w:rsid w:val="00681D4F"/>
    <w:rsid w:val="00681F59"/>
    <w:rsid w:val="00682042"/>
    <w:rsid w:val="0068206D"/>
    <w:rsid w:val="006820AB"/>
    <w:rsid w:val="006828A7"/>
    <w:rsid w:val="00682BF7"/>
    <w:rsid w:val="00683027"/>
    <w:rsid w:val="00683277"/>
    <w:rsid w:val="0068352A"/>
    <w:rsid w:val="00683601"/>
    <w:rsid w:val="00683759"/>
    <w:rsid w:val="00683854"/>
    <w:rsid w:val="00683936"/>
    <w:rsid w:val="00683A89"/>
    <w:rsid w:val="00683B74"/>
    <w:rsid w:val="00683C74"/>
    <w:rsid w:val="00683CF6"/>
    <w:rsid w:val="00683F9A"/>
    <w:rsid w:val="0068402B"/>
    <w:rsid w:val="00684037"/>
    <w:rsid w:val="006840FB"/>
    <w:rsid w:val="006845B1"/>
    <w:rsid w:val="00684A34"/>
    <w:rsid w:val="00684BD6"/>
    <w:rsid w:val="00684FE5"/>
    <w:rsid w:val="0068526D"/>
    <w:rsid w:val="00685332"/>
    <w:rsid w:val="0068571F"/>
    <w:rsid w:val="006859B0"/>
    <w:rsid w:val="00685A03"/>
    <w:rsid w:val="00685B56"/>
    <w:rsid w:val="00685C99"/>
    <w:rsid w:val="006860FB"/>
    <w:rsid w:val="00686376"/>
    <w:rsid w:val="00686803"/>
    <w:rsid w:val="006869B4"/>
    <w:rsid w:val="00686D74"/>
    <w:rsid w:val="00686E9A"/>
    <w:rsid w:val="00686F1C"/>
    <w:rsid w:val="00687162"/>
    <w:rsid w:val="00687259"/>
    <w:rsid w:val="0068740A"/>
    <w:rsid w:val="00687577"/>
    <w:rsid w:val="006876D4"/>
    <w:rsid w:val="00687941"/>
    <w:rsid w:val="00687F7F"/>
    <w:rsid w:val="006900EC"/>
    <w:rsid w:val="0069020C"/>
    <w:rsid w:val="006907D7"/>
    <w:rsid w:val="00690836"/>
    <w:rsid w:val="00690B90"/>
    <w:rsid w:val="00690BBA"/>
    <w:rsid w:val="00690BBB"/>
    <w:rsid w:val="00690FFD"/>
    <w:rsid w:val="0069110A"/>
    <w:rsid w:val="00691245"/>
    <w:rsid w:val="006914D9"/>
    <w:rsid w:val="0069177E"/>
    <w:rsid w:val="0069188F"/>
    <w:rsid w:val="00691A77"/>
    <w:rsid w:val="00691F46"/>
    <w:rsid w:val="00692348"/>
    <w:rsid w:val="00692938"/>
    <w:rsid w:val="00692A90"/>
    <w:rsid w:val="00692BF3"/>
    <w:rsid w:val="006930DC"/>
    <w:rsid w:val="006931B5"/>
    <w:rsid w:val="0069337D"/>
    <w:rsid w:val="006937F5"/>
    <w:rsid w:val="0069390B"/>
    <w:rsid w:val="00693ED3"/>
    <w:rsid w:val="00693EF4"/>
    <w:rsid w:val="006941B2"/>
    <w:rsid w:val="00694276"/>
    <w:rsid w:val="00694292"/>
    <w:rsid w:val="006945BF"/>
    <w:rsid w:val="00694861"/>
    <w:rsid w:val="006948B2"/>
    <w:rsid w:val="00694AF0"/>
    <w:rsid w:val="00694BDF"/>
    <w:rsid w:val="00694E82"/>
    <w:rsid w:val="00694E89"/>
    <w:rsid w:val="00694F86"/>
    <w:rsid w:val="0069550E"/>
    <w:rsid w:val="00695563"/>
    <w:rsid w:val="006959B0"/>
    <w:rsid w:val="006959F4"/>
    <w:rsid w:val="00695C6E"/>
    <w:rsid w:val="00695DCA"/>
    <w:rsid w:val="00695E19"/>
    <w:rsid w:val="00696121"/>
    <w:rsid w:val="0069619D"/>
    <w:rsid w:val="00696360"/>
    <w:rsid w:val="00696512"/>
    <w:rsid w:val="006965D6"/>
    <w:rsid w:val="00696C4C"/>
    <w:rsid w:val="00696E33"/>
    <w:rsid w:val="0069709C"/>
    <w:rsid w:val="00697364"/>
    <w:rsid w:val="006973A1"/>
    <w:rsid w:val="006974BF"/>
    <w:rsid w:val="006976CA"/>
    <w:rsid w:val="00697CA9"/>
    <w:rsid w:val="00697D3B"/>
    <w:rsid w:val="006A0267"/>
    <w:rsid w:val="006A03EF"/>
    <w:rsid w:val="006A05D4"/>
    <w:rsid w:val="006A0D87"/>
    <w:rsid w:val="006A0DAA"/>
    <w:rsid w:val="006A0ED9"/>
    <w:rsid w:val="006A1141"/>
    <w:rsid w:val="006A1D0D"/>
    <w:rsid w:val="006A1DD1"/>
    <w:rsid w:val="006A208E"/>
    <w:rsid w:val="006A20BB"/>
    <w:rsid w:val="006A2288"/>
    <w:rsid w:val="006A2431"/>
    <w:rsid w:val="006A2434"/>
    <w:rsid w:val="006A266E"/>
    <w:rsid w:val="006A2811"/>
    <w:rsid w:val="006A28CA"/>
    <w:rsid w:val="006A308A"/>
    <w:rsid w:val="006A34B9"/>
    <w:rsid w:val="006A35A3"/>
    <w:rsid w:val="006A3758"/>
    <w:rsid w:val="006A38A4"/>
    <w:rsid w:val="006A3B46"/>
    <w:rsid w:val="006A3C12"/>
    <w:rsid w:val="006A3C21"/>
    <w:rsid w:val="006A3D47"/>
    <w:rsid w:val="006A3E2B"/>
    <w:rsid w:val="006A4414"/>
    <w:rsid w:val="006A453E"/>
    <w:rsid w:val="006A47D0"/>
    <w:rsid w:val="006A4949"/>
    <w:rsid w:val="006A4A0C"/>
    <w:rsid w:val="006A4A10"/>
    <w:rsid w:val="006A4AB1"/>
    <w:rsid w:val="006A4ADC"/>
    <w:rsid w:val="006A4E93"/>
    <w:rsid w:val="006A4F1F"/>
    <w:rsid w:val="006A4F84"/>
    <w:rsid w:val="006A51E2"/>
    <w:rsid w:val="006A53DC"/>
    <w:rsid w:val="006A5512"/>
    <w:rsid w:val="006A56F0"/>
    <w:rsid w:val="006A57C0"/>
    <w:rsid w:val="006A5988"/>
    <w:rsid w:val="006A5B4D"/>
    <w:rsid w:val="006A5C2C"/>
    <w:rsid w:val="006A5CA3"/>
    <w:rsid w:val="006A6067"/>
    <w:rsid w:val="006A62A0"/>
    <w:rsid w:val="006A64D3"/>
    <w:rsid w:val="006A67C5"/>
    <w:rsid w:val="006A68F4"/>
    <w:rsid w:val="006A6B1F"/>
    <w:rsid w:val="006A6C05"/>
    <w:rsid w:val="006A6CB6"/>
    <w:rsid w:val="006A6EB7"/>
    <w:rsid w:val="006A7280"/>
    <w:rsid w:val="006A7379"/>
    <w:rsid w:val="006A7427"/>
    <w:rsid w:val="006A760D"/>
    <w:rsid w:val="006A7711"/>
    <w:rsid w:val="006A7745"/>
    <w:rsid w:val="006A7CDD"/>
    <w:rsid w:val="006A7FD0"/>
    <w:rsid w:val="006B0192"/>
    <w:rsid w:val="006B03F1"/>
    <w:rsid w:val="006B05DF"/>
    <w:rsid w:val="006B08E0"/>
    <w:rsid w:val="006B0E83"/>
    <w:rsid w:val="006B10BD"/>
    <w:rsid w:val="006B1548"/>
    <w:rsid w:val="006B1774"/>
    <w:rsid w:val="006B189D"/>
    <w:rsid w:val="006B19B2"/>
    <w:rsid w:val="006B1A90"/>
    <w:rsid w:val="006B1DC9"/>
    <w:rsid w:val="006B1DF6"/>
    <w:rsid w:val="006B1E18"/>
    <w:rsid w:val="006B2001"/>
    <w:rsid w:val="006B21BC"/>
    <w:rsid w:val="006B2321"/>
    <w:rsid w:val="006B24BB"/>
    <w:rsid w:val="006B2AE9"/>
    <w:rsid w:val="006B2C35"/>
    <w:rsid w:val="006B2E38"/>
    <w:rsid w:val="006B2F01"/>
    <w:rsid w:val="006B2F09"/>
    <w:rsid w:val="006B3557"/>
    <w:rsid w:val="006B35D1"/>
    <w:rsid w:val="006B3706"/>
    <w:rsid w:val="006B38DA"/>
    <w:rsid w:val="006B3A44"/>
    <w:rsid w:val="006B3B71"/>
    <w:rsid w:val="006B3B8C"/>
    <w:rsid w:val="006B3D22"/>
    <w:rsid w:val="006B3DB5"/>
    <w:rsid w:val="006B3E38"/>
    <w:rsid w:val="006B421A"/>
    <w:rsid w:val="006B46DB"/>
    <w:rsid w:val="006B4DDB"/>
    <w:rsid w:val="006B4E06"/>
    <w:rsid w:val="006B4F38"/>
    <w:rsid w:val="006B509E"/>
    <w:rsid w:val="006B535F"/>
    <w:rsid w:val="006B53F3"/>
    <w:rsid w:val="006B566B"/>
    <w:rsid w:val="006B58E3"/>
    <w:rsid w:val="006B58E6"/>
    <w:rsid w:val="006B593A"/>
    <w:rsid w:val="006B59FD"/>
    <w:rsid w:val="006B5B72"/>
    <w:rsid w:val="006B5C74"/>
    <w:rsid w:val="006B5D72"/>
    <w:rsid w:val="006B5E33"/>
    <w:rsid w:val="006B5F15"/>
    <w:rsid w:val="006B5FF2"/>
    <w:rsid w:val="006B6075"/>
    <w:rsid w:val="006B611A"/>
    <w:rsid w:val="006B637E"/>
    <w:rsid w:val="006B68ED"/>
    <w:rsid w:val="006B6C44"/>
    <w:rsid w:val="006B6D0D"/>
    <w:rsid w:val="006B6F6C"/>
    <w:rsid w:val="006B712C"/>
    <w:rsid w:val="006B7157"/>
    <w:rsid w:val="006B72B7"/>
    <w:rsid w:val="006B76ED"/>
    <w:rsid w:val="006B7B02"/>
    <w:rsid w:val="006B7D6D"/>
    <w:rsid w:val="006B7F1D"/>
    <w:rsid w:val="006C0014"/>
    <w:rsid w:val="006C04EB"/>
    <w:rsid w:val="006C05B4"/>
    <w:rsid w:val="006C0637"/>
    <w:rsid w:val="006C0649"/>
    <w:rsid w:val="006C0743"/>
    <w:rsid w:val="006C075A"/>
    <w:rsid w:val="006C089C"/>
    <w:rsid w:val="006C15DD"/>
    <w:rsid w:val="006C175E"/>
    <w:rsid w:val="006C17F6"/>
    <w:rsid w:val="006C1C03"/>
    <w:rsid w:val="006C2027"/>
    <w:rsid w:val="006C2143"/>
    <w:rsid w:val="006C2452"/>
    <w:rsid w:val="006C2701"/>
    <w:rsid w:val="006C28EB"/>
    <w:rsid w:val="006C2DDC"/>
    <w:rsid w:val="006C2FF2"/>
    <w:rsid w:val="006C3AAA"/>
    <w:rsid w:val="006C3DAC"/>
    <w:rsid w:val="006C4032"/>
    <w:rsid w:val="006C41F5"/>
    <w:rsid w:val="006C4285"/>
    <w:rsid w:val="006C4394"/>
    <w:rsid w:val="006C4755"/>
    <w:rsid w:val="006C49CB"/>
    <w:rsid w:val="006C4A10"/>
    <w:rsid w:val="006C4A29"/>
    <w:rsid w:val="006C4D88"/>
    <w:rsid w:val="006C4E01"/>
    <w:rsid w:val="006C4E34"/>
    <w:rsid w:val="006C5056"/>
    <w:rsid w:val="006C52F3"/>
    <w:rsid w:val="006C5365"/>
    <w:rsid w:val="006C55BE"/>
    <w:rsid w:val="006C587F"/>
    <w:rsid w:val="006C58B1"/>
    <w:rsid w:val="006C5BB6"/>
    <w:rsid w:val="006C61C0"/>
    <w:rsid w:val="006C624E"/>
    <w:rsid w:val="006C65E3"/>
    <w:rsid w:val="006C6932"/>
    <w:rsid w:val="006C6988"/>
    <w:rsid w:val="006C6E47"/>
    <w:rsid w:val="006C6F6B"/>
    <w:rsid w:val="006C700A"/>
    <w:rsid w:val="006C727A"/>
    <w:rsid w:val="006C72B3"/>
    <w:rsid w:val="006C73C7"/>
    <w:rsid w:val="006C7654"/>
    <w:rsid w:val="006C7665"/>
    <w:rsid w:val="006C7A8C"/>
    <w:rsid w:val="006C7D25"/>
    <w:rsid w:val="006C7D85"/>
    <w:rsid w:val="006C7DF6"/>
    <w:rsid w:val="006C7E77"/>
    <w:rsid w:val="006C7F92"/>
    <w:rsid w:val="006D0235"/>
    <w:rsid w:val="006D0435"/>
    <w:rsid w:val="006D04DB"/>
    <w:rsid w:val="006D064D"/>
    <w:rsid w:val="006D0776"/>
    <w:rsid w:val="006D1306"/>
    <w:rsid w:val="006D15E0"/>
    <w:rsid w:val="006D160A"/>
    <w:rsid w:val="006D16D6"/>
    <w:rsid w:val="006D1A4D"/>
    <w:rsid w:val="006D1AF1"/>
    <w:rsid w:val="006D20DF"/>
    <w:rsid w:val="006D22D5"/>
    <w:rsid w:val="006D252B"/>
    <w:rsid w:val="006D262F"/>
    <w:rsid w:val="006D2774"/>
    <w:rsid w:val="006D288D"/>
    <w:rsid w:val="006D2BB8"/>
    <w:rsid w:val="006D2E04"/>
    <w:rsid w:val="006D2F0E"/>
    <w:rsid w:val="006D2F95"/>
    <w:rsid w:val="006D34F2"/>
    <w:rsid w:val="006D35F5"/>
    <w:rsid w:val="006D367E"/>
    <w:rsid w:val="006D3D56"/>
    <w:rsid w:val="006D3FA0"/>
    <w:rsid w:val="006D41A0"/>
    <w:rsid w:val="006D427F"/>
    <w:rsid w:val="006D45E5"/>
    <w:rsid w:val="006D4AED"/>
    <w:rsid w:val="006D4B27"/>
    <w:rsid w:val="006D4E5F"/>
    <w:rsid w:val="006D504B"/>
    <w:rsid w:val="006D5191"/>
    <w:rsid w:val="006D52BF"/>
    <w:rsid w:val="006D55E0"/>
    <w:rsid w:val="006D5662"/>
    <w:rsid w:val="006D595D"/>
    <w:rsid w:val="006D5A0E"/>
    <w:rsid w:val="006D5CC0"/>
    <w:rsid w:val="006D5EEC"/>
    <w:rsid w:val="006D60F9"/>
    <w:rsid w:val="006D6104"/>
    <w:rsid w:val="006D6324"/>
    <w:rsid w:val="006D68F1"/>
    <w:rsid w:val="006D6AB0"/>
    <w:rsid w:val="006D6AB3"/>
    <w:rsid w:val="006D6E42"/>
    <w:rsid w:val="006D7134"/>
    <w:rsid w:val="006D735A"/>
    <w:rsid w:val="006D7B68"/>
    <w:rsid w:val="006D7EF7"/>
    <w:rsid w:val="006D7F2F"/>
    <w:rsid w:val="006D7FE8"/>
    <w:rsid w:val="006E0322"/>
    <w:rsid w:val="006E058A"/>
    <w:rsid w:val="006E05B3"/>
    <w:rsid w:val="006E06D9"/>
    <w:rsid w:val="006E0808"/>
    <w:rsid w:val="006E0A79"/>
    <w:rsid w:val="006E0AD5"/>
    <w:rsid w:val="006E0E52"/>
    <w:rsid w:val="006E0FC9"/>
    <w:rsid w:val="006E0FF5"/>
    <w:rsid w:val="006E120F"/>
    <w:rsid w:val="006E125A"/>
    <w:rsid w:val="006E13DD"/>
    <w:rsid w:val="006E14D2"/>
    <w:rsid w:val="006E15E4"/>
    <w:rsid w:val="006E1605"/>
    <w:rsid w:val="006E1622"/>
    <w:rsid w:val="006E1764"/>
    <w:rsid w:val="006E17B9"/>
    <w:rsid w:val="006E187C"/>
    <w:rsid w:val="006E18A4"/>
    <w:rsid w:val="006E19AE"/>
    <w:rsid w:val="006E1F70"/>
    <w:rsid w:val="006E2431"/>
    <w:rsid w:val="006E24F8"/>
    <w:rsid w:val="006E26D0"/>
    <w:rsid w:val="006E2712"/>
    <w:rsid w:val="006E27FA"/>
    <w:rsid w:val="006E2858"/>
    <w:rsid w:val="006E2914"/>
    <w:rsid w:val="006E2E3D"/>
    <w:rsid w:val="006E316C"/>
    <w:rsid w:val="006E31AC"/>
    <w:rsid w:val="006E31DB"/>
    <w:rsid w:val="006E335B"/>
    <w:rsid w:val="006E3589"/>
    <w:rsid w:val="006E3628"/>
    <w:rsid w:val="006E37C3"/>
    <w:rsid w:val="006E3B39"/>
    <w:rsid w:val="006E4067"/>
    <w:rsid w:val="006E4075"/>
    <w:rsid w:val="006E4121"/>
    <w:rsid w:val="006E43C3"/>
    <w:rsid w:val="006E46ED"/>
    <w:rsid w:val="006E483F"/>
    <w:rsid w:val="006E49A6"/>
    <w:rsid w:val="006E4A1F"/>
    <w:rsid w:val="006E4C18"/>
    <w:rsid w:val="006E51A2"/>
    <w:rsid w:val="006E569F"/>
    <w:rsid w:val="006E57BD"/>
    <w:rsid w:val="006E58B5"/>
    <w:rsid w:val="006E5952"/>
    <w:rsid w:val="006E5B8C"/>
    <w:rsid w:val="006E5BDF"/>
    <w:rsid w:val="006E62F5"/>
    <w:rsid w:val="006E68BE"/>
    <w:rsid w:val="006E697F"/>
    <w:rsid w:val="006E6F8A"/>
    <w:rsid w:val="006E74DD"/>
    <w:rsid w:val="006E7506"/>
    <w:rsid w:val="006E7773"/>
    <w:rsid w:val="006E79EE"/>
    <w:rsid w:val="006E7B93"/>
    <w:rsid w:val="006E7DCD"/>
    <w:rsid w:val="006F1100"/>
    <w:rsid w:val="006F1111"/>
    <w:rsid w:val="006F1229"/>
    <w:rsid w:val="006F17E2"/>
    <w:rsid w:val="006F188B"/>
    <w:rsid w:val="006F1A7C"/>
    <w:rsid w:val="006F1C90"/>
    <w:rsid w:val="006F1DA7"/>
    <w:rsid w:val="006F1E90"/>
    <w:rsid w:val="006F20AC"/>
    <w:rsid w:val="006F33DB"/>
    <w:rsid w:val="006F342D"/>
    <w:rsid w:val="006F343F"/>
    <w:rsid w:val="006F3766"/>
    <w:rsid w:val="006F3810"/>
    <w:rsid w:val="006F3ACF"/>
    <w:rsid w:val="006F3C6C"/>
    <w:rsid w:val="006F3C74"/>
    <w:rsid w:val="006F3C91"/>
    <w:rsid w:val="006F40D4"/>
    <w:rsid w:val="006F42B4"/>
    <w:rsid w:val="006F4356"/>
    <w:rsid w:val="006F459D"/>
    <w:rsid w:val="006F45A3"/>
    <w:rsid w:val="006F4777"/>
    <w:rsid w:val="006F4C38"/>
    <w:rsid w:val="006F4C7D"/>
    <w:rsid w:val="006F4FFE"/>
    <w:rsid w:val="006F5000"/>
    <w:rsid w:val="006F50E1"/>
    <w:rsid w:val="006F50F8"/>
    <w:rsid w:val="006F5387"/>
    <w:rsid w:val="006F53D2"/>
    <w:rsid w:val="006F5704"/>
    <w:rsid w:val="006F5A9F"/>
    <w:rsid w:val="006F5B9A"/>
    <w:rsid w:val="006F5F73"/>
    <w:rsid w:val="006F62F1"/>
    <w:rsid w:val="006F63DB"/>
    <w:rsid w:val="006F6418"/>
    <w:rsid w:val="006F6563"/>
    <w:rsid w:val="006F66DC"/>
    <w:rsid w:val="006F68D6"/>
    <w:rsid w:val="006F6A43"/>
    <w:rsid w:val="006F6A5F"/>
    <w:rsid w:val="006F6AE3"/>
    <w:rsid w:val="006F6E5F"/>
    <w:rsid w:val="006F6EDB"/>
    <w:rsid w:val="006F6EE6"/>
    <w:rsid w:val="006F71C3"/>
    <w:rsid w:val="006F7405"/>
    <w:rsid w:val="006F75E9"/>
    <w:rsid w:val="006F7FFB"/>
    <w:rsid w:val="0070004F"/>
    <w:rsid w:val="0070015B"/>
    <w:rsid w:val="00700394"/>
    <w:rsid w:val="0070041D"/>
    <w:rsid w:val="007008FE"/>
    <w:rsid w:val="00700A03"/>
    <w:rsid w:val="00700CBA"/>
    <w:rsid w:val="00701493"/>
    <w:rsid w:val="0070167E"/>
    <w:rsid w:val="007017D8"/>
    <w:rsid w:val="007017E8"/>
    <w:rsid w:val="00701848"/>
    <w:rsid w:val="0070188B"/>
    <w:rsid w:val="007018BE"/>
    <w:rsid w:val="007018CF"/>
    <w:rsid w:val="00701FB9"/>
    <w:rsid w:val="007020FF"/>
    <w:rsid w:val="007023BF"/>
    <w:rsid w:val="00702411"/>
    <w:rsid w:val="007025F8"/>
    <w:rsid w:val="007028D4"/>
    <w:rsid w:val="00702B69"/>
    <w:rsid w:val="0070330E"/>
    <w:rsid w:val="007034C0"/>
    <w:rsid w:val="00703604"/>
    <w:rsid w:val="00703687"/>
    <w:rsid w:val="00703918"/>
    <w:rsid w:val="00703A39"/>
    <w:rsid w:val="00703AA7"/>
    <w:rsid w:val="00703B7F"/>
    <w:rsid w:val="00703C05"/>
    <w:rsid w:val="00703F67"/>
    <w:rsid w:val="00704195"/>
    <w:rsid w:val="0070458B"/>
    <w:rsid w:val="00704600"/>
    <w:rsid w:val="00704A22"/>
    <w:rsid w:val="00704C74"/>
    <w:rsid w:val="00704E28"/>
    <w:rsid w:val="0070546A"/>
    <w:rsid w:val="00705511"/>
    <w:rsid w:val="00705ADD"/>
    <w:rsid w:val="00705DEB"/>
    <w:rsid w:val="007061C7"/>
    <w:rsid w:val="007063BD"/>
    <w:rsid w:val="007065C9"/>
    <w:rsid w:val="00706620"/>
    <w:rsid w:val="00706630"/>
    <w:rsid w:val="00706676"/>
    <w:rsid w:val="007067A9"/>
    <w:rsid w:val="007067F2"/>
    <w:rsid w:val="00706AA1"/>
    <w:rsid w:val="00706B19"/>
    <w:rsid w:val="00706CE2"/>
    <w:rsid w:val="00706E53"/>
    <w:rsid w:val="00706F20"/>
    <w:rsid w:val="00706F23"/>
    <w:rsid w:val="00706F89"/>
    <w:rsid w:val="00706FDB"/>
    <w:rsid w:val="00707151"/>
    <w:rsid w:val="0070727F"/>
    <w:rsid w:val="00707307"/>
    <w:rsid w:val="00707389"/>
    <w:rsid w:val="007076CE"/>
    <w:rsid w:val="00707728"/>
    <w:rsid w:val="00707753"/>
    <w:rsid w:val="00707919"/>
    <w:rsid w:val="00707983"/>
    <w:rsid w:val="00707A25"/>
    <w:rsid w:val="00707BF3"/>
    <w:rsid w:val="00707DDC"/>
    <w:rsid w:val="00707E2B"/>
    <w:rsid w:val="00707F18"/>
    <w:rsid w:val="007105FC"/>
    <w:rsid w:val="007108B9"/>
    <w:rsid w:val="00710946"/>
    <w:rsid w:val="00710A2F"/>
    <w:rsid w:val="00710DD8"/>
    <w:rsid w:val="00710E60"/>
    <w:rsid w:val="0071154F"/>
    <w:rsid w:val="007116B9"/>
    <w:rsid w:val="00711A78"/>
    <w:rsid w:val="00711C34"/>
    <w:rsid w:val="00711CBF"/>
    <w:rsid w:val="00711D14"/>
    <w:rsid w:val="0071218B"/>
    <w:rsid w:val="0071219C"/>
    <w:rsid w:val="0071223A"/>
    <w:rsid w:val="00712326"/>
    <w:rsid w:val="007126EB"/>
    <w:rsid w:val="00712A70"/>
    <w:rsid w:val="00712D6D"/>
    <w:rsid w:val="0071350E"/>
    <w:rsid w:val="00713D96"/>
    <w:rsid w:val="00713EE7"/>
    <w:rsid w:val="00714215"/>
    <w:rsid w:val="007144B6"/>
    <w:rsid w:val="007144B8"/>
    <w:rsid w:val="007145A1"/>
    <w:rsid w:val="0071494A"/>
    <w:rsid w:val="00714A28"/>
    <w:rsid w:val="00714A35"/>
    <w:rsid w:val="00714C3A"/>
    <w:rsid w:val="00714C3C"/>
    <w:rsid w:val="00714C83"/>
    <w:rsid w:val="00714DA3"/>
    <w:rsid w:val="00714E14"/>
    <w:rsid w:val="00714E3B"/>
    <w:rsid w:val="0071509A"/>
    <w:rsid w:val="0071551F"/>
    <w:rsid w:val="00715532"/>
    <w:rsid w:val="00715561"/>
    <w:rsid w:val="007155FE"/>
    <w:rsid w:val="0071568B"/>
    <w:rsid w:val="007156E9"/>
    <w:rsid w:val="00715802"/>
    <w:rsid w:val="00715E7E"/>
    <w:rsid w:val="00715EDF"/>
    <w:rsid w:val="007160FB"/>
    <w:rsid w:val="007161B4"/>
    <w:rsid w:val="007163F1"/>
    <w:rsid w:val="0071642B"/>
    <w:rsid w:val="0071653B"/>
    <w:rsid w:val="00716762"/>
    <w:rsid w:val="00716927"/>
    <w:rsid w:val="00716ACC"/>
    <w:rsid w:val="00716BC6"/>
    <w:rsid w:val="00716C0D"/>
    <w:rsid w:val="00716C93"/>
    <w:rsid w:val="00716CE3"/>
    <w:rsid w:val="00717039"/>
    <w:rsid w:val="00717046"/>
    <w:rsid w:val="0071710D"/>
    <w:rsid w:val="00717116"/>
    <w:rsid w:val="0071731B"/>
    <w:rsid w:val="00717505"/>
    <w:rsid w:val="00717670"/>
    <w:rsid w:val="00717BB9"/>
    <w:rsid w:val="00717C92"/>
    <w:rsid w:val="00717DBB"/>
    <w:rsid w:val="00717E44"/>
    <w:rsid w:val="0072015C"/>
    <w:rsid w:val="0072053C"/>
    <w:rsid w:val="007207B1"/>
    <w:rsid w:val="00720B9B"/>
    <w:rsid w:val="00720D10"/>
    <w:rsid w:val="00720DFE"/>
    <w:rsid w:val="0072127D"/>
    <w:rsid w:val="0072143D"/>
    <w:rsid w:val="007214FD"/>
    <w:rsid w:val="007216A2"/>
    <w:rsid w:val="0072184D"/>
    <w:rsid w:val="00721923"/>
    <w:rsid w:val="007219A7"/>
    <w:rsid w:val="007219E8"/>
    <w:rsid w:val="00721ABD"/>
    <w:rsid w:val="00721E2E"/>
    <w:rsid w:val="00721FE3"/>
    <w:rsid w:val="00721FFD"/>
    <w:rsid w:val="00722960"/>
    <w:rsid w:val="00722A06"/>
    <w:rsid w:val="00722C83"/>
    <w:rsid w:val="00723044"/>
    <w:rsid w:val="007233BC"/>
    <w:rsid w:val="007234F2"/>
    <w:rsid w:val="007234F6"/>
    <w:rsid w:val="0072350C"/>
    <w:rsid w:val="007236D4"/>
    <w:rsid w:val="00723771"/>
    <w:rsid w:val="00723843"/>
    <w:rsid w:val="00723A9B"/>
    <w:rsid w:val="00723B5A"/>
    <w:rsid w:val="00723D2B"/>
    <w:rsid w:val="00724231"/>
    <w:rsid w:val="00724399"/>
    <w:rsid w:val="0072478C"/>
    <w:rsid w:val="00724819"/>
    <w:rsid w:val="00724EF6"/>
    <w:rsid w:val="00724F13"/>
    <w:rsid w:val="007251F6"/>
    <w:rsid w:val="0072524F"/>
    <w:rsid w:val="007252B0"/>
    <w:rsid w:val="00725392"/>
    <w:rsid w:val="007255A8"/>
    <w:rsid w:val="00725A31"/>
    <w:rsid w:val="00725AE8"/>
    <w:rsid w:val="00725B9A"/>
    <w:rsid w:val="00725E06"/>
    <w:rsid w:val="00726210"/>
    <w:rsid w:val="0072642F"/>
    <w:rsid w:val="0072664D"/>
    <w:rsid w:val="0072693E"/>
    <w:rsid w:val="007269B2"/>
    <w:rsid w:val="00726A26"/>
    <w:rsid w:val="00726C90"/>
    <w:rsid w:val="00726ECC"/>
    <w:rsid w:val="00726FCB"/>
    <w:rsid w:val="0072705B"/>
    <w:rsid w:val="0072707B"/>
    <w:rsid w:val="007278DC"/>
    <w:rsid w:val="007279F9"/>
    <w:rsid w:val="00727A01"/>
    <w:rsid w:val="00727B07"/>
    <w:rsid w:val="00727B35"/>
    <w:rsid w:val="00727D7E"/>
    <w:rsid w:val="007304A4"/>
    <w:rsid w:val="007305F0"/>
    <w:rsid w:val="00730741"/>
    <w:rsid w:val="00730814"/>
    <w:rsid w:val="00730950"/>
    <w:rsid w:val="00730DC7"/>
    <w:rsid w:val="00731702"/>
    <w:rsid w:val="00731900"/>
    <w:rsid w:val="00731C1A"/>
    <w:rsid w:val="0073238E"/>
    <w:rsid w:val="007323F0"/>
    <w:rsid w:val="0073285F"/>
    <w:rsid w:val="007329AA"/>
    <w:rsid w:val="00732A79"/>
    <w:rsid w:val="00732C39"/>
    <w:rsid w:val="00732CA8"/>
    <w:rsid w:val="00733976"/>
    <w:rsid w:val="00734093"/>
    <w:rsid w:val="007345D9"/>
    <w:rsid w:val="00734A3C"/>
    <w:rsid w:val="00734A53"/>
    <w:rsid w:val="00734E54"/>
    <w:rsid w:val="00734E8A"/>
    <w:rsid w:val="007351D8"/>
    <w:rsid w:val="0073524F"/>
    <w:rsid w:val="007352FD"/>
    <w:rsid w:val="007354F1"/>
    <w:rsid w:val="0073555E"/>
    <w:rsid w:val="00735767"/>
    <w:rsid w:val="0073594B"/>
    <w:rsid w:val="00735AA2"/>
    <w:rsid w:val="00735ED8"/>
    <w:rsid w:val="00736304"/>
    <w:rsid w:val="007365A7"/>
    <w:rsid w:val="007365BB"/>
    <w:rsid w:val="00736C04"/>
    <w:rsid w:val="00736CED"/>
    <w:rsid w:val="00736D72"/>
    <w:rsid w:val="00736D7F"/>
    <w:rsid w:val="00736ED7"/>
    <w:rsid w:val="00737138"/>
    <w:rsid w:val="007371EC"/>
    <w:rsid w:val="00737236"/>
    <w:rsid w:val="00737266"/>
    <w:rsid w:val="00737280"/>
    <w:rsid w:val="007372A3"/>
    <w:rsid w:val="007373EB"/>
    <w:rsid w:val="0073777F"/>
    <w:rsid w:val="007377DA"/>
    <w:rsid w:val="007378C8"/>
    <w:rsid w:val="00737CDB"/>
    <w:rsid w:val="00737ED2"/>
    <w:rsid w:val="0074013C"/>
    <w:rsid w:val="00740332"/>
    <w:rsid w:val="00740706"/>
    <w:rsid w:val="00740A05"/>
    <w:rsid w:val="00741367"/>
    <w:rsid w:val="007413EB"/>
    <w:rsid w:val="007418AE"/>
    <w:rsid w:val="00741A13"/>
    <w:rsid w:val="00741A32"/>
    <w:rsid w:val="00741C34"/>
    <w:rsid w:val="00741D4A"/>
    <w:rsid w:val="00741EE1"/>
    <w:rsid w:val="0074233A"/>
    <w:rsid w:val="007424DB"/>
    <w:rsid w:val="007425CE"/>
    <w:rsid w:val="00742612"/>
    <w:rsid w:val="00742A7C"/>
    <w:rsid w:val="00742E32"/>
    <w:rsid w:val="0074318A"/>
    <w:rsid w:val="007431BE"/>
    <w:rsid w:val="00743B58"/>
    <w:rsid w:val="00743B9C"/>
    <w:rsid w:val="00743C21"/>
    <w:rsid w:val="00743C63"/>
    <w:rsid w:val="00744A6F"/>
    <w:rsid w:val="00744C32"/>
    <w:rsid w:val="00744CE1"/>
    <w:rsid w:val="00744EEC"/>
    <w:rsid w:val="00744EF6"/>
    <w:rsid w:val="00744FD3"/>
    <w:rsid w:val="007450F6"/>
    <w:rsid w:val="00745316"/>
    <w:rsid w:val="0074562F"/>
    <w:rsid w:val="0074584D"/>
    <w:rsid w:val="00745B72"/>
    <w:rsid w:val="00745CD2"/>
    <w:rsid w:val="00745DB7"/>
    <w:rsid w:val="00745EA3"/>
    <w:rsid w:val="00745F36"/>
    <w:rsid w:val="00745FCE"/>
    <w:rsid w:val="00745FCF"/>
    <w:rsid w:val="0074677F"/>
    <w:rsid w:val="00746782"/>
    <w:rsid w:val="00746929"/>
    <w:rsid w:val="00746B6A"/>
    <w:rsid w:val="00746CBF"/>
    <w:rsid w:val="007471CA"/>
    <w:rsid w:val="00747C06"/>
    <w:rsid w:val="00747C1F"/>
    <w:rsid w:val="00747D25"/>
    <w:rsid w:val="00750172"/>
    <w:rsid w:val="0075032F"/>
    <w:rsid w:val="00750343"/>
    <w:rsid w:val="00750544"/>
    <w:rsid w:val="0075093B"/>
    <w:rsid w:val="00750A9A"/>
    <w:rsid w:val="0075132B"/>
    <w:rsid w:val="007513E3"/>
    <w:rsid w:val="00751502"/>
    <w:rsid w:val="00751639"/>
    <w:rsid w:val="00751644"/>
    <w:rsid w:val="007518B3"/>
    <w:rsid w:val="00751B13"/>
    <w:rsid w:val="00751D31"/>
    <w:rsid w:val="00751DBA"/>
    <w:rsid w:val="00751E8D"/>
    <w:rsid w:val="00751F13"/>
    <w:rsid w:val="0075237E"/>
    <w:rsid w:val="0075278B"/>
    <w:rsid w:val="007527B7"/>
    <w:rsid w:val="00752C96"/>
    <w:rsid w:val="00752EA8"/>
    <w:rsid w:val="00752F85"/>
    <w:rsid w:val="00752FF7"/>
    <w:rsid w:val="0075351E"/>
    <w:rsid w:val="00753C62"/>
    <w:rsid w:val="00753C9E"/>
    <w:rsid w:val="00753D47"/>
    <w:rsid w:val="00754113"/>
    <w:rsid w:val="0075465C"/>
    <w:rsid w:val="00754937"/>
    <w:rsid w:val="00754939"/>
    <w:rsid w:val="007549BE"/>
    <w:rsid w:val="00754EA6"/>
    <w:rsid w:val="00754F21"/>
    <w:rsid w:val="007551F9"/>
    <w:rsid w:val="0075578E"/>
    <w:rsid w:val="007557EB"/>
    <w:rsid w:val="00755869"/>
    <w:rsid w:val="00755ADB"/>
    <w:rsid w:val="00755F03"/>
    <w:rsid w:val="00756282"/>
    <w:rsid w:val="0075664A"/>
    <w:rsid w:val="00756993"/>
    <w:rsid w:val="00756A30"/>
    <w:rsid w:val="00756AA1"/>
    <w:rsid w:val="00757198"/>
    <w:rsid w:val="007574B4"/>
    <w:rsid w:val="00757501"/>
    <w:rsid w:val="00757791"/>
    <w:rsid w:val="00757807"/>
    <w:rsid w:val="0075795D"/>
    <w:rsid w:val="00757AC2"/>
    <w:rsid w:val="00757C31"/>
    <w:rsid w:val="00757EB1"/>
    <w:rsid w:val="0076022C"/>
    <w:rsid w:val="0076024F"/>
    <w:rsid w:val="0076058F"/>
    <w:rsid w:val="007606E7"/>
    <w:rsid w:val="00760738"/>
    <w:rsid w:val="00760828"/>
    <w:rsid w:val="0076097D"/>
    <w:rsid w:val="00760A68"/>
    <w:rsid w:val="00760B1B"/>
    <w:rsid w:val="00760E57"/>
    <w:rsid w:val="00761190"/>
    <w:rsid w:val="00761B26"/>
    <w:rsid w:val="00761D8F"/>
    <w:rsid w:val="00761E16"/>
    <w:rsid w:val="00761E7E"/>
    <w:rsid w:val="00762472"/>
    <w:rsid w:val="00762495"/>
    <w:rsid w:val="0076252B"/>
    <w:rsid w:val="00762803"/>
    <w:rsid w:val="007628F6"/>
    <w:rsid w:val="0076298E"/>
    <w:rsid w:val="00762E26"/>
    <w:rsid w:val="00763017"/>
    <w:rsid w:val="00763281"/>
    <w:rsid w:val="007637C7"/>
    <w:rsid w:val="00763820"/>
    <w:rsid w:val="00763861"/>
    <w:rsid w:val="00763DEC"/>
    <w:rsid w:val="00763E76"/>
    <w:rsid w:val="00763EE6"/>
    <w:rsid w:val="00764019"/>
    <w:rsid w:val="00764239"/>
    <w:rsid w:val="0076463A"/>
    <w:rsid w:val="00764769"/>
    <w:rsid w:val="00764BA0"/>
    <w:rsid w:val="00764E8D"/>
    <w:rsid w:val="007653E9"/>
    <w:rsid w:val="00765618"/>
    <w:rsid w:val="00765768"/>
    <w:rsid w:val="007657CA"/>
    <w:rsid w:val="0076597F"/>
    <w:rsid w:val="00765ACF"/>
    <w:rsid w:val="00765B26"/>
    <w:rsid w:val="00765CDA"/>
    <w:rsid w:val="007662FC"/>
    <w:rsid w:val="00766489"/>
    <w:rsid w:val="0076651B"/>
    <w:rsid w:val="0076654C"/>
    <w:rsid w:val="007665B5"/>
    <w:rsid w:val="007668FE"/>
    <w:rsid w:val="00766A8F"/>
    <w:rsid w:val="00766F6D"/>
    <w:rsid w:val="00767630"/>
    <w:rsid w:val="00767681"/>
    <w:rsid w:val="0076777B"/>
    <w:rsid w:val="0076791A"/>
    <w:rsid w:val="00767D63"/>
    <w:rsid w:val="00767F2E"/>
    <w:rsid w:val="0077034F"/>
    <w:rsid w:val="00770471"/>
    <w:rsid w:val="0077063D"/>
    <w:rsid w:val="007706EF"/>
    <w:rsid w:val="007707D8"/>
    <w:rsid w:val="00770F2F"/>
    <w:rsid w:val="00771BAF"/>
    <w:rsid w:val="00771C01"/>
    <w:rsid w:val="00771CF2"/>
    <w:rsid w:val="00771FD5"/>
    <w:rsid w:val="0077200A"/>
    <w:rsid w:val="00772388"/>
    <w:rsid w:val="0077285C"/>
    <w:rsid w:val="00772937"/>
    <w:rsid w:val="0077296D"/>
    <w:rsid w:val="00772BD6"/>
    <w:rsid w:val="00772D1F"/>
    <w:rsid w:val="00772DF9"/>
    <w:rsid w:val="0077310B"/>
    <w:rsid w:val="00773274"/>
    <w:rsid w:val="00773344"/>
    <w:rsid w:val="007735CF"/>
    <w:rsid w:val="007735E3"/>
    <w:rsid w:val="007735E7"/>
    <w:rsid w:val="00774605"/>
    <w:rsid w:val="00774635"/>
    <w:rsid w:val="00774C28"/>
    <w:rsid w:val="00774CF4"/>
    <w:rsid w:val="00774FA3"/>
    <w:rsid w:val="0077524A"/>
    <w:rsid w:val="007754AE"/>
    <w:rsid w:val="00775603"/>
    <w:rsid w:val="00775B12"/>
    <w:rsid w:val="00775C32"/>
    <w:rsid w:val="00776038"/>
    <w:rsid w:val="0077617D"/>
    <w:rsid w:val="00776191"/>
    <w:rsid w:val="0077629E"/>
    <w:rsid w:val="00776429"/>
    <w:rsid w:val="00776926"/>
    <w:rsid w:val="00776930"/>
    <w:rsid w:val="00776A8F"/>
    <w:rsid w:val="0077761F"/>
    <w:rsid w:val="0077778E"/>
    <w:rsid w:val="00777938"/>
    <w:rsid w:val="00777A3C"/>
    <w:rsid w:val="00777EDC"/>
    <w:rsid w:val="00780063"/>
    <w:rsid w:val="0078007C"/>
    <w:rsid w:val="007801DF"/>
    <w:rsid w:val="007802DA"/>
    <w:rsid w:val="0078048F"/>
    <w:rsid w:val="007804B9"/>
    <w:rsid w:val="00780595"/>
    <w:rsid w:val="00780932"/>
    <w:rsid w:val="00781087"/>
    <w:rsid w:val="00781593"/>
    <w:rsid w:val="007818C8"/>
    <w:rsid w:val="00781A05"/>
    <w:rsid w:val="00781B79"/>
    <w:rsid w:val="00781CDC"/>
    <w:rsid w:val="00781D58"/>
    <w:rsid w:val="00782102"/>
    <w:rsid w:val="00782329"/>
    <w:rsid w:val="00782627"/>
    <w:rsid w:val="0078291B"/>
    <w:rsid w:val="00782B86"/>
    <w:rsid w:val="00782F2D"/>
    <w:rsid w:val="0078313A"/>
    <w:rsid w:val="007831DB"/>
    <w:rsid w:val="007832F9"/>
    <w:rsid w:val="0078365C"/>
    <w:rsid w:val="00783C38"/>
    <w:rsid w:val="007841A1"/>
    <w:rsid w:val="007841A6"/>
    <w:rsid w:val="007842B4"/>
    <w:rsid w:val="00784627"/>
    <w:rsid w:val="007846FE"/>
    <w:rsid w:val="00784767"/>
    <w:rsid w:val="00784948"/>
    <w:rsid w:val="00784A8B"/>
    <w:rsid w:val="00784BEB"/>
    <w:rsid w:val="00784D7D"/>
    <w:rsid w:val="007854D4"/>
    <w:rsid w:val="00785587"/>
    <w:rsid w:val="00785642"/>
    <w:rsid w:val="0078572E"/>
    <w:rsid w:val="0078583C"/>
    <w:rsid w:val="00785940"/>
    <w:rsid w:val="00785DD3"/>
    <w:rsid w:val="00786316"/>
    <w:rsid w:val="007864E8"/>
    <w:rsid w:val="00786550"/>
    <w:rsid w:val="007869BF"/>
    <w:rsid w:val="00786A8D"/>
    <w:rsid w:val="00786F90"/>
    <w:rsid w:val="0078718C"/>
    <w:rsid w:val="007871E0"/>
    <w:rsid w:val="007877D1"/>
    <w:rsid w:val="00787814"/>
    <w:rsid w:val="007878E6"/>
    <w:rsid w:val="00787985"/>
    <w:rsid w:val="00787990"/>
    <w:rsid w:val="00787B3E"/>
    <w:rsid w:val="00787DB8"/>
    <w:rsid w:val="00787DB9"/>
    <w:rsid w:val="00787FD8"/>
    <w:rsid w:val="00790983"/>
    <w:rsid w:val="0079100A"/>
    <w:rsid w:val="00791374"/>
    <w:rsid w:val="00791430"/>
    <w:rsid w:val="00791459"/>
    <w:rsid w:val="00791BE2"/>
    <w:rsid w:val="00791C1F"/>
    <w:rsid w:val="00791CC5"/>
    <w:rsid w:val="0079201D"/>
    <w:rsid w:val="0079216D"/>
    <w:rsid w:val="007922E4"/>
    <w:rsid w:val="007923D4"/>
    <w:rsid w:val="007924E4"/>
    <w:rsid w:val="0079297A"/>
    <w:rsid w:val="00792A40"/>
    <w:rsid w:val="00792F0C"/>
    <w:rsid w:val="00792FC5"/>
    <w:rsid w:val="007930B1"/>
    <w:rsid w:val="00793121"/>
    <w:rsid w:val="007931F9"/>
    <w:rsid w:val="0079327E"/>
    <w:rsid w:val="007933D2"/>
    <w:rsid w:val="00793920"/>
    <w:rsid w:val="00793983"/>
    <w:rsid w:val="00793BE4"/>
    <w:rsid w:val="00793C3B"/>
    <w:rsid w:val="00793C3D"/>
    <w:rsid w:val="00793C5F"/>
    <w:rsid w:val="00793CA7"/>
    <w:rsid w:val="00793DDD"/>
    <w:rsid w:val="00793E02"/>
    <w:rsid w:val="00793E62"/>
    <w:rsid w:val="00794025"/>
    <w:rsid w:val="007941C7"/>
    <w:rsid w:val="00794421"/>
    <w:rsid w:val="00794439"/>
    <w:rsid w:val="0079443D"/>
    <w:rsid w:val="00794553"/>
    <w:rsid w:val="0079477F"/>
    <w:rsid w:val="00794988"/>
    <w:rsid w:val="00794F36"/>
    <w:rsid w:val="00794F4F"/>
    <w:rsid w:val="00794FEA"/>
    <w:rsid w:val="0079500A"/>
    <w:rsid w:val="00795081"/>
    <w:rsid w:val="00795575"/>
    <w:rsid w:val="007955B4"/>
    <w:rsid w:val="0079570B"/>
    <w:rsid w:val="00795A26"/>
    <w:rsid w:val="00795A56"/>
    <w:rsid w:val="00795AAF"/>
    <w:rsid w:val="00795C3E"/>
    <w:rsid w:val="00795D7C"/>
    <w:rsid w:val="00795E2E"/>
    <w:rsid w:val="00795E69"/>
    <w:rsid w:val="00796341"/>
    <w:rsid w:val="0079640F"/>
    <w:rsid w:val="007965F3"/>
    <w:rsid w:val="00796638"/>
    <w:rsid w:val="0079680E"/>
    <w:rsid w:val="007968E0"/>
    <w:rsid w:val="00796AE1"/>
    <w:rsid w:val="00796B31"/>
    <w:rsid w:val="00796B81"/>
    <w:rsid w:val="00796BBA"/>
    <w:rsid w:val="00796BC1"/>
    <w:rsid w:val="00796DFB"/>
    <w:rsid w:val="00797239"/>
    <w:rsid w:val="00797A7A"/>
    <w:rsid w:val="00797D95"/>
    <w:rsid w:val="00797E54"/>
    <w:rsid w:val="00797EA4"/>
    <w:rsid w:val="007A0507"/>
    <w:rsid w:val="007A0918"/>
    <w:rsid w:val="007A091D"/>
    <w:rsid w:val="007A0984"/>
    <w:rsid w:val="007A0CC0"/>
    <w:rsid w:val="007A0F0D"/>
    <w:rsid w:val="007A109E"/>
    <w:rsid w:val="007A126D"/>
    <w:rsid w:val="007A1496"/>
    <w:rsid w:val="007A1DC7"/>
    <w:rsid w:val="007A1EDD"/>
    <w:rsid w:val="007A1EE3"/>
    <w:rsid w:val="007A2013"/>
    <w:rsid w:val="007A207E"/>
    <w:rsid w:val="007A23D8"/>
    <w:rsid w:val="007A267A"/>
    <w:rsid w:val="007A26D2"/>
    <w:rsid w:val="007A2ACE"/>
    <w:rsid w:val="007A2BF2"/>
    <w:rsid w:val="007A2C74"/>
    <w:rsid w:val="007A2E31"/>
    <w:rsid w:val="007A2FC7"/>
    <w:rsid w:val="007A2FF6"/>
    <w:rsid w:val="007A34BB"/>
    <w:rsid w:val="007A3AA1"/>
    <w:rsid w:val="007A3B4E"/>
    <w:rsid w:val="007A4084"/>
    <w:rsid w:val="007A4495"/>
    <w:rsid w:val="007A4508"/>
    <w:rsid w:val="007A491E"/>
    <w:rsid w:val="007A4C54"/>
    <w:rsid w:val="007A4D52"/>
    <w:rsid w:val="007A50D3"/>
    <w:rsid w:val="007A5338"/>
    <w:rsid w:val="007A5382"/>
    <w:rsid w:val="007A5667"/>
    <w:rsid w:val="007A599F"/>
    <w:rsid w:val="007A5B53"/>
    <w:rsid w:val="007A5D48"/>
    <w:rsid w:val="007A5E87"/>
    <w:rsid w:val="007A6073"/>
    <w:rsid w:val="007A60A0"/>
    <w:rsid w:val="007A6187"/>
    <w:rsid w:val="007A6202"/>
    <w:rsid w:val="007A65A7"/>
    <w:rsid w:val="007A65AE"/>
    <w:rsid w:val="007A68DA"/>
    <w:rsid w:val="007A6A0A"/>
    <w:rsid w:val="007A6B02"/>
    <w:rsid w:val="007A6B61"/>
    <w:rsid w:val="007A6BC8"/>
    <w:rsid w:val="007A6F23"/>
    <w:rsid w:val="007A6F30"/>
    <w:rsid w:val="007A6F82"/>
    <w:rsid w:val="007A7437"/>
    <w:rsid w:val="007A74D9"/>
    <w:rsid w:val="007A7542"/>
    <w:rsid w:val="007A7865"/>
    <w:rsid w:val="007A7AEE"/>
    <w:rsid w:val="007A7CC5"/>
    <w:rsid w:val="007A7E4A"/>
    <w:rsid w:val="007A7F19"/>
    <w:rsid w:val="007B016A"/>
    <w:rsid w:val="007B0387"/>
    <w:rsid w:val="007B0448"/>
    <w:rsid w:val="007B07CF"/>
    <w:rsid w:val="007B08A1"/>
    <w:rsid w:val="007B09B9"/>
    <w:rsid w:val="007B09CB"/>
    <w:rsid w:val="007B0AA7"/>
    <w:rsid w:val="007B0AD1"/>
    <w:rsid w:val="007B0B52"/>
    <w:rsid w:val="007B0FF3"/>
    <w:rsid w:val="007B105F"/>
    <w:rsid w:val="007B11E6"/>
    <w:rsid w:val="007B1318"/>
    <w:rsid w:val="007B15C5"/>
    <w:rsid w:val="007B1CD8"/>
    <w:rsid w:val="007B213B"/>
    <w:rsid w:val="007B2190"/>
    <w:rsid w:val="007B2220"/>
    <w:rsid w:val="007B22D5"/>
    <w:rsid w:val="007B2A1B"/>
    <w:rsid w:val="007B2AD5"/>
    <w:rsid w:val="007B2E0F"/>
    <w:rsid w:val="007B2E19"/>
    <w:rsid w:val="007B3023"/>
    <w:rsid w:val="007B30B1"/>
    <w:rsid w:val="007B321C"/>
    <w:rsid w:val="007B32ED"/>
    <w:rsid w:val="007B3527"/>
    <w:rsid w:val="007B3A1A"/>
    <w:rsid w:val="007B3B68"/>
    <w:rsid w:val="007B44FD"/>
    <w:rsid w:val="007B4F63"/>
    <w:rsid w:val="007B5020"/>
    <w:rsid w:val="007B57C1"/>
    <w:rsid w:val="007B591E"/>
    <w:rsid w:val="007B592F"/>
    <w:rsid w:val="007B5A0E"/>
    <w:rsid w:val="007B5A43"/>
    <w:rsid w:val="007B5E25"/>
    <w:rsid w:val="007B5F0D"/>
    <w:rsid w:val="007B5F26"/>
    <w:rsid w:val="007B620B"/>
    <w:rsid w:val="007B64D4"/>
    <w:rsid w:val="007B65F6"/>
    <w:rsid w:val="007B68E8"/>
    <w:rsid w:val="007B6983"/>
    <w:rsid w:val="007B6C4C"/>
    <w:rsid w:val="007B6CE9"/>
    <w:rsid w:val="007B6CF2"/>
    <w:rsid w:val="007B6DC5"/>
    <w:rsid w:val="007B7161"/>
    <w:rsid w:val="007B75AE"/>
    <w:rsid w:val="007B7619"/>
    <w:rsid w:val="007B7675"/>
    <w:rsid w:val="007B7C5B"/>
    <w:rsid w:val="007B7D35"/>
    <w:rsid w:val="007B7F4B"/>
    <w:rsid w:val="007C003E"/>
    <w:rsid w:val="007C0109"/>
    <w:rsid w:val="007C0276"/>
    <w:rsid w:val="007C05F2"/>
    <w:rsid w:val="007C05F7"/>
    <w:rsid w:val="007C0724"/>
    <w:rsid w:val="007C0CA5"/>
    <w:rsid w:val="007C10B5"/>
    <w:rsid w:val="007C11A8"/>
    <w:rsid w:val="007C138C"/>
    <w:rsid w:val="007C15E0"/>
    <w:rsid w:val="007C19FA"/>
    <w:rsid w:val="007C20AA"/>
    <w:rsid w:val="007C23C8"/>
    <w:rsid w:val="007C28BC"/>
    <w:rsid w:val="007C297E"/>
    <w:rsid w:val="007C2DC9"/>
    <w:rsid w:val="007C3008"/>
    <w:rsid w:val="007C35CA"/>
    <w:rsid w:val="007C35FA"/>
    <w:rsid w:val="007C385B"/>
    <w:rsid w:val="007C3E2D"/>
    <w:rsid w:val="007C4284"/>
    <w:rsid w:val="007C45F8"/>
    <w:rsid w:val="007C47A8"/>
    <w:rsid w:val="007C49C3"/>
    <w:rsid w:val="007C4B47"/>
    <w:rsid w:val="007C4BFE"/>
    <w:rsid w:val="007C4D46"/>
    <w:rsid w:val="007C4F2B"/>
    <w:rsid w:val="007C50A4"/>
    <w:rsid w:val="007C516F"/>
    <w:rsid w:val="007C5205"/>
    <w:rsid w:val="007C5344"/>
    <w:rsid w:val="007C54C0"/>
    <w:rsid w:val="007C5CB1"/>
    <w:rsid w:val="007C6052"/>
    <w:rsid w:val="007C63B3"/>
    <w:rsid w:val="007C670F"/>
    <w:rsid w:val="007C696D"/>
    <w:rsid w:val="007C6A15"/>
    <w:rsid w:val="007C6A1A"/>
    <w:rsid w:val="007C6BAB"/>
    <w:rsid w:val="007C6E1D"/>
    <w:rsid w:val="007C70DB"/>
    <w:rsid w:val="007C72A3"/>
    <w:rsid w:val="007C7360"/>
    <w:rsid w:val="007C73E9"/>
    <w:rsid w:val="007C77A2"/>
    <w:rsid w:val="007C77E2"/>
    <w:rsid w:val="007C77E7"/>
    <w:rsid w:val="007C785E"/>
    <w:rsid w:val="007C78BE"/>
    <w:rsid w:val="007C78C0"/>
    <w:rsid w:val="007C7B12"/>
    <w:rsid w:val="007C7C97"/>
    <w:rsid w:val="007C7F51"/>
    <w:rsid w:val="007D01E0"/>
    <w:rsid w:val="007D0219"/>
    <w:rsid w:val="007D02E9"/>
    <w:rsid w:val="007D0A41"/>
    <w:rsid w:val="007D0A98"/>
    <w:rsid w:val="007D0D3E"/>
    <w:rsid w:val="007D1161"/>
    <w:rsid w:val="007D1247"/>
    <w:rsid w:val="007D1602"/>
    <w:rsid w:val="007D197D"/>
    <w:rsid w:val="007D1B5E"/>
    <w:rsid w:val="007D1B6D"/>
    <w:rsid w:val="007D1DB5"/>
    <w:rsid w:val="007D2224"/>
    <w:rsid w:val="007D23C1"/>
    <w:rsid w:val="007D2556"/>
    <w:rsid w:val="007D2A3C"/>
    <w:rsid w:val="007D2E06"/>
    <w:rsid w:val="007D34A9"/>
    <w:rsid w:val="007D3529"/>
    <w:rsid w:val="007D353E"/>
    <w:rsid w:val="007D3B5B"/>
    <w:rsid w:val="007D417C"/>
    <w:rsid w:val="007D41AD"/>
    <w:rsid w:val="007D45D5"/>
    <w:rsid w:val="007D4704"/>
    <w:rsid w:val="007D47F9"/>
    <w:rsid w:val="007D4832"/>
    <w:rsid w:val="007D49A9"/>
    <w:rsid w:val="007D49CD"/>
    <w:rsid w:val="007D4DCF"/>
    <w:rsid w:val="007D4E4D"/>
    <w:rsid w:val="007D4ED0"/>
    <w:rsid w:val="007D5926"/>
    <w:rsid w:val="007D599A"/>
    <w:rsid w:val="007D5ABE"/>
    <w:rsid w:val="007D5DDC"/>
    <w:rsid w:val="007D65DF"/>
    <w:rsid w:val="007D6629"/>
    <w:rsid w:val="007D668E"/>
    <w:rsid w:val="007D6913"/>
    <w:rsid w:val="007D6B7D"/>
    <w:rsid w:val="007D70B4"/>
    <w:rsid w:val="007D741C"/>
    <w:rsid w:val="007D744D"/>
    <w:rsid w:val="007D763A"/>
    <w:rsid w:val="007D775D"/>
    <w:rsid w:val="007D784C"/>
    <w:rsid w:val="007D7E70"/>
    <w:rsid w:val="007E014B"/>
    <w:rsid w:val="007E072C"/>
    <w:rsid w:val="007E0867"/>
    <w:rsid w:val="007E0874"/>
    <w:rsid w:val="007E08FB"/>
    <w:rsid w:val="007E0916"/>
    <w:rsid w:val="007E0B1F"/>
    <w:rsid w:val="007E0D95"/>
    <w:rsid w:val="007E1116"/>
    <w:rsid w:val="007E1518"/>
    <w:rsid w:val="007E15ED"/>
    <w:rsid w:val="007E1642"/>
    <w:rsid w:val="007E17E2"/>
    <w:rsid w:val="007E1E60"/>
    <w:rsid w:val="007E1FBE"/>
    <w:rsid w:val="007E233B"/>
    <w:rsid w:val="007E23B0"/>
    <w:rsid w:val="007E2729"/>
    <w:rsid w:val="007E286F"/>
    <w:rsid w:val="007E2C14"/>
    <w:rsid w:val="007E3240"/>
    <w:rsid w:val="007E345A"/>
    <w:rsid w:val="007E35BF"/>
    <w:rsid w:val="007E39C7"/>
    <w:rsid w:val="007E3AD0"/>
    <w:rsid w:val="007E3C32"/>
    <w:rsid w:val="007E3DF2"/>
    <w:rsid w:val="007E4599"/>
    <w:rsid w:val="007E464A"/>
    <w:rsid w:val="007E4833"/>
    <w:rsid w:val="007E4CA1"/>
    <w:rsid w:val="007E4CD0"/>
    <w:rsid w:val="007E5022"/>
    <w:rsid w:val="007E5434"/>
    <w:rsid w:val="007E5872"/>
    <w:rsid w:val="007E5BD5"/>
    <w:rsid w:val="007E5DF7"/>
    <w:rsid w:val="007E600F"/>
    <w:rsid w:val="007E6126"/>
    <w:rsid w:val="007E6471"/>
    <w:rsid w:val="007E6582"/>
    <w:rsid w:val="007E6CB7"/>
    <w:rsid w:val="007E6E98"/>
    <w:rsid w:val="007E7119"/>
    <w:rsid w:val="007E712A"/>
    <w:rsid w:val="007E7298"/>
    <w:rsid w:val="007E7373"/>
    <w:rsid w:val="007E7669"/>
    <w:rsid w:val="007E7805"/>
    <w:rsid w:val="007E7863"/>
    <w:rsid w:val="007E7B74"/>
    <w:rsid w:val="007E7BD7"/>
    <w:rsid w:val="007E7D85"/>
    <w:rsid w:val="007E7F4B"/>
    <w:rsid w:val="007E7FE5"/>
    <w:rsid w:val="007F006F"/>
    <w:rsid w:val="007F028A"/>
    <w:rsid w:val="007F049F"/>
    <w:rsid w:val="007F0592"/>
    <w:rsid w:val="007F05A6"/>
    <w:rsid w:val="007F0A14"/>
    <w:rsid w:val="007F0B16"/>
    <w:rsid w:val="007F0EE1"/>
    <w:rsid w:val="007F12AA"/>
    <w:rsid w:val="007F146F"/>
    <w:rsid w:val="007F17E5"/>
    <w:rsid w:val="007F1A36"/>
    <w:rsid w:val="007F1CC3"/>
    <w:rsid w:val="007F1F1F"/>
    <w:rsid w:val="007F1FD3"/>
    <w:rsid w:val="007F20CC"/>
    <w:rsid w:val="007F210B"/>
    <w:rsid w:val="007F2810"/>
    <w:rsid w:val="007F2A32"/>
    <w:rsid w:val="007F2B37"/>
    <w:rsid w:val="007F2E1B"/>
    <w:rsid w:val="007F2FBE"/>
    <w:rsid w:val="007F30C3"/>
    <w:rsid w:val="007F30D9"/>
    <w:rsid w:val="007F316D"/>
    <w:rsid w:val="007F3277"/>
    <w:rsid w:val="007F3322"/>
    <w:rsid w:val="007F3578"/>
    <w:rsid w:val="007F3D40"/>
    <w:rsid w:val="007F3D7F"/>
    <w:rsid w:val="007F40A7"/>
    <w:rsid w:val="007F40D3"/>
    <w:rsid w:val="007F42DD"/>
    <w:rsid w:val="007F433B"/>
    <w:rsid w:val="007F435C"/>
    <w:rsid w:val="007F4427"/>
    <w:rsid w:val="007F478D"/>
    <w:rsid w:val="007F4865"/>
    <w:rsid w:val="007F4872"/>
    <w:rsid w:val="007F48D0"/>
    <w:rsid w:val="007F48E5"/>
    <w:rsid w:val="007F49D6"/>
    <w:rsid w:val="007F4A98"/>
    <w:rsid w:val="007F4DB7"/>
    <w:rsid w:val="007F4F7A"/>
    <w:rsid w:val="007F4FE8"/>
    <w:rsid w:val="007F5076"/>
    <w:rsid w:val="007F5096"/>
    <w:rsid w:val="007F5197"/>
    <w:rsid w:val="007F54A4"/>
    <w:rsid w:val="007F54EA"/>
    <w:rsid w:val="007F58A2"/>
    <w:rsid w:val="007F5A0F"/>
    <w:rsid w:val="007F5B3D"/>
    <w:rsid w:val="007F6329"/>
    <w:rsid w:val="007F6375"/>
    <w:rsid w:val="007F6535"/>
    <w:rsid w:val="007F659D"/>
    <w:rsid w:val="007F68D4"/>
    <w:rsid w:val="007F6A03"/>
    <w:rsid w:val="007F6D3B"/>
    <w:rsid w:val="007F6DF5"/>
    <w:rsid w:val="007F6EC9"/>
    <w:rsid w:val="007F71D3"/>
    <w:rsid w:val="007F7629"/>
    <w:rsid w:val="007F7664"/>
    <w:rsid w:val="007F793B"/>
    <w:rsid w:val="007F7960"/>
    <w:rsid w:val="008003DF"/>
    <w:rsid w:val="008003F4"/>
    <w:rsid w:val="00800494"/>
    <w:rsid w:val="00800C36"/>
    <w:rsid w:val="00800DCB"/>
    <w:rsid w:val="0080107B"/>
    <w:rsid w:val="0080112A"/>
    <w:rsid w:val="00801270"/>
    <w:rsid w:val="00801361"/>
    <w:rsid w:val="00801A48"/>
    <w:rsid w:val="00801CC7"/>
    <w:rsid w:val="00801D81"/>
    <w:rsid w:val="00802095"/>
    <w:rsid w:val="0080216D"/>
    <w:rsid w:val="00802564"/>
    <w:rsid w:val="008027AD"/>
    <w:rsid w:val="00802929"/>
    <w:rsid w:val="00802A33"/>
    <w:rsid w:val="00802AC6"/>
    <w:rsid w:val="00802B15"/>
    <w:rsid w:val="00802F29"/>
    <w:rsid w:val="00803085"/>
    <w:rsid w:val="0080319E"/>
    <w:rsid w:val="008031D8"/>
    <w:rsid w:val="00803587"/>
    <w:rsid w:val="00803590"/>
    <w:rsid w:val="00803651"/>
    <w:rsid w:val="00803AC2"/>
    <w:rsid w:val="00803E47"/>
    <w:rsid w:val="00803EBC"/>
    <w:rsid w:val="00803FDD"/>
    <w:rsid w:val="008045EA"/>
    <w:rsid w:val="008046E9"/>
    <w:rsid w:val="00804B71"/>
    <w:rsid w:val="00804BAC"/>
    <w:rsid w:val="00804E6E"/>
    <w:rsid w:val="00804EBF"/>
    <w:rsid w:val="00805061"/>
    <w:rsid w:val="008057DB"/>
    <w:rsid w:val="008058F8"/>
    <w:rsid w:val="00805F7B"/>
    <w:rsid w:val="008065ED"/>
    <w:rsid w:val="00806C2C"/>
    <w:rsid w:val="00806C63"/>
    <w:rsid w:val="00806C8D"/>
    <w:rsid w:val="008071AF"/>
    <w:rsid w:val="008072A2"/>
    <w:rsid w:val="008074AC"/>
    <w:rsid w:val="008079C2"/>
    <w:rsid w:val="008079C6"/>
    <w:rsid w:val="00807A4C"/>
    <w:rsid w:val="00807AE3"/>
    <w:rsid w:val="00807C79"/>
    <w:rsid w:val="00807DD4"/>
    <w:rsid w:val="008100E7"/>
    <w:rsid w:val="008102A9"/>
    <w:rsid w:val="00810868"/>
    <w:rsid w:val="00810B5C"/>
    <w:rsid w:val="00810BE6"/>
    <w:rsid w:val="00810D4B"/>
    <w:rsid w:val="00810E66"/>
    <w:rsid w:val="008110FE"/>
    <w:rsid w:val="00811130"/>
    <w:rsid w:val="00811235"/>
    <w:rsid w:val="008113ED"/>
    <w:rsid w:val="00811541"/>
    <w:rsid w:val="0081179A"/>
    <w:rsid w:val="00811B17"/>
    <w:rsid w:val="00811D05"/>
    <w:rsid w:val="00811D1B"/>
    <w:rsid w:val="00811E62"/>
    <w:rsid w:val="00811E98"/>
    <w:rsid w:val="008122D4"/>
    <w:rsid w:val="008124C9"/>
    <w:rsid w:val="008127BC"/>
    <w:rsid w:val="008127D3"/>
    <w:rsid w:val="00812A21"/>
    <w:rsid w:val="00812A46"/>
    <w:rsid w:val="00812C99"/>
    <w:rsid w:val="00812CC9"/>
    <w:rsid w:val="00812ED7"/>
    <w:rsid w:val="0081385B"/>
    <w:rsid w:val="008138C9"/>
    <w:rsid w:val="00813E74"/>
    <w:rsid w:val="00813FAD"/>
    <w:rsid w:val="008141CC"/>
    <w:rsid w:val="0081451B"/>
    <w:rsid w:val="008147AD"/>
    <w:rsid w:val="00814B87"/>
    <w:rsid w:val="00814C6A"/>
    <w:rsid w:val="00814CA3"/>
    <w:rsid w:val="00814E8D"/>
    <w:rsid w:val="0081507B"/>
    <w:rsid w:val="0081507E"/>
    <w:rsid w:val="00815596"/>
    <w:rsid w:val="00815740"/>
    <w:rsid w:val="00815A53"/>
    <w:rsid w:val="00815D12"/>
    <w:rsid w:val="00815F7F"/>
    <w:rsid w:val="00816135"/>
    <w:rsid w:val="00816241"/>
    <w:rsid w:val="008162D4"/>
    <w:rsid w:val="00816339"/>
    <w:rsid w:val="008166E9"/>
    <w:rsid w:val="00816A14"/>
    <w:rsid w:val="00816ACE"/>
    <w:rsid w:val="00816B7F"/>
    <w:rsid w:val="00816D13"/>
    <w:rsid w:val="00816FC7"/>
    <w:rsid w:val="0081717F"/>
    <w:rsid w:val="008171CD"/>
    <w:rsid w:val="00817213"/>
    <w:rsid w:val="0081724B"/>
    <w:rsid w:val="0081746F"/>
    <w:rsid w:val="008174E0"/>
    <w:rsid w:val="008176B5"/>
    <w:rsid w:val="00817765"/>
    <w:rsid w:val="00817BC2"/>
    <w:rsid w:val="00817BD2"/>
    <w:rsid w:val="00817D40"/>
    <w:rsid w:val="0082036C"/>
    <w:rsid w:val="00820667"/>
    <w:rsid w:val="00820FA2"/>
    <w:rsid w:val="0082137B"/>
    <w:rsid w:val="00821489"/>
    <w:rsid w:val="008217AE"/>
    <w:rsid w:val="00821C7D"/>
    <w:rsid w:val="00821C85"/>
    <w:rsid w:val="00821EB6"/>
    <w:rsid w:val="00821FFD"/>
    <w:rsid w:val="008225C4"/>
    <w:rsid w:val="00822683"/>
    <w:rsid w:val="008226D8"/>
    <w:rsid w:val="0082275E"/>
    <w:rsid w:val="00822C71"/>
    <w:rsid w:val="00822E3B"/>
    <w:rsid w:val="008233EE"/>
    <w:rsid w:val="0082391C"/>
    <w:rsid w:val="008239B3"/>
    <w:rsid w:val="00823A80"/>
    <w:rsid w:val="00823B25"/>
    <w:rsid w:val="00823DC1"/>
    <w:rsid w:val="00823E45"/>
    <w:rsid w:val="00823EC2"/>
    <w:rsid w:val="0082426F"/>
    <w:rsid w:val="00824307"/>
    <w:rsid w:val="008244EB"/>
    <w:rsid w:val="0082460C"/>
    <w:rsid w:val="0082468B"/>
    <w:rsid w:val="0082491A"/>
    <w:rsid w:val="0082496D"/>
    <w:rsid w:val="00824CE0"/>
    <w:rsid w:val="00824EAA"/>
    <w:rsid w:val="008250EE"/>
    <w:rsid w:val="00825574"/>
    <w:rsid w:val="00825BC0"/>
    <w:rsid w:val="00825F9B"/>
    <w:rsid w:val="00825F9D"/>
    <w:rsid w:val="0082613D"/>
    <w:rsid w:val="00826649"/>
    <w:rsid w:val="00826846"/>
    <w:rsid w:val="008268D8"/>
    <w:rsid w:val="008268E6"/>
    <w:rsid w:val="008269B9"/>
    <w:rsid w:val="00826A1B"/>
    <w:rsid w:val="00826BAE"/>
    <w:rsid w:val="00826DD0"/>
    <w:rsid w:val="008274D1"/>
    <w:rsid w:val="00827938"/>
    <w:rsid w:val="00827B12"/>
    <w:rsid w:val="00827D86"/>
    <w:rsid w:val="00827F0B"/>
    <w:rsid w:val="00830A28"/>
    <w:rsid w:val="00830A2D"/>
    <w:rsid w:val="00830DB8"/>
    <w:rsid w:val="00830EAC"/>
    <w:rsid w:val="008312FF"/>
    <w:rsid w:val="00831747"/>
    <w:rsid w:val="008318E5"/>
    <w:rsid w:val="008318F9"/>
    <w:rsid w:val="00831C8D"/>
    <w:rsid w:val="00832071"/>
    <w:rsid w:val="008320C3"/>
    <w:rsid w:val="00832325"/>
    <w:rsid w:val="008324E5"/>
    <w:rsid w:val="008329DD"/>
    <w:rsid w:val="00832A6C"/>
    <w:rsid w:val="00832F5A"/>
    <w:rsid w:val="00832F8F"/>
    <w:rsid w:val="00833130"/>
    <w:rsid w:val="008335EC"/>
    <w:rsid w:val="00833801"/>
    <w:rsid w:val="00833B02"/>
    <w:rsid w:val="00833B1B"/>
    <w:rsid w:val="00833CCD"/>
    <w:rsid w:val="00834392"/>
    <w:rsid w:val="008343F5"/>
    <w:rsid w:val="008349BB"/>
    <w:rsid w:val="00834B33"/>
    <w:rsid w:val="00834BF3"/>
    <w:rsid w:val="00834CA5"/>
    <w:rsid w:val="00835196"/>
    <w:rsid w:val="00835232"/>
    <w:rsid w:val="008353C4"/>
    <w:rsid w:val="008355EE"/>
    <w:rsid w:val="00835666"/>
    <w:rsid w:val="008358E7"/>
    <w:rsid w:val="00835A52"/>
    <w:rsid w:val="00835A69"/>
    <w:rsid w:val="00835E11"/>
    <w:rsid w:val="00836238"/>
    <w:rsid w:val="00836458"/>
    <w:rsid w:val="008365AD"/>
    <w:rsid w:val="00836627"/>
    <w:rsid w:val="008368C6"/>
    <w:rsid w:val="0083737E"/>
    <w:rsid w:val="00837458"/>
    <w:rsid w:val="0083775E"/>
    <w:rsid w:val="0083779E"/>
    <w:rsid w:val="00837828"/>
    <w:rsid w:val="00837980"/>
    <w:rsid w:val="008379FD"/>
    <w:rsid w:val="00837B5B"/>
    <w:rsid w:val="00837BEC"/>
    <w:rsid w:val="00837C40"/>
    <w:rsid w:val="008401F1"/>
    <w:rsid w:val="0084021B"/>
    <w:rsid w:val="00840314"/>
    <w:rsid w:val="0084055D"/>
    <w:rsid w:val="00840679"/>
    <w:rsid w:val="0084074A"/>
    <w:rsid w:val="00840B2A"/>
    <w:rsid w:val="00840BEC"/>
    <w:rsid w:val="00840E0D"/>
    <w:rsid w:val="00840EFA"/>
    <w:rsid w:val="008410C7"/>
    <w:rsid w:val="00841136"/>
    <w:rsid w:val="00841509"/>
    <w:rsid w:val="00841B06"/>
    <w:rsid w:val="00841C41"/>
    <w:rsid w:val="00841DD4"/>
    <w:rsid w:val="00841F96"/>
    <w:rsid w:val="00842076"/>
    <w:rsid w:val="00842220"/>
    <w:rsid w:val="008427C3"/>
    <w:rsid w:val="00842811"/>
    <w:rsid w:val="008428FB"/>
    <w:rsid w:val="0084296F"/>
    <w:rsid w:val="008429A1"/>
    <w:rsid w:val="00842D2F"/>
    <w:rsid w:val="00842DC0"/>
    <w:rsid w:val="00843226"/>
    <w:rsid w:val="0084355A"/>
    <w:rsid w:val="008437D2"/>
    <w:rsid w:val="00843C2E"/>
    <w:rsid w:val="00843E48"/>
    <w:rsid w:val="00843F86"/>
    <w:rsid w:val="0084422E"/>
    <w:rsid w:val="0084431E"/>
    <w:rsid w:val="00844885"/>
    <w:rsid w:val="00844B04"/>
    <w:rsid w:val="00844C8B"/>
    <w:rsid w:val="00844CD2"/>
    <w:rsid w:val="00844D2C"/>
    <w:rsid w:val="00844D60"/>
    <w:rsid w:val="00844D7C"/>
    <w:rsid w:val="00844FA2"/>
    <w:rsid w:val="008458FD"/>
    <w:rsid w:val="00845B64"/>
    <w:rsid w:val="00845E92"/>
    <w:rsid w:val="00845F98"/>
    <w:rsid w:val="0084606B"/>
    <w:rsid w:val="008465CC"/>
    <w:rsid w:val="00846719"/>
    <w:rsid w:val="008469FF"/>
    <w:rsid w:val="00846B8A"/>
    <w:rsid w:val="00846EBB"/>
    <w:rsid w:val="00847241"/>
    <w:rsid w:val="00847326"/>
    <w:rsid w:val="00847438"/>
    <w:rsid w:val="0084751F"/>
    <w:rsid w:val="00847662"/>
    <w:rsid w:val="00847CCF"/>
    <w:rsid w:val="00847DEB"/>
    <w:rsid w:val="00847F4A"/>
    <w:rsid w:val="0085004C"/>
    <w:rsid w:val="008503A0"/>
    <w:rsid w:val="0085045E"/>
    <w:rsid w:val="00850490"/>
    <w:rsid w:val="00850710"/>
    <w:rsid w:val="00850A52"/>
    <w:rsid w:val="00850A88"/>
    <w:rsid w:val="00850BC8"/>
    <w:rsid w:val="00850C4D"/>
    <w:rsid w:val="00850D9F"/>
    <w:rsid w:val="00851025"/>
    <w:rsid w:val="00851184"/>
    <w:rsid w:val="00851190"/>
    <w:rsid w:val="008512EA"/>
    <w:rsid w:val="0085168F"/>
    <w:rsid w:val="00851A5A"/>
    <w:rsid w:val="00851ACD"/>
    <w:rsid w:val="00851AD7"/>
    <w:rsid w:val="00851C7A"/>
    <w:rsid w:val="00851DB7"/>
    <w:rsid w:val="00851EE2"/>
    <w:rsid w:val="0085222A"/>
    <w:rsid w:val="0085229C"/>
    <w:rsid w:val="008523E2"/>
    <w:rsid w:val="00852523"/>
    <w:rsid w:val="00852705"/>
    <w:rsid w:val="008528C5"/>
    <w:rsid w:val="00852C5E"/>
    <w:rsid w:val="00852D8F"/>
    <w:rsid w:val="008532BA"/>
    <w:rsid w:val="008532F5"/>
    <w:rsid w:val="00853424"/>
    <w:rsid w:val="0085352C"/>
    <w:rsid w:val="00853607"/>
    <w:rsid w:val="0085365F"/>
    <w:rsid w:val="00853809"/>
    <w:rsid w:val="00853A57"/>
    <w:rsid w:val="0085429F"/>
    <w:rsid w:val="00854553"/>
    <w:rsid w:val="0085467F"/>
    <w:rsid w:val="00854BD3"/>
    <w:rsid w:val="00855570"/>
    <w:rsid w:val="0085558C"/>
    <w:rsid w:val="0085593E"/>
    <w:rsid w:val="00855CFA"/>
    <w:rsid w:val="00855D47"/>
    <w:rsid w:val="00855D7F"/>
    <w:rsid w:val="00856120"/>
    <w:rsid w:val="0085635A"/>
    <w:rsid w:val="008564DC"/>
    <w:rsid w:val="008567C2"/>
    <w:rsid w:val="008567E9"/>
    <w:rsid w:val="00856864"/>
    <w:rsid w:val="0085690B"/>
    <w:rsid w:val="00856C30"/>
    <w:rsid w:val="00856D56"/>
    <w:rsid w:val="0085721A"/>
    <w:rsid w:val="00857D95"/>
    <w:rsid w:val="00860028"/>
    <w:rsid w:val="008601FD"/>
    <w:rsid w:val="00860429"/>
    <w:rsid w:val="00861311"/>
    <w:rsid w:val="008613DF"/>
    <w:rsid w:val="0086154F"/>
    <w:rsid w:val="00861603"/>
    <w:rsid w:val="00861651"/>
    <w:rsid w:val="0086191A"/>
    <w:rsid w:val="00861B1F"/>
    <w:rsid w:val="00861BA3"/>
    <w:rsid w:val="00861BB1"/>
    <w:rsid w:val="00861BF7"/>
    <w:rsid w:val="00861DA4"/>
    <w:rsid w:val="00861E4D"/>
    <w:rsid w:val="008620CA"/>
    <w:rsid w:val="00862174"/>
    <w:rsid w:val="008621F9"/>
    <w:rsid w:val="0086242F"/>
    <w:rsid w:val="00862746"/>
    <w:rsid w:val="008629C2"/>
    <w:rsid w:val="00862A3B"/>
    <w:rsid w:val="00862EDA"/>
    <w:rsid w:val="00863084"/>
    <w:rsid w:val="0086320E"/>
    <w:rsid w:val="00863335"/>
    <w:rsid w:val="0086347E"/>
    <w:rsid w:val="008636AC"/>
    <w:rsid w:val="00863CE4"/>
    <w:rsid w:val="00863F8B"/>
    <w:rsid w:val="00863FEA"/>
    <w:rsid w:val="008640C7"/>
    <w:rsid w:val="00864174"/>
    <w:rsid w:val="0086418E"/>
    <w:rsid w:val="00864811"/>
    <w:rsid w:val="00864819"/>
    <w:rsid w:val="00864886"/>
    <w:rsid w:val="00864981"/>
    <w:rsid w:val="00864B01"/>
    <w:rsid w:val="00864C41"/>
    <w:rsid w:val="00864C89"/>
    <w:rsid w:val="00864DF8"/>
    <w:rsid w:val="00864E1E"/>
    <w:rsid w:val="00865301"/>
    <w:rsid w:val="00865400"/>
    <w:rsid w:val="008656BA"/>
    <w:rsid w:val="0086577B"/>
    <w:rsid w:val="008658FE"/>
    <w:rsid w:val="0086598A"/>
    <w:rsid w:val="00865A2E"/>
    <w:rsid w:val="00865DFB"/>
    <w:rsid w:val="00865FFA"/>
    <w:rsid w:val="0086600C"/>
    <w:rsid w:val="0086604A"/>
    <w:rsid w:val="0086661F"/>
    <w:rsid w:val="0086662D"/>
    <w:rsid w:val="00866773"/>
    <w:rsid w:val="00866777"/>
    <w:rsid w:val="00866789"/>
    <w:rsid w:val="00866D13"/>
    <w:rsid w:val="008674BC"/>
    <w:rsid w:val="008675E7"/>
    <w:rsid w:val="008675ED"/>
    <w:rsid w:val="00867669"/>
    <w:rsid w:val="00867BDE"/>
    <w:rsid w:val="00867CAA"/>
    <w:rsid w:val="00870160"/>
    <w:rsid w:val="00870327"/>
    <w:rsid w:val="0087059A"/>
    <w:rsid w:val="00870906"/>
    <w:rsid w:val="00870A30"/>
    <w:rsid w:val="00870B3C"/>
    <w:rsid w:val="00871132"/>
    <w:rsid w:val="0087155D"/>
    <w:rsid w:val="00871B6C"/>
    <w:rsid w:val="00871CC4"/>
    <w:rsid w:val="00871CCE"/>
    <w:rsid w:val="00871DC8"/>
    <w:rsid w:val="00872250"/>
    <w:rsid w:val="0087265A"/>
    <w:rsid w:val="0087267D"/>
    <w:rsid w:val="00872BE8"/>
    <w:rsid w:val="00872F29"/>
    <w:rsid w:val="00873043"/>
    <w:rsid w:val="00873198"/>
    <w:rsid w:val="00873357"/>
    <w:rsid w:val="008734BF"/>
    <w:rsid w:val="00874115"/>
    <w:rsid w:val="0087420D"/>
    <w:rsid w:val="00874387"/>
    <w:rsid w:val="00874669"/>
    <w:rsid w:val="0087528C"/>
    <w:rsid w:val="008752DB"/>
    <w:rsid w:val="008755E5"/>
    <w:rsid w:val="00875684"/>
    <w:rsid w:val="00875A0D"/>
    <w:rsid w:val="00875BDF"/>
    <w:rsid w:val="00875BE1"/>
    <w:rsid w:val="00875C5A"/>
    <w:rsid w:val="00875D1A"/>
    <w:rsid w:val="008760C7"/>
    <w:rsid w:val="00876303"/>
    <w:rsid w:val="00876729"/>
    <w:rsid w:val="008767EF"/>
    <w:rsid w:val="0087682F"/>
    <w:rsid w:val="00876980"/>
    <w:rsid w:val="00876E5A"/>
    <w:rsid w:val="008770EC"/>
    <w:rsid w:val="00877662"/>
    <w:rsid w:val="008778E9"/>
    <w:rsid w:val="00877986"/>
    <w:rsid w:val="00877A79"/>
    <w:rsid w:val="00877D46"/>
    <w:rsid w:val="00877D87"/>
    <w:rsid w:val="00877F46"/>
    <w:rsid w:val="008803D3"/>
    <w:rsid w:val="00880A03"/>
    <w:rsid w:val="00881170"/>
    <w:rsid w:val="00881173"/>
    <w:rsid w:val="0088117F"/>
    <w:rsid w:val="008816EF"/>
    <w:rsid w:val="00881A6D"/>
    <w:rsid w:val="00881D03"/>
    <w:rsid w:val="0088245B"/>
    <w:rsid w:val="00882525"/>
    <w:rsid w:val="00882968"/>
    <w:rsid w:val="00882B2A"/>
    <w:rsid w:val="00882CA6"/>
    <w:rsid w:val="008831D5"/>
    <w:rsid w:val="0088354B"/>
    <w:rsid w:val="008835CE"/>
    <w:rsid w:val="008835FB"/>
    <w:rsid w:val="00883662"/>
    <w:rsid w:val="00883B39"/>
    <w:rsid w:val="00883F7F"/>
    <w:rsid w:val="0088451D"/>
    <w:rsid w:val="00884763"/>
    <w:rsid w:val="00884BC8"/>
    <w:rsid w:val="00884D1E"/>
    <w:rsid w:val="00885080"/>
    <w:rsid w:val="008854FC"/>
    <w:rsid w:val="00885AD1"/>
    <w:rsid w:val="00885BC0"/>
    <w:rsid w:val="00885C38"/>
    <w:rsid w:val="00885D8C"/>
    <w:rsid w:val="00885FDB"/>
    <w:rsid w:val="0088663C"/>
    <w:rsid w:val="0088698C"/>
    <w:rsid w:val="008869AA"/>
    <w:rsid w:val="00886A34"/>
    <w:rsid w:val="00886A5B"/>
    <w:rsid w:val="00886A7F"/>
    <w:rsid w:val="00886F0E"/>
    <w:rsid w:val="008874C3"/>
    <w:rsid w:val="00887740"/>
    <w:rsid w:val="00887AF4"/>
    <w:rsid w:val="00887D9C"/>
    <w:rsid w:val="0089025F"/>
    <w:rsid w:val="00890318"/>
    <w:rsid w:val="0089037C"/>
    <w:rsid w:val="0089044E"/>
    <w:rsid w:val="00890534"/>
    <w:rsid w:val="008909F1"/>
    <w:rsid w:val="00890CA3"/>
    <w:rsid w:val="00890D1A"/>
    <w:rsid w:val="00890EB9"/>
    <w:rsid w:val="00890ECA"/>
    <w:rsid w:val="00891345"/>
    <w:rsid w:val="00891C53"/>
    <w:rsid w:val="00891C54"/>
    <w:rsid w:val="00892220"/>
    <w:rsid w:val="00892312"/>
    <w:rsid w:val="0089232C"/>
    <w:rsid w:val="0089244D"/>
    <w:rsid w:val="008925FB"/>
    <w:rsid w:val="00892741"/>
    <w:rsid w:val="00892770"/>
    <w:rsid w:val="008929FF"/>
    <w:rsid w:val="00892E7B"/>
    <w:rsid w:val="00893154"/>
    <w:rsid w:val="00893E4F"/>
    <w:rsid w:val="00893FD0"/>
    <w:rsid w:val="00894010"/>
    <w:rsid w:val="008943E8"/>
    <w:rsid w:val="00894571"/>
    <w:rsid w:val="0089460F"/>
    <w:rsid w:val="008946B5"/>
    <w:rsid w:val="008947BF"/>
    <w:rsid w:val="00894939"/>
    <w:rsid w:val="00894992"/>
    <w:rsid w:val="00894D65"/>
    <w:rsid w:val="00894EAF"/>
    <w:rsid w:val="00894F4A"/>
    <w:rsid w:val="00895290"/>
    <w:rsid w:val="0089532C"/>
    <w:rsid w:val="008957F5"/>
    <w:rsid w:val="00895C53"/>
    <w:rsid w:val="00895D67"/>
    <w:rsid w:val="00896809"/>
    <w:rsid w:val="0089685B"/>
    <w:rsid w:val="00896AD0"/>
    <w:rsid w:val="00896C83"/>
    <w:rsid w:val="00896F91"/>
    <w:rsid w:val="00896FF0"/>
    <w:rsid w:val="0089734A"/>
    <w:rsid w:val="00897405"/>
    <w:rsid w:val="008976C5"/>
    <w:rsid w:val="00897ADF"/>
    <w:rsid w:val="00897BFC"/>
    <w:rsid w:val="00897D5C"/>
    <w:rsid w:val="00897DAE"/>
    <w:rsid w:val="008A01A3"/>
    <w:rsid w:val="008A02B6"/>
    <w:rsid w:val="008A0306"/>
    <w:rsid w:val="008A0665"/>
    <w:rsid w:val="008A0CEA"/>
    <w:rsid w:val="008A0D71"/>
    <w:rsid w:val="008A0DBE"/>
    <w:rsid w:val="008A10C9"/>
    <w:rsid w:val="008A1297"/>
    <w:rsid w:val="008A140B"/>
    <w:rsid w:val="008A1698"/>
    <w:rsid w:val="008A169C"/>
    <w:rsid w:val="008A1F28"/>
    <w:rsid w:val="008A240C"/>
    <w:rsid w:val="008A2BFF"/>
    <w:rsid w:val="008A3725"/>
    <w:rsid w:val="008A378B"/>
    <w:rsid w:val="008A383E"/>
    <w:rsid w:val="008A390F"/>
    <w:rsid w:val="008A3CDC"/>
    <w:rsid w:val="008A3D35"/>
    <w:rsid w:val="008A4535"/>
    <w:rsid w:val="008A4706"/>
    <w:rsid w:val="008A4A73"/>
    <w:rsid w:val="008A4B4F"/>
    <w:rsid w:val="008A4BEA"/>
    <w:rsid w:val="008A4C8A"/>
    <w:rsid w:val="008A4D33"/>
    <w:rsid w:val="008A4DDA"/>
    <w:rsid w:val="008A52CA"/>
    <w:rsid w:val="008A53C4"/>
    <w:rsid w:val="008A5517"/>
    <w:rsid w:val="008A5521"/>
    <w:rsid w:val="008A5781"/>
    <w:rsid w:val="008A5858"/>
    <w:rsid w:val="008A592C"/>
    <w:rsid w:val="008A5C06"/>
    <w:rsid w:val="008A5CFF"/>
    <w:rsid w:val="008A5F12"/>
    <w:rsid w:val="008A62EE"/>
    <w:rsid w:val="008A645B"/>
    <w:rsid w:val="008A65AD"/>
    <w:rsid w:val="008A6688"/>
    <w:rsid w:val="008A6841"/>
    <w:rsid w:val="008A6B81"/>
    <w:rsid w:val="008A6CFF"/>
    <w:rsid w:val="008A701B"/>
    <w:rsid w:val="008A717A"/>
    <w:rsid w:val="008A7262"/>
    <w:rsid w:val="008A72F8"/>
    <w:rsid w:val="008A7383"/>
    <w:rsid w:val="008A7387"/>
    <w:rsid w:val="008A743D"/>
    <w:rsid w:val="008A747C"/>
    <w:rsid w:val="008A753E"/>
    <w:rsid w:val="008A7B72"/>
    <w:rsid w:val="008A7EF1"/>
    <w:rsid w:val="008B00E9"/>
    <w:rsid w:val="008B0325"/>
    <w:rsid w:val="008B0498"/>
    <w:rsid w:val="008B063A"/>
    <w:rsid w:val="008B07AE"/>
    <w:rsid w:val="008B084E"/>
    <w:rsid w:val="008B0C09"/>
    <w:rsid w:val="008B0DBE"/>
    <w:rsid w:val="008B0F49"/>
    <w:rsid w:val="008B148F"/>
    <w:rsid w:val="008B15C4"/>
    <w:rsid w:val="008B15D5"/>
    <w:rsid w:val="008B1876"/>
    <w:rsid w:val="008B1A2C"/>
    <w:rsid w:val="008B1E6B"/>
    <w:rsid w:val="008B2212"/>
    <w:rsid w:val="008B2223"/>
    <w:rsid w:val="008B2254"/>
    <w:rsid w:val="008B23B4"/>
    <w:rsid w:val="008B2514"/>
    <w:rsid w:val="008B252A"/>
    <w:rsid w:val="008B25A8"/>
    <w:rsid w:val="008B25EE"/>
    <w:rsid w:val="008B26B7"/>
    <w:rsid w:val="008B3024"/>
    <w:rsid w:val="008B310B"/>
    <w:rsid w:val="008B312C"/>
    <w:rsid w:val="008B32BE"/>
    <w:rsid w:val="008B3443"/>
    <w:rsid w:val="008B3497"/>
    <w:rsid w:val="008B37DB"/>
    <w:rsid w:val="008B392A"/>
    <w:rsid w:val="008B3B8A"/>
    <w:rsid w:val="008B3C3A"/>
    <w:rsid w:val="008B3F28"/>
    <w:rsid w:val="008B411B"/>
    <w:rsid w:val="008B447D"/>
    <w:rsid w:val="008B44E0"/>
    <w:rsid w:val="008B4B0B"/>
    <w:rsid w:val="008B4B2C"/>
    <w:rsid w:val="008B4B43"/>
    <w:rsid w:val="008B4F08"/>
    <w:rsid w:val="008B4FEF"/>
    <w:rsid w:val="008B5019"/>
    <w:rsid w:val="008B502E"/>
    <w:rsid w:val="008B50D9"/>
    <w:rsid w:val="008B50DF"/>
    <w:rsid w:val="008B553B"/>
    <w:rsid w:val="008B56CE"/>
    <w:rsid w:val="008B58BE"/>
    <w:rsid w:val="008B59CB"/>
    <w:rsid w:val="008B5A49"/>
    <w:rsid w:val="008B5A94"/>
    <w:rsid w:val="008B5AC3"/>
    <w:rsid w:val="008B5F2C"/>
    <w:rsid w:val="008B6266"/>
    <w:rsid w:val="008B635B"/>
    <w:rsid w:val="008B68A3"/>
    <w:rsid w:val="008B770D"/>
    <w:rsid w:val="008B78E5"/>
    <w:rsid w:val="008B7A82"/>
    <w:rsid w:val="008B7C5F"/>
    <w:rsid w:val="008B7D2D"/>
    <w:rsid w:val="008C005F"/>
    <w:rsid w:val="008C0732"/>
    <w:rsid w:val="008C09FA"/>
    <w:rsid w:val="008C0A51"/>
    <w:rsid w:val="008C0B6D"/>
    <w:rsid w:val="008C0D50"/>
    <w:rsid w:val="008C0FBF"/>
    <w:rsid w:val="008C1000"/>
    <w:rsid w:val="008C13B8"/>
    <w:rsid w:val="008C17BA"/>
    <w:rsid w:val="008C1987"/>
    <w:rsid w:val="008C1C52"/>
    <w:rsid w:val="008C1F5C"/>
    <w:rsid w:val="008C1FA8"/>
    <w:rsid w:val="008C218B"/>
    <w:rsid w:val="008C237D"/>
    <w:rsid w:val="008C2708"/>
    <w:rsid w:val="008C285A"/>
    <w:rsid w:val="008C28B0"/>
    <w:rsid w:val="008C2CAB"/>
    <w:rsid w:val="008C2F0E"/>
    <w:rsid w:val="008C30BE"/>
    <w:rsid w:val="008C34B0"/>
    <w:rsid w:val="008C357C"/>
    <w:rsid w:val="008C3704"/>
    <w:rsid w:val="008C3761"/>
    <w:rsid w:val="008C385F"/>
    <w:rsid w:val="008C3A2E"/>
    <w:rsid w:val="008C3D29"/>
    <w:rsid w:val="008C3E03"/>
    <w:rsid w:val="008C3F75"/>
    <w:rsid w:val="008C402A"/>
    <w:rsid w:val="008C40B7"/>
    <w:rsid w:val="008C429F"/>
    <w:rsid w:val="008C467C"/>
    <w:rsid w:val="008C4744"/>
    <w:rsid w:val="008C482D"/>
    <w:rsid w:val="008C4950"/>
    <w:rsid w:val="008C52ED"/>
    <w:rsid w:val="008C52FA"/>
    <w:rsid w:val="008C55A6"/>
    <w:rsid w:val="008C565F"/>
    <w:rsid w:val="008C56B4"/>
    <w:rsid w:val="008C5EBE"/>
    <w:rsid w:val="008C5FF5"/>
    <w:rsid w:val="008C6466"/>
    <w:rsid w:val="008C66F0"/>
    <w:rsid w:val="008C66F1"/>
    <w:rsid w:val="008C6AD8"/>
    <w:rsid w:val="008C6E44"/>
    <w:rsid w:val="008C6F5D"/>
    <w:rsid w:val="008C720C"/>
    <w:rsid w:val="008C7724"/>
    <w:rsid w:val="008C7AF3"/>
    <w:rsid w:val="008C7B9A"/>
    <w:rsid w:val="008D0332"/>
    <w:rsid w:val="008D058B"/>
    <w:rsid w:val="008D09C8"/>
    <w:rsid w:val="008D0BBD"/>
    <w:rsid w:val="008D0C62"/>
    <w:rsid w:val="008D0F8E"/>
    <w:rsid w:val="008D15DD"/>
    <w:rsid w:val="008D1897"/>
    <w:rsid w:val="008D1AB9"/>
    <w:rsid w:val="008D1B14"/>
    <w:rsid w:val="008D1BD0"/>
    <w:rsid w:val="008D1C15"/>
    <w:rsid w:val="008D1D57"/>
    <w:rsid w:val="008D1DB4"/>
    <w:rsid w:val="008D20EC"/>
    <w:rsid w:val="008D21C9"/>
    <w:rsid w:val="008D2335"/>
    <w:rsid w:val="008D2382"/>
    <w:rsid w:val="008D23A9"/>
    <w:rsid w:val="008D2415"/>
    <w:rsid w:val="008D24F1"/>
    <w:rsid w:val="008D2644"/>
    <w:rsid w:val="008D26C2"/>
    <w:rsid w:val="008D2770"/>
    <w:rsid w:val="008D2A3B"/>
    <w:rsid w:val="008D2D3D"/>
    <w:rsid w:val="008D2EF2"/>
    <w:rsid w:val="008D2FB0"/>
    <w:rsid w:val="008D306D"/>
    <w:rsid w:val="008D345E"/>
    <w:rsid w:val="008D3755"/>
    <w:rsid w:val="008D3803"/>
    <w:rsid w:val="008D3CB2"/>
    <w:rsid w:val="008D3E30"/>
    <w:rsid w:val="008D3E5E"/>
    <w:rsid w:val="008D404F"/>
    <w:rsid w:val="008D42BE"/>
    <w:rsid w:val="008D478B"/>
    <w:rsid w:val="008D4B60"/>
    <w:rsid w:val="008D4D41"/>
    <w:rsid w:val="008D502E"/>
    <w:rsid w:val="008D512A"/>
    <w:rsid w:val="008D54F0"/>
    <w:rsid w:val="008D55EB"/>
    <w:rsid w:val="008D56C2"/>
    <w:rsid w:val="008D56FE"/>
    <w:rsid w:val="008D5741"/>
    <w:rsid w:val="008D580D"/>
    <w:rsid w:val="008D5857"/>
    <w:rsid w:val="008D60A4"/>
    <w:rsid w:val="008D631C"/>
    <w:rsid w:val="008D6480"/>
    <w:rsid w:val="008D64D1"/>
    <w:rsid w:val="008D65FC"/>
    <w:rsid w:val="008D6641"/>
    <w:rsid w:val="008D6923"/>
    <w:rsid w:val="008D75DB"/>
    <w:rsid w:val="008D768C"/>
    <w:rsid w:val="008D774A"/>
    <w:rsid w:val="008D7E0F"/>
    <w:rsid w:val="008D7F17"/>
    <w:rsid w:val="008E02C8"/>
    <w:rsid w:val="008E035B"/>
    <w:rsid w:val="008E05A9"/>
    <w:rsid w:val="008E0893"/>
    <w:rsid w:val="008E0A55"/>
    <w:rsid w:val="008E0A87"/>
    <w:rsid w:val="008E0DC3"/>
    <w:rsid w:val="008E0E05"/>
    <w:rsid w:val="008E16C2"/>
    <w:rsid w:val="008E1746"/>
    <w:rsid w:val="008E179E"/>
    <w:rsid w:val="008E17D3"/>
    <w:rsid w:val="008E1C10"/>
    <w:rsid w:val="008E20FE"/>
    <w:rsid w:val="008E2745"/>
    <w:rsid w:val="008E28D4"/>
    <w:rsid w:val="008E2A4B"/>
    <w:rsid w:val="008E2A6C"/>
    <w:rsid w:val="008E2F0E"/>
    <w:rsid w:val="008E30A7"/>
    <w:rsid w:val="008E3110"/>
    <w:rsid w:val="008E3380"/>
    <w:rsid w:val="008E343E"/>
    <w:rsid w:val="008E391A"/>
    <w:rsid w:val="008E39B6"/>
    <w:rsid w:val="008E3A9B"/>
    <w:rsid w:val="008E3CB2"/>
    <w:rsid w:val="008E3FF3"/>
    <w:rsid w:val="008E4032"/>
    <w:rsid w:val="008E4178"/>
    <w:rsid w:val="008E41CE"/>
    <w:rsid w:val="008E42F3"/>
    <w:rsid w:val="008E43F0"/>
    <w:rsid w:val="008E46F2"/>
    <w:rsid w:val="008E49A6"/>
    <w:rsid w:val="008E4C14"/>
    <w:rsid w:val="008E4CE6"/>
    <w:rsid w:val="008E4D72"/>
    <w:rsid w:val="008E4E33"/>
    <w:rsid w:val="008E52CF"/>
    <w:rsid w:val="008E5342"/>
    <w:rsid w:val="008E5449"/>
    <w:rsid w:val="008E54B9"/>
    <w:rsid w:val="008E5580"/>
    <w:rsid w:val="008E55B2"/>
    <w:rsid w:val="008E55C8"/>
    <w:rsid w:val="008E562C"/>
    <w:rsid w:val="008E5701"/>
    <w:rsid w:val="008E57B7"/>
    <w:rsid w:val="008E5C7E"/>
    <w:rsid w:val="008E5DB8"/>
    <w:rsid w:val="008E62D2"/>
    <w:rsid w:val="008E634A"/>
    <w:rsid w:val="008E6606"/>
    <w:rsid w:val="008E682E"/>
    <w:rsid w:val="008E6AA1"/>
    <w:rsid w:val="008E6B44"/>
    <w:rsid w:val="008E6C21"/>
    <w:rsid w:val="008E6D0C"/>
    <w:rsid w:val="008E6F9C"/>
    <w:rsid w:val="008E7258"/>
    <w:rsid w:val="008E76F2"/>
    <w:rsid w:val="008E774E"/>
    <w:rsid w:val="008E775B"/>
    <w:rsid w:val="008E7E2A"/>
    <w:rsid w:val="008E7E90"/>
    <w:rsid w:val="008E7ED8"/>
    <w:rsid w:val="008E7F82"/>
    <w:rsid w:val="008F024A"/>
    <w:rsid w:val="008F067D"/>
    <w:rsid w:val="008F06E7"/>
    <w:rsid w:val="008F0C8A"/>
    <w:rsid w:val="008F0E96"/>
    <w:rsid w:val="008F0F5A"/>
    <w:rsid w:val="008F10DF"/>
    <w:rsid w:val="008F12BD"/>
    <w:rsid w:val="008F130C"/>
    <w:rsid w:val="008F13C6"/>
    <w:rsid w:val="008F148A"/>
    <w:rsid w:val="008F16D1"/>
    <w:rsid w:val="008F16F3"/>
    <w:rsid w:val="008F19B6"/>
    <w:rsid w:val="008F1B03"/>
    <w:rsid w:val="008F1BCB"/>
    <w:rsid w:val="008F1E62"/>
    <w:rsid w:val="008F1E9E"/>
    <w:rsid w:val="008F1FBC"/>
    <w:rsid w:val="008F207A"/>
    <w:rsid w:val="008F2353"/>
    <w:rsid w:val="008F2A48"/>
    <w:rsid w:val="008F2B1E"/>
    <w:rsid w:val="008F2DE0"/>
    <w:rsid w:val="008F2EBD"/>
    <w:rsid w:val="008F2F16"/>
    <w:rsid w:val="008F2F2E"/>
    <w:rsid w:val="008F362C"/>
    <w:rsid w:val="008F3711"/>
    <w:rsid w:val="008F37B4"/>
    <w:rsid w:val="008F3896"/>
    <w:rsid w:val="008F396F"/>
    <w:rsid w:val="008F3B2C"/>
    <w:rsid w:val="008F3C37"/>
    <w:rsid w:val="008F3D92"/>
    <w:rsid w:val="008F3E16"/>
    <w:rsid w:val="008F3E5B"/>
    <w:rsid w:val="008F41F6"/>
    <w:rsid w:val="008F421B"/>
    <w:rsid w:val="008F42CE"/>
    <w:rsid w:val="008F4570"/>
    <w:rsid w:val="008F4ABA"/>
    <w:rsid w:val="008F4E62"/>
    <w:rsid w:val="008F55A4"/>
    <w:rsid w:val="008F5721"/>
    <w:rsid w:val="008F58BA"/>
    <w:rsid w:val="008F5D0F"/>
    <w:rsid w:val="008F5EB2"/>
    <w:rsid w:val="008F5EC2"/>
    <w:rsid w:val="008F5FBE"/>
    <w:rsid w:val="008F609E"/>
    <w:rsid w:val="008F6244"/>
    <w:rsid w:val="008F66A1"/>
    <w:rsid w:val="008F684F"/>
    <w:rsid w:val="008F6B3B"/>
    <w:rsid w:val="008F6B47"/>
    <w:rsid w:val="008F6BFD"/>
    <w:rsid w:val="008F709E"/>
    <w:rsid w:val="008F7453"/>
    <w:rsid w:val="008F7A20"/>
    <w:rsid w:val="008F7B0A"/>
    <w:rsid w:val="008F7B3E"/>
    <w:rsid w:val="008F7F9A"/>
    <w:rsid w:val="009000BB"/>
    <w:rsid w:val="00900275"/>
    <w:rsid w:val="00900422"/>
    <w:rsid w:val="00900519"/>
    <w:rsid w:val="00900579"/>
    <w:rsid w:val="00900913"/>
    <w:rsid w:val="00900A81"/>
    <w:rsid w:val="00900F5F"/>
    <w:rsid w:val="0090106E"/>
    <w:rsid w:val="009010A5"/>
    <w:rsid w:val="009010E9"/>
    <w:rsid w:val="00901186"/>
    <w:rsid w:val="009011C6"/>
    <w:rsid w:val="009018E9"/>
    <w:rsid w:val="009019FD"/>
    <w:rsid w:val="00901B10"/>
    <w:rsid w:val="0090224A"/>
    <w:rsid w:val="00902478"/>
    <w:rsid w:val="00902679"/>
    <w:rsid w:val="009027FC"/>
    <w:rsid w:val="00902968"/>
    <w:rsid w:val="00902EBF"/>
    <w:rsid w:val="009031B8"/>
    <w:rsid w:val="009031F9"/>
    <w:rsid w:val="0090375E"/>
    <w:rsid w:val="00903AB1"/>
    <w:rsid w:val="00903BAE"/>
    <w:rsid w:val="00903FC0"/>
    <w:rsid w:val="009040AB"/>
    <w:rsid w:val="00904135"/>
    <w:rsid w:val="0090423B"/>
    <w:rsid w:val="009044E7"/>
    <w:rsid w:val="00904633"/>
    <w:rsid w:val="0090485D"/>
    <w:rsid w:val="00904C1A"/>
    <w:rsid w:val="00904EC6"/>
    <w:rsid w:val="00904FCB"/>
    <w:rsid w:val="00905515"/>
    <w:rsid w:val="0090586B"/>
    <w:rsid w:val="00905D45"/>
    <w:rsid w:val="00905F41"/>
    <w:rsid w:val="00906120"/>
    <w:rsid w:val="00906395"/>
    <w:rsid w:val="009063C9"/>
    <w:rsid w:val="009067E9"/>
    <w:rsid w:val="0090681A"/>
    <w:rsid w:val="0090681C"/>
    <w:rsid w:val="00906863"/>
    <w:rsid w:val="00906C1B"/>
    <w:rsid w:val="00906DA0"/>
    <w:rsid w:val="00907106"/>
    <w:rsid w:val="0090713E"/>
    <w:rsid w:val="0090723E"/>
    <w:rsid w:val="00907254"/>
    <w:rsid w:val="00907867"/>
    <w:rsid w:val="00907A87"/>
    <w:rsid w:val="00907C18"/>
    <w:rsid w:val="00907C3C"/>
    <w:rsid w:val="00907F31"/>
    <w:rsid w:val="009102C2"/>
    <w:rsid w:val="00910346"/>
    <w:rsid w:val="009104C6"/>
    <w:rsid w:val="00910598"/>
    <w:rsid w:val="009106A3"/>
    <w:rsid w:val="009106DD"/>
    <w:rsid w:val="00910755"/>
    <w:rsid w:val="0091086F"/>
    <w:rsid w:val="00910A74"/>
    <w:rsid w:val="00910EB3"/>
    <w:rsid w:val="00910F77"/>
    <w:rsid w:val="009113FF"/>
    <w:rsid w:val="0091151D"/>
    <w:rsid w:val="00911950"/>
    <w:rsid w:val="00911B85"/>
    <w:rsid w:val="00911BC6"/>
    <w:rsid w:val="00911C10"/>
    <w:rsid w:val="00911F1A"/>
    <w:rsid w:val="00911F7F"/>
    <w:rsid w:val="00912103"/>
    <w:rsid w:val="009125B5"/>
    <w:rsid w:val="009128E7"/>
    <w:rsid w:val="00912956"/>
    <w:rsid w:val="009129D5"/>
    <w:rsid w:val="00912A87"/>
    <w:rsid w:val="00912BBA"/>
    <w:rsid w:val="00912BF0"/>
    <w:rsid w:val="00912F65"/>
    <w:rsid w:val="00913383"/>
    <w:rsid w:val="009133C1"/>
    <w:rsid w:val="00913423"/>
    <w:rsid w:val="00913430"/>
    <w:rsid w:val="00913516"/>
    <w:rsid w:val="00913589"/>
    <w:rsid w:val="009135BA"/>
    <w:rsid w:val="00913707"/>
    <w:rsid w:val="00913D63"/>
    <w:rsid w:val="00913F63"/>
    <w:rsid w:val="00914099"/>
    <w:rsid w:val="009144C1"/>
    <w:rsid w:val="00914FE6"/>
    <w:rsid w:val="00915425"/>
    <w:rsid w:val="00915430"/>
    <w:rsid w:val="00915676"/>
    <w:rsid w:val="00915942"/>
    <w:rsid w:val="00915AFF"/>
    <w:rsid w:val="00915B38"/>
    <w:rsid w:val="00915D58"/>
    <w:rsid w:val="00915DB4"/>
    <w:rsid w:val="00915E4F"/>
    <w:rsid w:val="00915F7F"/>
    <w:rsid w:val="00916248"/>
    <w:rsid w:val="0091628D"/>
    <w:rsid w:val="00916470"/>
    <w:rsid w:val="00916748"/>
    <w:rsid w:val="009169E7"/>
    <w:rsid w:val="00916AA4"/>
    <w:rsid w:val="00916AE8"/>
    <w:rsid w:val="00916B1C"/>
    <w:rsid w:val="00916C06"/>
    <w:rsid w:val="00916C27"/>
    <w:rsid w:val="00917354"/>
    <w:rsid w:val="0091749A"/>
    <w:rsid w:val="0091767A"/>
    <w:rsid w:val="0091788B"/>
    <w:rsid w:val="00917A9F"/>
    <w:rsid w:val="00917E52"/>
    <w:rsid w:val="00917F8E"/>
    <w:rsid w:val="00918A71"/>
    <w:rsid w:val="00920613"/>
    <w:rsid w:val="009209A0"/>
    <w:rsid w:val="009211D3"/>
    <w:rsid w:val="0092146F"/>
    <w:rsid w:val="009214D0"/>
    <w:rsid w:val="00921878"/>
    <w:rsid w:val="00921961"/>
    <w:rsid w:val="00921B30"/>
    <w:rsid w:val="00921BF2"/>
    <w:rsid w:val="00921E0E"/>
    <w:rsid w:val="00921F04"/>
    <w:rsid w:val="00921F21"/>
    <w:rsid w:val="00922029"/>
    <w:rsid w:val="00922220"/>
    <w:rsid w:val="0092259C"/>
    <w:rsid w:val="00922B9D"/>
    <w:rsid w:val="00922D62"/>
    <w:rsid w:val="0092330F"/>
    <w:rsid w:val="0092371C"/>
    <w:rsid w:val="009238DC"/>
    <w:rsid w:val="009238EC"/>
    <w:rsid w:val="00923DC8"/>
    <w:rsid w:val="00923FA6"/>
    <w:rsid w:val="009243DD"/>
    <w:rsid w:val="009245F9"/>
    <w:rsid w:val="009245FD"/>
    <w:rsid w:val="009248D3"/>
    <w:rsid w:val="00924FEC"/>
    <w:rsid w:val="0092536E"/>
    <w:rsid w:val="0092544D"/>
    <w:rsid w:val="009255CE"/>
    <w:rsid w:val="00925C25"/>
    <w:rsid w:val="00925EE1"/>
    <w:rsid w:val="0092602D"/>
    <w:rsid w:val="00926057"/>
    <w:rsid w:val="00926500"/>
    <w:rsid w:val="00926553"/>
    <w:rsid w:val="0092655A"/>
    <w:rsid w:val="0092665D"/>
    <w:rsid w:val="009266E3"/>
    <w:rsid w:val="00926880"/>
    <w:rsid w:val="0092700D"/>
    <w:rsid w:val="0092733A"/>
    <w:rsid w:val="0092738F"/>
    <w:rsid w:val="0092744A"/>
    <w:rsid w:val="009274B3"/>
    <w:rsid w:val="00927973"/>
    <w:rsid w:val="00927B71"/>
    <w:rsid w:val="00930162"/>
    <w:rsid w:val="0093077D"/>
    <w:rsid w:val="00930837"/>
    <w:rsid w:val="009309AB"/>
    <w:rsid w:val="00930A03"/>
    <w:rsid w:val="00930B43"/>
    <w:rsid w:val="00930D6B"/>
    <w:rsid w:val="00930DC1"/>
    <w:rsid w:val="00930F14"/>
    <w:rsid w:val="009310E6"/>
    <w:rsid w:val="009312DB"/>
    <w:rsid w:val="00931317"/>
    <w:rsid w:val="0093180E"/>
    <w:rsid w:val="009318A8"/>
    <w:rsid w:val="00931A5F"/>
    <w:rsid w:val="00931C3E"/>
    <w:rsid w:val="00931CEE"/>
    <w:rsid w:val="00931EE6"/>
    <w:rsid w:val="00932174"/>
    <w:rsid w:val="00932278"/>
    <w:rsid w:val="009324B3"/>
    <w:rsid w:val="00932505"/>
    <w:rsid w:val="00933F4F"/>
    <w:rsid w:val="0093401D"/>
    <w:rsid w:val="009343EF"/>
    <w:rsid w:val="009344EE"/>
    <w:rsid w:val="009348A8"/>
    <w:rsid w:val="00934977"/>
    <w:rsid w:val="00934B67"/>
    <w:rsid w:val="00934B81"/>
    <w:rsid w:val="00934F49"/>
    <w:rsid w:val="00934F89"/>
    <w:rsid w:val="009350CA"/>
    <w:rsid w:val="00935267"/>
    <w:rsid w:val="00935A3B"/>
    <w:rsid w:val="00935BB2"/>
    <w:rsid w:val="00935D5B"/>
    <w:rsid w:val="00935F0F"/>
    <w:rsid w:val="009360C8"/>
    <w:rsid w:val="009362EC"/>
    <w:rsid w:val="00936756"/>
    <w:rsid w:val="00936905"/>
    <w:rsid w:val="009369FB"/>
    <w:rsid w:val="00936BCA"/>
    <w:rsid w:val="00936CB7"/>
    <w:rsid w:val="00936F11"/>
    <w:rsid w:val="009373D1"/>
    <w:rsid w:val="00937D83"/>
    <w:rsid w:val="00940107"/>
    <w:rsid w:val="00940157"/>
    <w:rsid w:val="009401F2"/>
    <w:rsid w:val="009402FC"/>
    <w:rsid w:val="00940447"/>
    <w:rsid w:val="0094046F"/>
    <w:rsid w:val="00940682"/>
    <w:rsid w:val="00940709"/>
    <w:rsid w:val="00940717"/>
    <w:rsid w:val="00940769"/>
    <w:rsid w:val="00940976"/>
    <w:rsid w:val="00940ED1"/>
    <w:rsid w:val="00941171"/>
    <w:rsid w:val="00941179"/>
    <w:rsid w:val="009411B5"/>
    <w:rsid w:val="0094121F"/>
    <w:rsid w:val="0094122C"/>
    <w:rsid w:val="00941344"/>
    <w:rsid w:val="00941440"/>
    <w:rsid w:val="0094147A"/>
    <w:rsid w:val="009416C7"/>
    <w:rsid w:val="0094188C"/>
    <w:rsid w:val="009420A9"/>
    <w:rsid w:val="0094238A"/>
    <w:rsid w:val="0094240D"/>
    <w:rsid w:val="0094277A"/>
    <w:rsid w:val="00942810"/>
    <w:rsid w:val="009428A9"/>
    <w:rsid w:val="00943435"/>
    <w:rsid w:val="009437F0"/>
    <w:rsid w:val="00943B9C"/>
    <w:rsid w:val="00943C18"/>
    <w:rsid w:val="00943D0B"/>
    <w:rsid w:val="00943F25"/>
    <w:rsid w:val="0094401E"/>
    <w:rsid w:val="009440CE"/>
    <w:rsid w:val="00944863"/>
    <w:rsid w:val="00944876"/>
    <w:rsid w:val="00944C1D"/>
    <w:rsid w:val="00944D9B"/>
    <w:rsid w:val="009450D3"/>
    <w:rsid w:val="0094514C"/>
    <w:rsid w:val="009453B4"/>
    <w:rsid w:val="00945744"/>
    <w:rsid w:val="009457CE"/>
    <w:rsid w:val="0094595B"/>
    <w:rsid w:val="00945CFD"/>
    <w:rsid w:val="00946246"/>
    <w:rsid w:val="0094628A"/>
    <w:rsid w:val="00946625"/>
    <w:rsid w:val="0094700D"/>
    <w:rsid w:val="009472EF"/>
    <w:rsid w:val="009475E1"/>
    <w:rsid w:val="00947A95"/>
    <w:rsid w:val="00947C9C"/>
    <w:rsid w:val="009505C0"/>
    <w:rsid w:val="0095067D"/>
    <w:rsid w:val="00950B49"/>
    <w:rsid w:val="00950C7B"/>
    <w:rsid w:val="00950F5A"/>
    <w:rsid w:val="009511AD"/>
    <w:rsid w:val="00951318"/>
    <w:rsid w:val="00951376"/>
    <w:rsid w:val="0095150D"/>
    <w:rsid w:val="00951AED"/>
    <w:rsid w:val="00952055"/>
    <w:rsid w:val="009521AC"/>
    <w:rsid w:val="009523B2"/>
    <w:rsid w:val="00952723"/>
    <w:rsid w:val="009527C4"/>
    <w:rsid w:val="00952BD0"/>
    <w:rsid w:val="00952C5D"/>
    <w:rsid w:val="00952FA1"/>
    <w:rsid w:val="00953030"/>
    <w:rsid w:val="00953321"/>
    <w:rsid w:val="0095355F"/>
    <w:rsid w:val="00953582"/>
    <w:rsid w:val="009535A1"/>
    <w:rsid w:val="00953984"/>
    <w:rsid w:val="00953A00"/>
    <w:rsid w:val="00953B1C"/>
    <w:rsid w:val="00953DC9"/>
    <w:rsid w:val="0095421B"/>
    <w:rsid w:val="009543DA"/>
    <w:rsid w:val="00954572"/>
    <w:rsid w:val="0095459F"/>
    <w:rsid w:val="0095463C"/>
    <w:rsid w:val="009548E3"/>
    <w:rsid w:val="00954EEC"/>
    <w:rsid w:val="009550C1"/>
    <w:rsid w:val="00955433"/>
    <w:rsid w:val="009556E8"/>
    <w:rsid w:val="009556F1"/>
    <w:rsid w:val="009559AE"/>
    <w:rsid w:val="00955B4F"/>
    <w:rsid w:val="00955B7C"/>
    <w:rsid w:val="00955DC0"/>
    <w:rsid w:val="00955F47"/>
    <w:rsid w:val="00956080"/>
    <w:rsid w:val="00956179"/>
    <w:rsid w:val="009562D2"/>
    <w:rsid w:val="009564DD"/>
    <w:rsid w:val="0095677C"/>
    <w:rsid w:val="00956885"/>
    <w:rsid w:val="00956D67"/>
    <w:rsid w:val="00957070"/>
    <w:rsid w:val="0095724E"/>
    <w:rsid w:val="0095746C"/>
    <w:rsid w:val="00957A83"/>
    <w:rsid w:val="00957C2F"/>
    <w:rsid w:val="009600B0"/>
    <w:rsid w:val="00960289"/>
    <w:rsid w:val="009602E6"/>
    <w:rsid w:val="00960335"/>
    <w:rsid w:val="00960416"/>
    <w:rsid w:val="009604C9"/>
    <w:rsid w:val="00960744"/>
    <w:rsid w:val="00960A37"/>
    <w:rsid w:val="00960AAB"/>
    <w:rsid w:val="00960B95"/>
    <w:rsid w:val="00960BC1"/>
    <w:rsid w:val="00960D17"/>
    <w:rsid w:val="00960E5C"/>
    <w:rsid w:val="009611B0"/>
    <w:rsid w:val="009618FC"/>
    <w:rsid w:val="00961AE1"/>
    <w:rsid w:val="00961C00"/>
    <w:rsid w:val="00961C0C"/>
    <w:rsid w:val="00961D6F"/>
    <w:rsid w:val="00961DA6"/>
    <w:rsid w:val="00961F94"/>
    <w:rsid w:val="009620AF"/>
    <w:rsid w:val="0096258E"/>
    <w:rsid w:val="0096269F"/>
    <w:rsid w:val="0096271B"/>
    <w:rsid w:val="009628A4"/>
    <w:rsid w:val="00962CFB"/>
    <w:rsid w:val="0096329F"/>
    <w:rsid w:val="009638DE"/>
    <w:rsid w:val="00963A95"/>
    <w:rsid w:val="00963C52"/>
    <w:rsid w:val="00963EB6"/>
    <w:rsid w:val="00964054"/>
    <w:rsid w:val="009641D8"/>
    <w:rsid w:val="009644AD"/>
    <w:rsid w:val="009645B9"/>
    <w:rsid w:val="00964952"/>
    <w:rsid w:val="00964D54"/>
    <w:rsid w:val="00965301"/>
    <w:rsid w:val="00965377"/>
    <w:rsid w:val="009658F8"/>
    <w:rsid w:val="00965AF8"/>
    <w:rsid w:val="00965C37"/>
    <w:rsid w:val="00965F38"/>
    <w:rsid w:val="00966201"/>
    <w:rsid w:val="009663C0"/>
    <w:rsid w:val="009665BC"/>
    <w:rsid w:val="009668F7"/>
    <w:rsid w:val="00966BDB"/>
    <w:rsid w:val="00966C24"/>
    <w:rsid w:val="00966C98"/>
    <w:rsid w:val="00966CE0"/>
    <w:rsid w:val="00966E50"/>
    <w:rsid w:val="00966E58"/>
    <w:rsid w:val="0096750E"/>
    <w:rsid w:val="0096786F"/>
    <w:rsid w:val="009678B9"/>
    <w:rsid w:val="00967967"/>
    <w:rsid w:val="009701F5"/>
    <w:rsid w:val="0097023E"/>
    <w:rsid w:val="009702E7"/>
    <w:rsid w:val="00970488"/>
    <w:rsid w:val="009707D7"/>
    <w:rsid w:val="0097094C"/>
    <w:rsid w:val="00970C6C"/>
    <w:rsid w:val="00971109"/>
    <w:rsid w:val="0097138A"/>
    <w:rsid w:val="009713D1"/>
    <w:rsid w:val="00971511"/>
    <w:rsid w:val="0097171E"/>
    <w:rsid w:val="00971924"/>
    <w:rsid w:val="0097194A"/>
    <w:rsid w:val="00971A9E"/>
    <w:rsid w:val="00971AA9"/>
    <w:rsid w:val="00971E76"/>
    <w:rsid w:val="00971EC2"/>
    <w:rsid w:val="009721D9"/>
    <w:rsid w:val="00972324"/>
    <w:rsid w:val="009729A3"/>
    <w:rsid w:val="00972BDA"/>
    <w:rsid w:val="00972D49"/>
    <w:rsid w:val="009730E9"/>
    <w:rsid w:val="00973129"/>
    <w:rsid w:val="009731C1"/>
    <w:rsid w:val="009732AC"/>
    <w:rsid w:val="00973339"/>
    <w:rsid w:val="00973765"/>
    <w:rsid w:val="009737A5"/>
    <w:rsid w:val="00973920"/>
    <w:rsid w:val="00973B98"/>
    <w:rsid w:val="00973BB4"/>
    <w:rsid w:val="00973DA5"/>
    <w:rsid w:val="00973E74"/>
    <w:rsid w:val="0097403B"/>
    <w:rsid w:val="00974114"/>
    <w:rsid w:val="0097448F"/>
    <w:rsid w:val="009746B3"/>
    <w:rsid w:val="009749A4"/>
    <w:rsid w:val="00974C4D"/>
    <w:rsid w:val="00975267"/>
    <w:rsid w:val="00975415"/>
    <w:rsid w:val="009755EF"/>
    <w:rsid w:val="00975781"/>
    <w:rsid w:val="009757C3"/>
    <w:rsid w:val="00975973"/>
    <w:rsid w:val="00975AC5"/>
    <w:rsid w:val="00975D48"/>
    <w:rsid w:val="00975D7F"/>
    <w:rsid w:val="00975DB6"/>
    <w:rsid w:val="00975E95"/>
    <w:rsid w:val="00975F6A"/>
    <w:rsid w:val="009760BD"/>
    <w:rsid w:val="009762A0"/>
    <w:rsid w:val="009765AB"/>
    <w:rsid w:val="009768EE"/>
    <w:rsid w:val="00976A7E"/>
    <w:rsid w:val="00976BEE"/>
    <w:rsid w:val="00976D9E"/>
    <w:rsid w:val="00977388"/>
    <w:rsid w:val="0097775A"/>
    <w:rsid w:val="009803B0"/>
    <w:rsid w:val="0098040B"/>
    <w:rsid w:val="00980483"/>
    <w:rsid w:val="00980532"/>
    <w:rsid w:val="00980847"/>
    <w:rsid w:val="00980C78"/>
    <w:rsid w:val="00980E3B"/>
    <w:rsid w:val="0098108E"/>
    <w:rsid w:val="0098112C"/>
    <w:rsid w:val="0098122F"/>
    <w:rsid w:val="009812BC"/>
    <w:rsid w:val="0098137F"/>
    <w:rsid w:val="009814DE"/>
    <w:rsid w:val="009815BF"/>
    <w:rsid w:val="00981962"/>
    <w:rsid w:val="00981AD2"/>
    <w:rsid w:val="00981EBE"/>
    <w:rsid w:val="00981EF1"/>
    <w:rsid w:val="00981F79"/>
    <w:rsid w:val="0098212A"/>
    <w:rsid w:val="00982162"/>
    <w:rsid w:val="00982A95"/>
    <w:rsid w:val="00982BCA"/>
    <w:rsid w:val="00982D72"/>
    <w:rsid w:val="00982DF6"/>
    <w:rsid w:val="00982E0B"/>
    <w:rsid w:val="009837B9"/>
    <w:rsid w:val="00983877"/>
    <w:rsid w:val="00983FC4"/>
    <w:rsid w:val="00984145"/>
    <w:rsid w:val="0098414A"/>
    <w:rsid w:val="009841D5"/>
    <w:rsid w:val="0098435E"/>
    <w:rsid w:val="009844AA"/>
    <w:rsid w:val="00984647"/>
    <w:rsid w:val="009846AE"/>
    <w:rsid w:val="00984794"/>
    <w:rsid w:val="0098487A"/>
    <w:rsid w:val="009854D7"/>
    <w:rsid w:val="00985753"/>
    <w:rsid w:val="009858AB"/>
    <w:rsid w:val="009859FF"/>
    <w:rsid w:val="00985C49"/>
    <w:rsid w:val="00985FDA"/>
    <w:rsid w:val="00986062"/>
    <w:rsid w:val="00986216"/>
    <w:rsid w:val="0098622F"/>
    <w:rsid w:val="009863F6"/>
    <w:rsid w:val="009864FE"/>
    <w:rsid w:val="00986628"/>
    <w:rsid w:val="0098675B"/>
    <w:rsid w:val="00986832"/>
    <w:rsid w:val="00986A33"/>
    <w:rsid w:val="0098726B"/>
    <w:rsid w:val="00987276"/>
    <w:rsid w:val="009872DA"/>
    <w:rsid w:val="009872E9"/>
    <w:rsid w:val="00987389"/>
    <w:rsid w:val="00987571"/>
    <w:rsid w:val="009876AB"/>
    <w:rsid w:val="009878F5"/>
    <w:rsid w:val="0098792C"/>
    <w:rsid w:val="00990913"/>
    <w:rsid w:val="00990BE5"/>
    <w:rsid w:val="00990C36"/>
    <w:rsid w:val="00990F91"/>
    <w:rsid w:val="00991632"/>
    <w:rsid w:val="009918E6"/>
    <w:rsid w:val="0099192A"/>
    <w:rsid w:val="0099192B"/>
    <w:rsid w:val="00991A52"/>
    <w:rsid w:val="00991B14"/>
    <w:rsid w:val="00991B5B"/>
    <w:rsid w:val="00991C43"/>
    <w:rsid w:val="00991DD6"/>
    <w:rsid w:val="00992015"/>
    <w:rsid w:val="009924A2"/>
    <w:rsid w:val="00992620"/>
    <w:rsid w:val="0099275D"/>
    <w:rsid w:val="00992B68"/>
    <w:rsid w:val="00992CB2"/>
    <w:rsid w:val="00992D7A"/>
    <w:rsid w:val="00992F8E"/>
    <w:rsid w:val="009932EA"/>
    <w:rsid w:val="009934CB"/>
    <w:rsid w:val="009934D1"/>
    <w:rsid w:val="00993542"/>
    <w:rsid w:val="00993A37"/>
    <w:rsid w:val="00993D0C"/>
    <w:rsid w:val="00994091"/>
    <w:rsid w:val="00994652"/>
    <w:rsid w:val="009947C5"/>
    <w:rsid w:val="00994819"/>
    <w:rsid w:val="00994C64"/>
    <w:rsid w:val="00994E30"/>
    <w:rsid w:val="0099500C"/>
    <w:rsid w:val="0099501D"/>
    <w:rsid w:val="00995238"/>
    <w:rsid w:val="009952D8"/>
    <w:rsid w:val="00995386"/>
    <w:rsid w:val="0099562D"/>
    <w:rsid w:val="00995641"/>
    <w:rsid w:val="00995669"/>
    <w:rsid w:val="0099582B"/>
    <w:rsid w:val="00995843"/>
    <w:rsid w:val="00995AEA"/>
    <w:rsid w:val="00995AEF"/>
    <w:rsid w:val="00995D16"/>
    <w:rsid w:val="00995DC2"/>
    <w:rsid w:val="00995EB3"/>
    <w:rsid w:val="0099620F"/>
    <w:rsid w:val="0099646D"/>
    <w:rsid w:val="0099678A"/>
    <w:rsid w:val="00996799"/>
    <w:rsid w:val="009969F7"/>
    <w:rsid w:val="00996C4B"/>
    <w:rsid w:val="00996C9C"/>
    <w:rsid w:val="00996E5D"/>
    <w:rsid w:val="0099700B"/>
    <w:rsid w:val="009972EB"/>
    <w:rsid w:val="0099761F"/>
    <w:rsid w:val="0099777A"/>
    <w:rsid w:val="00997B47"/>
    <w:rsid w:val="00997BED"/>
    <w:rsid w:val="00997C34"/>
    <w:rsid w:val="00997DEC"/>
    <w:rsid w:val="009A0089"/>
    <w:rsid w:val="009A0371"/>
    <w:rsid w:val="009A06F7"/>
    <w:rsid w:val="009A0744"/>
    <w:rsid w:val="009A09E4"/>
    <w:rsid w:val="009A0A50"/>
    <w:rsid w:val="009A0C22"/>
    <w:rsid w:val="009A0DCA"/>
    <w:rsid w:val="009A0FF7"/>
    <w:rsid w:val="009A0FFB"/>
    <w:rsid w:val="009A1044"/>
    <w:rsid w:val="009A1084"/>
    <w:rsid w:val="009A12E6"/>
    <w:rsid w:val="009A1724"/>
    <w:rsid w:val="009A1A1B"/>
    <w:rsid w:val="009A1A1E"/>
    <w:rsid w:val="009A1CEE"/>
    <w:rsid w:val="009A1FF6"/>
    <w:rsid w:val="009A2210"/>
    <w:rsid w:val="009A23FB"/>
    <w:rsid w:val="009A291F"/>
    <w:rsid w:val="009A2A7B"/>
    <w:rsid w:val="009A2B6B"/>
    <w:rsid w:val="009A2C15"/>
    <w:rsid w:val="009A2D74"/>
    <w:rsid w:val="009A2D87"/>
    <w:rsid w:val="009A2E79"/>
    <w:rsid w:val="009A316E"/>
    <w:rsid w:val="009A3337"/>
    <w:rsid w:val="009A34CA"/>
    <w:rsid w:val="009A35B7"/>
    <w:rsid w:val="009A35CA"/>
    <w:rsid w:val="009A368C"/>
    <w:rsid w:val="009A372D"/>
    <w:rsid w:val="009A3AAE"/>
    <w:rsid w:val="009A3D83"/>
    <w:rsid w:val="009A4009"/>
    <w:rsid w:val="009A41BA"/>
    <w:rsid w:val="009A4485"/>
    <w:rsid w:val="009A4507"/>
    <w:rsid w:val="009A4BC9"/>
    <w:rsid w:val="009A4E4D"/>
    <w:rsid w:val="009A52A3"/>
    <w:rsid w:val="009A536F"/>
    <w:rsid w:val="009A5397"/>
    <w:rsid w:val="009A5B54"/>
    <w:rsid w:val="009A5E00"/>
    <w:rsid w:val="009A5E8D"/>
    <w:rsid w:val="009A5EB3"/>
    <w:rsid w:val="009A60C3"/>
    <w:rsid w:val="009A6501"/>
    <w:rsid w:val="009A68CE"/>
    <w:rsid w:val="009A69CB"/>
    <w:rsid w:val="009A6C72"/>
    <w:rsid w:val="009A6D3C"/>
    <w:rsid w:val="009A747E"/>
    <w:rsid w:val="009A798F"/>
    <w:rsid w:val="009A7E19"/>
    <w:rsid w:val="009A7F60"/>
    <w:rsid w:val="009A7FCE"/>
    <w:rsid w:val="009B022B"/>
    <w:rsid w:val="009B03E7"/>
    <w:rsid w:val="009B0876"/>
    <w:rsid w:val="009B09AF"/>
    <w:rsid w:val="009B0BDD"/>
    <w:rsid w:val="009B0E59"/>
    <w:rsid w:val="009B144A"/>
    <w:rsid w:val="009B18C9"/>
    <w:rsid w:val="009B1BB2"/>
    <w:rsid w:val="009B1CD8"/>
    <w:rsid w:val="009B2282"/>
    <w:rsid w:val="009B24B0"/>
    <w:rsid w:val="009B2604"/>
    <w:rsid w:val="009B2746"/>
    <w:rsid w:val="009B2BAF"/>
    <w:rsid w:val="009B2CC5"/>
    <w:rsid w:val="009B2DE1"/>
    <w:rsid w:val="009B2F0A"/>
    <w:rsid w:val="009B3088"/>
    <w:rsid w:val="009B3135"/>
    <w:rsid w:val="009B3721"/>
    <w:rsid w:val="009B3942"/>
    <w:rsid w:val="009B397F"/>
    <w:rsid w:val="009B3B0D"/>
    <w:rsid w:val="009B3CB5"/>
    <w:rsid w:val="009B3CF2"/>
    <w:rsid w:val="009B3DC3"/>
    <w:rsid w:val="009B4073"/>
    <w:rsid w:val="009B43B4"/>
    <w:rsid w:val="009B444D"/>
    <w:rsid w:val="009B44CF"/>
    <w:rsid w:val="009B4643"/>
    <w:rsid w:val="009B4663"/>
    <w:rsid w:val="009B4704"/>
    <w:rsid w:val="009B4830"/>
    <w:rsid w:val="009B4A15"/>
    <w:rsid w:val="009B52ED"/>
    <w:rsid w:val="009B5335"/>
    <w:rsid w:val="009B5ACA"/>
    <w:rsid w:val="009B5C75"/>
    <w:rsid w:val="009B5D9D"/>
    <w:rsid w:val="009B5ECE"/>
    <w:rsid w:val="009B62F4"/>
    <w:rsid w:val="009B6580"/>
    <w:rsid w:val="009B65B7"/>
    <w:rsid w:val="009B65C2"/>
    <w:rsid w:val="009B6645"/>
    <w:rsid w:val="009B6A0A"/>
    <w:rsid w:val="009B70C5"/>
    <w:rsid w:val="009B70F6"/>
    <w:rsid w:val="009B711B"/>
    <w:rsid w:val="009B7363"/>
    <w:rsid w:val="009B736D"/>
    <w:rsid w:val="009B741E"/>
    <w:rsid w:val="009B7698"/>
    <w:rsid w:val="009B77E4"/>
    <w:rsid w:val="009B7EF2"/>
    <w:rsid w:val="009B7F48"/>
    <w:rsid w:val="009C0045"/>
    <w:rsid w:val="009C02AD"/>
    <w:rsid w:val="009C0512"/>
    <w:rsid w:val="009C0576"/>
    <w:rsid w:val="009C0671"/>
    <w:rsid w:val="009C0A8B"/>
    <w:rsid w:val="009C0BE4"/>
    <w:rsid w:val="009C0C1E"/>
    <w:rsid w:val="009C0E1D"/>
    <w:rsid w:val="009C1033"/>
    <w:rsid w:val="009C1494"/>
    <w:rsid w:val="009C15A5"/>
    <w:rsid w:val="009C16AA"/>
    <w:rsid w:val="009C1728"/>
    <w:rsid w:val="009C182B"/>
    <w:rsid w:val="009C1F18"/>
    <w:rsid w:val="009C1F33"/>
    <w:rsid w:val="009C1F3E"/>
    <w:rsid w:val="009C2310"/>
    <w:rsid w:val="009C24B8"/>
    <w:rsid w:val="009C26EB"/>
    <w:rsid w:val="009C2782"/>
    <w:rsid w:val="009C28D7"/>
    <w:rsid w:val="009C2916"/>
    <w:rsid w:val="009C29F7"/>
    <w:rsid w:val="009C2C84"/>
    <w:rsid w:val="009C2DFE"/>
    <w:rsid w:val="009C2E82"/>
    <w:rsid w:val="009C313F"/>
    <w:rsid w:val="009C3397"/>
    <w:rsid w:val="009C3568"/>
    <w:rsid w:val="009C3D47"/>
    <w:rsid w:val="009C3EAE"/>
    <w:rsid w:val="009C402D"/>
    <w:rsid w:val="009C422D"/>
    <w:rsid w:val="009C461B"/>
    <w:rsid w:val="009C4782"/>
    <w:rsid w:val="009C4925"/>
    <w:rsid w:val="009C4CAE"/>
    <w:rsid w:val="009C4E2F"/>
    <w:rsid w:val="009C53E1"/>
    <w:rsid w:val="009C55A9"/>
    <w:rsid w:val="009C5A0D"/>
    <w:rsid w:val="009C5C5C"/>
    <w:rsid w:val="009C5C64"/>
    <w:rsid w:val="009C5E83"/>
    <w:rsid w:val="009C5E93"/>
    <w:rsid w:val="009C5F00"/>
    <w:rsid w:val="009C6115"/>
    <w:rsid w:val="009C620B"/>
    <w:rsid w:val="009C6229"/>
    <w:rsid w:val="009C64AA"/>
    <w:rsid w:val="009C67A7"/>
    <w:rsid w:val="009C685D"/>
    <w:rsid w:val="009C6875"/>
    <w:rsid w:val="009C6B0F"/>
    <w:rsid w:val="009C6BB0"/>
    <w:rsid w:val="009C6C64"/>
    <w:rsid w:val="009C6CDE"/>
    <w:rsid w:val="009C7037"/>
    <w:rsid w:val="009C7184"/>
    <w:rsid w:val="009C71D1"/>
    <w:rsid w:val="009C71E7"/>
    <w:rsid w:val="009C721D"/>
    <w:rsid w:val="009C7255"/>
    <w:rsid w:val="009C744C"/>
    <w:rsid w:val="009C751A"/>
    <w:rsid w:val="009C7649"/>
    <w:rsid w:val="009C7CDE"/>
    <w:rsid w:val="009C7D66"/>
    <w:rsid w:val="009C7E05"/>
    <w:rsid w:val="009C7E9B"/>
    <w:rsid w:val="009D00BF"/>
    <w:rsid w:val="009D03FB"/>
    <w:rsid w:val="009D048E"/>
    <w:rsid w:val="009D054B"/>
    <w:rsid w:val="009D05EA"/>
    <w:rsid w:val="009D0656"/>
    <w:rsid w:val="009D0E87"/>
    <w:rsid w:val="009D0ECB"/>
    <w:rsid w:val="009D0F89"/>
    <w:rsid w:val="009D0FD2"/>
    <w:rsid w:val="009D128B"/>
    <w:rsid w:val="009D1475"/>
    <w:rsid w:val="009D15C2"/>
    <w:rsid w:val="009D19C0"/>
    <w:rsid w:val="009D1F39"/>
    <w:rsid w:val="009D27F0"/>
    <w:rsid w:val="009D2AF2"/>
    <w:rsid w:val="009D2C14"/>
    <w:rsid w:val="009D2CCC"/>
    <w:rsid w:val="009D2DBC"/>
    <w:rsid w:val="009D2EB5"/>
    <w:rsid w:val="009D3046"/>
    <w:rsid w:val="009D3759"/>
    <w:rsid w:val="009D398E"/>
    <w:rsid w:val="009D3BBA"/>
    <w:rsid w:val="009D3D9A"/>
    <w:rsid w:val="009D3FEB"/>
    <w:rsid w:val="009D4096"/>
    <w:rsid w:val="009D40FF"/>
    <w:rsid w:val="009D4234"/>
    <w:rsid w:val="009D48D5"/>
    <w:rsid w:val="009D4CAD"/>
    <w:rsid w:val="009D4D58"/>
    <w:rsid w:val="009D4F58"/>
    <w:rsid w:val="009D4FE3"/>
    <w:rsid w:val="009D50A4"/>
    <w:rsid w:val="009D516D"/>
    <w:rsid w:val="009D52F6"/>
    <w:rsid w:val="009D5675"/>
    <w:rsid w:val="009D5684"/>
    <w:rsid w:val="009D5809"/>
    <w:rsid w:val="009D5887"/>
    <w:rsid w:val="009D59A5"/>
    <w:rsid w:val="009D5A3B"/>
    <w:rsid w:val="009D63CA"/>
    <w:rsid w:val="009D65EA"/>
    <w:rsid w:val="009D65F2"/>
    <w:rsid w:val="009D672E"/>
    <w:rsid w:val="009D6A96"/>
    <w:rsid w:val="009D6D30"/>
    <w:rsid w:val="009D7407"/>
    <w:rsid w:val="009D770A"/>
    <w:rsid w:val="009D7B65"/>
    <w:rsid w:val="009D7BEE"/>
    <w:rsid w:val="009D7DF1"/>
    <w:rsid w:val="009D7F2B"/>
    <w:rsid w:val="009E007A"/>
    <w:rsid w:val="009E01AE"/>
    <w:rsid w:val="009E08BC"/>
    <w:rsid w:val="009E0CA8"/>
    <w:rsid w:val="009E1196"/>
    <w:rsid w:val="009E1344"/>
    <w:rsid w:val="009E13BC"/>
    <w:rsid w:val="009E1716"/>
    <w:rsid w:val="009E19D1"/>
    <w:rsid w:val="009E1FED"/>
    <w:rsid w:val="009E2072"/>
    <w:rsid w:val="009E2356"/>
    <w:rsid w:val="009E2957"/>
    <w:rsid w:val="009E2A2F"/>
    <w:rsid w:val="009E2B9F"/>
    <w:rsid w:val="009E322C"/>
    <w:rsid w:val="009E34CF"/>
    <w:rsid w:val="009E35C0"/>
    <w:rsid w:val="009E35D7"/>
    <w:rsid w:val="009E3699"/>
    <w:rsid w:val="009E3740"/>
    <w:rsid w:val="009E39A9"/>
    <w:rsid w:val="009E39F1"/>
    <w:rsid w:val="009E3C05"/>
    <w:rsid w:val="009E3C0C"/>
    <w:rsid w:val="009E3C8A"/>
    <w:rsid w:val="009E3CA8"/>
    <w:rsid w:val="009E449A"/>
    <w:rsid w:val="009E458E"/>
    <w:rsid w:val="009E4607"/>
    <w:rsid w:val="009E4957"/>
    <w:rsid w:val="009E4A45"/>
    <w:rsid w:val="009E4B23"/>
    <w:rsid w:val="009E5021"/>
    <w:rsid w:val="009E5079"/>
    <w:rsid w:val="009E5367"/>
    <w:rsid w:val="009E56C1"/>
    <w:rsid w:val="009E57AB"/>
    <w:rsid w:val="009E583B"/>
    <w:rsid w:val="009E59D8"/>
    <w:rsid w:val="009E608B"/>
    <w:rsid w:val="009E642D"/>
    <w:rsid w:val="009E6B82"/>
    <w:rsid w:val="009E7345"/>
    <w:rsid w:val="009E7CE1"/>
    <w:rsid w:val="009E7E4B"/>
    <w:rsid w:val="009F03F9"/>
    <w:rsid w:val="009F0464"/>
    <w:rsid w:val="009F0614"/>
    <w:rsid w:val="009F0626"/>
    <w:rsid w:val="009F072B"/>
    <w:rsid w:val="009F07DD"/>
    <w:rsid w:val="009F09CE"/>
    <w:rsid w:val="009F09E9"/>
    <w:rsid w:val="009F0F1C"/>
    <w:rsid w:val="009F105A"/>
    <w:rsid w:val="009F14DD"/>
    <w:rsid w:val="009F177B"/>
    <w:rsid w:val="009F1C36"/>
    <w:rsid w:val="009F1E04"/>
    <w:rsid w:val="009F22C9"/>
    <w:rsid w:val="009F28A8"/>
    <w:rsid w:val="009F294D"/>
    <w:rsid w:val="009F2CBB"/>
    <w:rsid w:val="009F3356"/>
    <w:rsid w:val="009F378F"/>
    <w:rsid w:val="009F385C"/>
    <w:rsid w:val="009F3EBA"/>
    <w:rsid w:val="009F3FF2"/>
    <w:rsid w:val="009F427E"/>
    <w:rsid w:val="009F472D"/>
    <w:rsid w:val="009F493F"/>
    <w:rsid w:val="009F49D1"/>
    <w:rsid w:val="009F4B27"/>
    <w:rsid w:val="009F4B3D"/>
    <w:rsid w:val="009F4C7F"/>
    <w:rsid w:val="009F4CAF"/>
    <w:rsid w:val="009F520B"/>
    <w:rsid w:val="009F5324"/>
    <w:rsid w:val="009F5332"/>
    <w:rsid w:val="009F533B"/>
    <w:rsid w:val="009F5471"/>
    <w:rsid w:val="009F578B"/>
    <w:rsid w:val="009F5C2F"/>
    <w:rsid w:val="009F5D07"/>
    <w:rsid w:val="009F612C"/>
    <w:rsid w:val="009F63B8"/>
    <w:rsid w:val="009F6493"/>
    <w:rsid w:val="009F6A28"/>
    <w:rsid w:val="009F6D7C"/>
    <w:rsid w:val="009F701F"/>
    <w:rsid w:val="009F71C5"/>
    <w:rsid w:val="009F74B3"/>
    <w:rsid w:val="009F7677"/>
    <w:rsid w:val="009F7688"/>
    <w:rsid w:val="009F775F"/>
    <w:rsid w:val="009F777C"/>
    <w:rsid w:val="009F7DB4"/>
    <w:rsid w:val="009F7E6B"/>
    <w:rsid w:val="009F7F4B"/>
    <w:rsid w:val="009F7FED"/>
    <w:rsid w:val="00A000BC"/>
    <w:rsid w:val="00A0019B"/>
    <w:rsid w:val="00A00279"/>
    <w:rsid w:val="00A00595"/>
    <w:rsid w:val="00A00611"/>
    <w:rsid w:val="00A00633"/>
    <w:rsid w:val="00A00751"/>
    <w:rsid w:val="00A00E2A"/>
    <w:rsid w:val="00A00F0A"/>
    <w:rsid w:val="00A00F76"/>
    <w:rsid w:val="00A0100D"/>
    <w:rsid w:val="00A01051"/>
    <w:rsid w:val="00A01326"/>
    <w:rsid w:val="00A0143C"/>
    <w:rsid w:val="00A01563"/>
    <w:rsid w:val="00A015F0"/>
    <w:rsid w:val="00A0182B"/>
    <w:rsid w:val="00A01C4F"/>
    <w:rsid w:val="00A01C9C"/>
    <w:rsid w:val="00A01C9E"/>
    <w:rsid w:val="00A01FC5"/>
    <w:rsid w:val="00A01FD4"/>
    <w:rsid w:val="00A0205D"/>
    <w:rsid w:val="00A022E3"/>
    <w:rsid w:val="00A02311"/>
    <w:rsid w:val="00A0278F"/>
    <w:rsid w:val="00A028BB"/>
    <w:rsid w:val="00A02C57"/>
    <w:rsid w:val="00A02DAC"/>
    <w:rsid w:val="00A032BD"/>
    <w:rsid w:val="00A035BB"/>
    <w:rsid w:val="00A03AEC"/>
    <w:rsid w:val="00A03B91"/>
    <w:rsid w:val="00A03FDD"/>
    <w:rsid w:val="00A04236"/>
    <w:rsid w:val="00A04517"/>
    <w:rsid w:val="00A048A2"/>
    <w:rsid w:val="00A04939"/>
    <w:rsid w:val="00A04A2D"/>
    <w:rsid w:val="00A04AD6"/>
    <w:rsid w:val="00A04FF4"/>
    <w:rsid w:val="00A05316"/>
    <w:rsid w:val="00A05379"/>
    <w:rsid w:val="00A0541A"/>
    <w:rsid w:val="00A0583C"/>
    <w:rsid w:val="00A05D59"/>
    <w:rsid w:val="00A05D76"/>
    <w:rsid w:val="00A06069"/>
    <w:rsid w:val="00A0673D"/>
    <w:rsid w:val="00A06769"/>
    <w:rsid w:val="00A06F3A"/>
    <w:rsid w:val="00A073AD"/>
    <w:rsid w:val="00A07494"/>
    <w:rsid w:val="00A076E9"/>
    <w:rsid w:val="00A0787A"/>
    <w:rsid w:val="00A07E69"/>
    <w:rsid w:val="00A07EE9"/>
    <w:rsid w:val="00A10267"/>
    <w:rsid w:val="00A10382"/>
    <w:rsid w:val="00A103E3"/>
    <w:rsid w:val="00A10432"/>
    <w:rsid w:val="00A1048D"/>
    <w:rsid w:val="00A1061E"/>
    <w:rsid w:val="00A107FA"/>
    <w:rsid w:val="00A10A21"/>
    <w:rsid w:val="00A10BC5"/>
    <w:rsid w:val="00A10DA8"/>
    <w:rsid w:val="00A11062"/>
    <w:rsid w:val="00A11430"/>
    <w:rsid w:val="00A120B5"/>
    <w:rsid w:val="00A12100"/>
    <w:rsid w:val="00A12305"/>
    <w:rsid w:val="00A1254D"/>
    <w:rsid w:val="00A125C4"/>
    <w:rsid w:val="00A128F7"/>
    <w:rsid w:val="00A12978"/>
    <w:rsid w:val="00A12CF4"/>
    <w:rsid w:val="00A12E2A"/>
    <w:rsid w:val="00A12FC9"/>
    <w:rsid w:val="00A13525"/>
    <w:rsid w:val="00A139BE"/>
    <w:rsid w:val="00A13C1E"/>
    <w:rsid w:val="00A13F0C"/>
    <w:rsid w:val="00A140CB"/>
    <w:rsid w:val="00A1433A"/>
    <w:rsid w:val="00A14430"/>
    <w:rsid w:val="00A1448B"/>
    <w:rsid w:val="00A1460F"/>
    <w:rsid w:val="00A147FF"/>
    <w:rsid w:val="00A14AEF"/>
    <w:rsid w:val="00A14B57"/>
    <w:rsid w:val="00A14FE5"/>
    <w:rsid w:val="00A15192"/>
    <w:rsid w:val="00A15204"/>
    <w:rsid w:val="00A1547F"/>
    <w:rsid w:val="00A1560A"/>
    <w:rsid w:val="00A1569A"/>
    <w:rsid w:val="00A15953"/>
    <w:rsid w:val="00A15A16"/>
    <w:rsid w:val="00A15A29"/>
    <w:rsid w:val="00A15BE4"/>
    <w:rsid w:val="00A15F4C"/>
    <w:rsid w:val="00A165E7"/>
    <w:rsid w:val="00A168CF"/>
    <w:rsid w:val="00A169D9"/>
    <w:rsid w:val="00A169F8"/>
    <w:rsid w:val="00A16A97"/>
    <w:rsid w:val="00A16DBA"/>
    <w:rsid w:val="00A170E8"/>
    <w:rsid w:val="00A179C7"/>
    <w:rsid w:val="00A17CCC"/>
    <w:rsid w:val="00A17ED0"/>
    <w:rsid w:val="00A200BD"/>
    <w:rsid w:val="00A2076B"/>
    <w:rsid w:val="00A20FCF"/>
    <w:rsid w:val="00A2115A"/>
    <w:rsid w:val="00A215C0"/>
    <w:rsid w:val="00A218D7"/>
    <w:rsid w:val="00A21933"/>
    <w:rsid w:val="00A219B0"/>
    <w:rsid w:val="00A21DC7"/>
    <w:rsid w:val="00A22010"/>
    <w:rsid w:val="00A221C2"/>
    <w:rsid w:val="00A22315"/>
    <w:rsid w:val="00A223E6"/>
    <w:rsid w:val="00A2242D"/>
    <w:rsid w:val="00A22659"/>
    <w:rsid w:val="00A22DF1"/>
    <w:rsid w:val="00A22E47"/>
    <w:rsid w:val="00A232DC"/>
    <w:rsid w:val="00A23331"/>
    <w:rsid w:val="00A23333"/>
    <w:rsid w:val="00A233A0"/>
    <w:rsid w:val="00A236CA"/>
    <w:rsid w:val="00A238A3"/>
    <w:rsid w:val="00A23998"/>
    <w:rsid w:val="00A23BC9"/>
    <w:rsid w:val="00A23BD3"/>
    <w:rsid w:val="00A23D56"/>
    <w:rsid w:val="00A23F3E"/>
    <w:rsid w:val="00A240AF"/>
    <w:rsid w:val="00A2443B"/>
    <w:rsid w:val="00A24610"/>
    <w:rsid w:val="00A246D3"/>
    <w:rsid w:val="00A2477D"/>
    <w:rsid w:val="00A24B19"/>
    <w:rsid w:val="00A24CEE"/>
    <w:rsid w:val="00A25070"/>
    <w:rsid w:val="00A25377"/>
    <w:rsid w:val="00A25620"/>
    <w:rsid w:val="00A2562F"/>
    <w:rsid w:val="00A258B9"/>
    <w:rsid w:val="00A25AE3"/>
    <w:rsid w:val="00A25BAB"/>
    <w:rsid w:val="00A25CE3"/>
    <w:rsid w:val="00A25F53"/>
    <w:rsid w:val="00A26350"/>
    <w:rsid w:val="00A264E7"/>
    <w:rsid w:val="00A26558"/>
    <w:rsid w:val="00A265FB"/>
    <w:rsid w:val="00A267DC"/>
    <w:rsid w:val="00A27615"/>
    <w:rsid w:val="00A27711"/>
    <w:rsid w:val="00A2773B"/>
    <w:rsid w:val="00A278EE"/>
    <w:rsid w:val="00A279A0"/>
    <w:rsid w:val="00A27B05"/>
    <w:rsid w:val="00A27B8F"/>
    <w:rsid w:val="00A27D7F"/>
    <w:rsid w:val="00A27DB2"/>
    <w:rsid w:val="00A30006"/>
    <w:rsid w:val="00A300F7"/>
    <w:rsid w:val="00A302CD"/>
    <w:rsid w:val="00A302FE"/>
    <w:rsid w:val="00A30568"/>
    <w:rsid w:val="00A308C7"/>
    <w:rsid w:val="00A30E4E"/>
    <w:rsid w:val="00A30EDC"/>
    <w:rsid w:val="00A3119F"/>
    <w:rsid w:val="00A312A5"/>
    <w:rsid w:val="00A312D3"/>
    <w:rsid w:val="00A31519"/>
    <w:rsid w:val="00A31760"/>
    <w:rsid w:val="00A317D7"/>
    <w:rsid w:val="00A31BD3"/>
    <w:rsid w:val="00A31E85"/>
    <w:rsid w:val="00A31F0A"/>
    <w:rsid w:val="00A31F0E"/>
    <w:rsid w:val="00A322CC"/>
    <w:rsid w:val="00A324E9"/>
    <w:rsid w:val="00A325A1"/>
    <w:rsid w:val="00A325AD"/>
    <w:rsid w:val="00A329FA"/>
    <w:rsid w:val="00A32C43"/>
    <w:rsid w:val="00A33026"/>
    <w:rsid w:val="00A330A1"/>
    <w:rsid w:val="00A33214"/>
    <w:rsid w:val="00A332F3"/>
    <w:rsid w:val="00A33590"/>
    <w:rsid w:val="00A339C8"/>
    <w:rsid w:val="00A33D6C"/>
    <w:rsid w:val="00A33E99"/>
    <w:rsid w:val="00A33F5A"/>
    <w:rsid w:val="00A3417D"/>
    <w:rsid w:val="00A343AC"/>
    <w:rsid w:val="00A34751"/>
    <w:rsid w:val="00A34C53"/>
    <w:rsid w:val="00A3514E"/>
    <w:rsid w:val="00A3515A"/>
    <w:rsid w:val="00A35704"/>
    <w:rsid w:val="00A3578C"/>
    <w:rsid w:val="00A35988"/>
    <w:rsid w:val="00A35AA0"/>
    <w:rsid w:val="00A35DA1"/>
    <w:rsid w:val="00A35DB5"/>
    <w:rsid w:val="00A35DF2"/>
    <w:rsid w:val="00A360D7"/>
    <w:rsid w:val="00A3650C"/>
    <w:rsid w:val="00A368DB"/>
    <w:rsid w:val="00A36B04"/>
    <w:rsid w:val="00A36CE8"/>
    <w:rsid w:val="00A37445"/>
    <w:rsid w:val="00A374F0"/>
    <w:rsid w:val="00A3753E"/>
    <w:rsid w:val="00A37875"/>
    <w:rsid w:val="00A379C7"/>
    <w:rsid w:val="00A37A15"/>
    <w:rsid w:val="00A37B5B"/>
    <w:rsid w:val="00A37C71"/>
    <w:rsid w:val="00A37CEF"/>
    <w:rsid w:val="00A4034D"/>
    <w:rsid w:val="00A4065C"/>
    <w:rsid w:val="00A4079A"/>
    <w:rsid w:val="00A40A4D"/>
    <w:rsid w:val="00A41709"/>
    <w:rsid w:val="00A4174D"/>
    <w:rsid w:val="00A41AFE"/>
    <w:rsid w:val="00A41BAF"/>
    <w:rsid w:val="00A41E35"/>
    <w:rsid w:val="00A420BB"/>
    <w:rsid w:val="00A42407"/>
    <w:rsid w:val="00A42CC3"/>
    <w:rsid w:val="00A42D54"/>
    <w:rsid w:val="00A42E38"/>
    <w:rsid w:val="00A42FA7"/>
    <w:rsid w:val="00A430F8"/>
    <w:rsid w:val="00A432F8"/>
    <w:rsid w:val="00A43399"/>
    <w:rsid w:val="00A4364B"/>
    <w:rsid w:val="00A43827"/>
    <w:rsid w:val="00A438CD"/>
    <w:rsid w:val="00A438DB"/>
    <w:rsid w:val="00A43A3D"/>
    <w:rsid w:val="00A43D14"/>
    <w:rsid w:val="00A43FF2"/>
    <w:rsid w:val="00A4436F"/>
    <w:rsid w:val="00A44374"/>
    <w:rsid w:val="00A444DA"/>
    <w:rsid w:val="00A444EC"/>
    <w:rsid w:val="00A44BF0"/>
    <w:rsid w:val="00A44C75"/>
    <w:rsid w:val="00A44CCB"/>
    <w:rsid w:val="00A44DC6"/>
    <w:rsid w:val="00A44EC3"/>
    <w:rsid w:val="00A45122"/>
    <w:rsid w:val="00A4516E"/>
    <w:rsid w:val="00A4540A"/>
    <w:rsid w:val="00A4581F"/>
    <w:rsid w:val="00A45963"/>
    <w:rsid w:val="00A45F70"/>
    <w:rsid w:val="00A46474"/>
    <w:rsid w:val="00A464F5"/>
    <w:rsid w:val="00A46609"/>
    <w:rsid w:val="00A46694"/>
    <w:rsid w:val="00A46A01"/>
    <w:rsid w:val="00A46AA3"/>
    <w:rsid w:val="00A46B58"/>
    <w:rsid w:val="00A46F4D"/>
    <w:rsid w:val="00A4920C"/>
    <w:rsid w:val="00A50278"/>
    <w:rsid w:val="00A506DE"/>
    <w:rsid w:val="00A50840"/>
    <w:rsid w:val="00A51827"/>
    <w:rsid w:val="00A51960"/>
    <w:rsid w:val="00A51A50"/>
    <w:rsid w:val="00A51C48"/>
    <w:rsid w:val="00A51D56"/>
    <w:rsid w:val="00A5205C"/>
    <w:rsid w:val="00A520AB"/>
    <w:rsid w:val="00A52340"/>
    <w:rsid w:val="00A52573"/>
    <w:rsid w:val="00A52899"/>
    <w:rsid w:val="00A52A3E"/>
    <w:rsid w:val="00A52AB3"/>
    <w:rsid w:val="00A52F98"/>
    <w:rsid w:val="00A52FB1"/>
    <w:rsid w:val="00A5314F"/>
    <w:rsid w:val="00A5364C"/>
    <w:rsid w:val="00A53761"/>
    <w:rsid w:val="00A537F8"/>
    <w:rsid w:val="00A53895"/>
    <w:rsid w:val="00A539B4"/>
    <w:rsid w:val="00A53D87"/>
    <w:rsid w:val="00A545ED"/>
    <w:rsid w:val="00A54619"/>
    <w:rsid w:val="00A549AE"/>
    <w:rsid w:val="00A54B16"/>
    <w:rsid w:val="00A54E93"/>
    <w:rsid w:val="00A54F7D"/>
    <w:rsid w:val="00A55317"/>
    <w:rsid w:val="00A55630"/>
    <w:rsid w:val="00A557E0"/>
    <w:rsid w:val="00A5588C"/>
    <w:rsid w:val="00A558D8"/>
    <w:rsid w:val="00A55A15"/>
    <w:rsid w:val="00A55A78"/>
    <w:rsid w:val="00A55AA2"/>
    <w:rsid w:val="00A55B8B"/>
    <w:rsid w:val="00A55FBF"/>
    <w:rsid w:val="00A56241"/>
    <w:rsid w:val="00A56353"/>
    <w:rsid w:val="00A56369"/>
    <w:rsid w:val="00A564BB"/>
    <w:rsid w:val="00A564D0"/>
    <w:rsid w:val="00A5666D"/>
    <w:rsid w:val="00A56B32"/>
    <w:rsid w:val="00A56BB1"/>
    <w:rsid w:val="00A56C39"/>
    <w:rsid w:val="00A56D86"/>
    <w:rsid w:val="00A56E40"/>
    <w:rsid w:val="00A56EF1"/>
    <w:rsid w:val="00A56F3E"/>
    <w:rsid w:val="00A5705E"/>
    <w:rsid w:val="00A57222"/>
    <w:rsid w:val="00A57252"/>
    <w:rsid w:val="00A5727A"/>
    <w:rsid w:val="00A572D4"/>
    <w:rsid w:val="00A5733F"/>
    <w:rsid w:val="00A573E8"/>
    <w:rsid w:val="00A57449"/>
    <w:rsid w:val="00A576E7"/>
    <w:rsid w:val="00A57822"/>
    <w:rsid w:val="00A57A00"/>
    <w:rsid w:val="00A57A2B"/>
    <w:rsid w:val="00A57B81"/>
    <w:rsid w:val="00A57BA0"/>
    <w:rsid w:val="00A6000D"/>
    <w:rsid w:val="00A6016E"/>
    <w:rsid w:val="00A602A7"/>
    <w:rsid w:val="00A6031F"/>
    <w:rsid w:val="00A6048C"/>
    <w:rsid w:val="00A60574"/>
    <w:rsid w:val="00A60B10"/>
    <w:rsid w:val="00A60B89"/>
    <w:rsid w:val="00A60DFA"/>
    <w:rsid w:val="00A60E6A"/>
    <w:rsid w:val="00A6108D"/>
    <w:rsid w:val="00A6119E"/>
    <w:rsid w:val="00A616AE"/>
    <w:rsid w:val="00A6175D"/>
    <w:rsid w:val="00A61836"/>
    <w:rsid w:val="00A61BEC"/>
    <w:rsid w:val="00A61D81"/>
    <w:rsid w:val="00A6205D"/>
    <w:rsid w:val="00A624B5"/>
    <w:rsid w:val="00A625C1"/>
    <w:rsid w:val="00A6263E"/>
    <w:rsid w:val="00A62795"/>
    <w:rsid w:val="00A62810"/>
    <w:rsid w:val="00A62B5B"/>
    <w:rsid w:val="00A62CC1"/>
    <w:rsid w:val="00A62D52"/>
    <w:rsid w:val="00A62D71"/>
    <w:rsid w:val="00A62E33"/>
    <w:rsid w:val="00A62F21"/>
    <w:rsid w:val="00A63072"/>
    <w:rsid w:val="00A6331D"/>
    <w:rsid w:val="00A6339A"/>
    <w:rsid w:val="00A63574"/>
    <w:rsid w:val="00A636D7"/>
    <w:rsid w:val="00A638BF"/>
    <w:rsid w:val="00A63A93"/>
    <w:rsid w:val="00A63B42"/>
    <w:rsid w:val="00A63C6B"/>
    <w:rsid w:val="00A63C9F"/>
    <w:rsid w:val="00A63D3E"/>
    <w:rsid w:val="00A642CA"/>
    <w:rsid w:val="00A642E3"/>
    <w:rsid w:val="00A64451"/>
    <w:rsid w:val="00A64D81"/>
    <w:rsid w:val="00A64DDA"/>
    <w:rsid w:val="00A64E0C"/>
    <w:rsid w:val="00A64FE7"/>
    <w:rsid w:val="00A6523A"/>
    <w:rsid w:val="00A65684"/>
    <w:rsid w:val="00A65785"/>
    <w:rsid w:val="00A657B5"/>
    <w:rsid w:val="00A658E9"/>
    <w:rsid w:val="00A65B23"/>
    <w:rsid w:val="00A661FD"/>
    <w:rsid w:val="00A663C9"/>
    <w:rsid w:val="00A66647"/>
    <w:rsid w:val="00A66700"/>
    <w:rsid w:val="00A669EE"/>
    <w:rsid w:val="00A669FE"/>
    <w:rsid w:val="00A66A43"/>
    <w:rsid w:val="00A66BD3"/>
    <w:rsid w:val="00A66DF1"/>
    <w:rsid w:val="00A66E62"/>
    <w:rsid w:val="00A6714B"/>
    <w:rsid w:val="00A6718B"/>
    <w:rsid w:val="00A672CA"/>
    <w:rsid w:val="00A672E4"/>
    <w:rsid w:val="00A6733D"/>
    <w:rsid w:val="00A67470"/>
    <w:rsid w:val="00A675EB"/>
    <w:rsid w:val="00A675EE"/>
    <w:rsid w:val="00A67AE0"/>
    <w:rsid w:val="00A67C2B"/>
    <w:rsid w:val="00A67C8C"/>
    <w:rsid w:val="00A67ED4"/>
    <w:rsid w:val="00A70040"/>
    <w:rsid w:val="00A704F7"/>
    <w:rsid w:val="00A70787"/>
    <w:rsid w:val="00A70889"/>
    <w:rsid w:val="00A70917"/>
    <w:rsid w:val="00A709C0"/>
    <w:rsid w:val="00A709F9"/>
    <w:rsid w:val="00A70A7A"/>
    <w:rsid w:val="00A70C7C"/>
    <w:rsid w:val="00A70FCA"/>
    <w:rsid w:val="00A7129C"/>
    <w:rsid w:val="00A7164C"/>
    <w:rsid w:val="00A716E8"/>
    <w:rsid w:val="00A71CD1"/>
    <w:rsid w:val="00A723EC"/>
    <w:rsid w:val="00A725A3"/>
    <w:rsid w:val="00A726D9"/>
    <w:rsid w:val="00A727F0"/>
    <w:rsid w:val="00A72865"/>
    <w:rsid w:val="00A72D1E"/>
    <w:rsid w:val="00A72EEF"/>
    <w:rsid w:val="00A72FB1"/>
    <w:rsid w:val="00A7312D"/>
    <w:rsid w:val="00A73229"/>
    <w:rsid w:val="00A733D2"/>
    <w:rsid w:val="00A73404"/>
    <w:rsid w:val="00A7368C"/>
    <w:rsid w:val="00A73766"/>
    <w:rsid w:val="00A739F9"/>
    <w:rsid w:val="00A7462C"/>
    <w:rsid w:val="00A74E37"/>
    <w:rsid w:val="00A75352"/>
    <w:rsid w:val="00A753DC"/>
    <w:rsid w:val="00A753F2"/>
    <w:rsid w:val="00A759AB"/>
    <w:rsid w:val="00A75FA0"/>
    <w:rsid w:val="00A75FD6"/>
    <w:rsid w:val="00A75FDB"/>
    <w:rsid w:val="00A76243"/>
    <w:rsid w:val="00A762AC"/>
    <w:rsid w:val="00A76536"/>
    <w:rsid w:val="00A76654"/>
    <w:rsid w:val="00A76B86"/>
    <w:rsid w:val="00A76F95"/>
    <w:rsid w:val="00A775F8"/>
    <w:rsid w:val="00A775FB"/>
    <w:rsid w:val="00A776A4"/>
    <w:rsid w:val="00A777EA"/>
    <w:rsid w:val="00A778AA"/>
    <w:rsid w:val="00A779A5"/>
    <w:rsid w:val="00A779D1"/>
    <w:rsid w:val="00A77F01"/>
    <w:rsid w:val="00A80194"/>
    <w:rsid w:val="00A80219"/>
    <w:rsid w:val="00A8030A"/>
    <w:rsid w:val="00A80748"/>
    <w:rsid w:val="00A80CAA"/>
    <w:rsid w:val="00A80DCF"/>
    <w:rsid w:val="00A81360"/>
    <w:rsid w:val="00A813B8"/>
    <w:rsid w:val="00A81627"/>
    <w:rsid w:val="00A81657"/>
    <w:rsid w:val="00A8191C"/>
    <w:rsid w:val="00A81E27"/>
    <w:rsid w:val="00A82025"/>
    <w:rsid w:val="00A82434"/>
    <w:rsid w:val="00A8244A"/>
    <w:rsid w:val="00A82513"/>
    <w:rsid w:val="00A825F2"/>
    <w:rsid w:val="00A827B5"/>
    <w:rsid w:val="00A82987"/>
    <w:rsid w:val="00A8354A"/>
    <w:rsid w:val="00A8360E"/>
    <w:rsid w:val="00A837F5"/>
    <w:rsid w:val="00A839D2"/>
    <w:rsid w:val="00A83A1A"/>
    <w:rsid w:val="00A83E26"/>
    <w:rsid w:val="00A8401E"/>
    <w:rsid w:val="00A8438D"/>
    <w:rsid w:val="00A843C6"/>
    <w:rsid w:val="00A845C0"/>
    <w:rsid w:val="00A84A83"/>
    <w:rsid w:val="00A84CAB"/>
    <w:rsid w:val="00A84D0D"/>
    <w:rsid w:val="00A84F81"/>
    <w:rsid w:val="00A851DA"/>
    <w:rsid w:val="00A85490"/>
    <w:rsid w:val="00A85687"/>
    <w:rsid w:val="00A8568B"/>
    <w:rsid w:val="00A859C0"/>
    <w:rsid w:val="00A859D0"/>
    <w:rsid w:val="00A86038"/>
    <w:rsid w:val="00A86251"/>
    <w:rsid w:val="00A867A4"/>
    <w:rsid w:val="00A867DC"/>
    <w:rsid w:val="00A8691D"/>
    <w:rsid w:val="00A869A4"/>
    <w:rsid w:val="00A86AC6"/>
    <w:rsid w:val="00A86BE0"/>
    <w:rsid w:val="00A86BE5"/>
    <w:rsid w:val="00A87001"/>
    <w:rsid w:val="00A8705A"/>
    <w:rsid w:val="00A87180"/>
    <w:rsid w:val="00A87256"/>
    <w:rsid w:val="00A875E9"/>
    <w:rsid w:val="00A87B4E"/>
    <w:rsid w:val="00A87D03"/>
    <w:rsid w:val="00A87FEE"/>
    <w:rsid w:val="00A90156"/>
    <w:rsid w:val="00A9042C"/>
    <w:rsid w:val="00A9057D"/>
    <w:rsid w:val="00A9062B"/>
    <w:rsid w:val="00A9075D"/>
    <w:rsid w:val="00A9098A"/>
    <w:rsid w:val="00A909E8"/>
    <w:rsid w:val="00A90A51"/>
    <w:rsid w:val="00A90BC9"/>
    <w:rsid w:val="00A90C55"/>
    <w:rsid w:val="00A90CA2"/>
    <w:rsid w:val="00A91193"/>
    <w:rsid w:val="00A91314"/>
    <w:rsid w:val="00A917B5"/>
    <w:rsid w:val="00A9194F"/>
    <w:rsid w:val="00A919AF"/>
    <w:rsid w:val="00A91A69"/>
    <w:rsid w:val="00A91CAC"/>
    <w:rsid w:val="00A91F9C"/>
    <w:rsid w:val="00A922B9"/>
    <w:rsid w:val="00A924AA"/>
    <w:rsid w:val="00A92CB0"/>
    <w:rsid w:val="00A92D93"/>
    <w:rsid w:val="00A93035"/>
    <w:rsid w:val="00A93068"/>
    <w:rsid w:val="00A93123"/>
    <w:rsid w:val="00A931C3"/>
    <w:rsid w:val="00A9389F"/>
    <w:rsid w:val="00A93A46"/>
    <w:rsid w:val="00A93E6E"/>
    <w:rsid w:val="00A94056"/>
    <w:rsid w:val="00A94070"/>
    <w:rsid w:val="00A94170"/>
    <w:rsid w:val="00A94213"/>
    <w:rsid w:val="00A94563"/>
    <w:rsid w:val="00A94928"/>
    <w:rsid w:val="00A94A6E"/>
    <w:rsid w:val="00A953D4"/>
    <w:rsid w:val="00A95500"/>
    <w:rsid w:val="00A9557D"/>
    <w:rsid w:val="00A95643"/>
    <w:rsid w:val="00A9596B"/>
    <w:rsid w:val="00A9596F"/>
    <w:rsid w:val="00A9602E"/>
    <w:rsid w:val="00A96105"/>
    <w:rsid w:val="00A96259"/>
    <w:rsid w:val="00A96397"/>
    <w:rsid w:val="00A963F1"/>
    <w:rsid w:val="00A96679"/>
    <w:rsid w:val="00A968D1"/>
    <w:rsid w:val="00A9692A"/>
    <w:rsid w:val="00A96CB8"/>
    <w:rsid w:val="00A96E1E"/>
    <w:rsid w:val="00A97055"/>
    <w:rsid w:val="00A975B2"/>
    <w:rsid w:val="00A97DCE"/>
    <w:rsid w:val="00A97ED0"/>
    <w:rsid w:val="00A97FBD"/>
    <w:rsid w:val="00AA0003"/>
    <w:rsid w:val="00AA0279"/>
    <w:rsid w:val="00AA03DE"/>
    <w:rsid w:val="00AA0642"/>
    <w:rsid w:val="00AA0956"/>
    <w:rsid w:val="00AA0ADA"/>
    <w:rsid w:val="00AA0EEA"/>
    <w:rsid w:val="00AA1525"/>
    <w:rsid w:val="00AA16B8"/>
    <w:rsid w:val="00AA1E8F"/>
    <w:rsid w:val="00AA2136"/>
    <w:rsid w:val="00AA22E1"/>
    <w:rsid w:val="00AA2405"/>
    <w:rsid w:val="00AA28AA"/>
    <w:rsid w:val="00AA2937"/>
    <w:rsid w:val="00AA2980"/>
    <w:rsid w:val="00AA2A6D"/>
    <w:rsid w:val="00AA2EAC"/>
    <w:rsid w:val="00AA31D9"/>
    <w:rsid w:val="00AA37D1"/>
    <w:rsid w:val="00AA38E5"/>
    <w:rsid w:val="00AA3AA5"/>
    <w:rsid w:val="00AA3AAD"/>
    <w:rsid w:val="00AA3B79"/>
    <w:rsid w:val="00AA3E2E"/>
    <w:rsid w:val="00AA412C"/>
    <w:rsid w:val="00AA4202"/>
    <w:rsid w:val="00AA4209"/>
    <w:rsid w:val="00AA4414"/>
    <w:rsid w:val="00AA444C"/>
    <w:rsid w:val="00AA448D"/>
    <w:rsid w:val="00AA4C4F"/>
    <w:rsid w:val="00AA4EEE"/>
    <w:rsid w:val="00AA4FFB"/>
    <w:rsid w:val="00AA5010"/>
    <w:rsid w:val="00AA51D0"/>
    <w:rsid w:val="00AA5214"/>
    <w:rsid w:val="00AA529E"/>
    <w:rsid w:val="00AA5398"/>
    <w:rsid w:val="00AA556D"/>
    <w:rsid w:val="00AA5B3E"/>
    <w:rsid w:val="00AA5BBE"/>
    <w:rsid w:val="00AA5E71"/>
    <w:rsid w:val="00AA619D"/>
    <w:rsid w:val="00AA61B7"/>
    <w:rsid w:val="00AA6A3D"/>
    <w:rsid w:val="00AA6F4D"/>
    <w:rsid w:val="00AA7290"/>
    <w:rsid w:val="00AA77BF"/>
    <w:rsid w:val="00AA78EA"/>
    <w:rsid w:val="00AA7B8C"/>
    <w:rsid w:val="00AB0167"/>
    <w:rsid w:val="00AB0245"/>
    <w:rsid w:val="00AB03D7"/>
    <w:rsid w:val="00AB0454"/>
    <w:rsid w:val="00AB0562"/>
    <w:rsid w:val="00AB0602"/>
    <w:rsid w:val="00AB066A"/>
    <w:rsid w:val="00AB0703"/>
    <w:rsid w:val="00AB0AF1"/>
    <w:rsid w:val="00AB0C0F"/>
    <w:rsid w:val="00AB0D8D"/>
    <w:rsid w:val="00AB0ED8"/>
    <w:rsid w:val="00AB11CA"/>
    <w:rsid w:val="00AB18FA"/>
    <w:rsid w:val="00AB1C8A"/>
    <w:rsid w:val="00AB1CD4"/>
    <w:rsid w:val="00AB1F3A"/>
    <w:rsid w:val="00AB2147"/>
    <w:rsid w:val="00AB223E"/>
    <w:rsid w:val="00AB22E9"/>
    <w:rsid w:val="00AB2343"/>
    <w:rsid w:val="00AB23B7"/>
    <w:rsid w:val="00AB2721"/>
    <w:rsid w:val="00AB28EB"/>
    <w:rsid w:val="00AB2BAD"/>
    <w:rsid w:val="00AB2DDD"/>
    <w:rsid w:val="00AB2E75"/>
    <w:rsid w:val="00AB2F19"/>
    <w:rsid w:val="00AB2F77"/>
    <w:rsid w:val="00AB3075"/>
    <w:rsid w:val="00AB33D6"/>
    <w:rsid w:val="00AB3822"/>
    <w:rsid w:val="00AB3B13"/>
    <w:rsid w:val="00AB3C1E"/>
    <w:rsid w:val="00AB3DA3"/>
    <w:rsid w:val="00AB3F68"/>
    <w:rsid w:val="00AB3F93"/>
    <w:rsid w:val="00AB4137"/>
    <w:rsid w:val="00AB4420"/>
    <w:rsid w:val="00AB4696"/>
    <w:rsid w:val="00AB481E"/>
    <w:rsid w:val="00AB4E4D"/>
    <w:rsid w:val="00AB502E"/>
    <w:rsid w:val="00AB51E1"/>
    <w:rsid w:val="00AB51E7"/>
    <w:rsid w:val="00AB539B"/>
    <w:rsid w:val="00AB57DF"/>
    <w:rsid w:val="00AB5835"/>
    <w:rsid w:val="00AB5914"/>
    <w:rsid w:val="00AB5D6E"/>
    <w:rsid w:val="00AB5FB0"/>
    <w:rsid w:val="00AB634E"/>
    <w:rsid w:val="00AB63D3"/>
    <w:rsid w:val="00AB64F8"/>
    <w:rsid w:val="00AB6588"/>
    <w:rsid w:val="00AB65E0"/>
    <w:rsid w:val="00AB6C97"/>
    <w:rsid w:val="00AB6CA7"/>
    <w:rsid w:val="00AB6D5B"/>
    <w:rsid w:val="00AB6DC3"/>
    <w:rsid w:val="00AB6FF3"/>
    <w:rsid w:val="00AB760A"/>
    <w:rsid w:val="00AB760C"/>
    <w:rsid w:val="00AB7757"/>
    <w:rsid w:val="00AB78EF"/>
    <w:rsid w:val="00AB7ABF"/>
    <w:rsid w:val="00AB7CC1"/>
    <w:rsid w:val="00AB7F7E"/>
    <w:rsid w:val="00AC077A"/>
    <w:rsid w:val="00AC0B27"/>
    <w:rsid w:val="00AC0DED"/>
    <w:rsid w:val="00AC1099"/>
    <w:rsid w:val="00AC12A9"/>
    <w:rsid w:val="00AC1397"/>
    <w:rsid w:val="00AC177E"/>
    <w:rsid w:val="00AC193B"/>
    <w:rsid w:val="00AC1D86"/>
    <w:rsid w:val="00AC2DA0"/>
    <w:rsid w:val="00AC2DBF"/>
    <w:rsid w:val="00AC2EF9"/>
    <w:rsid w:val="00AC3445"/>
    <w:rsid w:val="00AC3750"/>
    <w:rsid w:val="00AC3B85"/>
    <w:rsid w:val="00AC3C4B"/>
    <w:rsid w:val="00AC44B5"/>
    <w:rsid w:val="00AC45CC"/>
    <w:rsid w:val="00AC462A"/>
    <w:rsid w:val="00AC4815"/>
    <w:rsid w:val="00AC487C"/>
    <w:rsid w:val="00AC49E3"/>
    <w:rsid w:val="00AC4B40"/>
    <w:rsid w:val="00AC5096"/>
    <w:rsid w:val="00AC52CE"/>
    <w:rsid w:val="00AC543D"/>
    <w:rsid w:val="00AC5628"/>
    <w:rsid w:val="00AC5777"/>
    <w:rsid w:val="00AC5928"/>
    <w:rsid w:val="00AC598F"/>
    <w:rsid w:val="00AC5AE1"/>
    <w:rsid w:val="00AC5B0C"/>
    <w:rsid w:val="00AC5BB2"/>
    <w:rsid w:val="00AC5BEA"/>
    <w:rsid w:val="00AC5C01"/>
    <w:rsid w:val="00AC5DC8"/>
    <w:rsid w:val="00AC5E27"/>
    <w:rsid w:val="00AC601C"/>
    <w:rsid w:val="00AC62AB"/>
    <w:rsid w:val="00AC62DF"/>
    <w:rsid w:val="00AC6701"/>
    <w:rsid w:val="00AC67CB"/>
    <w:rsid w:val="00AC680A"/>
    <w:rsid w:val="00AC6C7B"/>
    <w:rsid w:val="00AC6C97"/>
    <w:rsid w:val="00AC6E6D"/>
    <w:rsid w:val="00AC6F97"/>
    <w:rsid w:val="00AC704B"/>
    <w:rsid w:val="00AC7468"/>
    <w:rsid w:val="00AC77A8"/>
    <w:rsid w:val="00AC7BD6"/>
    <w:rsid w:val="00AC7CD1"/>
    <w:rsid w:val="00AC7D91"/>
    <w:rsid w:val="00AC7E14"/>
    <w:rsid w:val="00AD04AD"/>
    <w:rsid w:val="00AD0533"/>
    <w:rsid w:val="00AD06F2"/>
    <w:rsid w:val="00AD0A29"/>
    <w:rsid w:val="00AD0C60"/>
    <w:rsid w:val="00AD0E0C"/>
    <w:rsid w:val="00AD1242"/>
    <w:rsid w:val="00AD1347"/>
    <w:rsid w:val="00AD13C3"/>
    <w:rsid w:val="00AD1710"/>
    <w:rsid w:val="00AD1AF1"/>
    <w:rsid w:val="00AD2179"/>
    <w:rsid w:val="00AD2288"/>
    <w:rsid w:val="00AD23AA"/>
    <w:rsid w:val="00AD2430"/>
    <w:rsid w:val="00AD2525"/>
    <w:rsid w:val="00AD252C"/>
    <w:rsid w:val="00AD257F"/>
    <w:rsid w:val="00AD2812"/>
    <w:rsid w:val="00AD2861"/>
    <w:rsid w:val="00AD29AB"/>
    <w:rsid w:val="00AD2BC0"/>
    <w:rsid w:val="00AD30F6"/>
    <w:rsid w:val="00AD32EA"/>
    <w:rsid w:val="00AD335A"/>
    <w:rsid w:val="00AD3380"/>
    <w:rsid w:val="00AD39E0"/>
    <w:rsid w:val="00AD3B08"/>
    <w:rsid w:val="00AD3DD4"/>
    <w:rsid w:val="00AD4287"/>
    <w:rsid w:val="00AD45FB"/>
    <w:rsid w:val="00AD47FF"/>
    <w:rsid w:val="00AD48A7"/>
    <w:rsid w:val="00AD4D24"/>
    <w:rsid w:val="00AD4DE9"/>
    <w:rsid w:val="00AD51DB"/>
    <w:rsid w:val="00AD52EE"/>
    <w:rsid w:val="00AD5495"/>
    <w:rsid w:val="00AD5703"/>
    <w:rsid w:val="00AD597A"/>
    <w:rsid w:val="00AD59A3"/>
    <w:rsid w:val="00AD5A9A"/>
    <w:rsid w:val="00AD60F5"/>
    <w:rsid w:val="00AD61FD"/>
    <w:rsid w:val="00AD6273"/>
    <w:rsid w:val="00AD640D"/>
    <w:rsid w:val="00AD6540"/>
    <w:rsid w:val="00AD670C"/>
    <w:rsid w:val="00AD68A9"/>
    <w:rsid w:val="00AD6C3E"/>
    <w:rsid w:val="00AD6D6B"/>
    <w:rsid w:val="00AD7269"/>
    <w:rsid w:val="00AD740D"/>
    <w:rsid w:val="00AD75BF"/>
    <w:rsid w:val="00AD780E"/>
    <w:rsid w:val="00AD7C17"/>
    <w:rsid w:val="00AD7D6C"/>
    <w:rsid w:val="00AD7FBE"/>
    <w:rsid w:val="00AE0133"/>
    <w:rsid w:val="00AE01B5"/>
    <w:rsid w:val="00AE02E6"/>
    <w:rsid w:val="00AE03AA"/>
    <w:rsid w:val="00AE049A"/>
    <w:rsid w:val="00AE05F0"/>
    <w:rsid w:val="00AE0625"/>
    <w:rsid w:val="00AE0C68"/>
    <w:rsid w:val="00AE1223"/>
    <w:rsid w:val="00AE173F"/>
    <w:rsid w:val="00AE1AC6"/>
    <w:rsid w:val="00AE1B14"/>
    <w:rsid w:val="00AE1B98"/>
    <w:rsid w:val="00AE1ED1"/>
    <w:rsid w:val="00AE24F3"/>
    <w:rsid w:val="00AE265F"/>
    <w:rsid w:val="00AE26AF"/>
    <w:rsid w:val="00AE2845"/>
    <w:rsid w:val="00AE29C1"/>
    <w:rsid w:val="00AE33FA"/>
    <w:rsid w:val="00AE3427"/>
    <w:rsid w:val="00AE348E"/>
    <w:rsid w:val="00AE3705"/>
    <w:rsid w:val="00AE3856"/>
    <w:rsid w:val="00AE38D9"/>
    <w:rsid w:val="00AE3A68"/>
    <w:rsid w:val="00AE3B74"/>
    <w:rsid w:val="00AE3CF3"/>
    <w:rsid w:val="00AE3F6B"/>
    <w:rsid w:val="00AE42E6"/>
    <w:rsid w:val="00AE4A19"/>
    <w:rsid w:val="00AE4C0C"/>
    <w:rsid w:val="00AE4DFA"/>
    <w:rsid w:val="00AE4E3D"/>
    <w:rsid w:val="00AE501B"/>
    <w:rsid w:val="00AE5025"/>
    <w:rsid w:val="00AE50F4"/>
    <w:rsid w:val="00AE55CA"/>
    <w:rsid w:val="00AE5766"/>
    <w:rsid w:val="00AE5D28"/>
    <w:rsid w:val="00AE620A"/>
    <w:rsid w:val="00AE643B"/>
    <w:rsid w:val="00AE65CD"/>
    <w:rsid w:val="00AE6661"/>
    <w:rsid w:val="00AE67F6"/>
    <w:rsid w:val="00AE6891"/>
    <w:rsid w:val="00AE6933"/>
    <w:rsid w:val="00AE6EDC"/>
    <w:rsid w:val="00AE6F27"/>
    <w:rsid w:val="00AE6F95"/>
    <w:rsid w:val="00AE74C3"/>
    <w:rsid w:val="00AE7549"/>
    <w:rsid w:val="00AE7675"/>
    <w:rsid w:val="00AE7826"/>
    <w:rsid w:val="00AE79C9"/>
    <w:rsid w:val="00AE7BFD"/>
    <w:rsid w:val="00AE7D67"/>
    <w:rsid w:val="00AE7F0D"/>
    <w:rsid w:val="00AF02BA"/>
    <w:rsid w:val="00AF0447"/>
    <w:rsid w:val="00AF0523"/>
    <w:rsid w:val="00AF070D"/>
    <w:rsid w:val="00AF0A9A"/>
    <w:rsid w:val="00AF0C9D"/>
    <w:rsid w:val="00AF0F28"/>
    <w:rsid w:val="00AF176F"/>
    <w:rsid w:val="00AF18B1"/>
    <w:rsid w:val="00AF1A0F"/>
    <w:rsid w:val="00AF1AD4"/>
    <w:rsid w:val="00AF1BF1"/>
    <w:rsid w:val="00AF1E25"/>
    <w:rsid w:val="00AF1EE4"/>
    <w:rsid w:val="00AF22C8"/>
    <w:rsid w:val="00AF241D"/>
    <w:rsid w:val="00AF27EC"/>
    <w:rsid w:val="00AF2A83"/>
    <w:rsid w:val="00AF2AAA"/>
    <w:rsid w:val="00AF2B54"/>
    <w:rsid w:val="00AF2CDC"/>
    <w:rsid w:val="00AF2D76"/>
    <w:rsid w:val="00AF2F66"/>
    <w:rsid w:val="00AF324E"/>
    <w:rsid w:val="00AF329E"/>
    <w:rsid w:val="00AF32E4"/>
    <w:rsid w:val="00AF34CF"/>
    <w:rsid w:val="00AF369F"/>
    <w:rsid w:val="00AF3BD4"/>
    <w:rsid w:val="00AF3DDD"/>
    <w:rsid w:val="00AF3EE7"/>
    <w:rsid w:val="00AF3F6C"/>
    <w:rsid w:val="00AF41D8"/>
    <w:rsid w:val="00AF42A3"/>
    <w:rsid w:val="00AF4329"/>
    <w:rsid w:val="00AF4650"/>
    <w:rsid w:val="00AF46D0"/>
    <w:rsid w:val="00AF475A"/>
    <w:rsid w:val="00AF479F"/>
    <w:rsid w:val="00AF482B"/>
    <w:rsid w:val="00AF49F0"/>
    <w:rsid w:val="00AF4A1C"/>
    <w:rsid w:val="00AF4C56"/>
    <w:rsid w:val="00AF526F"/>
    <w:rsid w:val="00AF52BA"/>
    <w:rsid w:val="00AF589A"/>
    <w:rsid w:val="00AF58BF"/>
    <w:rsid w:val="00AF58EE"/>
    <w:rsid w:val="00AF5D76"/>
    <w:rsid w:val="00AF610D"/>
    <w:rsid w:val="00AF63D8"/>
    <w:rsid w:val="00AF6478"/>
    <w:rsid w:val="00AF65EA"/>
    <w:rsid w:val="00AF666C"/>
    <w:rsid w:val="00AF6BA8"/>
    <w:rsid w:val="00AF6EBF"/>
    <w:rsid w:val="00AF6FA9"/>
    <w:rsid w:val="00AF705B"/>
    <w:rsid w:val="00AF7098"/>
    <w:rsid w:val="00AF728A"/>
    <w:rsid w:val="00AF73FA"/>
    <w:rsid w:val="00AF77FE"/>
    <w:rsid w:val="00AF7873"/>
    <w:rsid w:val="00AF7A38"/>
    <w:rsid w:val="00AF7B03"/>
    <w:rsid w:val="00AF7B36"/>
    <w:rsid w:val="00B000E1"/>
    <w:rsid w:val="00B00ACE"/>
    <w:rsid w:val="00B00CB4"/>
    <w:rsid w:val="00B00D2E"/>
    <w:rsid w:val="00B00F7F"/>
    <w:rsid w:val="00B012D4"/>
    <w:rsid w:val="00B015CB"/>
    <w:rsid w:val="00B015D9"/>
    <w:rsid w:val="00B01692"/>
    <w:rsid w:val="00B0176C"/>
    <w:rsid w:val="00B01983"/>
    <w:rsid w:val="00B01C8F"/>
    <w:rsid w:val="00B01CAD"/>
    <w:rsid w:val="00B01FB7"/>
    <w:rsid w:val="00B02016"/>
    <w:rsid w:val="00B0203B"/>
    <w:rsid w:val="00B0210F"/>
    <w:rsid w:val="00B0236F"/>
    <w:rsid w:val="00B02392"/>
    <w:rsid w:val="00B02764"/>
    <w:rsid w:val="00B02BC8"/>
    <w:rsid w:val="00B02CFB"/>
    <w:rsid w:val="00B03282"/>
    <w:rsid w:val="00B0347E"/>
    <w:rsid w:val="00B03A7E"/>
    <w:rsid w:val="00B03C1F"/>
    <w:rsid w:val="00B04190"/>
    <w:rsid w:val="00B04288"/>
    <w:rsid w:val="00B042C9"/>
    <w:rsid w:val="00B04676"/>
    <w:rsid w:val="00B04790"/>
    <w:rsid w:val="00B04945"/>
    <w:rsid w:val="00B04A24"/>
    <w:rsid w:val="00B04F18"/>
    <w:rsid w:val="00B05041"/>
    <w:rsid w:val="00B053F6"/>
    <w:rsid w:val="00B0547E"/>
    <w:rsid w:val="00B055F6"/>
    <w:rsid w:val="00B0589C"/>
    <w:rsid w:val="00B058AB"/>
    <w:rsid w:val="00B05AA9"/>
    <w:rsid w:val="00B05C49"/>
    <w:rsid w:val="00B05F3C"/>
    <w:rsid w:val="00B05F6D"/>
    <w:rsid w:val="00B05FE2"/>
    <w:rsid w:val="00B0609F"/>
    <w:rsid w:val="00B0629B"/>
    <w:rsid w:val="00B06ACD"/>
    <w:rsid w:val="00B06BF3"/>
    <w:rsid w:val="00B06D10"/>
    <w:rsid w:val="00B06EC1"/>
    <w:rsid w:val="00B06F9C"/>
    <w:rsid w:val="00B06FCE"/>
    <w:rsid w:val="00B0715D"/>
    <w:rsid w:val="00B0751F"/>
    <w:rsid w:val="00B0773B"/>
    <w:rsid w:val="00B0780A"/>
    <w:rsid w:val="00B07829"/>
    <w:rsid w:val="00B078FC"/>
    <w:rsid w:val="00B07AA4"/>
    <w:rsid w:val="00B07C47"/>
    <w:rsid w:val="00B1015F"/>
    <w:rsid w:val="00B10245"/>
    <w:rsid w:val="00B103DA"/>
    <w:rsid w:val="00B1069C"/>
    <w:rsid w:val="00B10873"/>
    <w:rsid w:val="00B10B9A"/>
    <w:rsid w:val="00B10FB4"/>
    <w:rsid w:val="00B11225"/>
    <w:rsid w:val="00B11332"/>
    <w:rsid w:val="00B11357"/>
    <w:rsid w:val="00B11519"/>
    <w:rsid w:val="00B1190E"/>
    <w:rsid w:val="00B11956"/>
    <w:rsid w:val="00B11998"/>
    <w:rsid w:val="00B11BAA"/>
    <w:rsid w:val="00B11FAC"/>
    <w:rsid w:val="00B121FD"/>
    <w:rsid w:val="00B12354"/>
    <w:rsid w:val="00B12356"/>
    <w:rsid w:val="00B123F5"/>
    <w:rsid w:val="00B12868"/>
    <w:rsid w:val="00B12AA8"/>
    <w:rsid w:val="00B12ED4"/>
    <w:rsid w:val="00B1320F"/>
    <w:rsid w:val="00B1345F"/>
    <w:rsid w:val="00B13538"/>
    <w:rsid w:val="00B13959"/>
    <w:rsid w:val="00B13C60"/>
    <w:rsid w:val="00B13D92"/>
    <w:rsid w:val="00B13F59"/>
    <w:rsid w:val="00B13FB4"/>
    <w:rsid w:val="00B1413F"/>
    <w:rsid w:val="00B14627"/>
    <w:rsid w:val="00B14865"/>
    <w:rsid w:val="00B148EE"/>
    <w:rsid w:val="00B14D21"/>
    <w:rsid w:val="00B14E4E"/>
    <w:rsid w:val="00B15050"/>
    <w:rsid w:val="00B15076"/>
    <w:rsid w:val="00B15134"/>
    <w:rsid w:val="00B15400"/>
    <w:rsid w:val="00B15439"/>
    <w:rsid w:val="00B15454"/>
    <w:rsid w:val="00B15958"/>
    <w:rsid w:val="00B15A8F"/>
    <w:rsid w:val="00B15C96"/>
    <w:rsid w:val="00B15D58"/>
    <w:rsid w:val="00B15DB1"/>
    <w:rsid w:val="00B15E15"/>
    <w:rsid w:val="00B15E22"/>
    <w:rsid w:val="00B16029"/>
    <w:rsid w:val="00B16047"/>
    <w:rsid w:val="00B160A1"/>
    <w:rsid w:val="00B16249"/>
    <w:rsid w:val="00B162A9"/>
    <w:rsid w:val="00B162C3"/>
    <w:rsid w:val="00B163E3"/>
    <w:rsid w:val="00B165FD"/>
    <w:rsid w:val="00B168E3"/>
    <w:rsid w:val="00B16A60"/>
    <w:rsid w:val="00B16A6D"/>
    <w:rsid w:val="00B16B60"/>
    <w:rsid w:val="00B16C83"/>
    <w:rsid w:val="00B16DB9"/>
    <w:rsid w:val="00B16F51"/>
    <w:rsid w:val="00B1720F"/>
    <w:rsid w:val="00B17342"/>
    <w:rsid w:val="00B17526"/>
    <w:rsid w:val="00B17651"/>
    <w:rsid w:val="00B17738"/>
    <w:rsid w:val="00B17765"/>
    <w:rsid w:val="00B17B83"/>
    <w:rsid w:val="00B20079"/>
    <w:rsid w:val="00B201C0"/>
    <w:rsid w:val="00B20598"/>
    <w:rsid w:val="00B2089D"/>
    <w:rsid w:val="00B209AA"/>
    <w:rsid w:val="00B209C6"/>
    <w:rsid w:val="00B20A3F"/>
    <w:rsid w:val="00B20DE9"/>
    <w:rsid w:val="00B20ED5"/>
    <w:rsid w:val="00B20EEA"/>
    <w:rsid w:val="00B20FB0"/>
    <w:rsid w:val="00B21146"/>
    <w:rsid w:val="00B2115E"/>
    <w:rsid w:val="00B21269"/>
    <w:rsid w:val="00B21391"/>
    <w:rsid w:val="00B21764"/>
    <w:rsid w:val="00B2191E"/>
    <w:rsid w:val="00B21C4D"/>
    <w:rsid w:val="00B21D3F"/>
    <w:rsid w:val="00B21D4F"/>
    <w:rsid w:val="00B21E22"/>
    <w:rsid w:val="00B21E38"/>
    <w:rsid w:val="00B21EA1"/>
    <w:rsid w:val="00B21F97"/>
    <w:rsid w:val="00B22245"/>
    <w:rsid w:val="00B2238D"/>
    <w:rsid w:val="00B22439"/>
    <w:rsid w:val="00B22460"/>
    <w:rsid w:val="00B2267B"/>
    <w:rsid w:val="00B22706"/>
    <w:rsid w:val="00B228B0"/>
    <w:rsid w:val="00B22919"/>
    <w:rsid w:val="00B22F2B"/>
    <w:rsid w:val="00B22F54"/>
    <w:rsid w:val="00B23103"/>
    <w:rsid w:val="00B23123"/>
    <w:rsid w:val="00B23253"/>
    <w:rsid w:val="00B23385"/>
    <w:rsid w:val="00B23387"/>
    <w:rsid w:val="00B23503"/>
    <w:rsid w:val="00B23505"/>
    <w:rsid w:val="00B23589"/>
    <w:rsid w:val="00B23CC9"/>
    <w:rsid w:val="00B24210"/>
    <w:rsid w:val="00B243E4"/>
    <w:rsid w:val="00B2442D"/>
    <w:rsid w:val="00B246EE"/>
    <w:rsid w:val="00B24952"/>
    <w:rsid w:val="00B24D9F"/>
    <w:rsid w:val="00B24F0C"/>
    <w:rsid w:val="00B24FEE"/>
    <w:rsid w:val="00B253FD"/>
    <w:rsid w:val="00B25568"/>
    <w:rsid w:val="00B255AF"/>
    <w:rsid w:val="00B25717"/>
    <w:rsid w:val="00B2578E"/>
    <w:rsid w:val="00B25F58"/>
    <w:rsid w:val="00B26458"/>
    <w:rsid w:val="00B26508"/>
    <w:rsid w:val="00B26968"/>
    <w:rsid w:val="00B26CE1"/>
    <w:rsid w:val="00B26DEE"/>
    <w:rsid w:val="00B26F96"/>
    <w:rsid w:val="00B27105"/>
    <w:rsid w:val="00B27686"/>
    <w:rsid w:val="00B276F4"/>
    <w:rsid w:val="00B277E5"/>
    <w:rsid w:val="00B278AE"/>
    <w:rsid w:val="00B278B5"/>
    <w:rsid w:val="00B300EA"/>
    <w:rsid w:val="00B30429"/>
    <w:rsid w:val="00B3057B"/>
    <w:rsid w:val="00B308F9"/>
    <w:rsid w:val="00B309F7"/>
    <w:rsid w:val="00B30FB6"/>
    <w:rsid w:val="00B3131B"/>
    <w:rsid w:val="00B315DC"/>
    <w:rsid w:val="00B315E3"/>
    <w:rsid w:val="00B31970"/>
    <w:rsid w:val="00B31A51"/>
    <w:rsid w:val="00B31D70"/>
    <w:rsid w:val="00B31D75"/>
    <w:rsid w:val="00B31F23"/>
    <w:rsid w:val="00B3222A"/>
    <w:rsid w:val="00B3245A"/>
    <w:rsid w:val="00B327E2"/>
    <w:rsid w:val="00B32B8E"/>
    <w:rsid w:val="00B32BC0"/>
    <w:rsid w:val="00B32CA1"/>
    <w:rsid w:val="00B32CF5"/>
    <w:rsid w:val="00B33633"/>
    <w:rsid w:val="00B341F7"/>
    <w:rsid w:val="00B342DA"/>
    <w:rsid w:val="00B343A0"/>
    <w:rsid w:val="00B344D6"/>
    <w:rsid w:val="00B34644"/>
    <w:rsid w:val="00B34811"/>
    <w:rsid w:val="00B34889"/>
    <w:rsid w:val="00B3488B"/>
    <w:rsid w:val="00B348EF"/>
    <w:rsid w:val="00B34B2B"/>
    <w:rsid w:val="00B34C7A"/>
    <w:rsid w:val="00B34E12"/>
    <w:rsid w:val="00B34E93"/>
    <w:rsid w:val="00B34F55"/>
    <w:rsid w:val="00B35086"/>
    <w:rsid w:val="00B355D2"/>
    <w:rsid w:val="00B355E0"/>
    <w:rsid w:val="00B35616"/>
    <w:rsid w:val="00B35740"/>
    <w:rsid w:val="00B35A05"/>
    <w:rsid w:val="00B35C49"/>
    <w:rsid w:val="00B35D95"/>
    <w:rsid w:val="00B35EA8"/>
    <w:rsid w:val="00B362B6"/>
    <w:rsid w:val="00B36382"/>
    <w:rsid w:val="00B3688C"/>
    <w:rsid w:val="00B36B5C"/>
    <w:rsid w:val="00B36C39"/>
    <w:rsid w:val="00B36F2B"/>
    <w:rsid w:val="00B37105"/>
    <w:rsid w:val="00B374D4"/>
    <w:rsid w:val="00B37554"/>
    <w:rsid w:val="00B3794A"/>
    <w:rsid w:val="00B37956"/>
    <w:rsid w:val="00B3796F"/>
    <w:rsid w:val="00B37A77"/>
    <w:rsid w:val="00B37BF0"/>
    <w:rsid w:val="00B37D64"/>
    <w:rsid w:val="00B37D7F"/>
    <w:rsid w:val="00B37EF0"/>
    <w:rsid w:val="00B37F65"/>
    <w:rsid w:val="00B40051"/>
    <w:rsid w:val="00B4007B"/>
    <w:rsid w:val="00B4029B"/>
    <w:rsid w:val="00B402AB"/>
    <w:rsid w:val="00B40331"/>
    <w:rsid w:val="00B40617"/>
    <w:rsid w:val="00B4064A"/>
    <w:rsid w:val="00B408A9"/>
    <w:rsid w:val="00B40919"/>
    <w:rsid w:val="00B40957"/>
    <w:rsid w:val="00B40C49"/>
    <w:rsid w:val="00B40F07"/>
    <w:rsid w:val="00B41087"/>
    <w:rsid w:val="00B41287"/>
    <w:rsid w:val="00B416A2"/>
    <w:rsid w:val="00B418B2"/>
    <w:rsid w:val="00B41EA7"/>
    <w:rsid w:val="00B420C0"/>
    <w:rsid w:val="00B420F0"/>
    <w:rsid w:val="00B420F5"/>
    <w:rsid w:val="00B4248F"/>
    <w:rsid w:val="00B428EA"/>
    <w:rsid w:val="00B429CD"/>
    <w:rsid w:val="00B42DC4"/>
    <w:rsid w:val="00B42EAB"/>
    <w:rsid w:val="00B4316B"/>
    <w:rsid w:val="00B4345C"/>
    <w:rsid w:val="00B43469"/>
    <w:rsid w:val="00B43740"/>
    <w:rsid w:val="00B4377C"/>
    <w:rsid w:val="00B43A8A"/>
    <w:rsid w:val="00B443F2"/>
    <w:rsid w:val="00B44550"/>
    <w:rsid w:val="00B44729"/>
    <w:rsid w:val="00B447AE"/>
    <w:rsid w:val="00B4480E"/>
    <w:rsid w:val="00B4487B"/>
    <w:rsid w:val="00B448DB"/>
    <w:rsid w:val="00B44A99"/>
    <w:rsid w:val="00B44D78"/>
    <w:rsid w:val="00B44DD3"/>
    <w:rsid w:val="00B44EE3"/>
    <w:rsid w:val="00B4520B"/>
    <w:rsid w:val="00B45319"/>
    <w:rsid w:val="00B4546A"/>
    <w:rsid w:val="00B454E3"/>
    <w:rsid w:val="00B455B7"/>
    <w:rsid w:val="00B45601"/>
    <w:rsid w:val="00B45BC2"/>
    <w:rsid w:val="00B45BEA"/>
    <w:rsid w:val="00B460B9"/>
    <w:rsid w:val="00B460C4"/>
    <w:rsid w:val="00B46296"/>
    <w:rsid w:val="00B462F5"/>
    <w:rsid w:val="00B46798"/>
    <w:rsid w:val="00B4687F"/>
    <w:rsid w:val="00B4698F"/>
    <w:rsid w:val="00B46ACF"/>
    <w:rsid w:val="00B46BF5"/>
    <w:rsid w:val="00B46C25"/>
    <w:rsid w:val="00B46D2A"/>
    <w:rsid w:val="00B46FAC"/>
    <w:rsid w:val="00B4706D"/>
    <w:rsid w:val="00B47087"/>
    <w:rsid w:val="00B4719A"/>
    <w:rsid w:val="00B47522"/>
    <w:rsid w:val="00B476D2"/>
    <w:rsid w:val="00B47A7F"/>
    <w:rsid w:val="00B47ECE"/>
    <w:rsid w:val="00B47F19"/>
    <w:rsid w:val="00B47FEF"/>
    <w:rsid w:val="00B500AE"/>
    <w:rsid w:val="00B5040A"/>
    <w:rsid w:val="00B504FC"/>
    <w:rsid w:val="00B5084E"/>
    <w:rsid w:val="00B50A5E"/>
    <w:rsid w:val="00B50D20"/>
    <w:rsid w:val="00B50D3B"/>
    <w:rsid w:val="00B50DD3"/>
    <w:rsid w:val="00B50E2C"/>
    <w:rsid w:val="00B51121"/>
    <w:rsid w:val="00B51267"/>
    <w:rsid w:val="00B51432"/>
    <w:rsid w:val="00B51644"/>
    <w:rsid w:val="00B519D9"/>
    <w:rsid w:val="00B51D0D"/>
    <w:rsid w:val="00B51E67"/>
    <w:rsid w:val="00B51FA4"/>
    <w:rsid w:val="00B52665"/>
    <w:rsid w:val="00B5276F"/>
    <w:rsid w:val="00B5283F"/>
    <w:rsid w:val="00B5295E"/>
    <w:rsid w:val="00B52B2B"/>
    <w:rsid w:val="00B52BB6"/>
    <w:rsid w:val="00B52D11"/>
    <w:rsid w:val="00B52E7B"/>
    <w:rsid w:val="00B5300D"/>
    <w:rsid w:val="00B53111"/>
    <w:rsid w:val="00B5331D"/>
    <w:rsid w:val="00B53592"/>
    <w:rsid w:val="00B53771"/>
    <w:rsid w:val="00B53899"/>
    <w:rsid w:val="00B539B5"/>
    <w:rsid w:val="00B53B5D"/>
    <w:rsid w:val="00B53D5E"/>
    <w:rsid w:val="00B53DF8"/>
    <w:rsid w:val="00B53F8D"/>
    <w:rsid w:val="00B53FEE"/>
    <w:rsid w:val="00B54006"/>
    <w:rsid w:val="00B5417E"/>
    <w:rsid w:val="00B54256"/>
    <w:rsid w:val="00B5435D"/>
    <w:rsid w:val="00B54552"/>
    <w:rsid w:val="00B547C3"/>
    <w:rsid w:val="00B5497D"/>
    <w:rsid w:val="00B54A0E"/>
    <w:rsid w:val="00B54BF9"/>
    <w:rsid w:val="00B54DB4"/>
    <w:rsid w:val="00B54FA2"/>
    <w:rsid w:val="00B55093"/>
    <w:rsid w:val="00B552DC"/>
    <w:rsid w:val="00B5547D"/>
    <w:rsid w:val="00B5548D"/>
    <w:rsid w:val="00B558F8"/>
    <w:rsid w:val="00B559C7"/>
    <w:rsid w:val="00B55ABD"/>
    <w:rsid w:val="00B55B6D"/>
    <w:rsid w:val="00B55DC0"/>
    <w:rsid w:val="00B55FA2"/>
    <w:rsid w:val="00B56127"/>
    <w:rsid w:val="00B564EB"/>
    <w:rsid w:val="00B56562"/>
    <w:rsid w:val="00B56634"/>
    <w:rsid w:val="00B569DC"/>
    <w:rsid w:val="00B56BE6"/>
    <w:rsid w:val="00B56F1F"/>
    <w:rsid w:val="00B57317"/>
    <w:rsid w:val="00B57462"/>
    <w:rsid w:val="00B5755F"/>
    <w:rsid w:val="00B576D7"/>
    <w:rsid w:val="00B579B0"/>
    <w:rsid w:val="00B57A1A"/>
    <w:rsid w:val="00B57B56"/>
    <w:rsid w:val="00B60482"/>
    <w:rsid w:val="00B604FF"/>
    <w:rsid w:val="00B60684"/>
    <w:rsid w:val="00B609C7"/>
    <w:rsid w:val="00B60AA9"/>
    <w:rsid w:val="00B60CF1"/>
    <w:rsid w:val="00B60F30"/>
    <w:rsid w:val="00B60FA2"/>
    <w:rsid w:val="00B61198"/>
    <w:rsid w:val="00B6127E"/>
    <w:rsid w:val="00B613C2"/>
    <w:rsid w:val="00B613D6"/>
    <w:rsid w:val="00B614A0"/>
    <w:rsid w:val="00B614F3"/>
    <w:rsid w:val="00B6181E"/>
    <w:rsid w:val="00B61BE1"/>
    <w:rsid w:val="00B61C68"/>
    <w:rsid w:val="00B61D25"/>
    <w:rsid w:val="00B61E3A"/>
    <w:rsid w:val="00B61EE7"/>
    <w:rsid w:val="00B62173"/>
    <w:rsid w:val="00B623D2"/>
    <w:rsid w:val="00B6242E"/>
    <w:rsid w:val="00B62897"/>
    <w:rsid w:val="00B62D2A"/>
    <w:rsid w:val="00B62DC3"/>
    <w:rsid w:val="00B62F4A"/>
    <w:rsid w:val="00B63043"/>
    <w:rsid w:val="00B63353"/>
    <w:rsid w:val="00B6349E"/>
    <w:rsid w:val="00B63E60"/>
    <w:rsid w:val="00B64035"/>
    <w:rsid w:val="00B64344"/>
    <w:rsid w:val="00B64468"/>
    <w:rsid w:val="00B64488"/>
    <w:rsid w:val="00B6513C"/>
    <w:rsid w:val="00B65180"/>
    <w:rsid w:val="00B65210"/>
    <w:rsid w:val="00B6533E"/>
    <w:rsid w:val="00B6542C"/>
    <w:rsid w:val="00B65995"/>
    <w:rsid w:val="00B65A4E"/>
    <w:rsid w:val="00B65A50"/>
    <w:rsid w:val="00B65A56"/>
    <w:rsid w:val="00B65AEF"/>
    <w:rsid w:val="00B65C6B"/>
    <w:rsid w:val="00B65D21"/>
    <w:rsid w:val="00B65D8C"/>
    <w:rsid w:val="00B6633D"/>
    <w:rsid w:val="00B6635A"/>
    <w:rsid w:val="00B6676E"/>
    <w:rsid w:val="00B667BD"/>
    <w:rsid w:val="00B667D6"/>
    <w:rsid w:val="00B66C10"/>
    <w:rsid w:val="00B66E9A"/>
    <w:rsid w:val="00B670A3"/>
    <w:rsid w:val="00B670C2"/>
    <w:rsid w:val="00B67138"/>
    <w:rsid w:val="00B675F9"/>
    <w:rsid w:val="00B67728"/>
    <w:rsid w:val="00B67CF6"/>
    <w:rsid w:val="00B67E9F"/>
    <w:rsid w:val="00B70084"/>
    <w:rsid w:val="00B700C9"/>
    <w:rsid w:val="00B700E1"/>
    <w:rsid w:val="00B7018A"/>
    <w:rsid w:val="00B7028B"/>
    <w:rsid w:val="00B704C6"/>
    <w:rsid w:val="00B706F8"/>
    <w:rsid w:val="00B708CA"/>
    <w:rsid w:val="00B709B9"/>
    <w:rsid w:val="00B70A2D"/>
    <w:rsid w:val="00B70ECE"/>
    <w:rsid w:val="00B713F2"/>
    <w:rsid w:val="00B71481"/>
    <w:rsid w:val="00B71757"/>
    <w:rsid w:val="00B71914"/>
    <w:rsid w:val="00B71AD4"/>
    <w:rsid w:val="00B71E45"/>
    <w:rsid w:val="00B71FDC"/>
    <w:rsid w:val="00B72342"/>
    <w:rsid w:val="00B727B3"/>
    <w:rsid w:val="00B72838"/>
    <w:rsid w:val="00B72D53"/>
    <w:rsid w:val="00B72E10"/>
    <w:rsid w:val="00B72EFE"/>
    <w:rsid w:val="00B730A6"/>
    <w:rsid w:val="00B73332"/>
    <w:rsid w:val="00B73783"/>
    <w:rsid w:val="00B738EF"/>
    <w:rsid w:val="00B739DB"/>
    <w:rsid w:val="00B73BDD"/>
    <w:rsid w:val="00B73CF4"/>
    <w:rsid w:val="00B73F92"/>
    <w:rsid w:val="00B740A5"/>
    <w:rsid w:val="00B7416F"/>
    <w:rsid w:val="00B74289"/>
    <w:rsid w:val="00B744EA"/>
    <w:rsid w:val="00B7453A"/>
    <w:rsid w:val="00B7456D"/>
    <w:rsid w:val="00B747E3"/>
    <w:rsid w:val="00B74DA1"/>
    <w:rsid w:val="00B75036"/>
    <w:rsid w:val="00B75046"/>
    <w:rsid w:val="00B750AC"/>
    <w:rsid w:val="00B75155"/>
    <w:rsid w:val="00B757BD"/>
    <w:rsid w:val="00B75886"/>
    <w:rsid w:val="00B758D5"/>
    <w:rsid w:val="00B75A4B"/>
    <w:rsid w:val="00B75AA5"/>
    <w:rsid w:val="00B75E78"/>
    <w:rsid w:val="00B75FEE"/>
    <w:rsid w:val="00B76396"/>
    <w:rsid w:val="00B76400"/>
    <w:rsid w:val="00B766D4"/>
    <w:rsid w:val="00B7671A"/>
    <w:rsid w:val="00B768CD"/>
    <w:rsid w:val="00B76B6E"/>
    <w:rsid w:val="00B76B7E"/>
    <w:rsid w:val="00B76C64"/>
    <w:rsid w:val="00B76CF2"/>
    <w:rsid w:val="00B76D56"/>
    <w:rsid w:val="00B76FC0"/>
    <w:rsid w:val="00B77086"/>
    <w:rsid w:val="00B7712F"/>
    <w:rsid w:val="00B77436"/>
    <w:rsid w:val="00B77614"/>
    <w:rsid w:val="00B7767E"/>
    <w:rsid w:val="00B77A44"/>
    <w:rsid w:val="00B77A93"/>
    <w:rsid w:val="00B77DCF"/>
    <w:rsid w:val="00B77F3A"/>
    <w:rsid w:val="00B77F70"/>
    <w:rsid w:val="00B80147"/>
    <w:rsid w:val="00B8053C"/>
    <w:rsid w:val="00B80B02"/>
    <w:rsid w:val="00B80BCB"/>
    <w:rsid w:val="00B80C7E"/>
    <w:rsid w:val="00B80D42"/>
    <w:rsid w:val="00B80EDA"/>
    <w:rsid w:val="00B80F24"/>
    <w:rsid w:val="00B812CE"/>
    <w:rsid w:val="00B816D1"/>
    <w:rsid w:val="00B8194E"/>
    <w:rsid w:val="00B81A01"/>
    <w:rsid w:val="00B81BD6"/>
    <w:rsid w:val="00B81D2D"/>
    <w:rsid w:val="00B81FCD"/>
    <w:rsid w:val="00B8201D"/>
    <w:rsid w:val="00B8209C"/>
    <w:rsid w:val="00B8228B"/>
    <w:rsid w:val="00B82347"/>
    <w:rsid w:val="00B824EA"/>
    <w:rsid w:val="00B82618"/>
    <w:rsid w:val="00B82B65"/>
    <w:rsid w:val="00B82D11"/>
    <w:rsid w:val="00B82EB6"/>
    <w:rsid w:val="00B83184"/>
    <w:rsid w:val="00B831B2"/>
    <w:rsid w:val="00B8335B"/>
    <w:rsid w:val="00B83452"/>
    <w:rsid w:val="00B8376C"/>
    <w:rsid w:val="00B83D8B"/>
    <w:rsid w:val="00B83DC9"/>
    <w:rsid w:val="00B84070"/>
    <w:rsid w:val="00B841B0"/>
    <w:rsid w:val="00B84373"/>
    <w:rsid w:val="00B84964"/>
    <w:rsid w:val="00B84E02"/>
    <w:rsid w:val="00B84F46"/>
    <w:rsid w:val="00B85002"/>
    <w:rsid w:val="00B8505C"/>
    <w:rsid w:val="00B8514B"/>
    <w:rsid w:val="00B852B1"/>
    <w:rsid w:val="00B852E1"/>
    <w:rsid w:val="00B85550"/>
    <w:rsid w:val="00B855E5"/>
    <w:rsid w:val="00B85A12"/>
    <w:rsid w:val="00B85C2A"/>
    <w:rsid w:val="00B85CBF"/>
    <w:rsid w:val="00B85EC8"/>
    <w:rsid w:val="00B860C4"/>
    <w:rsid w:val="00B86364"/>
    <w:rsid w:val="00B863A7"/>
    <w:rsid w:val="00B86602"/>
    <w:rsid w:val="00B866C4"/>
    <w:rsid w:val="00B866D5"/>
    <w:rsid w:val="00B868B9"/>
    <w:rsid w:val="00B86935"/>
    <w:rsid w:val="00B86CC9"/>
    <w:rsid w:val="00B86DF7"/>
    <w:rsid w:val="00B86EFB"/>
    <w:rsid w:val="00B86FEE"/>
    <w:rsid w:val="00B871BA"/>
    <w:rsid w:val="00B87619"/>
    <w:rsid w:val="00B876AC"/>
    <w:rsid w:val="00B87A6D"/>
    <w:rsid w:val="00B87A89"/>
    <w:rsid w:val="00B87ABE"/>
    <w:rsid w:val="00B87C2C"/>
    <w:rsid w:val="00B900BD"/>
    <w:rsid w:val="00B900F0"/>
    <w:rsid w:val="00B90125"/>
    <w:rsid w:val="00B9072C"/>
    <w:rsid w:val="00B9096A"/>
    <w:rsid w:val="00B90BB4"/>
    <w:rsid w:val="00B90C57"/>
    <w:rsid w:val="00B90C9C"/>
    <w:rsid w:val="00B90EA3"/>
    <w:rsid w:val="00B90EFE"/>
    <w:rsid w:val="00B90FE8"/>
    <w:rsid w:val="00B911EF"/>
    <w:rsid w:val="00B912CB"/>
    <w:rsid w:val="00B914CB"/>
    <w:rsid w:val="00B9156D"/>
    <w:rsid w:val="00B915C4"/>
    <w:rsid w:val="00B91769"/>
    <w:rsid w:val="00B919A2"/>
    <w:rsid w:val="00B91C11"/>
    <w:rsid w:val="00B91CA4"/>
    <w:rsid w:val="00B91ED7"/>
    <w:rsid w:val="00B9235F"/>
    <w:rsid w:val="00B92377"/>
    <w:rsid w:val="00B92389"/>
    <w:rsid w:val="00B92513"/>
    <w:rsid w:val="00B927E7"/>
    <w:rsid w:val="00B92C86"/>
    <w:rsid w:val="00B92FB2"/>
    <w:rsid w:val="00B9346F"/>
    <w:rsid w:val="00B93683"/>
    <w:rsid w:val="00B93860"/>
    <w:rsid w:val="00B939E2"/>
    <w:rsid w:val="00B93C50"/>
    <w:rsid w:val="00B93E94"/>
    <w:rsid w:val="00B940C3"/>
    <w:rsid w:val="00B941AD"/>
    <w:rsid w:val="00B94211"/>
    <w:rsid w:val="00B9442A"/>
    <w:rsid w:val="00B947ED"/>
    <w:rsid w:val="00B94885"/>
    <w:rsid w:val="00B94B99"/>
    <w:rsid w:val="00B94C2B"/>
    <w:rsid w:val="00B94F40"/>
    <w:rsid w:val="00B94F7A"/>
    <w:rsid w:val="00B95089"/>
    <w:rsid w:val="00B95142"/>
    <w:rsid w:val="00B951EE"/>
    <w:rsid w:val="00B9528F"/>
    <w:rsid w:val="00B954D5"/>
    <w:rsid w:val="00B95998"/>
    <w:rsid w:val="00B95B42"/>
    <w:rsid w:val="00B95F7F"/>
    <w:rsid w:val="00B95FC6"/>
    <w:rsid w:val="00B960AC"/>
    <w:rsid w:val="00B960C9"/>
    <w:rsid w:val="00B96138"/>
    <w:rsid w:val="00B96175"/>
    <w:rsid w:val="00B961CD"/>
    <w:rsid w:val="00B961DB"/>
    <w:rsid w:val="00B96657"/>
    <w:rsid w:val="00B966C8"/>
    <w:rsid w:val="00B96897"/>
    <w:rsid w:val="00B96A7F"/>
    <w:rsid w:val="00B9721E"/>
    <w:rsid w:val="00B97AF4"/>
    <w:rsid w:val="00B97C85"/>
    <w:rsid w:val="00B97CE1"/>
    <w:rsid w:val="00BA027D"/>
    <w:rsid w:val="00BA02CB"/>
    <w:rsid w:val="00BA04B9"/>
    <w:rsid w:val="00BA054F"/>
    <w:rsid w:val="00BA05B3"/>
    <w:rsid w:val="00BA080D"/>
    <w:rsid w:val="00BA0F2F"/>
    <w:rsid w:val="00BA0F90"/>
    <w:rsid w:val="00BA10BD"/>
    <w:rsid w:val="00BA138C"/>
    <w:rsid w:val="00BA16CB"/>
    <w:rsid w:val="00BA177E"/>
    <w:rsid w:val="00BA1C1E"/>
    <w:rsid w:val="00BA1CB3"/>
    <w:rsid w:val="00BA1D42"/>
    <w:rsid w:val="00BA1DB0"/>
    <w:rsid w:val="00BA1E36"/>
    <w:rsid w:val="00BA1FFF"/>
    <w:rsid w:val="00BA2079"/>
    <w:rsid w:val="00BA21F7"/>
    <w:rsid w:val="00BA227C"/>
    <w:rsid w:val="00BA23B0"/>
    <w:rsid w:val="00BA26C6"/>
    <w:rsid w:val="00BA2985"/>
    <w:rsid w:val="00BA2BEE"/>
    <w:rsid w:val="00BA3484"/>
    <w:rsid w:val="00BA39C8"/>
    <w:rsid w:val="00BA39F0"/>
    <w:rsid w:val="00BA3C09"/>
    <w:rsid w:val="00BA3F66"/>
    <w:rsid w:val="00BA3FF6"/>
    <w:rsid w:val="00BA419E"/>
    <w:rsid w:val="00BA429D"/>
    <w:rsid w:val="00BA42FF"/>
    <w:rsid w:val="00BA44D2"/>
    <w:rsid w:val="00BA46E3"/>
    <w:rsid w:val="00BA491C"/>
    <w:rsid w:val="00BA4F92"/>
    <w:rsid w:val="00BA515D"/>
    <w:rsid w:val="00BA5221"/>
    <w:rsid w:val="00BA5359"/>
    <w:rsid w:val="00BA536F"/>
    <w:rsid w:val="00BA53F9"/>
    <w:rsid w:val="00BA5EA0"/>
    <w:rsid w:val="00BA608B"/>
    <w:rsid w:val="00BA633A"/>
    <w:rsid w:val="00BA665F"/>
    <w:rsid w:val="00BA66C0"/>
    <w:rsid w:val="00BA6745"/>
    <w:rsid w:val="00BA6846"/>
    <w:rsid w:val="00BA6A54"/>
    <w:rsid w:val="00BA6AD5"/>
    <w:rsid w:val="00BA6B66"/>
    <w:rsid w:val="00BA6EA9"/>
    <w:rsid w:val="00BA6F28"/>
    <w:rsid w:val="00BA700E"/>
    <w:rsid w:val="00BA70E8"/>
    <w:rsid w:val="00BA7418"/>
    <w:rsid w:val="00BA74F2"/>
    <w:rsid w:val="00BA7C77"/>
    <w:rsid w:val="00BA7E33"/>
    <w:rsid w:val="00BB0108"/>
    <w:rsid w:val="00BB02D0"/>
    <w:rsid w:val="00BB09EA"/>
    <w:rsid w:val="00BB0A8F"/>
    <w:rsid w:val="00BB0AF7"/>
    <w:rsid w:val="00BB0E16"/>
    <w:rsid w:val="00BB0EAC"/>
    <w:rsid w:val="00BB11A8"/>
    <w:rsid w:val="00BB1200"/>
    <w:rsid w:val="00BB137D"/>
    <w:rsid w:val="00BB15E4"/>
    <w:rsid w:val="00BB1A3F"/>
    <w:rsid w:val="00BB1C9D"/>
    <w:rsid w:val="00BB21A4"/>
    <w:rsid w:val="00BB247A"/>
    <w:rsid w:val="00BB2482"/>
    <w:rsid w:val="00BB27B2"/>
    <w:rsid w:val="00BB2828"/>
    <w:rsid w:val="00BB2A3B"/>
    <w:rsid w:val="00BB2DD6"/>
    <w:rsid w:val="00BB3143"/>
    <w:rsid w:val="00BB3247"/>
    <w:rsid w:val="00BB326D"/>
    <w:rsid w:val="00BB36DC"/>
    <w:rsid w:val="00BB37BC"/>
    <w:rsid w:val="00BB3B34"/>
    <w:rsid w:val="00BB3DA4"/>
    <w:rsid w:val="00BB4A3C"/>
    <w:rsid w:val="00BB4C66"/>
    <w:rsid w:val="00BB4E82"/>
    <w:rsid w:val="00BB4E98"/>
    <w:rsid w:val="00BB4F6B"/>
    <w:rsid w:val="00BB545C"/>
    <w:rsid w:val="00BB59DB"/>
    <w:rsid w:val="00BB5AAA"/>
    <w:rsid w:val="00BB5B23"/>
    <w:rsid w:val="00BB5FE7"/>
    <w:rsid w:val="00BB6129"/>
    <w:rsid w:val="00BB6324"/>
    <w:rsid w:val="00BB65BB"/>
    <w:rsid w:val="00BB6825"/>
    <w:rsid w:val="00BB6891"/>
    <w:rsid w:val="00BB68F2"/>
    <w:rsid w:val="00BB695D"/>
    <w:rsid w:val="00BB6B5D"/>
    <w:rsid w:val="00BB6B7B"/>
    <w:rsid w:val="00BB6C4C"/>
    <w:rsid w:val="00BB6C69"/>
    <w:rsid w:val="00BB6C7D"/>
    <w:rsid w:val="00BB6CE4"/>
    <w:rsid w:val="00BB6CEA"/>
    <w:rsid w:val="00BB7144"/>
    <w:rsid w:val="00BB7333"/>
    <w:rsid w:val="00BB7E28"/>
    <w:rsid w:val="00BC03F4"/>
    <w:rsid w:val="00BC0709"/>
    <w:rsid w:val="00BC08BC"/>
    <w:rsid w:val="00BC08FB"/>
    <w:rsid w:val="00BC142F"/>
    <w:rsid w:val="00BC1738"/>
    <w:rsid w:val="00BC17EC"/>
    <w:rsid w:val="00BC194B"/>
    <w:rsid w:val="00BC1976"/>
    <w:rsid w:val="00BC1AA3"/>
    <w:rsid w:val="00BC1B27"/>
    <w:rsid w:val="00BC1F6B"/>
    <w:rsid w:val="00BC2133"/>
    <w:rsid w:val="00BC2278"/>
    <w:rsid w:val="00BC23F5"/>
    <w:rsid w:val="00BC277B"/>
    <w:rsid w:val="00BC278A"/>
    <w:rsid w:val="00BC287F"/>
    <w:rsid w:val="00BC2C71"/>
    <w:rsid w:val="00BC3000"/>
    <w:rsid w:val="00BC30E0"/>
    <w:rsid w:val="00BC3676"/>
    <w:rsid w:val="00BC3726"/>
    <w:rsid w:val="00BC38A3"/>
    <w:rsid w:val="00BC38E7"/>
    <w:rsid w:val="00BC39F3"/>
    <w:rsid w:val="00BC3A1A"/>
    <w:rsid w:val="00BC3B14"/>
    <w:rsid w:val="00BC3C37"/>
    <w:rsid w:val="00BC44FF"/>
    <w:rsid w:val="00BC464E"/>
    <w:rsid w:val="00BC4757"/>
    <w:rsid w:val="00BC48BC"/>
    <w:rsid w:val="00BC49AE"/>
    <w:rsid w:val="00BC4BCF"/>
    <w:rsid w:val="00BC4E63"/>
    <w:rsid w:val="00BC4ED4"/>
    <w:rsid w:val="00BC54B0"/>
    <w:rsid w:val="00BC5675"/>
    <w:rsid w:val="00BC5A87"/>
    <w:rsid w:val="00BC5BC7"/>
    <w:rsid w:val="00BC5F22"/>
    <w:rsid w:val="00BC6385"/>
    <w:rsid w:val="00BC64B6"/>
    <w:rsid w:val="00BC6A00"/>
    <w:rsid w:val="00BC6A25"/>
    <w:rsid w:val="00BC6AAE"/>
    <w:rsid w:val="00BC6AC1"/>
    <w:rsid w:val="00BC6D59"/>
    <w:rsid w:val="00BC7344"/>
    <w:rsid w:val="00BC7345"/>
    <w:rsid w:val="00BC73FE"/>
    <w:rsid w:val="00BC7976"/>
    <w:rsid w:val="00BC79DE"/>
    <w:rsid w:val="00BC7A69"/>
    <w:rsid w:val="00BC7D25"/>
    <w:rsid w:val="00BC7DCA"/>
    <w:rsid w:val="00BC7E96"/>
    <w:rsid w:val="00BD0008"/>
    <w:rsid w:val="00BD045E"/>
    <w:rsid w:val="00BD059D"/>
    <w:rsid w:val="00BD06E9"/>
    <w:rsid w:val="00BD09A6"/>
    <w:rsid w:val="00BD1048"/>
    <w:rsid w:val="00BD1384"/>
    <w:rsid w:val="00BD1406"/>
    <w:rsid w:val="00BD16E4"/>
    <w:rsid w:val="00BD18FB"/>
    <w:rsid w:val="00BD1912"/>
    <w:rsid w:val="00BD1A1F"/>
    <w:rsid w:val="00BD1CE7"/>
    <w:rsid w:val="00BD1E20"/>
    <w:rsid w:val="00BD1E63"/>
    <w:rsid w:val="00BD21F3"/>
    <w:rsid w:val="00BD2574"/>
    <w:rsid w:val="00BD28CA"/>
    <w:rsid w:val="00BD2996"/>
    <w:rsid w:val="00BD2B37"/>
    <w:rsid w:val="00BD2D4D"/>
    <w:rsid w:val="00BD2DA3"/>
    <w:rsid w:val="00BD2E94"/>
    <w:rsid w:val="00BD35E4"/>
    <w:rsid w:val="00BD365E"/>
    <w:rsid w:val="00BD38A4"/>
    <w:rsid w:val="00BD3B0D"/>
    <w:rsid w:val="00BD3BFD"/>
    <w:rsid w:val="00BD3DDF"/>
    <w:rsid w:val="00BD40BE"/>
    <w:rsid w:val="00BD41E6"/>
    <w:rsid w:val="00BD470A"/>
    <w:rsid w:val="00BD4747"/>
    <w:rsid w:val="00BD4998"/>
    <w:rsid w:val="00BD4A18"/>
    <w:rsid w:val="00BD4B92"/>
    <w:rsid w:val="00BD51A6"/>
    <w:rsid w:val="00BD55E2"/>
    <w:rsid w:val="00BD56C3"/>
    <w:rsid w:val="00BD5819"/>
    <w:rsid w:val="00BD5872"/>
    <w:rsid w:val="00BD618D"/>
    <w:rsid w:val="00BD61C0"/>
    <w:rsid w:val="00BD6252"/>
    <w:rsid w:val="00BD6410"/>
    <w:rsid w:val="00BD656C"/>
    <w:rsid w:val="00BD6902"/>
    <w:rsid w:val="00BD6A58"/>
    <w:rsid w:val="00BD6DF0"/>
    <w:rsid w:val="00BD6E35"/>
    <w:rsid w:val="00BD70A8"/>
    <w:rsid w:val="00BD71B5"/>
    <w:rsid w:val="00BD7371"/>
    <w:rsid w:val="00BD7AE4"/>
    <w:rsid w:val="00BD7B44"/>
    <w:rsid w:val="00BD7BAB"/>
    <w:rsid w:val="00BD7BCC"/>
    <w:rsid w:val="00BD7DE3"/>
    <w:rsid w:val="00BD7F8F"/>
    <w:rsid w:val="00BE000A"/>
    <w:rsid w:val="00BE0119"/>
    <w:rsid w:val="00BE0490"/>
    <w:rsid w:val="00BE0512"/>
    <w:rsid w:val="00BE075D"/>
    <w:rsid w:val="00BE0826"/>
    <w:rsid w:val="00BE0BBB"/>
    <w:rsid w:val="00BE0C08"/>
    <w:rsid w:val="00BE0E02"/>
    <w:rsid w:val="00BE1519"/>
    <w:rsid w:val="00BE1A9E"/>
    <w:rsid w:val="00BE1C9A"/>
    <w:rsid w:val="00BE202D"/>
    <w:rsid w:val="00BE2347"/>
    <w:rsid w:val="00BE23C2"/>
    <w:rsid w:val="00BE243C"/>
    <w:rsid w:val="00BE2529"/>
    <w:rsid w:val="00BE25A7"/>
    <w:rsid w:val="00BE2A15"/>
    <w:rsid w:val="00BE2C75"/>
    <w:rsid w:val="00BE2FEA"/>
    <w:rsid w:val="00BE338E"/>
    <w:rsid w:val="00BE33C6"/>
    <w:rsid w:val="00BE3981"/>
    <w:rsid w:val="00BE39C7"/>
    <w:rsid w:val="00BE3A66"/>
    <w:rsid w:val="00BE3B8E"/>
    <w:rsid w:val="00BE3C75"/>
    <w:rsid w:val="00BE3D39"/>
    <w:rsid w:val="00BE3E3B"/>
    <w:rsid w:val="00BE3EDC"/>
    <w:rsid w:val="00BE405F"/>
    <w:rsid w:val="00BE41EA"/>
    <w:rsid w:val="00BE42CF"/>
    <w:rsid w:val="00BE43B8"/>
    <w:rsid w:val="00BE43F9"/>
    <w:rsid w:val="00BE4463"/>
    <w:rsid w:val="00BE4575"/>
    <w:rsid w:val="00BE50D9"/>
    <w:rsid w:val="00BE5430"/>
    <w:rsid w:val="00BE5818"/>
    <w:rsid w:val="00BE647A"/>
    <w:rsid w:val="00BE6964"/>
    <w:rsid w:val="00BE69C0"/>
    <w:rsid w:val="00BE6AC2"/>
    <w:rsid w:val="00BE6C93"/>
    <w:rsid w:val="00BE7445"/>
    <w:rsid w:val="00BE758B"/>
    <w:rsid w:val="00BE7B1A"/>
    <w:rsid w:val="00BE7E4A"/>
    <w:rsid w:val="00BE7E73"/>
    <w:rsid w:val="00BE7F4C"/>
    <w:rsid w:val="00BF00AA"/>
    <w:rsid w:val="00BF019F"/>
    <w:rsid w:val="00BF0608"/>
    <w:rsid w:val="00BF0769"/>
    <w:rsid w:val="00BF0D4C"/>
    <w:rsid w:val="00BF0E9D"/>
    <w:rsid w:val="00BF0F1D"/>
    <w:rsid w:val="00BF12DA"/>
    <w:rsid w:val="00BF14FE"/>
    <w:rsid w:val="00BF1517"/>
    <w:rsid w:val="00BF1590"/>
    <w:rsid w:val="00BF16FE"/>
    <w:rsid w:val="00BF1743"/>
    <w:rsid w:val="00BF1C15"/>
    <w:rsid w:val="00BF1E4B"/>
    <w:rsid w:val="00BF2288"/>
    <w:rsid w:val="00BF2556"/>
    <w:rsid w:val="00BF2567"/>
    <w:rsid w:val="00BF2600"/>
    <w:rsid w:val="00BF261D"/>
    <w:rsid w:val="00BF28D5"/>
    <w:rsid w:val="00BF2B5F"/>
    <w:rsid w:val="00BF2C66"/>
    <w:rsid w:val="00BF2E54"/>
    <w:rsid w:val="00BF2FA6"/>
    <w:rsid w:val="00BF3094"/>
    <w:rsid w:val="00BF32AD"/>
    <w:rsid w:val="00BF32C3"/>
    <w:rsid w:val="00BF3D91"/>
    <w:rsid w:val="00BF3F5B"/>
    <w:rsid w:val="00BF42A0"/>
    <w:rsid w:val="00BF4D23"/>
    <w:rsid w:val="00BF4D39"/>
    <w:rsid w:val="00BF4E78"/>
    <w:rsid w:val="00BF4F32"/>
    <w:rsid w:val="00BF525E"/>
    <w:rsid w:val="00BF567A"/>
    <w:rsid w:val="00BF56EE"/>
    <w:rsid w:val="00BF5C27"/>
    <w:rsid w:val="00BF60B0"/>
    <w:rsid w:val="00BF629E"/>
    <w:rsid w:val="00BF62EF"/>
    <w:rsid w:val="00BF63FC"/>
    <w:rsid w:val="00BF6569"/>
    <w:rsid w:val="00BF6608"/>
    <w:rsid w:val="00BF6767"/>
    <w:rsid w:val="00BF6AD4"/>
    <w:rsid w:val="00BF6ADB"/>
    <w:rsid w:val="00BF6B0D"/>
    <w:rsid w:val="00BF6B45"/>
    <w:rsid w:val="00BF6B88"/>
    <w:rsid w:val="00BF6F25"/>
    <w:rsid w:val="00BF71D4"/>
    <w:rsid w:val="00BF75C0"/>
    <w:rsid w:val="00BF75FF"/>
    <w:rsid w:val="00BF780C"/>
    <w:rsid w:val="00BF7AF0"/>
    <w:rsid w:val="00BF7BFF"/>
    <w:rsid w:val="00BF7FA7"/>
    <w:rsid w:val="00C0022B"/>
    <w:rsid w:val="00C00FF0"/>
    <w:rsid w:val="00C01278"/>
    <w:rsid w:val="00C0150B"/>
    <w:rsid w:val="00C01529"/>
    <w:rsid w:val="00C0156D"/>
    <w:rsid w:val="00C017B8"/>
    <w:rsid w:val="00C01859"/>
    <w:rsid w:val="00C0194F"/>
    <w:rsid w:val="00C01C33"/>
    <w:rsid w:val="00C01E2D"/>
    <w:rsid w:val="00C0284F"/>
    <w:rsid w:val="00C02C6B"/>
    <w:rsid w:val="00C0311F"/>
    <w:rsid w:val="00C0319B"/>
    <w:rsid w:val="00C03207"/>
    <w:rsid w:val="00C03444"/>
    <w:rsid w:val="00C03828"/>
    <w:rsid w:val="00C03935"/>
    <w:rsid w:val="00C03A3F"/>
    <w:rsid w:val="00C03B5B"/>
    <w:rsid w:val="00C03E39"/>
    <w:rsid w:val="00C03E62"/>
    <w:rsid w:val="00C03F8D"/>
    <w:rsid w:val="00C040C9"/>
    <w:rsid w:val="00C042FF"/>
    <w:rsid w:val="00C043A2"/>
    <w:rsid w:val="00C0469E"/>
    <w:rsid w:val="00C0490A"/>
    <w:rsid w:val="00C04BC8"/>
    <w:rsid w:val="00C0505F"/>
    <w:rsid w:val="00C051A2"/>
    <w:rsid w:val="00C053D5"/>
    <w:rsid w:val="00C055E5"/>
    <w:rsid w:val="00C0564D"/>
    <w:rsid w:val="00C05746"/>
    <w:rsid w:val="00C059D4"/>
    <w:rsid w:val="00C05BAE"/>
    <w:rsid w:val="00C05C5B"/>
    <w:rsid w:val="00C05FA3"/>
    <w:rsid w:val="00C06261"/>
    <w:rsid w:val="00C063C2"/>
    <w:rsid w:val="00C0648E"/>
    <w:rsid w:val="00C066DE"/>
    <w:rsid w:val="00C06CE0"/>
    <w:rsid w:val="00C06D4A"/>
    <w:rsid w:val="00C06F9C"/>
    <w:rsid w:val="00C071DB"/>
    <w:rsid w:val="00C07282"/>
    <w:rsid w:val="00C07471"/>
    <w:rsid w:val="00C074C1"/>
    <w:rsid w:val="00C076AB"/>
    <w:rsid w:val="00C077E1"/>
    <w:rsid w:val="00C0784B"/>
    <w:rsid w:val="00C07FCC"/>
    <w:rsid w:val="00C100D1"/>
    <w:rsid w:val="00C10241"/>
    <w:rsid w:val="00C106C0"/>
    <w:rsid w:val="00C10A57"/>
    <w:rsid w:val="00C10BAA"/>
    <w:rsid w:val="00C10C41"/>
    <w:rsid w:val="00C10E5D"/>
    <w:rsid w:val="00C10E70"/>
    <w:rsid w:val="00C1109B"/>
    <w:rsid w:val="00C1116E"/>
    <w:rsid w:val="00C11249"/>
    <w:rsid w:val="00C11583"/>
    <w:rsid w:val="00C11958"/>
    <w:rsid w:val="00C119BC"/>
    <w:rsid w:val="00C11C47"/>
    <w:rsid w:val="00C12210"/>
    <w:rsid w:val="00C124C1"/>
    <w:rsid w:val="00C124E5"/>
    <w:rsid w:val="00C12552"/>
    <w:rsid w:val="00C12A67"/>
    <w:rsid w:val="00C12D83"/>
    <w:rsid w:val="00C12DF7"/>
    <w:rsid w:val="00C12FD0"/>
    <w:rsid w:val="00C133A8"/>
    <w:rsid w:val="00C135EA"/>
    <w:rsid w:val="00C13A38"/>
    <w:rsid w:val="00C13AD4"/>
    <w:rsid w:val="00C1403F"/>
    <w:rsid w:val="00C14172"/>
    <w:rsid w:val="00C142BC"/>
    <w:rsid w:val="00C1458B"/>
    <w:rsid w:val="00C145AD"/>
    <w:rsid w:val="00C146A3"/>
    <w:rsid w:val="00C146DF"/>
    <w:rsid w:val="00C146F0"/>
    <w:rsid w:val="00C14700"/>
    <w:rsid w:val="00C14921"/>
    <w:rsid w:val="00C1492F"/>
    <w:rsid w:val="00C14993"/>
    <w:rsid w:val="00C14A6C"/>
    <w:rsid w:val="00C14B93"/>
    <w:rsid w:val="00C14E80"/>
    <w:rsid w:val="00C14F9F"/>
    <w:rsid w:val="00C153B8"/>
    <w:rsid w:val="00C154F1"/>
    <w:rsid w:val="00C15638"/>
    <w:rsid w:val="00C15B8F"/>
    <w:rsid w:val="00C15BDA"/>
    <w:rsid w:val="00C15F2B"/>
    <w:rsid w:val="00C160CE"/>
    <w:rsid w:val="00C162E6"/>
    <w:rsid w:val="00C16708"/>
    <w:rsid w:val="00C168FC"/>
    <w:rsid w:val="00C16ACC"/>
    <w:rsid w:val="00C16B71"/>
    <w:rsid w:val="00C16C56"/>
    <w:rsid w:val="00C16C9E"/>
    <w:rsid w:val="00C16CC1"/>
    <w:rsid w:val="00C16DD9"/>
    <w:rsid w:val="00C17132"/>
    <w:rsid w:val="00C17584"/>
    <w:rsid w:val="00C1789D"/>
    <w:rsid w:val="00C17A0C"/>
    <w:rsid w:val="00C17B05"/>
    <w:rsid w:val="00C17DD4"/>
    <w:rsid w:val="00C17E61"/>
    <w:rsid w:val="00C17E82"/>
    <w:rsid w:val="00C17EB7"/>
    <w:rsid w:val="00C20191"/>
    <w:rsid w:val="00C20699"/>
    <w:rsid w:val="00C20BF7"/>
    <w:rsid w:val="00C20DD5"/>
    <w:rsid w:val="00C20DD9"/>
    <w:rsid w:val="00C20EF3"/>
    <w:rsid w:val="00C210E0"/>
    <w:rsid w:val="00C211B2"/>
    <w:rsid w:val="00C2120F"/>
    <w:rsid w:val="00C21233"/>
    <w:rsid w:val="00C2173E"/>
    <w:rsid w:val="00C217AF"/>
    <w:rsid w:val="00C21EC9"/>
    <w:rsid w:val="00C21F24"/>
    <w:rsid w:val="00C22107"/>
    <w:rsid w:val="00C2211A"/>
    <w:rsid w:val="00C2239F"/>
    <w:rsid w:val="00C22910"/>
    <w:rsid w:val="00C22ACE"/>
    <w:rsid w:val="00C22EDB"/>
    <w:rsid w:val="00C23549"/>
    <w:rsid w:val="00C23705"/>
    <w:rsid w:val="00C239AE"/>
    <w:rsid w:val="00C23C69"/>
    <w:rsid w:val="00C23CC8"/>
    <w:rsid w:val="00C23E37"/>
    <w:rsid w:val="00C24397"/>
    <w:rsid w:val="00C2448B"/>
    <w:rsid w:val="00C24592"/>
    <w:rsid w:val="00C245E3"/>
    <w:rsid w:val="00C247DD"/>
    <w:rsid w:val="00C248CF"/>
    <w:rsid w:val="00C24B94"/>
    <w:rsid w:val="00C24C06"/>
    <w:rsid w:val="00C24C7B"/>
    <w:rsid w:val="00C25217"/>
    <w:rsid w:val="00C252B2"/>
    <w:rsid w:val="00C25533"/>
    <w:rsid w:val="00C25AAF"/>
    <w:rsid w:val="00C25AD1"/>
    <w:rsid w:val="00C25B57"/>
    <w:rsid w:val="00C25E7B"/>
    <w:rsid w:val="00C261B7"/>
    <w:rsid w:val="00C262A7"/>
    <w:rsid w:val="00C2637B"/>
    <w:rsid w:val="00C263D5"/>
    <w:rsid w:val="00C26746"/>
    <w:rsid w:val="00C26C01"/>
    <w:rsid w:val="00C26C0E"/>
    <w:rsid w:val="00C26CA9"/>
    <w:rsid w:val="00C26D63"/>
    <w:rsid w:val="00C26D66"/>
    <w:rsid w:val="00C26F8F"/>
    <w:rsid w:val="00C272DB"/>
    <w:rsid w:val="00C2786B"/>
    <w:rsid w:val="00C27903"/>
    <w:rsid w:val="00C2793B"/>
    <w:rsid w:val="00C27AFE"/>
    <w:rsid w:val="00C27DAE"/>
    <w:rsid w:val="00C27DD3"/>
    <w:rsid w:val="00C27EA6"/>
    <w:rsid w:val="00C3005E"/>
    <w:rsid w:val="00C30597"/>
    <w:rsid w:val="00C306A8"/>
    <w:rsid w:val="00C30A34"/>
    <w:rsid w:val="00C3101B"/>
    <w:rsid w:val="00C311A4"/>
    <w:rsid w:val="00C3144A"/>
    <w:rsid w:val="00C31D5F"/>
    <w:rsid w:val="00C31EE1"/>
    <w:rsid w:val="00C3220A"/>
    <w:rsid w:val="00C323AD"/>
    <w:rsid w:val="00C325DF"/>
    <w:rsid w:val="00C3274B"/>
    <w:rsid w:val="00C32E23"/>
    <w:rsid w:val="00C32E62"/>
    <w:rsid w:val="00C33312"/>
    <w:rsid w:val="00C3399D"/>
    <w:rsid w:val="00C33B72"/>
    <w:rsid w:val="00C33BA8"/>
    <w:rsid w:val="00C33D6F"/>
    <w:rsid w:val="00C341A8"/>
    <w:rsid w:val="00C34477"/>
    <w:rsid w:val="00C34482"/>
    <w:rsid w:val="00C34834"/>
    <w:rsid w:val="00C349A3"/>
    <w:rsid w:val="00C34A5F"/>
    <w:rsid w:val="00C34A68"/>
    <w:rsid w:val="00C34B70"/>
    <w:rsid w:val="00C34C59"/>
    <w:rsid w:val="00C34DA7"/>
    <w:rsid w:val="00C35729"/>
    <w:rsid w:val="00C3593B"/>
    <w:rsid w:val="00C35973"/>
    <w:rsid w:val="00C35976"/>
    <w:rsid w:val="00C35CE1"/>
    <w:rsid w:val="00C361A4"/>
    <w:rsid w:val="00C36282"/>
    <w:rsid w:val="00C3662F"/>
    <w:rsid w:val="00C367C5"/>
    <w:rsid w:val="00C36815"/>
    <w:rsid w:val="00C3688A"/>
    <w:rsid w:val="00C368FC"/>
    <w:rsid w:val="00C36AF1"/>
    <w:rsid w:val="00C37263"/>
    <w:rsid w:val="00C372B5"/>
    <w:rsid w:val="00C373F2"/>
    <w:rsid w:val="00C37A85"/>
    <w:rsid w:val="00C37BEA"/>
    <w:rsid w:val="00C37C3A"/>
    <w:rsid w:val="00C37D67"/>
    <w:rsid w:val="00C37DB3"/>
    <w:rsid w:val="00C37E18"/>
    <w:rsid w:val="00C4003C"/>
    <w:rsid w:val="00C401A1"/>
    <w:rsid w:val="00C40910"/>
    <w:rsid w:val="00C40BE1"/>
    <w:rsid w:val="00C40CBA"/>
    <w:rsid w:val="00C41023"/>
    <w:rsid w:val="00C41465"/>
    <w:rsid w:val="00C41716"/>
    <w:rsid w:val="00C4172E"/>
    <w:rsid w:val="00C417D2"/>
    <w:rsid w:val="00C41855"/>
    <w:rsid w:val="00C419F6"/>
    <w:rsid w:val="00C41AE6"/>
    <w:rsid w:val="00C41D13"/>
    <w:rsid w:val="00C41D3C"/>
    <w:rsid w:val="00C41E56"/>
    <w:rsid w:val="00C41F24"/>
    <w:rsid w:val="00C42067"/>
    <w:rsid w:val="00C42136"/>
    <w:rsid w:val="00C429AA"/>
    <w:rsid w:val="00C42C3C"/>
    <w:rsid w:val="00C42E75"/>
    <w:rsid w:val="00C42FFF"/>
    <w:rsid w:val="00C430A7"/>
    <w:rsid w:val="00C4340B"/>
    <w:rsid w:val="00C43457"/>
    <w:rsid w:val="00C434A4"/>
    <w:rsid w:val="00C43535"/>
    <w:rsid w:val="00C43601"/>
    <w:rsid w:val="00C437DB"/>
    <w:rsid w:val="00C438FF"/>
    <w:rsid w:val="00C43A5C"/>
    <w:rsid w:val="00C43AAE"/>
    <w:rsid w:val="00C43C93"/>
    <w:rsid w:val="00C43DA4"/>
    <w:rsid w:val="00C44879"/>
    <w:rsid w:val="00C44C60"/>
    <w:rsid w:val="00C44D13"/>
    <w:rsid w:val="00C44DF6"/>
    <w:rsid w:val="00C45116"/>
    <w:rsid w:val="00C454BB"/>
    <w:rsid w:val="00C456EF"/>
    <w:rsid w:val="00C45B3D"/>
    <w:rsid w:val="00C45C18"/>
    <w:rsid w:val="00C45C28"/>
    <w:rsid w:val="00C45CC3"/>
    <w:rsid w:val="00C45D45"/>
    <w:rsid w:val="00C45F50"/>
    <w:rsid w:val="00C45FA1"/>
    <w:rsid w:val="00C45FFF"/>
    <w:rsid w:val="00C46199"/>
    <w:rsid w:val="00C4646F"/>
    <w:rsid w:val="00C46960"/>
    <w:rsid w:val="00C46D00"/>
    <w:rsid w:val="00C46E5C"/>
    <w:rsid w:val="00C470EB"/>
    <w:rsid w:val="00C4759A"/>
    <w:rsid w:val="00C47735"/>
    <w:rsid w:val="00C47845"/>
    <w:rsid w:val="00C47D40"/>
    <w:rsid w:val="00C47E6C"/>
    <w:rsid w:val="00C47E94"/>
    <w:rsid w:val="00C47F8B"/>
    <w:rsid w:val="00C4E378"/>
    <w:rsid w:val="00C501C4"/>
    <w:rsid w:val="00C5037C"/>
    <w:rsid w:val="00C50DC6"/>
    <w:rsid w:val="00C510C2"/>
    <w:rsid w:val="00C512CC"/>
    <w:rsid w:val="00C513BE"/>
    <w:rsid w:val="00C51565"/>
    <w:rsid w:val="00C51669"/>
    <w:rsid w:val="00C517A6"/>
    <w:rsid w:val="00C51BC4"/>
    <w:rsid w:val="00C51F23"/>
    <w:rsid w:val="00C5221A"/>
    <w:rsid w:val="00C52508"/>
    <w:rsid w:val="00C525DA"/>
    <w:rsid w:val="00C5261B"/>
    <w:rsid w:val="00C52945"/>
    <w:rsid w:val="00C52A64"/>
    <w:rsid w:val="00C53057"/>
    <w:rsid w:val="00C53731"/>
    <w:rsid w:val="00C5373F"/>
    <w:rsid w:val="00C53891"/>
    <w:rsid w:val="00C53967"/>
    <w:rsid w:val="00C53BB2"/>
    <w:rsid w:val="00C53CC9"/>
    <w:rsid w:val="00C53EAC"/>
    <w:rsid w:val="00C53F7E"/>
    <w:rsid w:val="00C53FE2"/>
    <w:rsid w:val="00C54348"/>
    <w:rsid w:val="00C54432"/>
    <w:rsid w:val="00C54582"/>
    <w:rsid w:val="00C5458E"/>
    <w:rsid w:val="00C548A6"/>
    <w:rsid w:val="00C54A06"/>
    <w:rsid w:val="00C54A41"/>
    <w:rsid w:val="00C54B41"/>
    <w:rsid w:val="00C54BE9"/>
    <w:rsid w:val="00C54DC4"/>
    <w:rsid w:val="00C5501A"/>
    <w:rsid w:val="00C55261"/>
    <w:rsid w:val="00C55470"/>
    <w:rsid w:val="00C55665"/>
    <w:rsid w:val="00C559BF"/>
    <w:rsid w:val="00C55AC8"/>
    <w:rsid w:val="00C55E5A"/>
    <w:rsid w:val="00C567A6"/>
    <w:rsid w:val="00C568C3"/>
    <w:rsid w:val="00C56B3A"/>
    <w:rsid w:val="00C56BBD"/>
    <w:rsid w:val="00C56D83"/>
    <w:rsid w:val="00C56E4B"/>
    <w:rsid w:val="00C570D4"/>
    <w:rsid w:val="00C57614"/>
    <w:rsid w:val="00C57BA2"/>
    <w:rsid w:val="00C57D3D"/>
    <w:rsid w:val="00C57FC5"/>
    <w:rsid w:val="00C604B8"/>
    <w:rsid w:val="00C6060F"/>
    <w:rsid w:val="00C60703"/>
    <w:rsid w:val="00C608A1"/>
    <w:rsid w:val="00C60965"/>
    <w:rsid w:val="00C60C5F"/>
    <w:rsid w:val="00C60DA6"/>
    <w:rsid w:val="00C61401"/>
    <w:rsid w:val="00C614E6"/>
    <w:rsid w:val="00C615D1"/>
    <w:rsid w:val="00C61601"/>
    <w:rsid w:val="00C61630"/>
    <w:rsid w:val="00C61709"/>
    <w:rsid w:val="00C61A60"/>
    <w:rsid w:val="00C61DA0"/>
    <w:rsid w:val="00C62106"/>
    <w:rsid w:val="00C6219E"/>
    <w:rsid w:val="00C6251B"/>
    <w:rsid w:val="00C6265B"/>
    <w:rsid w:val="00C62B9C"/>
    <w:rsid w:val="00C62E16"/>
    <w:rsid w:val="00C62FE5"/>
    <w:rsid w:val="00C630E5"/>
    <w:rsid w:val="00C63A20"/>
    <w:rsid w:val="00C63AC6"/>
    <w:rsid w:val="00C63C4D"/>
    <w:rsid w:val="00C63EA8"/>
    <w:rsid w:val="00C6471F"/>
    <w:rsid w:val="00C648D2"/>
    <w:rsid w:val="00C6492E"/>
    <w:rsid w:val="00C6496B"/>
    <w:rsid w:val="00C64F6F"/>
    <w:rsid w:val="00C64FA3"/>
    <w:rsid w:val="00C65033"/>
    <w:rsid w:val="00C65094"/>
    <w:rsid w:val="00C65261"/>
    <w:rsid w:val="00C65402"/>
    <w:rsid w:val="00C658B4"/>
    <w:rsid w:val="00C658EC"/>
    <w:rsid w:val="00C665B9"/>
    <w:rsid w:val="00C666F6"/>
    <w:rsid w:val="00C6699A"/>
    <w:rsid w:val="00C669D3"/>
    <w:rsid w:val="00C66A58"/>
    <w:rsid w:val="00C66EA8"/>
    <w:rsid w:val="00C670EB"/>
    <w:rsid w:val="00C6718A"/>
    <w:rsid w:val="00C671FF"/>
    <w:rsid w:val="00C679AF"/>
    <w:rsid w:val="00C67AE4"/>
    <w:rsid w:val="00C67AF2"/>
    <w:rsid w:val="00C67FA3"/>
    <w:rsid w:val="00C7005F"/>
    <w:rsid w:val="00C703FC"/>
    <w:rsid w:val="00C70602"/>
    <w:rsid w:val="00C70661"/>
    <w:rsid w:val="00C70741"/>
    <w:rsid w:val="00C7086D"/>
    <w:rsid w:val="00C70934"/>
    <w:rsid w:val="00C7096D"/>
    <w:rsid w:val="00C70981"/>
    <w:rsid w:val="00C70C7D"/>
    <w:rsid w:val="00C70D23"/>
    <w:rsid w:val="00C70F2A"/>
    <w:rsid w:val="00C711BE"/>
    <w:rsid w:val="00C711E5"/>
    <w:rsid w:val="00C716B2"/>
    <w:rsid w:val="00C7189C"/>
    <w:rsid w:val="00C719FA"/>
    <w:rsid w:val="00C71A5F"/>
    <w:rsid w:val="00C71C66"/>
    <w:rsid w:val="00C71D29"/>
    <w:rsid w:val="00C71FE4"/>
    <w:rsid w:val="00C72135"/>
    <w:rsid w:val="00C7242F"/>
    <w:rsid w:val="00C724B3"/>
    <w:rsid w:val="00C724DD"/>
    <w:rsid w:val="00C7259F"/>
    <w:rsid w:val="00C726C3"/>
    <w:rsid w:val="00C72835"/>
    <w:rsid w:val="00C728C2"/>
    <w:rsid w:val="00C72A65"/>
    <w:rsid w:val="00C72CF0"/>
    <w:rsid w:val="00C73053"/>
    <w:rsid w:val="00C7310A"/>
    <w:rsid w:val="00C73270"/>
    <w:rsid w:val="00C73635"/>
    <w:rsid w:val="00C7371F"/>
    <w:rsid w:val="00C73DFF"/>
    <w:rsid w:val="00C73EC1"/>
    <w:rsid w:val="00C7410F"/>
    <w:rsid w:val="00C74504"/>
    <w:rsid w:val="00C745C1"/>
    <w:rsid w:val="00C746E5"/>
    <w:rsid w:val="00C748A9"/>
    <w:rsid w:val="00C749AE"/>
    <w:rsid w:val="00C749B1"/>
    <w:rsid w:val="00C74B36"/>
    <w:rsid w:val="00C74B63"/>
    <w:rsid w:val="00C74BB4"/>
    <w:rsid w:val="00C74E81"/>
    <w:rsid w:val="00C74FAA"/>
    <w:rsid w:val="00C75031"/>
    <w:rsid w:val="00C751A6"/>
    <w:rsid w:val="00C755E2"/>
    <w:rsid w:val="00C758E9"/>
    <w:rsid w:val="00C75908"/>
    <w:rsid w:val="00C75931"/>
    <w:rsid w:val="00C75D01"/>
    <w:rsid w:val="00C7604E"/>
    <w:rsid w:val="00C76097"/>
    <w:rsid w:val="00C76190"/>
    <w:rsid w:val="00C76267"/>
    <w:rsid w:val="00C76531"/>
    <w:rsid w:val="00C7659D"/>
    <w:rsid w:val="00C76709"/>
    <w:rsid w:val="00C767D2"/>
    <w:rsid w:val="00C76CCC"/>
    <w:rsid w:val="00C76EB9"/>
    <w:rsid w:val="00C76EED"/>
    <w:rsid w:val="00C777B9"/>
    <w:rsid w:val="00C77910"/>
    <w:rsid w:val="00C77955"/>
    <w:rsid w:val="00C779EA"/>
    <w:rsid w:val="00C77EB5"/>
    <w:rsid w:val="00C80258"/>
    <w:rsid w:val="00C80304"/>
    <w:rsid w:val="00C8038B"/>
    <w:rsid w:val="00C8041D"/>
    <w:rsid w:val="00C8046B"/>
    <w:rsid w:val="00C80703"/>
    <w:rsid w:val="00C808C9"/>
    <w:rsid w:val="00C80A99"/>
    <w:rsid w:val="00C80C09"/>
    <w:rsid w:val="00C80F30"/>
    <w:rsid w:val="00C81014"/>
    <w:rsid w:val="00C81408"/>
    <w:rsid w:val="00C81512"/>
    <w:rsid w:val="00C817AD"/>
    <w:rsid w:val="00C819E2"/>
    <w:rsid w:val="00C81B90"/>
    <w:rsid w:val="00C81D3E"/>
    <w:rsid w:val="00C81F0E"/>
    <w:rsid w:val="00C81F5F"/>
    <w:rsid w:val="00C8209A"/>
    <w:rsid w:val="00C82D7F"/>
    <w:rsid w:val="00C82F74"/>
    <w:rsid w:val="00C82FA2"/>
    <w:rsid w:val="00C8305A"/>
    <w:rsid w:val="00C83A75"/>
    <w:rsid w:val="00C83AF3"/>
    <w:rsid w:val="00C83CD7"/>
    <w:rsid w:val="00C83D56"/>
    <w:rsid w:val="00C83DD8"/>
    <w:rsid w:val="00C83EE9"/>
    <w:rsid w:val="00C83F61"/>
    <w:rsid w:val="00C83FDE"/>
    <w:rsid w:val="00C8400A"/>
    <w:rsid w:val="00C841EF"/>
    <w:rsid w:val="00C843F0"/>
    <w:rsid w:val="00C84434"/>
    <w:rsid w:val="00C844FD"/>
    <w:rsid w:val="00C846DC"/>
    <w:rsid w:val="00C847CF"/>
    <w:rsid w:val="00C84A77"/>
    <w:rsid w:val="00C84AD4"/>
    <w:rsid w:val="00C84DA2"/>
    <w:rsid w:val="00C84EA3"/>
    <w:rsid w:val="00C84EF8"/>
    <w:rsid w:val="00C8538C"/>
    <w:rsid w:val="00C8551A"/>
    <w:rsid w:val="00C85555"/>
    <w:rsid w:val="00C8576E"/>
    <w:rsid w:val="00C85B6C"/>
    <w:rsid w:val="00C85DCD"/>
    <w:rsid w:val="00C85F38"/>
    <w:rsid w:val="00C85FA6"/>
    <w:rsid w:val="00C861A2"/>
    <w:rsid w:val="00C862F0"/>
    <w:rsid w:val="00C86448"/>
    <w:rsid w:val="00C865D8"/>
    <w:rsid w:val="00C865F7"/>
    <w:rsid w:val="00C86908"/>
    <w:rsid w:val="00C869D9"/>
    <w:rsid w:val="00C86A8E"/>
    <w:rsid w:val="00C86AFF"/>
    <w:rsid w:val="00C86B1B"/>
    <w:rsid w:val="00C86CB8"/>
    <w:rsid w:val="00C86E2F"/>
    <w:rsid w:val="00C8724E"/>
    <w:rsid w:val="00C87470"/>
    <w:rsid w:val="00C874E1"/>
    <w:rsid w:val="00C87597"/>
    <w:rsid w:val="00C876C9"/>
    <w:rsid w:val="00C876F6"/>
    <w:rsid w:val="00C877A8"/>
    <w:rsid w:val="00C878D5"/>
    <w:rsid w:val="00C88618"/>
    <w:rsid w:val="00C90163"/>
    <w:rsid w:val="00C90255"/>
    <w:rsid w:val="00C904DF"/>
    <w:rsid w:val="00C908EE"/>
    <w:rsid w:val="00C90B45"/>
    <w:rsid w:val="00C90B62"/>
    <w:rsid w:val="00C90DB3"/>
    <w:rsid w:val="00C9147A"/>
    <w:rsid w:val="00C914A1"/>
    <w:rsid w:val="00C91597"/>
    <w:rsid w:val="00C91B38"/>
    <w:rsid w:val="00C91F35"/>
    <w:rsid w:val="00C91F8E"/>
    <w:rsid w:val="00C920BF"/>
    <w:rsid w:val="00C92327"/>
    <w:rsid w:val="00C9250C"/>
    <w:rsid w:val="00C92979"/>
    <w:rsid w:val="00C92BAA"/>
    <w:rsid w:val="00C92BB5"/>
    <w:rsid w:val="00C92CE1"/>
    <w:rsid w:val="00C92D21"/>
    <w:rsid w:val="00C9349D"/>
    <w:rsid w:val="00C935C5"/>
    <w:rsid w:val="00C935F2"/>
    <w:rsid w:val="00C937B0"/>
    <w:rsid w:val="00C9395D"/>
    <w:rsid w:val="00C93D8C"/>
    <w:rsid w:val="00C93ECA"/>
    <w:rsid w:val="00C941FD"/>
    <w:rsid w:val="00C942EE"/>
    <w:rsid w:val="00C94347"/>
    <w:rsid w:val="00C947E4"/>
    <w:rsid w:val="00C94B27"/>
    <w:rsid w:val="00C94CFC"/>
    <w:rsid w:val="00C94FE8"/>
    <w:rsid w:val="00C9510D"/>
    <w:rsid w:val="00C952F1"/>
    <w:rsid w:val="00C958A7"/>
    <w:rsid w:val="00C95B04"/>
    <w:rsid w:val="00C95B0C"/>
    <w:rsid w:val="00C95CA9"/>
    <w:rsid w:val="00C95FCE"/>
    <w:rsid w:val="00C9607E"/>
    <w:rsid w:val="00C9609B"/>
    <w:rsid w:val="00C96199"/>
    <w:rsid w:val="00C9633F"/>
    <w:rsid w:val="00C96616"/>
    <w:rsid w:val="00C96787"/>
    <w:rsid w:val="00C96792"/>
    <w:rsid w:val="00C96B36"/>
    <w:rsid w:val="00C96CB8"/>
    <w:rsid w:val="00C96CD8"/>
    <w:rsid w:val="00C96FA4"/>
    <w:rsid w:val="00C96FC2"/>
    <w:rsid w:val="00C971E4"/>
    <w:rsid w:val="00C97D41"/>
    <w:rsid w:val="00C97F48"/>
    <w:rsid w:val="00C97FFB"/>
    <w:rsid w:val="00CA053C"/>
    <w:rsid w:val="00CA059D"/>
    <w:rsid w:val="00CA0BA9"/>
    <w:rsid w:val="00CA0F42"/>
    <w:rsid w:val="00CA0FE3"/>
    <w:rsid w:val="00CA1264"/>
    <w:rsid w:val="00CA1575"/>
    <w:rsid w:val="00CA1944"/>
    <w:rsid w:val="00CA1D2F"/>
    <w:rsid w:val="00CA1EE7"/>
    <w:rsid w:val="00CA230A"/>
    <w:rsid w:val="00CA2606"/>
    <w:rsid w:val="00CA262B"/>
    <w:rsid w:val="00CA2A2E"/>
    <w:rsid w:val="00CA3327"/>
    <w:rsid w:val="00CA341C"/>
    <w:rsid w:val="00CA3429"/>
    <w:rsid w:val="00CA346C"/>
    <w:rsid w:val="00CA364E"/>
    <w:rsid w:val="00CA3907"/>
    <w:rsid w:val="00CA3A0C"/>
    <w:rsid w:val="00CA3C0C"/>
    <w:rsid w:val="00CA41EC"/>
    <w:rsid w:val="00CA44A8"/>
    <w:rsid w:val="00CA4566"/>
    <w:rsid w:val="00CA46A9"/>
    <w:rsid w:val="00CA47A6"/>
    <w:rsid w:val="00CA499D"/>
    <w:rsid w:val="00CA4C2E"/>
    <w:rsid w:val="00CA51C4"/>
    <w:rsid w:val="00CA5319"/>
    <w:rsid w:val="00CA53D6"/>
    <w:rsid w:val="00CA5561"/>
    <w:rsid w:val="00CA56B5"/>
    <w:rsid w:val="00CA5B97"/>
    <w:rsid w:val="00CA63C4"/>
    <w:rsid w:val="00CA6606"/>
    <w:rsid w:val="00CA662F"/>
    <w:rsid w:val="00CA6C7B"/>
    <w:rsid w:val="00CA6E0C"/>
    <w:rsid w:val="00CA6E76"/>
    <w:rsid w:val="00CA6F37"/>
    <w:rsid w:val="00CA7046"/>
    <w:rsid w:val="00CA710D"/>
    <w:rsid w:val="00CA7273"/>
    <w:rsid w:val="00CA7287"/>
    <w:rsid w:val="00CA73A0"/>
    <w:rsid w:val="00CA78E8"/>
    <w:rsid w:val="00CA7900"/>
    <w:rsid w:val="00CA796A"/>
    <w:rsid w:val="00CA7CDE"/>
    <w:rsid w:val="00CA7D49"/>
    <w:rsid w:val="00CB0149"/>
    <w:rsid w:val="00CB02EB"/>
    <w:rsid w:val="00CB030D"/>
    <w:rsid w:val="00CB040D"/>
    <w:rsid w:val="00CB0489"/>
    <w:rsid w:val="00CB0596"/>
    <w:rsid w:val="00CB0FB6"/>
    <w:rsid w:val="00CB10B5"/>
    <w:rsid w:val="00CB11B7"/>
    <w:rsid w:val="00CB1231"/>
    <w:rsid w:val="00CB1460"/>
    <w:rsid w:val="00CB14D3"/>
    <w:rsid w:val="00CB15B1"/>
    <w:rsid w:val="00CB1C55"/>
    <w:rsid w:val="00CB1E02"/>
    <w:rsid w:val="00CB1FBE"/>
    <w:rsid w:val="00CB20A3"/>
    <w:rsid w:val="00CB20D4"/>
    <w:rsid w:val="00CB2380"/>
    <w:rsid w:val="00CB2502"/>
    <w:rsid w:val="00CB2C6C"/>
    <w:rsid w:val="00CB2D2D"/>
    <w:rsid w:val="00CB2D4D"/>
    <w:rsid w:val="00CB32C6"/>
    <w:rsid w:val="00CB3427"/>
    <w:rsid w:val="00CB3B02"/>
    <w:rsid w:val="00CB3BBB"/>
    <w:rsid w:val="00CB45A5"/>
    <w:rsid w:val="00CB482F"/>
    <w:rsid w:val="00CB48F8"/>
    <w:rsid w:val="00CB49A7"/>
    <w:rsid w:val="00CB4F4A"/>
    <w:rsid w:val="00CB5109"/>
    <w:rsid w:val="00CB5383"/>
    <w:rsid w:val="00CB56EE"/>
    <w:rsid w:val="00CB57D3"/>
    <w:rsid w:val="00CB5D80"/>
    <w:rsid w:val="00CB6589"/>
    <w:rsid w:val="00CB69AE"/>
    <w:rsid w:val="00CB6B38"/>
    <w:rsid w:val="00CB6C5B"/>
    <w:rsid w:val="00CB70CA"/>
    <w:rsid w:val="00CB734B"/>
    <w:rsid w:val="00CB7789"/>
    <w:rsid w:val="00CB7AC9"/>
    <w:rsid w:val="00CB7BE1"/>
    <w:rsid w:val="00CB7BED"/>
    <w:rsid w:val="00CB7EB5"/>
    <w:rsid w:val="00CB7F5D"/>
    <w:rsid w:val="00CC00C5"/>
    <w:rsid w:val="00CC026C"/>
    <w:rsid w:val="00CC028F"/>
    <w:rsid w:val="00CC064A"/>
    <w:rsid w:val="00CC06B3"/>
    <w:rsid w:val="00CC0781"/>
    <w:rsid w:val="00CC089F"/>
    <w:rsid w:val="00CC0B62"/>
    <w:rsid w:val="00CC13BC"/>
    <w:rsid w:val="00CC140C"/>
    <w:rsid w:val="00CC14D1"/>
    <w:rsid w:val="00CC1BE4"/>
    <w:rsid w:val="00CC2056"/>
    <w:rsid w:val="00CC20A7"/>
    <w:rsid w:val="00CC20E1"/>
    <w:rsid w:val="00CC21F9"/>
    <w:rsid w:val="00CC227D"/>
    <w:rsid w:val="00CC2657"/>
    <w:rsid w:val="00CC26A7"/>
    <w:rsid w:val="00CC2E68"/>
    <w:rsid w:val="00CC3167"/>
    <w:rsid w:val="00CC33AF"/>
    <w:rsid w:val="00CC3400"/>
    <w:rsid w:val="00CC35F4"/>
    <w:rsid w:val="00CC364C"/>
    <w:rsid w:val="00CC3A39"/>
    <w:rsid w:val="00CC4088"/>
    <w:rsid w:val="00CC41D8"/>
    <w:rsid w:val="00CC4405"/>
    <w:rsid w:val="00CC4423"/>
    <w:rsid w:val="00CC442B"/>
    <w:rsid w:val="00CC45EC"/>
    <w:rsid w:val="00CC46DA"/>
    <w:rsid w:val="00CC48EC"/>
    <w:rsid w:val="00CC4AB7"/>
    <w:rsid w:val="00CC4BA2"/>
    <w:rsid w:val="00CC4E39"/>
    <w:rsid w:val="00CC54CD"/>
    <w:rsid w:val="00CC5510"/>
    <w:rsid w:val="00CC556E"/>
    <w:rsid w:val="00CC564F"/>
    <w:rsid w:val="00CC56C8"/>
    <w:rsid w:val="00CC56F9"/>
    <w:rsid w:val="00CC574F"/>
    <w:rsid w:val="00CC57B0"/>
    <w:rsid w:val="00CC5895"/>
    <w:rsid w:val="00CC5A2B"/>
    <w:rsid w:val="00CC6094"/>
    <w:rsid w:val="00CC6114"/>
    <w:rsid w:val="00CC6269"/>
    <w:rsid w:val="00CC65AC"/>
    <w:rsid w:val="00CC6867"/>
    <w:rsid w:val="00CC68B6"/>
    <w:rsid w:val="00CC6A8A"/>
    <w:rsid w:val="00CC6E64"/>
    <w:rsid w:val="00CC6F0F"/>
    <w:rsid w:val="00CC6F15"/>
    <w:rsid w:val="00CC6F63"/>
    <w:rsid w:val="00CC7074"/>
    <w:rsid w:val="00CC71FA"/>
    <w:rsid w:val="00CC76A7"/>
    <w:rsid w:val="00CC772A"/>
    <w:rsid w:val="00CC7897"/>
    <w:rsid w:val="00CC7B03"/>
    <w:rsid w:val="00CC7B9E"/>
    <w:rsid w:val="00CC7D21"/>
    <w:rsid w:val="00CC7DF1"/>
    <w:rsid w:val="00CC7F06"/>
    <w:rsid w:val="00CCD2DA"/>
    <w:rsid w:val="00CD007A"/>
    <w:rsid w:val="00CD01DE"/>
    <w:rsid w:val="00CD06D5"/>
    <w:rsid w:val="00CD09A1"/>
    <w:rsid w:val="00CD0C74"/>
    <w:rsid w:val="00CD0D1A"/>
    <w:rsid w:val="00CD0D27"/>
    <w:rsid w:val="00CD0DBB"/>
    <w:rsid w:val="00CD12F9"/>
    <w:rsid w:val="00CD194B"/>
    <w:rsid w:val="00CD19BE"/>
    <w:rsid w:val="00CD1BEA"/>
    <w:rsid w:val="00CD214E"/>
    <w:rsid w:val="00CD2319"/>
    <w:rsid w:val="00CD238C"/>
    <w:rsid w:val="00CD2527"/>
    <w:rsid w:val="00CD27B2"/>
    <w:rsid w:val="00CD2868"/>
    <w:rsid w:val="00CD2D1F"/>
    <w:rsid w:val="00CD2FF0"/>
    <w:rsid w:val="00CD3332"/>
    <w:rsid w:val="00CD3544"/>
    <w:rsid w:val="00CD3E1E"/>
    <w:rsid w:val="00CD3EA1"/>
    <w:rsid w:val="00CD4159"/>
    <w:rsid w:val="00CD42D0"/>
    <w:rsid w:val="00CD437C"/>
    <w:rsid w:val="00CD44D2"/>
    <w:rsid w:val="00CD4593"/>
    <w:rsid w:val="00CD4888"/>
    <w:rsid w:val="00CD4B73"/>
    <w:rsid w:val="00CD4DCA"/>
    <w:rsid w:val="00CD4DE4"/>
    <w:rsid w:val="00CD4E92"/>
    <w:rsid w:val="00CD4EB1"/>
    <w:rsid w:val="00CD4F5E"/>
    <w:rsid w:val="00CD5280"/>
    <w:rsid w:val="00CD570C"/>
    <w:rsid w:val="00CD579B"/>
    <w:rsid w:val="00CD5988"/>
    <w:rsid w:val="00CD5A73"/>
    <w:rsid w:val="00CD5F4D"/>
    <w:rsid w:val="00CD5F52"/>
    <w:rsid w:val="00CD616C"/>
    <w:rsid w:val="00CD6272"/>
    <w:rsid w:val="00CD6395"/>
    <w:rsid w:val="00CD6624"/>
    <w:rsid w:val="00CD676C"/>
    <w:rsid w:val="00CD686A"/>
    <w:rsid w:val="00CD6BDE"/>
    <w:rsid w:val="00CD6D9E"/>
    <w:rsid w:val="00CD6FFC"/>
    <w:rsid w:val="00CD7070"/>
    <w:rsid w:val="00CD72C7"/>
    <w:rsid w:val="00CD76CD"/>
    <w:rsid w:val="00CD7A55"/>
    <w:rsid w:val="00CD7C0E"/>
    <w:rsid w:val="00CD7C22"/>
    <w:rsid w:val="00CD7D35"/>
    <w:rsid w:val="00CD7FAA"/>
    <w:rsid w:val="00CE00EC"/>
    <w:rsid w:val="00CE0183"/>
    <w:rsid w:val="00CE07AA"/>
    <w:rsid w:val="00CE0847"/>
    <w:rsid w:val="00CE08E8"/>
    <w:rsid w:val="00CE0B47"/>
    <w:rsid w:val="00CE0C10"/>
    <w:rsid w:val="00CE0C33"/>
    <w:rsid w:val="00CE0E62"/>
    <w:rsid w:val="00CE1124"/>
    <w:rsid w:val="00CE11D6"/>
    <w:rsid w:val="00CE1418"/>
    <w:rsid w:val="00CE147F"/>
    <w:rsid w:val="00CE14DD"/>
    <w:rsid w:val="00CE17BD"/>
    <w:rsid w:val="00CE1A24"/>
    <w:rsid w:val="00CE1A56"/>
    <w:rsid w:val="00CE1A90"/>
    <w:rsid w:val="00CE1A96"/>
    <w:rsid w:val="00CE1B01"/>
    <w:rsid w:val="00CE1D84"/>
    <w:rsid w:val="00CE2164"/>
    <w:rsid w:val="00CE234E"/>
    <w:rsid w:val="00CE23F1"/>
    <w:rsid w:val="00CE2CFF"/>
    <w:rsid w:val="00CE2EFC"/>
    <w:rsid w:val="00CE331E"/>
    <w:rsid w:val="00CE38A2"/>
    <w:rsid w:val="00CE4168"/>
    <w:rsid w:val="00CE4200"/>
    <w:rsid w:val="00CE4210"/>
    <w:rsid w:val="00CE425F"/>
    <w:rsid w:val="00CE4373"/>
    <w:rsid w:val="00CE44FB"/>
    <w:rsid w:val="00CE4A9E"/>
    <w:rsid w:val="00CE4CA3"/>
    <w:rsid w:val="00CE4D4D"/>
    <w:rsid w:val="00CE4EB9"/>
    <w:rsid w:val="00CE5064"/>
    <w:rsid w:val="00CE513B"/>
    <w:rsid w:val="00CE5393"/>
    <w:rsid w:val="00CE565C"/>
    <w:rsid w:val="00CE57F9"/>
    <w:rsid w:val="00CE5A5F"/>
    <w:rsid w:val="00CE5BF0"/>
    <w:rsid w:val="00CE5F96"/>
    <w:rsid w:val="00CE612A"/>
    <w:rsid w:val="00CE6443"/>
    <w:rsid w:val="00CE6494"/>
    <w:rsid w:val="00CE64E7"/>
    <w:rsid w:val="00CE652A"/>
    <w:rsid w:val="00CE6E6F"/>
    <w:rsid w:val="00CE6FA0"/>
    <w:rsid w:val="00CE70CA"/>
    <w:rsid w:val="00CE70F7"/>
    <w:rsid w:val="00CE7660"/>
    <w:rsid w:val="00CE7F1E"/>
    <w:rsid w:val="00CF001F"/>
    <w:rsid w:val="00CF0297"/>
    <w:rsid w:val="00CF029E"/>
    <w:rsid w:val="00CF03F3"/>
    <w:rsid w:val="00CF0425"/>
    <w:rsid w:val="00CF04AA"/>
    <w:rsid w:val="00CF07A6"/>
    <w:rsid w:val="00CF0D4D"/>
    <w:rsid w:val="00CF0E7E"/>
    <w:rsid w:val="00CF100A"/>
    <w:rsid w:val="00CF1350"/>
    <w:rsid w:val="00CF1881"/>
    <w:rsid w:val="00CF1ADE"/>
    <w:rsid w:val="00CF1E16"/>
    <w:rsid w:val="00CF2080"/>
    <w:rsid w:val="00CF20BD"/>
    <w:rsid w:val="00CF220D"/>
    <w:rsid w:val="00CF27AB"/>
    <w:rsid w:val="00CF2829"/>
    <w:rsid w:val="00CF2930"/>
    <w:rsid w:val="00CF3098"/>
    <w:rsid w:val="00CF31FD"/>
    <w:rsid w:val="00CF3630"/>
    <w:rsid w:val="00CF3953"/>
    <w:rsid w:val="00CF3B5A"/>
    <w:rsid w:val="00CF3BA8"/>
    <w:rsid w:val="00CF3FC8"/>
    <w:rsid w:val="00CF40ED"/>
    <w:rsid w:val="00CF4228"/>
    <w:rsid w:val="00CF4252"/>
    <w:rsid w:val="00CF435B"/>
    <w:rsid w:val="00CF4645"/>
    <w:rsid w:val="00CF473B"/>
    <w:rsid w:val="00CF4C45"/>
    <w:rsid w:val="00CF4C4D"/>
    <w:rsid w:val="00CF4C96"/>
    <w:rsid w:val="00CF4EFE"/>
    <w:rsid w:val="00CF4F6A"/>
    <w:rsid w:val="00CF50A8"/>
    <w:rsid w:val="00CF52FB"/>
    <w:rsid w:val="00CF533B"/>
    <w:rsid w:val="00CF545A"/>
    <w:rsid w:val="00CF589C"/>
    <w:rsid w:val="00CF5A43"/>
    <w:rsid w:val="00CF5A6E"/>
    <w:rsid w:val="00CF5BD3"/>
    <w:rsid w:val="00CF5C19"/>
    <w:rsid w:val="00CF5C6D"/>
    <w:rsid w:val="00CF603E"/>
    <w:rsid w:val="00CF6248"/>
    <w:rsid w:val="00CF627E"/>
    <w:rsid w:val="00CF64CD"/>
    <w:rsid w:val="00CF65F1"/>
    <w:rsid w:val="00CF6812"/>
    <w:rsid w:val="00CF6938"/>
    <w:rsid w:val="00CF6A35"/>
    <w:rsid w:val="00CF6CE2"/>
    <w:rsid w:val="00CF6CE9"/>
    <w:rsid w:val="00CF6EF0"/>
    <w:rsid w:val="00CF7063"/>
    <w:rsid w:val="00CF70F6"/>
    <w:rsid w:val="00CF72FB"/>
    <w:rsid w:val="00CF7446"/>
    <w:rsid w:val="00CF74FF"/>
    <w:rsid w:val="00CF769A"/>
    <w:rsid w:val="00CF7A3A"/>
    <w:rsid w:val="00CFE916"/>
    <w:rsid w:val="00D0001C"/>
    <w:rsid w:val="00D0028A"/>
    <w:rsid w:val="00D004E7"/>
    <w:rsid w:val="00D004FE"/>
    <w:rsid w:val="00D005EB"/>
    <w:rsid w:val="00D00727"/>
    <w:rsid w:val="00D008A2"/>
    <w:rsid w:val="00D01075"/>
    <w:rsid w:val="00D010DF"/>
    <w:rsid w:val="00D01754"/>
    <w:rsid w:val="00D019E3"/>
    <w:rsid w:val="00D01B44"/>
    <w:rsid w:val="00D01CA2"/>
    <w:rsid w:val="00D01D1A"/>
    <w:rsid w:val="00D01DA0"/>
    <w:rsid w:val="00D02445"/>
    <w:rsid w:val="00D027BF"/>
    <w:rsid w:val="00D029DD"/>
    <w:rsid w:val="00D02C48"/>
    <w:rsid w:val="00D02DA6"/>
    <w:rsid w:val="00D02E9E"/>
    <w:rsid w:val="00D03065"/>
    <w:rsid w:val="00D031E4"/>
    <w:rsid w:val="00D03342"/>
    <w:rsid w:val="00D034CE"/>
    <w:rsid w:val="00D037E0"/>
    <w:rsid w:val="00D0382B"/>
    <w:rsid w:val="00D038EE"/>
    <w:rsid w:val="00D039B8"/>
    <w:rsid w:val="00D03BCB"/>
    <w:rsid w:val="00D03FB0"/>
    <w:rsid w:val="00D03FF5"/>
    <w:rsid w:val="00D040BF"/>
    <w:rsid w:val="00D042BA"/>
    <w:rsid w:val="00D04400"/>
    <w:rsid w:val="00D04793"/>
    <w:rsid w:val="00D0486C"/>
    <w:rsid w:val="00D04DE1"/>
    <w:rsid w:val="00D04F31"/>
    <w:rsid w:val="00D053B5"/>
    <w:rsid w:val="00D053C5"/>
    <w:rsid w:val="00D054EB"/>
    <w:rsid w:val="00D05536"/>
    <w:rsid w:val="00D05770"/>
    <w:rsid w:val="00D05884"/>
    <w:rsid w:val="00D05AA0"/>
    <w:rsid w:val="00D05AF6"/>
    <w:rsid w:val="00D05C32"/>
    <w:rsid w:val="00D05EB4"/>
    <w:rsid w:val="00D05EC9"/>
    <w:rsid w:val="00D05F1F"/>
    <w:rsid w:val="00D05FA7"/>
    <w:rsid w:val="00D06080"/>
    <w:rsid w:val="00D066AA"/>
    <w:rsid w:val="00D06999"/>
    <w:rsid w:val="00D06A29"/>
    <w:rsid w:val="00D06A31"/>
    <w:rsid w:val="00D06CA1"/>
    <w:rsid w:val="00D07345"/>
    <w:rsid w:val="00D0735E"/>
    <w:rsid w:val="00D074D6"/>
    <w:rsid w:val="00D07583"/>
    <w:rsid w:val="00D07746"/>
    <w:rsid w:val="00D07894"/>
    <w:rsid w:val="00D07B4E"/>
    <w:rsid w:val="00D1001A"/>
    <w:rsid w:val="00D101C0"/>
    <w:rsid w:val="00D1027E"/>
    <w:rsid w:val="00D10390"/>
    <w:rsid w:val="00D103A0"/>
    <w:rsid w:val="00D1057A"/>
    <w:rsid w:val="00D10747"/>
    <w:rsid w:val="00D10805"/>
    <w:rsid w:val="00D10882"/>
    <w:rsid w:val="00D109B3"/>
    <w:rsid w:val="00D113AB"/>
    <w:rsid w:val="00D11CBF"/>
    <w:rsid w:val="00D11D61"/>
    <w:rsid w:val="00D11D8C"/>
    <w:rsid w:val="00D11E68"/>
    <w:rsid w:val="00D12020"/>
    <w:rsid w:val="00D1204B"/>
    <w:rsid w:val="00D120AF"/>
    <w:rsid w:val="00D123B8"/>
    <w:rsid w:val="00D12721"/>
    <w:rsid w:val="00D12772"/>
    <w:rsid w:val="00D127A1"/>
    <w:rsid w:val="00D127A4"/>
    <w:rsid w:val="00D12AFD"/>
    <w:rsid w:val="00D12D1B"/>
    <w:rsid w:val="00D139B6"/>
    <w:rsid w:val="00D13A79"/>
    <w:rsid w:val="00D13DCB"/>
    <w:rsid w:val="00D13F5E"/>
    <w:rsid w:val="00D141B2"/>
    <w:rsid w:val="00D1430A"/>
    <w:rsid w:val="00D14376"/>
    <w:rsid w:val="00D144F0"/>
    <w:rsid w:val="00D1464B"/>
    <w:rsid w:val="00D1495C"/>
    <w:rsid w:val="00D149B2"/>
    <w:rsid w:val="00D14B84"/>
    <w:rsid w:val="00D1501C"/>
    <w:rsid w:val="00D15086"/>
    <w:rsid w:val="00D15310"/>
    <w:rsid w:val="00D153D0"/>
    <w:rsid w:val="00D15469"/>
    <w:rsid w:val="00D15957"/>
    <w:rsid w:val="00D1598A"/>
    <w:rsid w:val="00D15A4B"/>
    <w:rsid w:val="00D15CC7"/>
    <w:rsid w:val="00D15CE4"/>
    <w:rsid w:val="00D15E85"/>
    <w:rsid w:val="00D15EE2"/>
    <w:rsid w:val="00D160A1"/>
    <w:rsid w:val="00D16107"/>
    <w:rsid w:val="00D161B6"/>
    <w:rsid w:val="00D162F2"/>
    <w:rsid w:val="00D1686E"/>
    <w:rsid w:val="00D16AF8"/>
    <w:rsid w:val="00D16B0C"/>
    <w:rsid w:val="00D16B45"/>
    <w:rsid w:val="00D16C29"/>
    <w:rsid w:val="00D16D2B"/>
    <w:rsid w:val="00D16E79"/>
    <w:rsid w:val="00D171E0"/>
    <w:rsid w:val="00D1722B"/>
    <w:rsid w:val="00D17695"/>
    <w:rsid w:val="00D176E2"/>
    <w:rsid w:val="00D17B28"/>
    <w:rsid w:val="00D17CD5"/>
    <w:rsid w:val="00D17EEE"/>
    <w:rsid w:val="00D1D4E6"/>
    <w:rsid w:val="00D203F4"/>
    <w:rsid w:val="00D20891"/>
    <w:rsid w:val="00D20AB4"/>
    <w:rsid w:val="00D20B04"/>
    <w:rsid w:val="00D20E69"/>
    <w:rsid w:val="00D20F67"/>
    <w:rsid w:val="00D2114E"/>
    <w:rsid w:val="00D21325"/>
    <w:rsid w:val="00D21493"/>
    <w:rsid w:val="00D216D8"/>
    <w:rsid w:val="00D21993"/>
    <w:rsid w:val="00D21A27"/>
    <w:rsid w:val="00D21AD0"/>
    <w:rsid w:val="00D21BD6"/>
    <w:rsid w:val="00D21DCD"/>
    <w:rsid w:val="00D21DF8"/>
    <w:rsid w:val="00D21F56"/>
    <w:rsid w:val="00D222EF"/>
    <w:rsid w:val="00D2240F"/>
    <w:rsid w:val="00D226D4"/>
    <w:rsid w:val="00D227F0"/>
    <w:rsid w:val="00D23015"/>
    <w:rsid w:val="00D23109"/>
    <w:rsid w:val="00D23247"/>
    <w:rsid w:val="00D23301"/>
    <w:rsid w:val="00D23451"/>
    <w:rsid w:val="00D23481"/>
    <w:rsid w:val="00D2365E"/>
    <w:rsid w:val="00D2391F"/>
    <w:rsid w:val="00D239FC"/>
    <w:rsid w:val="00D23D5E"/>
    <w:rsid w:val="00D23EBA"/>
    <w:rsid w:val="00D24094"/>
    <w:rsid w:val="00D241B3"/>
    <w:rsid w:val="00D241BA"/>
    <w:rsid w:val="00D2429F"/>
    <w:rsid w:val="00D24833"/>
    <w:rsid w:val="00D24A1D"/>
    <w:rsid w:val="00D25302"/>
    <w:rsid w:val="00D2551F"/>
    <w:rsid w:val="00D25AD1"/>
    <w:rsid w:val="00D25E01"/>
    <w:rsid w:val="00D25E9B"/>
    <w:rsid w:val="00D26307"/>
    <w:rsid w:val="00D2671B"/>
    <w:rsid w:val="00D26724"/>
    <w:rsid w:val="00D26741"/>
    <w:rsid w:val="00D26851"/>
    <w:rsid w:val="00D26C63"/>
    <w:rsid w:val="00D26D80"/>
    <w:rsid w:val="00D26E91"/>
    <w:rsid w:val="00D26F90"/>
    <w:rsid w:val="00D279BC"/>
    <w:rsid w:val="00D27A59"/>
    <w:rsid w:val="00D27AD1"/>
    <w:rsid w:val="00D27C8A"/>
    <w:rsid w:val="00D27CBB"/>
    <w:rsid w:val="00D27E17"/>
    <w:rsid w:val="00D27FBD"/>
    <w:rsid w:val="00D2ABB5"/>
    <w:rsid w:val="00D30103"/>
    <w:rsid w:val="00D301D7"/>
    <w:rsid w:val="00D30275"/>
    <w:rsid w:val="00D303E4"/>
    <w:rsid w:val="00D3055D"/>
    <w:rsid w:val="00D3058F"/>
    <w:rsid w:val="00D306F5"/>
    <w:rsid w:val="00D3070C"/>
    <w:rsid w:val="00D307ED"/>
    <w:rsid w:val="00D309D2"/>
    <w:rsid w:val="00D30A91"/>
    <w:rsid w:val="00D30AF4"/>
    <w:rsid w:val="00D30BDB"/>
    <w:rsid w:val="00D30CC6"/>
    <w:rsid w:val="00D31788"/>
    <w:rsid w:val="00D31972"/>
    <w:rsid w:val="00D319AE"/>
    <w:rsid w:val="00D31BA5"/>
    <w:rsid w:val="00D31DB4"/>
    <w:rsid w:val="00D3246E"/>
    <w:rsid w:val="00D3271D"/>
    <w:rsid w:val="00D3271F"/>
    <w:rsid w:val="00D32851"/>
    <w:rsid w:val="00D32B36"/>
    <w:rsid w:val="00D32D8A"/>
    <w:rsid w:val="00D32ED1"/>
    <w:rsid w:val="00D331FB"/>
    <w:rsid w:val="00D3338D"/>
    <w:rsid w:val="00D333EA"/>
    <w:rsid w:val="00D33452"/>
    <w:rsid w:val="00D33744"/>
    <w:rsid w:val="00D33815"/>
    <w:rsid w:val="00D33BF4"/>
    <w:rsid w:val="00D33EDB"/>
    <w:rsid w:val="00D343CE"/>
    <w:rsid w:val="00D345CD"/>
    <w:rsid w:val="00D346AE"/>
    <w:rsid w:val="00D347D2"/>
    <w:rsid w:val="00D348A3"/>
    <w:rsid w:val="00D34BCA"/>
    <w:rsid w:val="00D34E11"/>
    <w:rsid w:val="00D34E1F"/>
    <w:rsid w:val="00D34E4D"/>
    <w:rsid w:val="00D358DB"/>
    <w:rsid w:val="00D35913"/>
    <w:rsid w:val="00D3595B"/>
    <w:rsid w:val="00D35F7F"/>
    <w:rsid w:val="00D361F4"/>
    <w:rsid w:val="00D362CE"/>
    <w:rsid w:val="00D366E1"/>
    <w:rsid w:val="00D367FF"/>
    <w:rsid w:val="00D36824"/>
    <w:rsid w:val="00D36B84"/>
    <w:rsid w:val="00D36EFC"/>
    <w:rsid w:val="00D37A26"/>
    <w:rsid w:val="00D37B4F"/>
    <w:rsid w:val="00D37C58"/>
    <w:rsid w:val="00D403B0"/>
    <w:rsid w:val="00D404A5"/>
    <w:rsid w:val="00D4067B"/>
    <w:rsid w:val="00D406D2"/>
    <w:rsid w:val="00D40758"/>
    <w:rsid w:val="00D40A44"/>
    <w:rsid w:val="00D40AC7"/>
    <w:rsid w:val="00D40B90"/>
    <w:rsid w:val="00D40C28"/>
    <w:rsid w:val="00D40C5B"/>
    <w:rsid w:val="00D40D8D"/>
    <w:rsid w:val="00D40E9B"/>
    <w:rsid w:val="00D412EE"/>
    <w:rsid w:val="00D41308"/>
    <w:rsid w:val="00D4152F"/>
    <w:rsid w:val="00D41C2E"/>
    <w:rsid w:val="00D41DC4"/>
    <w:rsid w:val="00D42111"/>
    <w:rsid w:val="00D422B5"/>
    <w:rsid w:val="00D42310"/>
    <w:rsid w:val="00D42488"/>
    <w:rsid w:val="00D424A4"/>
    <w:rsid w:val="00D424BD"/>
    <w:rsid w:val="00D4278B"/>
    <w:rsid w:val="00D427DB"/>
    <w:rsid w:val="00D428FC"/>
    <w:rsid w:val="00D42A5D"/>
    <w:rsid w:val="00D42BF1"/>
    <w:rsid w:val="00D42CAD"/>
    <w:rsid w:val="00D42DC6"/>
    <w:rsid w:val="00D433CF"/>
    <w:rsid w:val="00D43608"/>
    <w:rsid w:val="00D43910"/>
    <w:rsid w:val="00D4394E"/>
    <w:rsid w:val="00D43A3D"/>
    <w:rsid w:val="00D43C03"/>
    <w:rsid w:val="00D43C30"/>
    <w:rsid w:val="00D43E44"/>
    <w:rsid w:val="00D43EC2"/>
    <w:rsid w:val="00D43ED7"/>
    <w:rsid w:val="00D442D7"/>
    <w:rsid w:val="00D44487"/>
    <w:rsid w:val="00D44513"/>
    <w:rsid w:val="00D44868"/>
    <w:rsid w:val="00D44A4B"/>
    <w:rsid w:val="00D44CD9"/>
    <w:rsid w:val="00D44F30"/>
    <w:rsid w:val="00D45003"/>
    <w:rsid w:val="00D45216"/>
    <w:rsid w:val="00D4532D"/>
    <w:rsid w:val="00D45577"/>
    <w:rsid w:val="00D4583F"/>
    <w:rsid w:val="00D45C49"/>
    <w:rsid w:val="00D45D44"/>
    <w:rsid w:val="00D45EE4"/>
    <w:rsid w:val="00D466F1"/>
    <w:rsid w:val="00D4678B"/>
    <w:rsid w:val="00D46924"/>
    <w:rsid w:val="00D46BF0"/>
    <w:rsid w:val="00D46DE0"/>
    <w:rsid w:val="00D46F28"/>
    <w:rsid w:val="00D47019"/>
    <w:rsid w:val="00D47161"/>
    <w:rsid w:val="00D47643"/>
    <w:rsid w:val="00D47908"/>
    <w:rsid w:val="00D47A10"/>
    <w:rsid w:val="00D47ABF"/>
    <w:rsid w:val="00D47F90"/>
    <w:rsid w:val="00D50199"/>
    <w:rsid w:val="00D50214"/>
    <w:rsid w:val="00D50261"/>
    <w:rsid w:val="00D503BD"/>
    <w:rsid w:val="00D504A8"/>
    <w:rsid w:val="00D5066D"/>
    <w:rsid w:val="00D50B12"/>
    <w:rsid w:val="00D50DE0"/>
    <w:rsid w:val="00D51215"/>
    <w:rsid w:val="00D5139D"/>
    <w:rsid w:val="00D5147F"/>
    <w:rsid w:val="00D51EAC"/>
    <w:rsid w:val="00D52532"/>
    <w:rsid w:val="00D5269B"/>
    <w:rsid w:val="00D528C6"/>
    <w:rsid w:val="00D5294C"/>
    <w:rsid w:val="00D52960"/>
    <w:rsid w:val="00D5297E"/>
    <w:rsid w:val="00D52DB9"/>
    <w:rsid w:val="00D52DC0"/>
    <w:rsid w:val="00D52F32"/>
    <w:rsid w:val="00D53070"/>
    <w:rsid w:val="00D531A3"/>
    <w:rsid w:val="00D5377C"/>
    <w:rsid w:val="00D538CE"/>
    <w:rsid w:val="00D53FDD"/>
    <w:rsid w:val="00D53FF7"/>
    <w:rsid w:val="00D54024"/>
    <w:rsid w:val="00D5448A"/>
    <w:rsid w:val="00D546AD"/>
    <w:rsid w:val="00D546DB"/>
    <w:rsid w:val="00D54738"/>
    <w:rsid w:val="00D54779"/>
    <w:rsid w:val="00D54ED4"/>
    <w:rsid w:val="00D54FB1"/>
    <w:rsid w:val="00D55317"/>
    <w:rsid w:val="00D556B4"/>
    <w:rsid w:val="00D5574E"/>
    <w:rsid w:val="00D558CC"/>
    <w:rsid w:val="00D55EB5"/>
    <w:rsid w:val="00D55FD7"/>
    <w:rsid w:val="00D5604D"/>
    <w:rsid w:val="00D56119"/>
    <w:rsid w:val="00D56250"/>
    <w:rsid w:val="00D56C86"/>
    <w:rsid w:val="00D570BE"/>
    <w:rsid w:val="00D573CD"/>
    <w:rsid w:val="00D573F5"/>
    <w:rsid w:val="00D573F7"/>
    <w:rsid w:val="00D5777A"/>
    <w:rsid w:val="00D5791E"/>
    <w:rsid w:val="00D57A00"/>
    <w:rsid w:val="00D57A7D"/>
    <w:rsid w:val="00D57EDC"/>
    <w:rsid w:val="00D60162"/>
    <w:rsid w:val="00D6062F"/>
    <w:rsid w:val="00D60AC7"/>
    <w:rsid w:val="00D60CA9"/>
    <w:rsid w:val="00D60CDA"/>
    <w:rsid w:val="00D60E8F"/>
    <w:rsid w:val="00D611AD"/>
    <w:rsid w:val="00D61284"/>
    <w:rsid w:val="00D6130B"/>
    <w:rsid w:val="00D613B0"/>
    <w:rsid w:val="00D61603"/>
    <w:rsid w:val="00D61C08"/>
    <w:rsid w:val="00D61E3F"/>
    <w:rsid w:val="00D61EB8"/>
    <w:rsid w:val="00D61F59"/>
    <w:rsid w:val="00D61FB5"/>
    <w:rsid w:val="00D62422"/>
    <w:rsid w:val="00D6243A"/>
    <w:rsid w:val="00D6279B"/>
    <w:rsid w:val="00D62918"/>
    <w:rsid w:val="00D62923"/>
    <w:rsid w:val="00D62985"/>
    <w:rsid w:val="00D629BB"/>
    <w:rsid w:val="00D62C6E"/>
    <w:rsid w:val="00D63079"/>
    <w:rsid w:val="00D6315B"/>
    <w:rsid w:val="00D631C2"/>
    <w:rsid w:val="00D6357F"/>
    <w:rsid w:val="00D638BD"/>
    <w:rsid w:val="00D63B1B"/>
    <w:rsid w:val="00D63E4E"/>
    <w:rsid w:val="00D64151"/>
    <w:rsid w:val="00D6429C"/>
    <w:rsid w:val="00D646CA"/>
    <w:rsid w:val="00D647A3"/>
    <w:rsid w:val="00D64832"/>
    <w:rsid w:val="00D64AC6"/>
    <w:rsid w:val="00D64EA7"/>
    <w:rsid w:val="00D65510"/>
    <w:rsid w:val="00D6586C"/>
    <w:rsid w:val="00D6661C"/>
    <w:rsid w:val="00D66B81"/>
    <w:rsid w:val="00D66B9D"/>
    <w:rsid w:val="00D66F57"/>
    <w:rsid w:val="00D67344"/>
    <w:rsid w:val="00D67BFF"/>
    <w:rsid w:val="00D67C26"/>
    <w:rsid w:val="00D67C97"/>
    <w:rsid w:val="00D67FD0"/>
    <w:rsid w:val="00D70093"/>
    <w:rsid w:val="00D70205"/>
    <w:rsid w:val="00D70265"/>
    <w:rsid w:val="00D702AD"/>
    <w:rsid w:val="00D702B0"/>
    <w:rsid w:val="00D707B0"/>
    <w:rsid w:val="00D70D76"/>
    <w:rsid w:val="00D70E76"/>
    <w:rsid w:val="00D7144C"/>
    <w:rsid w:val="00D7153B"/>
    <w:rsid w:val="00D71614"/>
    <w:rsid w:val="00D7191B"/>
    <w:rsid w:val="00D71947"/>
    <w:rsid w:val="00D71E27"/>
    <w:rsid w:val="00D723BE"/>
    <w:rsid w:val="00D72549"/>
    <w:rsid w:val="00D725CA"/>
    <w:rsid w:val="00D725F1"/>
    <w:rsid w:val="00D725F8"/>
    <w:rsid w:val="00D72AE3"/>
    <w:rsid w:val="00D72E8D"/>
    <w:rsid w:val="00D72EB2"/>
    <w:rsid w:val="00D73132"/>
    <w:rsid w:val="00D733D7"/>
    <w:rsid w:val="00D7378B"/>
    <w:rsid w:val="00D737FB"/>
    <w:rsid w:val="00D73CAC"/>
    <w:rsid w:val="00D73ECA"/>
    <w:rsid w:val="00D73FFA"/>
    <w:rsid w:val="00D74099"/>
    <w:rsid w:val="00D74238"/>
    <w:rsid w:val="00D74293"/>
    <w:rsid w:val="00D7429D"/>
    <w:rsid w:val="00D744D7"/>
    <w:rsid w:val="00D74914"/>
    <w:rsid w:val="00D74AF4"/>
    <w:rsid w:val="00D74CEB"/>
    <w:rsid w:val="00D74D08"/>
    <w:rsid w:val="00D75153"/>
    <w:rsid w:val="00D751C1"/>
    <w:rsid w:val="00D752F0"/>
    <w:rsid w:val="00D752F5"/>
    <w:rsid w:val="00D7538E"/>
    <w:rsid w:val="00D7576B"/>
    <w:rsid w:val="00D75930"/>
    <w:rsid w:val="00D75A40"/>
    <w:rsid w:val="00D75CBD"/>
    <w:rsid w:val="00D75DD6"/>
    <w:rsid w:val="00D75E37"/>
    <w:rsid w:val="00D75E63"/>
    <w:rsid w:val="00D75FA8"/>
    <w:rsid w:val="00D761E3"/>
    <w:rsid w:val="00D761FE"/>
    <w:rsid w:val="00D76390"/>
    <w:rsid w:val="00D764E5"/>
    <w:rsid w:val="00D766A7"/>
    <w:rsid w:val="00D76A08"/>
    <w:rsid w:val="00D76A53"/>
    <w:rsid w:val="00D771EC"/>
    <w:rsid w:val="00D77205"/>
    <w:rsid w:val="00D77356"/>
    <w:rsid w:val="00D77589"/>
    <w:rsid w:val="00D775C6"/>
    <w:rsid w:val="00D775E8"/>
    <w:rsid w:val="00D77945"/>
    <w:rsid w:val="00D77ABE"/>
    <w:rsid w:val="00D77B1D"/>
    <w:rsid w:val="00D77BD7"/>
    <w:rsid w:val="00D77D9F"/>
    <w:rsid w:val="00D77E0D"/>
    <w:rsid w:val="00D77E3A"/>
    <w:rsid w:val="00D8022B"/>
    <w:rsid w:val="00D8043A"/>
    <w:rsid w:val="00D811FC"/>
    <w:rsid w:val="00D81363"/>
    <w:rsid w:val="00D814B1"/>
    <w:rsid w:val="00D81CD9"/>
    <w:rsid w:val="00D81FDF"/>
    <w:rsid w:val="00D82016"/>
    <w:rsid w:val="00D82113"/>
    <w:rsid w:val="00D82198"/>
    <w:rsid w:val="00D82382"/>
    <w:rsid w:val="00D823F8"/>
    <w:rsid w:val="00D824B0"/>
    <w:rsid w:val="00D828EE"/>
    <w:rsid w:val="00D82F07"/>
    <w:rsid w:val="00D83136"/>
    <w:rsid w:val="00D831B0"/>
    <w:rsid w:val="00D8325E"/>
    <w:rsid w:val="00D8338A"/>
    <w:rsid w:val="00D8348A"/>
    <w:rsid w:val="00D83722"/>
    <w:rsid w:val="00D8375D"/>
    <w:rsid w:val="00D83A59"/>
    <w:rsid w:val="00D83A79"/>
    <w:rsid w:val="00D83B44"/>
    <w:rsid w:val="00D83BA0"/>
    <w:rsid w:val="00D83D7F"/>
    <w:rsid w:val="00D83E3A"/>
    <w:rsid w:val="00D841BC"/>
    <w:rsid w:val="00D844F7"/>
    <w:rsid w:val="00D84544"/>
    <w:rsid w:val="00D8469E"/>
    <w:rsid w:val="00D84C5C"/>
    <w:rsid w:val="00D85214"/>
    <w:rsid w:val="00D852D2"/>
    <w:rsid w:val="00D85471"/>
    <w:rsid w:val="00D85869"/>
    <w:rsid w:val="00D8591B"/>
    <w:rsid w:val="00D85C90"/>
    <w:rsid w:val="00D85EFB"/>
    <w:rsid w:val="00D86154"/>
    <w:rsid w:val="00D86191"/>
    <w:rsid w:val="00D86504"/>
    <w:rsid w:val="00D865BC"/>
    <w:rsid w:val="00D8689F"/>
    <w:rsid w:val="00D868B7"/>
    <w:rsid w:val="00D8698A"/>
    <w:rsid w:val="00D86ACB"/>
    <w:rsid w:val="00D87152"/>
    <w:rsid w:val="00D8734E"/>
    <w:rsid w:val="00D87550"/>
    <w:rsid w:val="00D876AD"/>
    <w:rsid w:val="00D87B90"/>
    <w:rsid w:val="00D87C49"/>
    <w:rsid w:val="00D87E61"/>
    <w:rsid w:val="00D87E7E"/>
    <w:rsid w:val="00D87F02"/>
    <w:rsid w:val="00D9007E"/>
    <w:rsid w:val="00D9014C"/>
    <w:rsid w:val="00D9037D"/>
    <w:rsid w:val="00D90473"/>
    <w:rsid w:val="00D90DD8"/>
    <w:rsid w:val="00D90EA1"/>
    <w:rsid w:val="00D91025"/>
    <w:rsid w:val="00D91132"/>
    <w:rsid w:val="00D91260"/>
    <w:rsid w:val="00D9159A"/>
    <w:rsid w:val="00D91933"/>
    <w:rsid w:val="00D91D9E"/>
    <w:rsid w:val="00D91FBC"/>
    <w:rsid w:val="00D92087"/>
    <w:rsid w:val="00D923D9"/>
    <w:rsid w:val="00D9273C"/>
    <w:rsid w:val="00D92B36"/>
    <w:rsid w:val="00D92D76"/>
    <w:rsid w:val="00D92EF8"/>
    <w:rsid w:val="00D92F79"/>
    <w:rsid w:val="00D9301A"/>
    <w:rsid w:val="00D9313B"/>
    <w:rsid w:val="00D93186"/>
    <w:rsid w:val="00D932A3"/>
    <w:rsid w:val="00D93326"/>
    <w:rsid w:val="00D934ED"/>
    <w:rsid w:val="00D93755"/>
    <w:rsid w:val="00D93973"/>
    <w:rsid w:val="00D93B60"/>
    <w:rsid w:val="00D93C40"/>
    <w:rsid w:val="00D93D90"/>
    <w:rsid w:val="00D9436F"/>
    <w:rsid w:val="00D9460D"/>
    <w:rsid w:val="00D94DAD"/>
    <w:rsid w:val="00D9508F"/>
    <w:rsid w:val="00D9556A"/>
    <w:rsid w:val="00D9560E"/>
    <w:rsid w:val="00D95721"/>
    <w:rsid w:val="00D95E3D"/>
    <w:rsid w:val="00D96262"/>
    <w:rsid w:val="00D963D5"/>
    <w:rsid w:val="00D966ED"/>
    <w:rsid w:val="00D96D02"/>
    <w:rsid w:val="00D96D0B"/>
    <w:rsid w:val="00D96E4F"/>
    <w:rsid w:val="00D9719E"/>
    <w:rsid w:val="00D97248"/>
    <w:rsid w:val="00D97265"/>
    <w:rsid w:val="00D972C2"/>
    <w:rsid w:val="00D97390"/>
    <w:rsid w:val="00D974D0"/>
    <w:rsid w:val="00D97513"/>
    <w:rsid w:val="00D97758"/>
    <w:rsid w:val="00D9787C"/>
    <w:rsid w:val="00D978E3"/>
    <w:rsid w:val="00D97D11"/>
    <w:rsid w:val="00D97EC6"/>
    <w:rsid w:val="00D97F20"/>
    <w:rsid w:val="00D97F76"/>
    <w:rsid w:val="00D97F94"/>
    <w:rsid w:val="00D97FDC"/>
    <w:rsid w:val="00DA01E0"/>
    <w:rsid w:val="00DA06ED"/>
    <w:rsid w:val="00DA085E"/>
    <w:rsid w:val="00DA08BB"/>
    <w:rsid w:val="00DA08C1"/>
    <w:rsid w:val="00DA0CBC"/>
    <w:rsid w:val="00DA142A"/>
    <w:rsid w:val="00DA14EF"/>
    <w:rsid w:val="00DA16CF"/>
    <w:rsid w:val="00DA1711"/>
    <w:rsid w:val="00DA1784"/>
    <w:rsid w:val="00DA1A36"/>
    <w:rsid w:val="00DA1A6E"/>
    <w:rsid w:val="00DA1C83"/>
    <w:rsid w:val="00DA1E63"/>
    <w:rsid w:val="00DA21A4"/>
    <w:rsid w:val="00DA21F6"/>
    <w:rsid w:val="00DA2267"/>
    <w:rsid w:val="00DA2354"/>
    <w:rsid w:val="00DA2424"/>
    <w:rsid w:val="00DA24A1"/>
    <w:rsid w:val="00DA2689"/>
    <w:rsid w:val="00DA2911"/>
    <w:rsid w:val="00DA2C9F"/>
    <w:rsid w:val="00DA2F1E"/>
    <w:rsid w:val="00DA2FE6"/>
    <w:rsid w:val="00DA3172"/>
    <w:rsid w:val="00DA3259"/>
    <w:rsid w:val="00DA34AB"/>
    <w:rsid w:val="00DA34D3"/>
    <w:rsid w:val="00DA359A"/>
    <w:rsid w:val="00DA36D7"/>
    <w:rsid w:val="00DA39F5"/>
    <w:rsid w:val="00DA4002"/>
    <w:rsid w:val="00DA4050"/>
    <w:rsid w:val="00DA42E9"/>
    <w:rsid w:val="00DA4411"/>
    <w:rsid w:val="00DA4A36"/>
    <w:rsid w:val="00DA4A6F"/>
    <w:rsid w:val="00DA4B76"/>
    <w:rsid w:val="00DA4C71"/>
    <w:rsid w:val="00DA4D96"/>
    <w:rsid w:val="00DA4E5A"/>
    <w:rsid w:val="00DA4EF0"/>
    <w:rsid w:val="00DA4FF5"/>
    <w:rsid w:val="00DA5024"/>
    <w:rsid w:val="00DA5057"/>
    <w:rsid w:val="00DA534C"/>
    <w:rsid w:val="00DA53EC"/>
    <w:rsid w:val="00DA5527"/>
    <w:rsid w:val="00DA574C"/>
    <w:rsid w:val="00DA5916"/>
    <w:rsid w:val="00DA5BFE"/>
    <w:rsid w:val="00DA5E62"/>
    <w:rsid w:val="00DA5EC7"/>
    <w:rsid w:val="00DA63CF"/>
    <w:rsid w:val="00DA64FE"/>
    <w:rsid w:val="00DA65B7"/>
    <w:rsid w:val="00DA6A81"/>
    <w:rsid w:val="00DA6DA6"/>
    <w:rsid w:val="00DA6EEF"/>
    <w:rsid w:val="00DA71A5"/>
    <w:rsid w:val="00DA7207"/>
    <w:rsid w:val="00DA741B"/>
    <w:rsid w:val="00DA7591"/>
    <w:rsid w:val="00DA761C"/>
    <w:rsid w:val="00DA79DB"/>
    <w:rsid w:val="00DA7BEE"/>
    <w:rsid w:val="00DA7BFB"/>
    <w:rsid w:val="00DA7CD8"/>
    <w:rsid w:val="00DA7F27"/>
    <w:rsid w:val="00DA7F9C"/>
    <w:rsid w:val="00DB0806"/>
    <w:rsid w:val="00DB0823"/>
    <w:rsid w:val="00DB0F1D"/>
    <w:rsid w:val="00DB11B0"/>
    <w:rsid w:val="00DB1289"/>
    <w:rsid w:val="00DB14FD"/>
    <w:rsid w:val="00DB1573"/>
    <w:rsid w:val="00DB15C2"/>
    <w:rsid w:val="00DB1710"/>
    <w:rsid w:val="00DB1BB2"/>
    <w:rsid w:val="00DB1DF2"/>
    <w:rsid w:val="00DB1F61"/>
    <w:rsid w:val="00DB2003"/>
    <w:rsid w:val="00DB20AB"/>
    <w:rsid w:val="00DB232D"/>
    <w:rsid w:val="00DB2395"/>
    <w:rsid w:val="00DB24E0"/>
    <w:rsid w:val="00DB3139"/>
    <w:rsid w:val="00DB357C"/>
    <w:rsid w:val="00DB35ED"/>
    <w:rsid w:val="00DB36F4"/>
    <w:rsid w:val="00DB3925"/>
    <w:rsid w:val="00DB39C8"/>
    <w:rsid w:val="00DB3B75"/>
    <w:rsid w:val="00DB3E8D"/>
    <w:rsid w:val="00DB3F2B"/>
    <w:rsid w:val="00DB409B"/>
    <w:rsid w:val="00DB411D"/>
    <w:rsid w:val="00DB422C"/>
    <w:rsid w:val="00DB437E"/>
    <w:rsid w:val="00DB447A"/>
    <w:rsid w:val="00DB49A7"/>
    <w:rsid w:val="00DB49DF"/>
    <w:rsid w:val="00DB4AAE"/>
    <w:rsid w:val="00DB5577"/>
    <w:rsid w:val="00DB585C"/>
    <w:rsid w:val="00DB5A50"/>
    <w:rsid w:val="00DB5B68"/>
    <w:rsid w:val="00DB6063"/>
    <w:rsid w:val="00DB62FC"/>
    <w:rsid w:val="00DB6599"/>
    <w:rsid w:val="00DB65AD"/>
    <w:rsid w:val="00DB6881"/>
    <w:rsid w:val="00DB6DAC"/>
    <w:rsid w:val="00DB7060"/>
    <w:rsid w:val="00DB710C"/>
    <w:rsid w:val="00DB7213"/>
    <w:rsid w:val="00DB791E"/>
    <w:rsid w:val="00DB7AB8"/>
    <w:rsid w:val="00DB7DD0"/>
    <w:rsid w:val="00DB7EB3"/>
    <w:rsid w:val="00DC004B"/>
    <w:rsid w:val="00DC00A0"/>
    <w:rsid w:val="00DC00C4"/>
    <w:rsid w:val="00DC0583"/>
    <w:rsid w:val="00DC068C"/>
    <w:rsid w:val="00DC0D01"/>
    <w:rsid w:val="00DC10DB"/>
    <w:rsid w:val="00DC11B5"/>
    <w:rsid w:val="00DC1224"/>
    <w:rsid w:val="00DC12E7"/>
    <w:rsid w:val="00DC15D7"/>
    <w:rsid w:val="00DC15E3"/>
    <w:rsid w:val="00DC1C2C"/>
    <w:rsid w:val="00DC1DC2"/>
    <w:rsid w:val="00DC1F36"/>
    <w:rsid w:val="00DC24FA"/>
    <w:rsid w:val="00DC2A72"/>
    <w:rsid w:val="00DC2E59"/>
    <w:rsid w:val="00DC2F41"/>
    <w:rsid w:val="00DC30E2"/>
    <w:rsid w:val="00DC3189"/>
    <w:rsid w:val="00DC326C"/>
    <w:rsid w:val="00DC35A1"/>
    <w:rsid w:val="00DC371B"/>
    <w:rsid w:val="00DC3E20"/>
    <w:rsid w:val="00DC4384"/>
    <w:rsid w:val="00DC4C2A"/>
    <w:rsid w:val="00DC4D26"/>
    <w:rsid w:val="00DC4E91"/>
    <w:rsid w:val="00DC4FBD"/>
    <w:rsid w:val="00DC5856"/>
    <w:rsid w:val="00DC5B30"/>
    <w:rsid w:val="00DC5E95"/>
    <w:rsid w:val="00DC6146"/>
    <w:rsid w:val="00DC65FD"/>
    <w:rsid w:val="00DC690A"/>
    <w:rsid w:val="00DC6B5C"/>
    <w:rsid w:val="00DC6F36"/>
    <w:rsid w:val="00DC7363"/>
    <w:rsid w:val="00DC748F"/>
    <w:rsid w:val="00DC752F"/>
    <w:rsid w:val="00DC797B"/>
    <w:rsid w:val="00DC7CAE"/>
    <w:rsid w:val="00DC7F47"/>
    <w:rsid w:val="00DD0037"/>
    <w:rsid w:val="00DD028B"/>
    <w:rsid w:val="00DD03D1"/>
    <w:rsid w:val="00DD0649"/>
    <w:rsid w:val="00DD083A"/>
    <w:rsid w:val="00DD084B"/>
    <w:rsid w:val="00DD0870"/>
    <w:rsid w:val="00DD0BFE"/>
    <w:rsid w:val="00DD0DE9"/>
    <w:rsid w:val="00DD0EA1"/>
    <w:rsid w:val="00DD0EB7"/>
    <w:rsid w:val="00DD0FD4"/>
    <w:rsid w:val="00DD11E7"/>
    <w:rsid w:val="00DD154C"/>
    <w:rsid w:val="00DD155F"/>
    <w:rsid w:val="00DD16F4"/>
    <w:rsid w:val="00DD19EA"/>
    <w:rsid w:val="00DD1E65"/>
    <w:rsid w:val="00DD295E"/>
    <w:rsid w:val="00DD2A4D"/>
    <w:rsid w:val="00DD2EF8"/>
    <w:rsid w:val="00DD315F"/>
    <w:rsid w:val="00DD3358"/>
    <w:rsid w:val="00DD3436"/>
    <w:rsid w:val="00DD3C2F"/>
    <w:rsid w:val="00DD4100"/>
    <w:rsid w:val="00DD41E9"/>
    <w:rsid w:val="00DD4470"/>
    <w:rsid w:val="00DD48E9"/>
    <w:rsid w:val="00DD4B11"/>
    <w:rsid w:val="00DD4D2E"/>
    <w:rsid w:val="00DD532C"/>
    <w:rsid w:val="00DD5485"/>
    <w:rsid w:val="00DD59FA"/>
    <w:rsid w:val="00DD5C23"/>
    <w:rsid w:val="00DD5F33"/>
    <w:rsid w:val="00DD6018"/>
    <w:rsid w:val="00DD61EB"/>
    <w:rsid w:val="00DD62FC"/>
    <w:rsid w:val="00DD64B3"/>
    <w:rsid w:val="00DD6658"/>
    <w:rsid w:val="00DD6710"/>
    <w:rsid w:val="00DD6B7B"/>
    <w:rsid w:val="00DD6C20"/>
    <w:rsid w:val="00DD6EB4"/>
    <w:rsid w:val="00DD7018"/>
    <w:rsid w:val="00DD7196"/>
    <w:rsid w:val="00DD7373"/>
    <w:rsid w:val="00DD75BD"/>
    <w:rsid w:val="00DD762C"/>
    <w:rsid w:val="00DD7A3E"/>
    <w:rsid w:val="00DD7DE1"/>
    <w:rsid w:val="00DD7E43"/>
    <w:rsid w:val="00DD7ED4"/>
    <w:rsid w:val="00DD7F74"/>
    <w:rsid w:val="00DD7FD9"/>
    <w:rsid w:val="00DE0307"/>
    <w:rsid w:val="00DE06CE"/>
    <w:rsid w:val="00DE0D35"/>
    <w:rsid w:val="00DE0EEF"/>
    <w:rsid w:val="00DE0EF4"/>
    <w:rsid w:val="00DE11F7"/>
    <w:rsid w:val="00DE120B"/>
    <w:rsid w:val="00DE1306"/>
    <w:rsid w:val="00DE1407"/>
    <w:rsid w:val="00DE153A"/>
    <w:rsid w:val="00DE1A04"/>
    <w:rsid w:val="00DE1A2F"/>
    <w:rsid w:val="00DE2336"/>
    <w:rsid w:val="00DE26A6"/>
    <w:rsid w:val="00DE27AB"/>
    <w:rsid w:val="00DE2876"/>
    <w:rsid w:val="00DE28F3"/>
    <w:rsid w:val="00DE2931"/>
    <w:rsid w:val="00DE2985"/>
    <w:rsid w:val="00DE3017"/>
    <w:rsid w:val="00DE3124"/>
    <w:rsid w:val="00DE31E7"/>
    <w:rsid w:val="00DE3702"/>
    <w:rsid w:val="00DE37AB"/>
    <w:rsid w:val="00DE3C6A"/>
    <w:rsid w:val="00DE3DE0"/>
    <w:rsid w:val="00DE3E8E"/>
    <w:rsid w:val="00DE4006"/>
    <w:rsid w:val="00DE456C"/>
    <w:rsid w:val="00DE4656"/>
    <w:rsid w:val="00DE467E"/>
    <w:rsid w:val="00DE469D"/>
    <w:rsid w:val="00DE46FE"/>
    <w:rsid w:val="00DE47E1"/>
    <w:rsid w:val="00DE4901"/>
    <w:rsid w:val="00DE4CA1"/>
    <w:rsid w:val="00DE4D7F"/>
    <w:rsid w:val="00DE4F19"/>
    <w:rsid w:val="00DE5155"/>
    <w:rsid w:val="00DE52C1"/>
    <w:rsid w:val="00DE5465"/>
    <w:rsid w:val="00DE5474"/>
    <w:rsid w:val="00DE557F"/>
    <w:rsid w:val="00DE5B7B"/>
    <w:rsid w:val="00DE5D84"/>
    <w:rsid w:val="00DE5DC9"/>
    <w:rsid w:val="00DE5DF2"/>
    <w:rsid w:val="00DE610D"/>
    <w:rsid w:val="00DE6743"/>
    <w:rsid w:val="00DE6A84"/>
    <w:rsid w:val="00DE6DD3"/>
    <w:rsid w:val="00DE702D"/>
    <w:rsid w:val="00DE70A4"/>
    <w:rsid w:val="00DE7235"/>
    <w:rsid w:val="00DE73CE"/>
    <w:rsid w:val="00DE73CF"/>
    <w:rsid w:val="00DE7687"/>
    <w:rsid w:val="00DE770C"/>
    <w:rsid w:val="00DE773C"/>
    <w:rsid w:val="00DE774D"/>
    <w:rsid w:val="00DE7802"/>
    <w:rsid w:val="00DE7843"/>
    <w:rsid w:val="00DE7886"/>
    <w:rsid w:val="00DE789D"/>
    <w:rsid w:val="00DE7922"/>
    <w:rsid w:val="00DE7D12"/>
    <w:rsid w:val="00DE7FBE"/>
    <w:rsid w:val="00DF01CB"/>
    <w:rsid w:val="00DF0393"/>
    <w:rsid w:val="00DF061C"/>
    <w:rsid w:val="00DF06A3"/>
    <w:rsid w:val="00DF06FB"/>
    <w:rsid w:val="00DF0A29"/>
    <w:rsid w:val="00DF0ADB"/>
    <w:rsid w:val="00DF0C01"/>
    <w:rsid w:val="00DF0FD2"/>
    <w:rsid w:val="00DF10EF"/>
    <w:rsid w:val="00DF110F"/>
    <w:rsid w:val="00DF1194"/>
    <w:rsid w:val="00DF1331"/>
    <w:rsid w:val="00DF15EB"/>
    <w:rsid w:val="00DF16D5"/>
    <w:rsid w:val="00DF1A14"/>
    <w:rsid w:val="00DF1B4F"/>
    <w:rsid w:val="00DF2467"/>
    <w:rsid w:val="00DF24F0"/>
    <w:rsid w:val="00DF2547"/>
    <w:rsid w:val="00DF25BB"/>
    <w:rsid w:val="00DF25C4"/>
    <w:rsid w:val="00DF277A"/>
    <w:rsid w:val="00DF294F"/>
    <w:rsid w:val="00DF2A11"/>
    <w:rsid w:val="00DF2A94"/>
    <w:rsid w:val="00DF2AE4"/>
    <w:rsid w:val="00DF2CC4"/>
    <w:rsid w:val="00DF2FA4"/>
    <w:rsid w:val="00DF314E"/>
    <w:rsid w:val="00DF35EC"/>
    <w:rsid w:val="00DF3668"/>
    <w:rsid w:val="00DF3ACB"/>
    <w:rsid w:val="00DF3BEF"/>
    <w:rsid w:val="00DF3D4B"/>
    <w:rsid w:val="00DF4024"/>
    <w:rsid w:val="00DF4162"/>
    <w:rsid w:val="00DF42F2"/>
    <w:rsid w:val="00DF4582"/>
    <w:rsid w:val="00DF4672"/>
    <w:rsid w:val="00DF48D5"/>
    <w:rsid w:val="00DF4ACF"/>
    <w:rsid w:val="00DF4CD3"/>
    <w:rsid w:val="00DF5060"/>
    <w:rsid w:val="00DF508A"/>
    <w:rsid w:val="00DF51BF"/>
    <w:rsid w:val="00DF53A6"/>
    <w:rsid w:val="00DF5414"/>
    <w:rsid w:val="00DF55D1"/>
    <w:rsid w:val="00DF5672"/>
    <w:rsid w:val="00DF591A"/>
    <w:rsid w:val="00DF5A8E"/>
    <w:rsid w:val="00DF5C39"/>
    <w:rsid w:val="00DF5C90"/>
    <w:rsid w:val="00DF5DD1"/>
    <w:rsid w:val="00DF6018"/>
    <w:rsid w:val="00DF612D"/>
    <w:rsid w:val="00DF61FB"/>
    <w:rsid w:val="00DF6C21"/>
    <w:rsid w:val="00DF6CB2"/>
    <w:rsid w:val="00DF6D15"/>
    <w:rsid w:val="00DF6D25"/>
    <w:rsid w:val="00DF6EEF"/>
    <w:rsid w:val="00DF714A"/>
    <w:rsid w:val="00DF718D"/>
    <w:rsid w:val="00DF7912"/>
    <w:rsid w:val="00DF7A3D"/>
    <w:rsid w:val="00DF7CAF"/>
    <w:rsid w:val="00DF7F25"/>
    <w:rsid w:val="00DFCE04"/>
    <w:rsid w:val="00E0010B"/>
    <w:rsid w:val="00E0047E"/>
    <w:rsid w:val="00E006A9"/>
    <w:rsid w:val="00E0073E"/>
    <w:rsid w:val="00E008F9"/>
    <w:rsid w:val="00E00A2B"/>
    <w:rsid w:val="00E00A85"/>
    <w:rsid w:val="00E00B60"/>
    <w:rsid w:val="00E00BDA"/>
    <w:rsid w:val="00E00CF1"/>
    <w:rsid w:val="00E00D02"/>
    <w:rsid w:val="00E01106"/>
    <w:rsid w:val="00E01216"/>
    <w:rsid w:val="00E0160B"/>
    <w:rsid w:val="00E0161D"/>
    <w:rsid w:val="00E016BA"/>
    <w:rsid w:val="00E017D0"/>
    <w:rsid w:val="00E019B1"/>
    <w:rsid w:val="00E019DC"/>
    <w:rsid w:val="00E01A17"/>
    <w:rsid w:val="00E01A39"/>
    <w:rsid w:val="00E01AFB"/>
    <w:rsid w:val="00E01C54"/>
    <w:rsid w:val="00E01D23"/>
    <w:rsid w:val="00E021A6"/>
    <w:rsid w:val="00E02243"/>
    <w:rsid w:val="00E0225B"/>
    <w:rsid w:val="00E02292"/>
    <w:rsid w:val="00E02334"/>
    <w:rsid w:val="00E02364"/>
    <w:rsid w:val="00E0248B"/>
    <w:rsid w:val="00E0258B"/>
    <w:rsid w:val="00E02741"/>
    <w:rsid w:val="00E02867"/>
    <w:rsid w:val="00E029C7"/>
    <w:rsid w:val="00E029CB"/>
    <w:rsid w:val="00E029FB"/>
    <w:rsid w:val="00E02E6E"/>
    <w:rsid w:val="00E02FED"/>
    <w:rsid w:val="00E03425"/>
    <w:rsid w:val="00E0359F"/>
    <w:rsid w:val="00E03AC6"/>
    <w:rsid w:val="00E03BB0"/>
    <w:rsid w:val="00E03D8A"/>
    <w:rsid w:val="00E03E71"/>
    <w:rsid w:val="00E03F0E"/>
    <w:rsid w:val="00E0413C"/>
    <w:rsid w:val="00E047E7"/>
    <w:rsid w:val="00E047F8"/>
    <w:rsid w:val="00E048B0"/>
    <w:rsid w:val="00E048DC"/>
    <w:rsid w:val="00E049DE"/>
    <w:rsid w:val="00E04AAA"/>
    <w:rsid w:val="00E04C0D"/>
    <w:rsid w:val="00E05056"/>
    <w:rsid w:val="00E052E5"/>
    <w:rsid w:val="00E0533A"/>
    <w:rsid w:val="00E059B4"/>
    <w:rsid w:val="00E059E5"/>
    <w:rsid w:val="00E05B1C"/>
    <w:rsid w:val="00E05FCB"/>
    <w:rsid w:val="00E06263"/>
    <w:rsid w:val="00E062D0"/>
    <w:rsid w:val="00E06406"/>
    <w:rsid w:val="00E06437"/>
    <w:rsid w:val="00E06689"/>
    <w:rsid w:val="00E068EA"/>
    <w:rsid w:val="00E06E38"/>
    <w:rsid w:val="00E06EC5"/>
    <w:rsid w:val="00E07103"/>
    <w:rsid w:val="00E07498"/>
    <w:rsid w:val="00E074A2"/>
    <w:rsid w:val="00E07547"/>
    <w:rsid w:val="00E0782A"/>
    <w:rsid w:val="00E0792C"/>
    <w:rsid w:val="00E079AE"/>
    <w:rsid w:val="00E07ADC"/>
    <w:rsid w:val="00E07B60"/>
    <w:rsid w:val="00E1018F"/>
    <w:rsid w:val="00E102B1"/>
    <w:rsid w:val="00E104ED"/>
    <w:rsid w:val="00E104FF"/>
    <w:rsid w:val="00E10569"/>
    <w:rsid w:val="00E105DF"/>
    <w:rsid w:val="00E1073E"/>
    <w:rsid w:val="00E1094A"/>
    <w:rsid w:val="00E10B2D"/>
    <w:rsid w:val="00E10F13"/>
    <w:rsid w:val="00E1119B"/>
    <w:rsid w:val="00E1141B"/>
    <w:rsid w:val="00E1177F"/>
    <w:rsid w:val="00E117E4"/>
    <w:rsid w:val="00E118D7"/>
    <w:rsid w:val="00E11CA6"/>
    <w:rsid w:val="00E11FB9"/>
    <w:rsid w:val="00E12421"/>
    <w:rsid w:val="00E12480"/>
    <w:rsid w:val="00E1261E"/>
    <w:rsid w:val="00E12727"/>
    <w:rsid w:val="00E12827"/>
    <w:rsid w:val="00E12B35"/>
    <w:rsid w:val="00E12C3C"/>
    <w:rsid w:val="00E1366A"/>
    <w:rsid w:val="00E13690"/>
    <w:rsid w:val="00E13745"/>
    <w:rsid w:val="00E13827"/>
    <w:rsid w:val="00E13C5D"/>
    <w:rsid w:val="00E13CFC"/>
    <w:rsid w:val="00E1429A"/>
    <w:rsid w:val="00E14BEF"/>
    <w:rsid w:val="00E14D36"/>
    <w:rsid w:val="00E14EE8"/>
    <w:rsid w:val="00E1514D"/>
    <w:rsid w:val="00E15425"/>
    <w:rsid w:val="00E15505"/>
    <w:rsid w:val="00E155B4"/>
    <w:rsid w:val="00E15B9E"/>
    <w:rsid w:val="00E15C18"/>
    <w:rsid w:val="00E15C5E"/>
    <w:rsid w:val="00E15DFD"/>
    <w:rsid w:val="00E15E70"/>
    <w:rsid w:val="00E16181"/>
    <w:rsid w:val="00E164C5"/>
    <w:rsid w:val="00E16522"/>
    <w:rsid w:val="00E167B4"/>
    <w:rsid w:val="00E16822"/>
    <w:rsid w:val="00E16CDA"/>
    <w:rsid w:val="00E16DE9"/>
    <w:rsid w:val="00E17134"/>
    <w:rsid w:val="00E171ED"/>
    <w:rsid w:val="00E1729B"/>
    <w:rsid w:val="00E172F3"/>
    <w:rsid w:val="00E1733B"/>
    <w:rsid w:val="00E17737"/>
    <w:rsid w:val="00E17963"/>
    <w:rsid w:val="00E17B4E"/>
    <w:rsid w:val="00E17C6F"/>
    <w:rsid w:val="00E17EF4"/>
    <w:rsid w:val="00E17F54"/>
    <w:rsid w:val="00E17F85"/>
    <w:rsid w:val="00E19925"/>
    <w:rsid w:val="00E2025E"/>
    <w:rsid w:val="00E20291"/>
    <w:rsid w:val="00E205D0"/>
    <w:rsid w:val="00E21267"/>
    <w:rsid w:val="00E212BD"/>
    <w:rsid w:val="00E21895"/>
    <w:rsid w:val="00E21928"/>
    <w:rsid w:val="00E21A7D"/>
    <w:rsid w:val="00E21DFD"/>
    <w:rsid w:val="00E21FB2"/>
    <w:rsid w:val="00E2203A"/>
    <w:rsid w:val="00E22235"/>
    <w:rsid w:val="00E22921"/>
    <w:rsid w:val="00E22D2B"/>
    <w:rsid w:val="00E22E47"/>
    <w:rsid w:val="00E235EE"/>
    <w:rsid w:val="00E23946"/>
    <w:rsid w:val="00E23C61"/>
    <w:rsid w:val="00E23CAE"/>
    <w:rsid w:val="00E23CD9"/>
    <w:rsid w:val="00E24126"/>
    <w:rsid w:val="00E24298"/>
    <w:rsid w:val="00E24434"/>
    <w:rsid w:val="00E245B3"/>
    <w:rsid w:val="00E24664"/>
    <w:rsid w:val="00E2499E"/>
    <w:rsid w:val="00E24F84"/>
    <w:rsid w:val="00E255F6"/>
    <w:rsid w:val="00E256F1"/>
    <w:rsid w:val="00E25A5B"/>
    <w:rsid w:val="00E25D03"/>
    <w:rsid w:val="00E2609B"/>
    <w:rsid w:val="00E2678F"/>
    <w:rsid w:val="00E26BC2"/>
    <w:rsid w:val="00E2784A"/>
    <w:rsid w:val="00E27990"/>
    <w:rsid w:val="00E27A01"/>
    <w:rsid w:val="00E27A05"/>
    <w:rsid w:val="00E27A9E"/>
    <w:rsid w:val="00E27AE8"/>
    <w:rsid w:val="00E27D41"/>
    <w:rsid w:val="00E301FA"/>
    <w:rsid w:val="00E305E6"/>
    <w:rsid w:val="00E3081F"/>
    <w:rsid w:val="00E30860"/>
    <w:rsid w:val="00E30B98"/>
    <w:rsid w:val="00E30F5D"/>
    <w:rsid w:val="00E31017"/>
    <w:rsid w:val="00E3125D"/>
    <w:rsid w:val="00E313CE"/>
    <w:rsid w:val="00E315A4"/>
    <w:rsid w:val="00E315E4"/>
    <w:rsid w:val="00E31874"/>
    <w:rsid w:val="00E3194D"/>
    <w:rsid w:val="00E31956"/>
    <w:rsid w:val="00E31AC5"/>
    <w:rsid w:val="00E31B04"/>
    <w:rsid w:val="00E31DF3"/>
    <w:rsid w:val="00E32089"/>
    <w:rsid w:val="00E322CF"/>
    <w:rsid w:val="00E323BC"/>
    <w:rsid w:val="00E3244B"/>
    <w:rsid w:val="00E3249B"/>
    <w:rsid w:val="00E32C11"/>
    <w:rsid w:val="00E32DE7"/>
    <w:rsid w:val="00E33242"/>
    <w:rsid w:val="00E3336E"/>
    <w:rsid w:val="00E336F0"/>
    <w:rsid w:val="00E337AF"/>
    <w:rsid w:val="00E33A62"/>
    <w:rsid w:val="00E33B23"/>
    <w:rsid w:val="00E33D3A"/>
    <w:rsid w:val="00E33D44"/>
    <w:rsid w:val="00E33E6B"/>
    <w:rsid w:val="00E33E91"/>
    <w:rsid w:val="00E33EF9"/>
    <w:rsid w:val="00E34228"/>
    <w:rsid w:val="00E3470C"/>
    <w:rsid w:val="00E34815"/>
    <w:rsid w:val="00E34871"/>
    <w:rsid w:val="00E348AC"/>
    <w:rsid w:val="00E34A05"/>
    <w:rsid w:val="00E34CD6"/>
    <w:rsid w:val="00E34D76"/>
    <w:rsid w:val="00E34DB2"/>
    <w:rsid w:val="00E34EC9"/>
    <w:rsid w:val="00E352E6"/>
    <w:rsid w:val="00E357A9"/>
    <w:rsid w:val="00E35818"/>
    <w:rsid w:val="00E36500"/>
    <w:rsid w:val="00E3669A"/>
    <w:rsid w:val="00E36789"/>
    <w:rsid w:val="00E36DB7"/>
    <w:rsid w:val="00E36F00"/>
    <w:rsid w:val="00E3706B"/>
    <w:rsid w:val="00E373F4"/>
    <w:rsid w:val="00E37803"/>
    <w:rsid w:val="00E3795F"/>
    <w:rsid w:val="00E37A63"/>
    <w:rsid w:val="00E37DAB"/>
    <w:rsid w:val="00E37EA6"/>
    <w:rsid w:val="00E37EC0"/>
    <w:rsid w:val="00E37F33"/>
    <w:rsid w:val="00E37F71"/>
    <w:rsid w:val="00E40011"/>
    <w:rsid w:val="00E400DC"/>
    <w:rsid w:val="00E40602"/>
    <w:rsid w:val="00E4081A"/>
    <w:rsid w:val="00E4095E"/>
    <w:rsid w:val="00E40ACB"/>
    <w:rsid w:val="00E40D3B"/>
    <w:rsid w:val="00E40E14"/>
    <w:rsid w:val="00E411EB"/>
    <w:rsid w:val="00E41288"/>
    <w:rsid w:val="00E4153C"/>
    <w:rsid w:val="00E415EB"/>
    <w:rsid w:val="00E4189C"/>
    <w:rsid w:val="00E41B27"/>
    <w:rsid w:val="00E41B6C"/>
    <w:rsid w:val="00E41E33"/>
    <w:rsid w:val="00E41E56"/>
    <w:rsid w:val="00E41EB2"/>
    <w:rsid w:val="00E41FCA"/>
    <w:rsid w:val="00E42157"/>
    <w:rsid w:val="00E421D8"/>
    <w:rsid w:val="00E4243A"/>
    <w:rsid w:val="00E42869"/>
    <w:rsid w:val="00E42AE9"/>
    <w:rsid w:val="00E42B0D"/>
    <w:rsid w:val="00E42B74"/>
    <w:rsid w:val="00E42C06"/>
    <w:rsid w:val="00E4302E"/>
    <w:rsid w:val="00E43047"/>
    <w:rsid w:val="00E43111"/>
    <w:rsid w:val="00E4311E"/>
    <w:rsid w:val="00E4312C"/>
    <w:rsid w:val="00E43138"/>
    <w:rsid w:val="00E4325E"/>
    <w:rsid w:val="00E43286"/>
    <w:rsid w:val="00E432BE"/>
    <w:rsid w:val="00E432E6"/>
    <w:rsid w:val="00E4336F"/>
    <w:rsid w:val="00E4358D"/>
    <w:rsid w:val="00E438B8"/>
    <w:rsid w:val="00E43925"/>
    <w:rsid w:val="00E43E91"/>
    <w:rsid w:val="00E4426E"/>
    <w:rsid w:val="00E4435D"/>
    <w:rsid w:val="00E44417"/>
    <w:rsid w:val="00E449D2"/>
    <w:rsid w:val="00E44AEC"/>
    <w:rsid w:val="00E44C74"/>
    <w:rsid w:val="00E44DFE"/>
    <w:rsid w:val="00E452C3"/>
    <w:rsid w:val="00E4547B"/>
    <w:rsid w:val="00E45909"/>
    <w:rsid w:val="00E459D3"/>
    <w:rsid w:val="00E45A06"/>
    <w:rsid w:val="00E45A5F"/>
    <w:rsid w:val="00E46202"/>
    <w:rsid w:val="00E4683E"/>
    <w:rsid w:val="00E46AAD"/>
    <w:rsid w:val="00E46C83"/>
    <w:rsid w:val="00E46E4D"/>
    <w:rsid w:val="00E47033"/>
    <w:rsid w:val="00E47501"/>
    <w:rsid w:val="00E4775B"/>
    <w:rsid w:val="00E47D4E"/>
    <w:rsid w:val="00E50785"/>
    <w:rsid w:val="00E50912"/>
    <w:rsid w:val="00E50AA7"/>
    <w:rsid w:val="00E50C97"/>
    <w:rsid w:val="00E50FE3"/>
    <w:rsid w:val="00E51263"/>
    <w:rsid w:val="00E512B5"/>
    <w:rsid w:val="00E51371"/>
    <w:rsid w:val="00E5158E"/>
    <w:rsid w:val="00E51E05"/>
    <w:rsid w:val="00E51E69"/>
    <w:rsid w:val="00E51FF0"/>
    <w:rsid w:val="00E52067"/>
    <w:rsid w:val="00E520EA"/>
    <w:rsid w:val="00E523FC"/>
    <w:rsid w:val="00E527AA"/>
    <w:rsid w:val="00E5285C"/>
    <w:rsid w:val="00E52A21"/>
    <w:rsid w:val="00E52FBB"/>
    <w:rsid w:val="00E535D4"/>
    <w:rsid w:val="00E53632"/>
    <w:rsid w:val="00E5372F"/>
    <w:rsid w:val="00E53C7A"/>
    <w:rsid w:val="00E54098"/>
    <w:rsid w:val="00E54C39"/>
    <w:rsid w:val="00E54F78"/>
    <w:rsid w:val="00E54F92"/>
    <w:rsid w:val="00E55246"/>
    <w:rsid w:val="00E55CB0"/>
    <w:rsid w:val="00E55D93"/>
    <w:rsid w:val="00E55EEB"/>
    <w:rsid w:val="00E55F5F"/>
    <w:rsid w:val="00E5645C"/>
    <w:rsid w:val="00E5650A"/>
    <w:rsid w:val="00E5654B"/>
    <w:rsid w:val="00E565C5"/>
    <w:rsid w:val="00E56929"/>
    <w:rsid w:val="00E56DAA"/>
    <w:rsid w:val="00E56F0A"/>
    <w:rsid w:val="00E56F91"/>
    <w:rsid w:val="00E5709C"/>
    <w:rsid w:val="00E5709D"/>
    <w:rsid w:val="00E57100"/>
    <w:rsid w:val="00E57810"/>
    <w:rsid w:val="00E57815"/>
    <w:rsid w:val="00E57A33"/>
    <w:rsid w:val="00E57D5D"/>
    <w:rsid w:val="00E57F64"/>
    <w:rsid w:val="00E60387"/>
    <w:rsid w:val="00E60763"/>
    <w:rsid w:val="00E607D4"/>
    <w:rsid w:val="00E6085D"/>
    <w:rsid w:val="00E60B52"/>
    <w:rsid w:val="00E60C35"/>
    <w:rsid w:val="00E60CD0"/>
    <w:rsid w:val="00E61213"/>
    <w:rsid w:val="00E617D5"/>
    <w:rsid w:val="00E61A08"/>
    <w:rsid w:val="00E61BCE"/>
    <w:rsid w:val="00E61F85"/>
    <w:rsid w:val="00E620F0"/>
    <w:rsid w:val="00E62102"/>
    <w:rsid w:val="00E6217F"/>
    <w:rsid w:val="00E62187"/>
    <w:rsid w:val="00E626A5"/>
    <w:rsid w:val="00E628E5"/>
    <w:rsid w:val="00E628E6"/>
    <w:rsid w:val="00E62CB5"/>
    <w:rsid w:val="00E62D72"/>
    <w:rsid w:val="00E62EFE"/>
    <w:rsid w:val="00E62FDC"/>
    <w:rsid w:val="00E63281"/>
    <w:rsid w:val="00E635AD"/>
    <w:rsid w:val="00E635D4"/>
    <w:rsid w:val="00E636CC"/>
    <w:rsid w:val="00E63A2D"/>
    <w:rsid w:val="00E63F0B"/>
    <w:rsid w:val="00E64073"/>
    <w:rsid w:val="00E641E3"/>
    <w:rsid w:val="00E642BA"/>
    <w:rsid w:val="00E643F2"/>
    <w:rsid w:val="00E6459C"/>
    <w:rsid w:val="00E645CD"/>
    <w:rsid w:val="00E646F3"/>
    <w:rsid w:val="00E648A4"/>
    <w:rsid w:val="00E64ADD"/>
    <w:rsid w:val="00E64C6C"/>
    <w:rsid w:val="00E64C8A"/>
    <w:rsid w:val="00E64C9A"/>
    <w:rsid w:val="00E64DE0"/>
    <w:rsid w:val="00E64E42"/>
    <w:rsid w:val="00E64E55"/>
    <w:rsid w:val="00E64E73"/>
    <w:rsid w:val="00E6537D"/>
    <w:rsid w:val="00E6558F"/>
    <w:rsid w:val="00E65A17"/>
    <w:rsid w:val="00E65B3C"/>
    <w:rsid w:val="00E65D10"/>
    <w:rsid w:val="00E6619A"/>
    <w:rsid w:val="00E6653C"/>
    <w:rsid w:val="00E665DD"/>
    <w:rsid w:val="00E66749"/>
    <w:rsid w:val="00E66834"/>
    <w:rsid w:val="00E66A74"/>
    <w:rsid w:val="00E66B97"/>
    <w:rsid w:val="00E66D45"/>
    <w:rsid w:val="00E671A3"/>
    <w:rsid w:val="00E6738B"/>
    <w:rsid w:val="00E673A6"/>
    <w:rsid w:val="00E674F3"/>
    <w:rsid w:val="00E676C7"/>
    <w:rsid w:val="00E67737"/>
    <w:rsid w:val="00E67BE1"/>
    <w:rsid w:val="00E67CF0"/>
    <w:rsid w:val="00E70AF2"/>
    <w:rsid w:val="00E70F74"/>
    <w:rsid w:val="00E712E1"/>
    <w:rsid w:val="00E71715"/>
    <w:rsid w:val="00E71A39"/>
    <w:rsid w:val="00E71A4C"/>
    <w:rsid w:val="00E71E7D"/>
    <w:rsid w:val="00E7231B"/>
    <w:rsid w:val="00E7256C"/>
    <w:rsid w:val="00E726DC"/>
    <w:rsid w:val="00E72C5E"/>
    <w:rsid w:val="00E72DD4"/>
    <w:rsid w:val="00E72F41"/>
    <w:rsid w:val="00E72FCD"/>
    <w:rsid w:val="00E732E4"/>
    <w:rsid w:val="00E735AC"/>
    <w:rsid w:val="00E73958"/>
    <w:rsid w:val="00E73A65"/>
    <w:rsid w:val="00E73BE9"/>
    <w:rsid w:val="00E73CB2"/>
    <w:rsid w:val="00E7412D"/>
    <w:rsid w:val="00E74359"/>
    <w:rsid w:val="00E74495"/>
    <w:rsid w:val="00E7483D"/>
    <w:rsid w:val="00E7503B"/>
    <w:rsid w:val="00E758C4"/>
    <w:rsid w:val="00E76095"/>
    <w:rsid w:val="00E76206"/>
    <w:rsid w:val="00E76264"/>
    <w:rsid w:val="00E767E5"/>
    <w:rsid w:val="00E76CFF"/>
    <w:rsid w:val="00E76DDB"/>
    <w:rsid w:val="00E771EE"/>
    <w:rsid w:val="00E7722D"/>
    <w:rsid w:val="00E7726C"/>
    <w:rsid w:val="00E77411"/>
    <w:rsid w:val="00E77698"/>
    <w:rsid w:val="00E777A3"/>
    <w:rsid w:val="00E77D7B"/>
    <w:rsid w:val="00E77E65"/>
    <w:rsid w:val="00E80079"/>
    <w:rsid w:val="00E8036F"/>
    <w:rsid w:val="00E8037A"/>
    <w:rsid w:val="00E80737"/>
    <w:rsid w:val="00E80B19"/>
    <w:rsid w:val="00E80CFA"/>
    <w:rsid w:val="00E80F13"/>
    <w:rsid w:val="00E80F58"/>
    <w:rsid w:val="00E81226"/>
    <w:rsid w:val="00E8140D"/>
    <w:rsid w:val="00E81606"/>
    <w:rsid w:val="00E817BB"/>
    <w:rsid w:val="00E8181F"/>
    <w:rsid w:val="00E81909"/>
    <w:rsid w:val="00E81B2F"/>
    <w:rsid w:val="00E82068"/>
    <w:rsid w:val="00E827E8"/>
    <w:rsid w:val="00E82841"/>
    <w:rsid w:val="00E82A31"/>
    <w:rsid w:val="00E82B84"/>
    <w:rsid w:val="00E82D76"/>
    <w:rsid w:val="00E82DDF"/>
    <w:rsid w:val="00E82DEF"/>
    <w:rsid w:val="00E83440"/>
    <w:rsid w:val="00E83545"/>
    <w:rsid w:val="00E8364D"/>
    <w:rsid w:val="00E8389B"/>
    <w:rsid w:val="00E83B57"/>
    <w:rsid w:val="00E83C5B"/>
    <w:rsid w:val="00E83CC7"/>
    <w:rsid w:val="00E83CC8"/>
    <w:rsid w:val="00E8428C"/>
    <w:rsid w:val="00E847BE"/>
    <w:rsid w:val="00E84857"/>
    <w:rsid w:val="00E84EF8"/>
    <w:rsid w:val="00E84F7F"/>
    <w:rsid w:val="00E8506B"/>
    <w:rsid w:val="00E850BD"/>
    <w:rsid w:val="00E85272"/>
    <w:rsid w:val="00E85675"/>
    <w:rsid w:val="00E85697"/>
    <w:rsid w:val="00E858B8"/>
    <w:rsid w:val="00E85928"/>
    <w:rsid w:val="00E859E3"/>
    <w:rsid w:val="00E85AB6"/>
    <w:rsid w:val="00E85CA2"/>
    <w:rsid w:val="00E85D52"/>
    <w:rsid w:val="00E85ECE"/>
    <w:rsid w:val="00E86258"/>
    <w:rsid w:val="00E864B8"/>
    <w:rsid w:val="00E8670D"/>
    <w:rsid w:val="00E86A45"/>
    <w:rsid w:val="00E86C63"/>
    <w:rsid w:val="00E872FA"/>
    <w:rsid w:val="00E87333"/>
    <w:rsid w:val="00E8791E"/>
    <w:rsid w:val="00E87B48"/>
    <w:rsid w:val="00E87C92"/>
    <w:rsid w:val="00E87D22"/>
    <w:rsid w:val="00E87E2F"/>
    <w:rsid w:val="00E87E3E"/>
    <w:rsid w:val="00E87ED7"/>
    <w:rsid w:val="00E905F2"/>
    <w:rsid w:val="00E90680"/>
    <w:rsid w:val="00E90684"/>
    <w:rsid w:val="00E90842"/>
    <w:rsid w:val="00E908A2"/>
    <w:rsid w:val="00E908AB"/>
    <w:rsid w:val="00E90A29"/>
    <w:rsid w:val="00E90BD6"/>
    <w:rsid w:val="00E90DB0"/>
    <w:rsid w:val="00E90E85"/>
    <w:rsid w:val="00E90EE7"/>
    <w:rsid w:val="00E90F7D"/>
    <w:rsid w:val="00E911F5"/>
    <w:rsid w:val="00E91684"/>
    <w:rsid w:val="00E91734"/>
    <w:rsid w:val="00E9184E"/>
    <w:rsid w:val="00E91D32"/>
    <w:rsid w:val="00E91D88"/>
    <w:rsid w:val="00E91E7A"/>
    <w:rsid w:val="00E921DE"/>
    <w:rsid w:val="00E92276"/>
    <w:rsid w:val="00E924F6"/>
    <w:rsid w:val="00E92664"/>
    <w:rsid w:val="00E92767"/>
    <w:rsid w:val="00E92810"/>
    <w:rsid w:val="00E92861"/>
    <w:rsid w:val="00E92AC4"/>
    <w:rsid w:val="00E92CAC"/>
    <w:rsid w:val="00E92D46"/>
    <w:rsid w:val="00E93086"/>
    <w:rsid w:val="00E93337"/>
    <w:rsid w:val="00E93411"/>
    <w:rsid w:val="00E9353F"/>
    <w:rsid w:val="00E9388C"/>
    <w:rsid w:val="00E93B66"/>
    <w:rsid w:val="00E93C1E"/>
    <w:rsid w:val="00E93C54"/>
    <w:rsid w:val="00E93E11"/>
    <w:rsid w:val="00E9413F"/>
    <w:rsid w:val="00E94559"/>
    <w:rsid w:val="00E94568"/>
    <w:rsid w:val="00E947CF"/>
    <w:rsid w:val="00E949DD"/>
    <w:rsid w:val="00E94D9D"/>
    <w:rsid w:val="00E94DE1"/>
    <w:rsid w:val="00E94E17"/>
    <w:rsid w:val="00E94ED0"/>
    <w:rsid w:val="00E95281"/>
    <w:rsid w:val="00E952FB"/>
    <w:rsid w:val="00E953D5"/>
    <w:rsid w:val="00E95407"/>
    <w:rsid w:val="00E95794"/>
    <w:rsid w:val="00E958E8"/>
    <w:rsid w:val="00E95D33"/>
    <w:rsid w:val="00E95E9E"/>
    <w:rsid w:val="00E96601"/>
    <w:rsid w:val="00E967CB"/>
    <w:rsid w:val="00E968E5"/>
    <w:rsid w:val="00E96AC5"/>
    <w:rsid w:val="00E96BFE"/>
    <w:rsid w:val="00E96C12"/>
    <w:rsid w:val="00E96E8F"/>
    <w:rsid w:val="00E96FE6"/>
    <w:rsid w:val="00E9771A"/>
    <w:rsid w:val="00E9797E"/>
    <w:rsid w:val="00E97CCF"/>
    <w:rsid w:val="00E97FF0"/>
    <w:rsid w:val="00EA0063"/>
    <w:rsid w:val="00EA01E6"/>
    <w:rsid w:val="00EA022E"/>
    <w:rsid w:val="00EA031E"/>
    <w:rsid w:val="00EA0423"/>
    <w:rsid w:val="00EA0819"/>
    <w:rsid w:val="00EA0BD7"/>
    <w:rsid w:val="00EA0D60"/>
    <w:rsid w:val="00EA0DEE"/>
    <w:rsid w:val="00EA13AE"/>
    <w:rsid w:val="00EA1581"/>
    <w:rsid w:val="00EA15EA"/>
    <w:rsid w:val="00EA1B1D"/>
    <w:rsid w:val="00EA1BDE"/>
    <w:rsid w:val="00EA21C4"/>
    <w:rsid w:val="00EA2211"/>
    <w:rsid w:val="00EA2373"/>
    <w:rsid w:val="00EA23AB"/>
    <w:rsid w:val="00EA244A"/>
    <w:rsid w:val="00EA255E"/>
    <w:rsid w:val="00EA259B"/>
    <w:rsid w:val="00EA2748"/>
    <w:rsid w:val="00EA285D"/>
    <w:rsid w:val="00EA2CA5"/>
    <w:rsid w:val="00EA2FE1"/>
    <w:rsid w:val="00EA31E1"/>
    <w:rsid w:val="00EA355B"/>
    <w:rsid w:val="00EA35B7"/>
    <w:rsid w:val="00EA36D1"/>
    <w:rsid w:val="00EA3893"/>
    <w:rsid w:val="00EA3B5C"/>
    <w:rsid w:val="00EA3B9B"/>
    <w:rsid w:val="00EA3D38"/>
    <w:rsid w:val="00EA3D6E"/>
    <w:rsid w:val="00EA3E0E"/>
    <w:rsid w:val="00EA3E15"/>
    <w:rsid w:val="00EA42BC"/>
    <w:rsid w:val="00EA47DD"/>
    <w:rsid w:val="00EA4912"/>
    <w:rsid w:val="00EA4982"/>
    <w:rsid w:val="00EA49D2"/>
    <w:rsid w:val="00EA4A4B"/>
    <w:rsid w:val="00EA4A8F"/>
    <w:rsid w:val="00EA4C1E"/>
    <w:rsid w:val="00EA4CA7"/>
    <w:rsid w:val="00EA4FBD"/>
    <w:rsid w:val="00EA5133"/>
    <w:rsid w:val="00EA51C1"/>
    <w:rsid w:val="00EA52D9"/>
    <w:rsid w:val="00EA533C"/>
    <w:rsid w:val="00EA5563"/>
    <w:rsid w:val="00EA5734"/>
    <w:rsid w:val="00EA5A7E"/>
    <w:rsid w:val="00EA5B71"/>
    <w:rsid w:val="00EA5F4B"/>
    <w:rsid w:val="00EA61D3"/>
    <w:rsid w:val="00EA650C"/>
    <w:rsid w:val="00EA6728"/>
    <w:rsid w:val="00EA6BD6"/>
    <w:rsid w:val="00EA6C02"/>
    <w:rsid w:val="00EA6DA8"/>
    <w:rsid w:val="00EA70FF"/>
    <w:rsid w:val="00EA74C3"/>
    <w:rsid w:val="00EA75D7"/>
    <w:rsid w:val="00EA761D"/>
    <w:rsid w:val="00EA7E3A"/>
    <w:rsid w:val="00EB0016"/>
    <w:rsid w:val="00EB03C3"/>
    <w:rsid w:val="00EB05F2"/>
    <w:rsid w:val="00EB07B4"/>
    <w:rsid w:val="00EB0D4A"/>
    <w:rsid w:val="00EB0DD8"/>
    <w:rsid w:val="00EB0ED0"/>
    <w:rsid w:val="00EB1151"/>
    <w:rsid w:val="00EB1389"/>
    <w:rsid w:val="00EB17D8"/>
    <w:rsid w:val="00EB1DFA"/>
    <w:rsid w:val="00EB1EDB"/>
    <w:rsid w:val="00EB201E"/>
    <w:rsid w:val="00EB2255"/>
    <w:rsid w:val="00EB235F"/>
    <w:rsid w:val="00EB25EF"/>
    <w:rsid w:val="00EB26AF"/>
    <w:rsid w:val="00EB2957"/>
    <w:rsid w:val="00EB29ED"/>
    <w:rsid w:val="00EB2E20"/>
    <w:rsid w:val="00EB2F5E"/>
    <w:rsid w:val="00EB3153"/>
    <w:rsid w:val="00EB3304"/>
    <w:rsid w:val="00EB3726"/>
    <w:rsid w:val="00EB3809"/>
    <w:rsid w:val="00EB3962"/>
    <w:rsid w:val="00EB3D1D"/>
    <w:rsid w:val="00EB41C1"/>
    <w:rsid w:val="00EB432A"/>
    <w:rsid w:val="00EB4360"/>
    <w:rsid w:val="00EB43E4"/>
    <w:rsid w:val="00EB456E"/>
    <w:rsid w:val="00EB45CB"/>
    <w:rsid w:val="00EB4614"/>
    <w:rsid w:val="00EB4B5C"/>
    <w:rsid w:val="00EB4CE9"/>
    <w:rsid w:val="00EB5127"/>
    <w:rsid w:val="00EB5610"/>
    <w:rsid w:val="00EB56A9"/>
    <w:rsid w:val="00EB5767"/>
    <w:rsid w:val="00EB57A0"/>
    <w:rsid w:val="00EB5941"/>
    <w:rsid w:val="00EB59A7"/>
    <w:rsid w:val="00EB5B6C"/>
    <w:rsid w:val="00EB5D30"/>
    <w:rsid w:val="00EB6271"/>
    <w:rsid w:val="00EB6417"/>
    <w:rsid w:val="00EB6A44"/>
    <w:rsid w:val="00EB6AC5"/>
    <w:rsid w:val="00EB6AF4"/>
    <w:rsid w:val="00EB6BF2"/>
    <w:rsid w:val="00EB712A"/>
    <w:rsid w:val="00EB7336"/>
    <w:rsid w:val="00EB754E"/>
    <w:rsid w:val="00EB755A"/>
    <w:rsid w:val="00EB75B4"/>
    <w:rsid w:val="00EB785E"/>
    <w:rsid w:val="00EB789C"/>
    <w:rsid w:val="00EB7BF6"/>
    <w:rsid w:val="00EB7C50"/>
    <w:rsid w:val="00EB7DE5"/>
    <w:rsid w:val="00EB7E02"/>
    <w:rsid w:val="00EC03D7"/>
    <w:rsid w:val="00EC04BB"/>
    <w:rsid w:val="00EC06EB"/>
    <w:rsid w:val="00EC06FB"/>
    <w:rsid w:val="00EC0B25"/>
    <w:rsid w:val="00EC0B4E"/>
    <w:rsid w:val="00EC0C70"/>
    <w:rsid w:val="00EC0D0E"/>
    <w:rsid w:val="00EC0DDD"/>
    <w:rsid w:val="00EC0E87"/>
    <w:rsid w:val="00EC11C8"/>
    <w:rsid w:val="00EC13CD"/>
    <w:rsid w:val="00EC15E3"/>
    <w:rsid w:val="00EC16C0"/>
    <w:rsid w:val="00EC247E"/>
    <w:rsid w:val="00EC265E"/>
    <w:rsid w:val="00EC2675"/>
    <w:rsid w:val="00EC2744"/>
    <w:rsid w:val="00EC2899"/>
    <w:rsid w:val="00EC2CF9"/>
    <w:rsid w:val="00EC2DEA"/>
    <w:rsid w:val="00EC31E1"/>
    <w:rsid w:val="00EC3344"/>
    <w:rsid w:val="00EC344A"/>
    <w:rsid w:val="00EC35CD"/>
    <w:rsid w:val="00EC3995"/>
    <w:rsid w:val="00EC40BE"/>
    <w:rsid w:val="00EC40E5"/>
    <w:rsid w:val="00EC411B"/>
    <w:rsid w:val="00EC4357"/>
    <w:rsid w:val="00EC43EE"/>
    <w:rsid w:val="00EC44B8"/>
    <w:rsid w:val="00EC4520"/>
    <w:rsid w:val="00EC4724"/>
    <w:rsid w:val="00EC483E"/>
    <w:rsid w:val="00EC48BF"/>
    <w:rsid w:val="00EC48DB"/>
    <w:rsid w:val="00EC4A18"/>
    <w:rsid w:val="00EC4B2E"/>
    <w:rsid w:val="00EC4BE5"/>
    <w:rsid w:val="00EC4C28"/>
    <w:rsid w:val="00EC4CF5"/>
    <w:rsid w:val="00EC4E72"/>
    <w:rsid w:val="00EC4EAA"/>
    <w:rsid w:val="00EC511E"/>
    <w:rsid w:val="00EC52FC"/>
    <w:rsid w:val="00EC57E9"/>
    <w:rsid w:val="00EC5B8F"/>
    <w:rsid w:val="00EC6254"/>
    <w:rsid w:val="00EC62B4"/>
    <w:rsid w:val="00EC63A9"/>
    <w:rsid w:val="00EC64C1"/>
    <w:rsid w:val="00EC6793"/>
    <w:rsid w:val="00EC6DCA"/>
    <w:rsid w:val="00EC6F53"/>
    <w:rsid w:val="00EC7015"/>
    <w:rsid w:val="00EC7074"/>
    <w:rsid w:val="00EC71FD"/>
    <w:rsid w:val="00EC7271"/>
    <w:rsid w:val="00EC7317"/>
    <w:rsid w:val="00EC7374"/>
    <w:rsid w:val="00EC76F5"/>
    <w:rsid w:val="00EC789F"/>
    <w:rsid w:val="00EC7C33"/>
    <w:rsid w:val="00EC7E85"/>
    <w:rsid w:val="00EC7ED0"/>
    <w:rsid w:val="00ED04D9"/>
    <w:rsid w:val="00ED06AE"/>
    <w:rsid w:val="00ED06E2"/>
    <w:rsid w:val="00ED0780"/>
    <w:rsid w:val="00ED081F"/>
    <w:rsid w:val="00ED08B1"/>
    <w:rsid w:val="00ED0C49"/>
    <w:rsid w:val="00ED0E93"/>
    <w:rsid w:val="00ED0F33"/>
    <w:rsid w:val="00ED0FFD"/>
    <w:rsid w:val="00ED104C"/>
    <w:rsid w:val="00ED1331"/>
    <w:rsid w:val="00ED17F7"/>
    <w:rsid w:val="00ED182F"/>
    <w:rsid w:val="00ED1C17"/>
    <w:rsid w:val="00ED1DAB"/>
    <w:rsid w:val="00ED2374"/>
    <w:rsid w:val="00ED24C9"/>
    <w:rsid w:val="00ED2C48"/>
    <w:rsid w:val="00ED2FD4"/>
    <w:rsid w:val="00ED3018"/>
    <w:rsid w:val="00ED366C"/>
    <w:rsid w:val="00ED38B1"/>
    <w:rsid w:val="00ED38FA"/>
    <w:rsid w:val="00ED3AE0"/>
    <w:rsid w:val="00ED3D49"/>
    <w:rsid w:val="00ED3E24"/>
    <w:rsid w:val="00ED43FA"/>
    <w:rsid w:val="00ED4771"/>
    <w:rsid w:val="00ED49A9"/>
    <w:rsid w:val="00ED4B05"/>
    <w:rsid w:val="00ED4B4B"/>
    <w:rsid w:val="00ED4F47"/>
    <w:rsid w:val="00ED5191"/>
    <w:rsid w:val="00ED51A8"/>
    <w:rsid w:val="00ED5533"/>
    <w:rsid w:val="00ED57B5"/>
    <w:rsid w:val="00ED585A"/>
    <w:rsid w:val="00ED5A23"/>
    <w:rsid w:val="00ED5BB4"/>
    <w:rsid w:val="00ED6001"/>
    <w:rsid w:val="00ED615E"/>
    <w:rsid w:val="00ED6210"/>
    <w:rsid w:val="00ED643E"/>
    <w:rsid w:val="00ED678B"/>
    <w:rsid w:val="00ED6B42"/>
    <w:rsid w:val="00ED6C35"/>
    <w:rsid w:val="00ED6DC8"/>
    <w:rsid w:val="00ED6E27"/>
    <w:rsid w:val="00ED6EBD"/>
    <w:rsid w:val="00ED70B0"/>
    <w:rsid w:val="00ED7184"/>
    <w:rsid w:val="00ED72EA"/>
    <w:rsid w:val="00ED7347"/>
    <w:rsid w:val="00ED7383"/>
    <w:rsid w:val="00ED74BF"/>
    <w:rsid w:val="00ED770A"/>
    <w:rsid w:val="00ED7ACB"/>
    <w:rsid w:val="00ED7C91"/>
    <w:rsid w:val="00ED7CE0"/>
    <w:rsid w:val="00ED7F1D"/>
    <w:rsid w:val="00EE00F4"/>
    <w:rsid w:val="00EE016F"/>
    <w:rsid w:val="00EE06FF"/>
    <w:rsid w:val="00EE07F2"/>
    <w:rsid w:val="00EE08C4"/>
    <w:rsid w:val="00EE0995"/>
    <w:rsid w:val="00EE0DB9"/>
    <w:rsid w:val="00EE1180"/>
    <w:rsid w:val="00EE11F9"/>
    <w:rsid w:val="00EE14FF"/>
    <w:rsid w:val="00EE1710"/>
    <w:rsid w:val="00EE175F"/>
    <w:rsid w:val="00EE1850"/>
    <w:rsid w:val="00EE1A3C"/>
    <w:rsid w:val="00EE1A73"/>
    <w:rsid w:val="00EE1BD9"/>
    <w:rsid w:val="00EE1D3F"/>
    <w:rsid w:val="00EE1DC1"/>
    <w:rsid w:val="00EE1E76"/>
    <w:rsid w:val="00EE1F6E"/>
    <w:rsid w:val="00EE20EC"/>
    <w:rsid w:val="00EE2540"/>
    <w:rsid w:val="00EE2628"/>
    <w:rsid w:val="00EE284D"/>
    <w:rsid w:val="00EE28A1"/>
    <w:rsid w:val="00EE2A89"/>
    <w:rsid w:val="00EE2C36"/>
    <w:rsid w:val="00EE2C7A"/>
    <w:rsid w:val="00EE30AC"/>
    <w:rsid w:val="00EE3131"/>
    <w:rsid w:val="00EE34A2"/>
    <w:rsid w:val="00EE411A"/>
    <w:rsid w:val="00EE4214"/>
    <w:rsid w:val="00EE44C6"/>
    <w:rsid w:val="00EE4521"/>
    <w:rsid w:val="00EE4568"/>
    <w:rsid w:val="00EE474B"/>
    <w:rsid w:val="00EE4A0A"/>
    <w:rsid w:val="00EE4BD3"/>
    <w:rsid w:val="00EE530F"/>
    <w:rsid w:val="00EE5447"/>
    <w:rsid w:val="00EE54F6"/>
    <w:rsid w:val="00EE5656"/>
    <w:rsid w:val="00EE586D"/>
    <w:rsid w:val="00EE5947"/>
    <w:rsid w:val="00EE59D5"/>
    <w:rsid w:val="00EE59F7"/>
    <w:rsid w:val="00EE5DA8"/>
    <w:rsid w:val="00EE5FD1"/>
    <w:rsid w:val="00EE60EC"/>
    <w:rsid w:val="00EE671D"/>
    <w:rsid w:val="00EE6734"/>
    <w:rsid w:val="00EE6872"/>
    <w:rsid w:val="00EE6E88"/>
    <w:rsid w:val="00EE72D7"/>
    <w:rsid w:val="00EE7798"/>
    <w:rsid w:val="00EE7821"/>
    <w:rsid w:val="00EE7A20"/>
    <w:rsid w:val="00EE7AF0"/>
    <w:rsid w:val="00EE7AFA"/>
    <w:rsid w:val="00EE7F2A"/>
    <w:rsid w:val="00EF01A0"/>
    <w:rsid w:val="00EF03C9"/>
    <w:rsid w:val="00EF046C"/>
    <w:rsid w:val="00EF07E0"/>
    <w:rsid w:val="00EF096C"/>
    <w:rsid w:val="00EF0A2E"/>
    <w:rsid w:val="00EF0A78"/>
    <w:rsid w:val="00EF0E80"/>
    <w:rsid w:val="00EF0FE8"/>
    <w:rsid w:val="00EF1441"/>
    <w:rsid w:val="00EF14A0"/>
    <w:rsid w:val="00EF15A3"/>
    <w:rsid w:val="00EF1ED2"/>
    <w:rsid w:val="00EF26CF"/>
    <w:rsid w:val="00EF2715"/>
    <w:rsid w:val="00EF2AF1"/>
    <w:rsid w:val="00EF2D9B"/>
    <w:rsid w:val="00EF2E53"/>
    <w:rsid w:val="00EF31F4"/>
    <w:rsid w:val="00EF3A56"/>
    <w:rsid w:val="00EF3D3A"/>
    <w:rsid w:val="00EF3DBE"/>
    <w:rsid w:val="00EF3DED"/>
    <w:rsid w:val="00EF3F62"/>
    <w:rsid w:val="00EF3F8E"/>
    <w:rsid w:val="00EF3F9D"/>
    <w:rsid w:val="00EF4307"/>
    <w:rsid w:val="00EF4606"/>
    <w:rsid w:val="00EF47EF"/>
    <w:rsid w:val="00EF4923"/>
    <w:rsid w:val="00EF49C3"/>
    <w:rsid w:val="00EF4ABD"/>
    <w:rsid w:val="00EF4AEC"/>
    <w:rsid w:val="00EF4B15"/>
    <w:rsid w:val="00EF4D0D"/>
    <w:rsid w:val="00EF4D9F"/>
    <w:rsid w:val="00EF4FE3"/>
    <w:rsid w:val="00EF5126"/>
    <w:rsid w:val="00EF53A2"/>
    <w:rsid w:val="00EF53B5"/>
    <w:rsid w:val="00EF53EC"/>
    <w:rsid w:val="00EF5447"/>
    <w:rsid w:val="00EF5612"/>
    <w:rsid w:val="00EF58F7"/>
    <w:rsid w:val="00EF5C1A"/>
    <w:rsid w:val="00EF5F35"/>
    <w:rsid w:val="00EF6025"/>
    <w:rsid w:val="00EF6087"/>
    <w:rsid w:val="00EF6533"/>
    <w:rsid w:val="00EF67AD"/>
    <w:rsid w:val="00EF693D"/>
    <w:rsid w:val="00EF697D"/>
    <w:rsid w:val="00EF6AF0"/>
    <w:rsid w:val="00EF6B8C"/>
    <w:rsid w:val="00EF6CE2"/>
    <w:rsid w:val="00EF6EF5"/>
    <w:rsid w:val="00EF70EC"/>
    <w:rsid w:val="00EF74D4"/>
    <w:rsid w:val="00EF76E9"/>
    <w:rsid w:val="00EF7722"/>
    <w:rsid w:val="00EF7783"/>
    <w:rsid w:val="00EF7817"/>
    <w:rsid w:val="00EF7927"/>
    <w:rsid w:val="00EF7BA5"/>
    <w:rsid w:val="00EF7CB6"/>
    <w:rsid w:val="00F0021B"/>
    <w:rsid w:val="00F0031A"/>
    <w:rsid w:val="00F005DB"/>
    <w:rsid w:val="00F00766"/>
    <w:rsid w:val="00F00A73"/>
    <w:rsid w:val="00F00C3C"/>
    <w:rsid w:val="00F00E9F"/>
    <w:rsid w:val="00F00FE4"/>
    <w:rsid w:val="00F01279"/>
    <w:rsid w:val="00F012C9"/>
    <w:rsid w:val="00F0135F"/>
    <w:rsid w:val="00F0189B"/>
    <w:rsid w:val="00F01984"/>
    <w:rsid w:val="00F01A11"/>
    <w:rsid w:val="00F01C4B"/>
    <w:rsid w:val="00F01C65"/>
    <w:rsid w:val="00F01F00"/>
    <w:rsid w:val="00F01F2C"/>
    <w:rsid w:val="00F01FE1"/>
    <w:rsid w:val="00F02190"/>
    <w:rsid w:val="00F026A1"/>
    <w:rsid w:val="00F0271F"/>
    <w:rsid w:val="00F0297E"/>
    <w:rsid w:val="00F02B02"/>
    <w:rsid w:val="00F02BCB"/>
    <w:rsid w:val="00F02CE1"/>
    <w:rsid w:val="00F02D49"/>
    <w:rsid w:val="00F031E7"/>
    <w:rsid w:val="00F03490"/>
    <w:rsid w:val="00F03545"/>
    <w:rsid w:val="00F039B6"/>
    <w:rsid w:val="00F04019"/>
    <w:rsid w:val="00F04038"/>
    <w:rsid w:val="00F04083"/>
    <w:rsid w:val="00F040F7"/>
    <w:rsid w:val="00F04212"/>
    <w:rsid w:val="00F04261"/>
    <w:rsid w:val="00F044A2"/>
    <w:rsid w:val="00F04787"/>
    <w:rsid w:val="00F04788"/>
    <w:rsid w:val="00F04936"/>
    <w:rsid w:val="00F049A8"/>
    <w:rsid w:val="00F04A4C"/>
    <w:rsid w:val="00F04A9F"/>
    <w:rsid w:val="00F04DA5"/>
    <w:rsid w:val="00F050DF"/>
    <w:rsid w:val="00F05123"/>
    <w:rsid w:val="00F05269"/>
    <w:rsid w:val="00F05286"/>
    <w:rsid w:val="00F05848"/>
    <w:rsid w:val="00F05A59"/>
    <w:rsid w:val="00F05A7F"/>
    <w:rsid w:val="00F05B25"/>
    <w:rsid w:val="00F05EF7"/>
    <w:rsid w:val="00F05FF6"/>
    <w:rsid w:val="00F060FB"/>
    <w:rsid w:val="00F06125"/>
    <w:rsid w:val="00F062E9"/>
    <w:rsid w:val="00F06612"/>
    <w:rsid w:val="00F066EC"/>
    <w:rsid w:val="00F06731"/>
    <w:rsid w:val="00F06D2C"/>
    <w:rsid w:val="00F07210"/>
    <w:rsid w:val="00F073CB"/>
    <w:rsid w:val="00F0782A"/>
    <w:rsid w:val="00F07EE5"/>
    <w:rsid w:val="00F1001F"/>
    <w:rsid w:val="00F10115"/>
    <w:rsid w:val="00F102DE"/>
    <w:rsid w:val="00F1045C"/>
    <w:rsid w:val="00F1049D"/>
    <w:rsid w:val="00F10A43"/>
    <w:rsid w:val="00F10CE3"/>
    <w:rsid w:val="00F10DA7"/>
    <w:rsid w:val="00F10DAF"/>
    <w:rsid w:val="00F10EE2"/>
    <w:rsid w:val="00F11688"/>
    <w:rsid w:val="00F11896"/>
    <w:rsid w:val="00F11EC9"/>
    <w:rsid w:val="00F12583"/>
    <w:rsid w:val="00F12844"/>
    <w:rsid w:val="00F130FA"/>
    <w:rsid w:val="00F13149"/>
    <w:rsid w:val="00F13151"/>
    <w:rsid w:val="00F131FE"/>
    <w:rsid w:val="00F13628"/>
    <w:rsid w:val="00F13699"/>
    <w:rsid w:val="00F1369B"/>
    <w:rsid w:val="00F13AFB"/>
    <w:rsid w:val="00F14183"/>
    <w:rsid w:val="00F14397"/>
    <w:rsid w:val="00F1455E"/>
    <w:rsid w:val="00F146C5"/>
    <w:rsid w:val="00F1472F"/>
    <w:rsid w:val="00F14768"/>
    <w:rsid w:val="00F14B26"/>
    <w:rsid w:val="00F14B70"/>
    <w:rsid w:val="00F14D84"/>
    <w:rsid w:val="00F14E74"/>
    <w:rsid w:val="00F15078"/>
    <w:rsid w:val="00F15475"/>
    <w:rsid w:val="00F15541"/>
    <w:rsid w:val="00F15A7F"/>
    <w:rsid w:val="00F15AA5"/>
    <w:rsid w:val="00F15BB7"/>
    <w:rsid w:val="00F15EBD"/>
    <w:rsid w:val="00F160BC"/>
    <w:rsid w:val="00F1663A"/>
    <w:rsid w:val="00F16967"/>
    <w:rsid w:val="00F16D43"/>
    <w:rsid w:val="00F16DA6"/>
    <w:rsid w:val="00F16E85"/>
    <w:rsid w:val="00F17302"/>
    <w:rsid w:val="00F17415"/>
    <w:rsid w:val="00F17497"/>
    <w:rsid w:val="00F17778"/>
    <w:rsid w:val="00F17B3C"/>
    <w:rsid w:val="00F17C20"/>
    <w:rsid w:val="00F17DEE"/>
    <w:rsid w:val="00F17F36"/>
    <w:rsid w:val="00F20031"/>
    <w:rsid w:val="00F2029B"/>
    <w:rsid w:val="00F2064D"/>
    <w:rsid w:val="00F208F2"/>
    <w:rsid w:val="00F20A10"/>
    <w:rsid w:val="00F20B30"/>
    <w:rsid w:val="00F20B90"/>
    <w:rsid w:val="00F20BD3"/>
    <w:rsid w:val="00F20D70"/>
    <w:rsid w:val="00F20E7B"/>
    <w:rsid w:val="00F20F5D"/>
    <w:rsid w:val="00F20FCF"/>
    <w:rsid w:val="00F20FE5"/>
    <w:rsid w:val="00F21524"/>
    <w:rsid w:val="00F21793"/>
    <w:rsid w:val="00F21956"/>
    <w:rsid w:val="00F2196B"/>
    <w:rsid w:val="00F21B29"/>
    <w:rsid w:val="00F21B65"/>
    <w:rsid w:val="00F21CDC"/>
    <w:rsid w:val="00F21DE5"/>
    <w:rsid w:val="00F21F2D"/>
    <w:rsid w:val="00F21F75"/>
    <w:rsid w:val="00F221A3"/>
    <w:rsid w:val="00F2254A"/>
    <w:rsid w:val="00F231A9"/>
    <w:rsid w:val="00F23746"/>
    <w:rsid w:val="00F23886"/>
    <w:rsid w:val="00F2389B"/>
    <w:rsid w:val="00F24341"/>
    <w:rsid w:val="00F2440E"/>
    <w:rsid w:val="00F248F5"/>
    <w:rsid w:val="00F24CDD"/>
    <w:rsid w:val="00F24F4B"/>
    <w:rsid w:val="00F251A8"/>
    <w:rsid w:val="00F256E4"/>
    <w:rsid w:val="00F25969"/>
    <w:rsid w:val="00F25AEB"/>
    <w:rsid w:val="00F2625D"/>
    <w:rsid w:val="00F2630E"/>
    <w:rsid w:val="00F26400"/>
    <w:rsid w:val="00F26445"/>
    <w:rsid w:val="00F26693"/>
    <w:rsid w:val="00F2687F"/>
    <w:rsid w:val="00F26BBF"/>
    <w:rsid w:val="00F26E1B"/>
    <w:rsid w:val="00F26F00"/>
    <w:rsid w:val="00F26F69"/>
    <w:rsid w:val="00F271FA"/>
    <w:rsid w:val="00F27436"/>
    <w:rsid w:val="00F27486"/>
    <w:rsid w:val="00F274C3"/>
    <w:rsid w:val="00F27701"/>
    <w:rsid w:val="00F2777B"/>
    <w:rsid w:val="00F27C9E"/>
    <w:rsid w:val="00F27E2B"/>
    <w:rsid w:val="00F302A4"/>
    <w:rsid w:val="00F30399"/>
    <w:rsid w:val="00F304E8"/>
    <w:rsid w:val="00F3059E"/>
    <w:rsid w:val="00F3072B"/>
    <w:rsid w:val="00F308C4"/>
    <w:rsid w:val="00F3091E"/>
    <w:rsid w:val="00F3118F"/>
    <w:rsid w:val="00F314A3"/>
    <w:rsid w:val="00F3153E"/>
    <w:rsid w:val="00F317A2"/>
    <w:rsid w:val="00F317DF"/>
    <w:rsid w:val="00F31C61"/>
    <w:rsid w:val="00F31CB2"/>
    <w:rsid w:val="00F31CB3"/>
    <w:rsid w:val="00F31CC1"/>
    <w:rsid w:val="00F31FAA"/>
    <w:rsid w:val="00F3230B"/>
    <w:rsid w:val="00F325B7"/>
    <w:rsid w:val="00F32A5D"/>
    <w:rsid w:val="00F32E5C"/>
    <w:rsid w:val="00F32EFD"/>
    <w:rsid w:val="00F3341F"/>
    <w:rsid w:val="00F335F2"/>
    <w:rsid w:val="00F3367A"/>
    <w:rsid w:val="00F33811"/>
    <w:rsid w:val="00F33831"/>
    <w:rsid w:val="00F33D10"/>
    <w:rsid w:val="00F3410C"/>
    <w:rsid w:val="00F344D6"/>
    <w:rsid w:val="00F349FA"/>
    <w:rsid w:val="00F34BAD"/>
    <w:rsid w:val="00F34D2E"/>
    <w:rsid w:val="00F34F5F"/>
    <w:rsid w:val="00F35065"/>
    <w:rsid w:val="00F352BE"/>
    <w:rsid w:val="00F352CF"/>
    <w:rsid w:val="00F352DF"/>
    <w:rsid w:val="00F3585F"/>
    <w:rsid w:val="00F35946"/>
    <w:rsid w:val="00F35A8D"/>
    <w:rsid w:val="00F35AEC"/>
    <w:rsid w:val="00F35BBA"/>
    <w:rsid w:val="00F35CE6"/>
    <w:rsid w:val="00F35D19"/>
    <w:rsid w:val="00F35DA8"/>
    <w:rsid w:val="00F35DA9"/>
    <w:rsid w:val="00F36454"/>
    <w:rsid w:val="00F36651"/>
    <w:rsid w:val="00F36697"/>
    <w:rsid w:val="00F3685B"/>
    <w:rsid w:val="00F36931"/>
    <w:rsid w:val="00F369D6"/>
    <w:rsid w:val="00F370B3"/>
    <w:rsid w:val="00F371AE"/>
    <w:rsid w:val="00F3742F"/>
    <w:rsid w:val="00F374D0"/>
    <w:rsid w:val="00F37563"/>
    <w:rsid w:val="00F3762C"/>
    <w:rsid w:val="00F378B9"/>
    <w:rsid w:val="00F378FB"/>
    <w:rsid w:val="00F37BC5"/>
    <w:rsid w:val="00F37CBD"/>
    <w:rsid w:val="00F37FDB"/>
    <w:rsid w:val="00F401B2"/>
    <w:rsid w:val="00F402DE"/>
    <w:rsid w:val="00F403FD"/>
    <w:rsid w:val="00F4049E"/>
    <w:rsid w:val="00F406A6"/>
    <w:rsid w:val="00F406FD"/>
    <w:rsid w:val="00F407F7"/>
    <w:rsid w:val="00F40E3D"/>
    <w:rsid w:val="00F41356"/>
    <w:rsid w:val="00F4174B"/>
    <w:rsid w:val="00F417C4"/>
    <w:rsid w:val="00F42070"/>
    <w:rsid w:val="00F42498"/>
    <w:rsid w:val="00F424B7"/>
    <w:rsid w:val="00F425E9"/>
    <w:rsid w:val="00F42BEA"/>
    <w:rsid w:val="00F42CD7"/>
    <w:rsid w:val="00F43329"/>
    <w:rsid w:val="00F434DA"/>
    <w:rsid w:val="00F439F8"/>
    <w:rsid w:val="00F43A30"/>
    <w:rsid w:val="00F43D29"/>
    <w:rsid w:val="00F43F61"/>
    <w:rsid w:val="00F4408F"/>
    <w:rsid w:val="00F440AF"/>
    <w:rsid w:val="00F442AA"/>
    <w:rsid w:val="00F44371"/>
    <w:rsid w:val="00F4437D"/>
    <w:rsid w:val="00F4465D"/>
    <w:rsid w:val="00F44735"/>
    <w:rsid w:val="00F44C45"/>
    <w:rsid w:val="00F44F06"/>
    <w:rsid w:val="00F44F61"/>
    <w:rsid w:val="00F4557F"/>
    <w:rsid w:val="00F4566A"/>
    <w:rsid w:val="00F457CD"/>
    <w:rsid w:val="00F4593D"/>
    <w:rsid w:val="00F45AD3"/>
    <w:rsid w:val="00F45BFC"/>
    <w:rsid w:val="00F4611B"/>
    <w:rsid w:val="00F463B7"/>
    <w:rsid w:val="00F4646F"/>
    <w:rsid w:val="00F464A2"/>
    <w:rsid w:val="00F465C7"/>
    <w:rsid w:val="00F4687B"/>
    <w:rsid w:val="00F46A72"/>
    <w:rsid w:val="00F46AD5"/>
    <w:rsid w:val="00F46AD6"/>
    <w:rsid w:val="00F46B14"/>
    <w:rsid w:val="00F46BAA"/>
    <w:rsid w:val="00F46D0F"/>
    <w:rsid w:val="00F46E4E"/>
    <w:rsid w:val="00F46F43"/>
    <w:rsid w:val="00F470E0"/>
    <w:rsid w:val="00F47123"/>
    <w:rsid w:val="00F47133"/>
    <w:rsid w:val="00F473B0"/>
    <w:rsid w:val="00F47542"/>
    <w:rsid w:val="00F477A9"/>
    <w:rsid w:val="00F47F0E"/>
    <w:rsid w:val="00F500B2"/>
    <w:rsid w:val="00F50388"/>
    <w:rsid w:val="00F504CA"/>
    <w:rsid w:val="00F50653"/>
    <w:rsid w:val="00F506F1"/>
    <w:rsid w:val="00F508E1"/>
    <w:rsid w:val="00F50A19"/>
    <w:rsid w:val="00F50AF1"/>
    <w:rsid w:val="00F51010"/>
    <w:rsid w:val="00F5106D"/>
    <w:rsid w:val="00F51078"/>
    <w:rsid w:val="00F5121D"/>
    <w:rsid w:val="00F5153D"/>
    <w:rsid w:val="00F517B9"/>
    <w:rsid w:val="00F5182B"/>
    <w:rsid w:val="00F5186F"/>
    <w:rsid w:val="00F51CF7"/>
    <w:rsid w:val="00F51D44"/>
    <w:rsid w:val="00F51EAF"/>
    <w:rsid w:val="00F5210A"/>
    <w:rsid w:val="00F5218E"/>
    <w:rsid w:val="00F521E5"/>
    <w:rsid w:val="00F525E0"/>
    <w:rsid w:val="00F52983"/>
    <w:rsid w:val="00F52B46"/>
    <w:rsid w:val="00F52F89"/>
    <w:rsid w:val="00F52FA2"/>
    <w:rsid w:val="00F530B5"/>
    <w:rsid w:val="00F53217"/>
    <w:rsid w:val="00F533EE"/>
    <w:rsid w:val="00F533FF"/>
    <w:rsid w:val="00F53C24"/>
    <w:rsid w:val="00F53E54"/>
    <w:rsid w:val="00F53F6D"/>
    <w:rsid w:val="00F53FB6"/>
    <w:rsid w:val="00F5407A"/>
    <w:rsid w:val="00F547F0"/>
    <w:rsid w:val="00F548FE"/>
    <w:rsid w:val="00F54D33"/>
    <w:rsid w:val="00F54D5E"/>
    <w:rsid w:val="00F54F68"/>
    <w:rsid w:val="00F55273"/>
    <w:rsid w:val="00F5533B"/>
    <w:rsid w:val="00F555ED"/>
    <w:rsid w:val="00F557DA"/>
    <w:rsid w:val="00F55AEE"/>
    <w:rsid w:val="00F55DD6"/>
    <w:rsid w:val="00F55EA0"/>
    <w:rsid w:val="00F56323"/>
    <w:rsid w:val="00F563ED"/>
    <w:rsid w:val="00F5663A"/>
    <w:rsid w:val="00F566A1"/>
    <w:rsid w:val="00F566F3"/>
    <w:rsid w:val="00F5683F"/>
    <w:rsid w:val="00F56A7C"/>
    <w:rsid w:val="00F56C42"/>
    <w:rsid w:val="00F56D11"/>
    <w:rsid w:val="00F57164"/>
    <w:rsid w:val="00F57457"/>
    <w:rsid w:val="00F577FA"/>
    <w:rsid w:val="00F578CB"/>
    <w:rsid w:val="00F578E4"/>
    <w:rsid w:val="00F57B2B"/>
    <w:rsid w:val="00F57E96"/>
    <w:rsid w:val="00F6029E"/>
    <w:rsid w:val="00F602C8"/>
    <w:rsid w:val="00F60420"/>
    <w:rsid w:val="00F60748"/>
    <w:rsid w:val="00F60754"/>
    <w:rsid w:val="00F6078B"/>
    <w:rsid w:val="00F6094C"/>
    <w:rsid w:val="00F60AD5"/>
    <w:rsid w:val="00F60B3F"/>
    <w:rsid w:val="00F60B98"/>
    <w:rsid w:val="00F60CED"/>
    <w:rsid w:val="00F6101A"/>
    <w:rsid w:val="00F6114B"/>
    <w:rsid w:val="00F611F5"/>
    <w:rsid w:val="00F613DF"/>
    <w:rsid w:val="00F613F1"/>
    <w:rsid w:val="00F61704"/>
    <w:rsid w:val="00F61849"/>
    <w:rsid w:val="00F6185E"/>
    <w:rsid w:val="00F61C74"/>
    <w:rsid w:val="00F61E53"/>
    <w:rsid w:val="00F621DE"/>
    <w:rsid w:val="00F6240D"/>
    <w:rsid w:val="00F62459"/>
    <w:rsid w:val="00F62541"/>
    <w:rsid w:val="00F626AB"/>
    <w:rsid w:val="00F626D3"/>
    <w:rsid w:val="00F629B8"/>
    <w:rsid w:val="00F62B27"/>
    <w:rsid w:val="00F62CBB"/>
    <w:rsid w:val="00F62D4A"/>
    <w:rsid w:val="00F62D5D"/>
    <w:rsid w:val="00F6303A"/>
    <w:rsid w:val="00F630AC"/>
    <w:rsid w:val="00F63275"/>
    <w:rsid w:val="00F63322"/>
    <w:rsid w:val="00F63357"/>
    <w:rsid w:val="00F63447"/>
    <w:rsid w:val="00F634E7"/>
    <w:rsid w:val="00F6372A"/>
    <w:rsid w:val="00F63857"/>
    <w:rsid w:val="00F643D1"/>
    <w:rsid w:val="00F64555"/>
    <w:rsid w:val="00F6458A"/>
    <w:rsid w:val="00F65286"/>
    <w:rsid w:val="00F653CD"/>
    <w:rsid w:val="00F653DD"/>
    <w:rsid w:val="00F653DF"/>
    <w:rsid w:val="00F6547D"/>
    <w:rsid w:val="00F654B1"/>
    <w:rsid w:val="00F655BD"/>
    <w:rsid w:val="00F65762"/>
    <w:rsid w:val="00F65A1A"/>
    <w:rsid w:val="00F65ADC"/>
    <w:rsid w:val="00F65B01"/>
    <w:rsid w:val="00F65B84"/>
    <w:rsid w:val="00F65BCA"/>
    <w:rsid w:val="00F65C49"/>
    <w:rsid w:val="00F660E7"/>
    <w:rsid w:val="00F66172"/>
    <w:rsid w:val="00F661B4"/>
    <w:rsid w:val="00F663EE"/>
    <w:rsid w:val="00F66930"/>
    <w:rsid w:val="00F66CA9"/>
    <w:rsid w:val="00F66FCD"/>
    <w:rsid w:val="00F67038"/>
    <w:rsid w:val="00F67135"/>
    <w:rsid w:val="00F67402"/>
    <w:rsid w:val="00F6750F"/>
    <w:rsid w:val="00F67AA8"/>
    <w:rsid w:val="00F67AC9"/>
    <w:rsid w:val="00F67F7B"/>
    <w:rsid w:val="00F70110"/>
    <w:rsid w:val="00F70534"/>
    <w:rsid w:val="00F705BD"/>
    <w:rsid w:val="00F70621"/>
    <w:rsid w:val="00F70984"/>
    <w:rsid w:val="00F70BBA"/>
    <w:rsid w:val="00F71016"/>
    <w:rsid w:val="00F71200"/>
    <w:rsid w:val="00F71405"/>
    <w:rsid w:val="00F71408"/>
    <w:rsid w:val="00F714F2"/>
    <w:rsid w:val="00F71614"/>
    <w:rsid w:val="00F71640"/>
    <w:rsid w:val="00F716BB"/>
    <w:rsid w:val="00F716EB"/>
    <w:rsid w:val="00F71829"/>
    <w:rsid w:val="00F71867"/>
    <w:rsid w:val="00F71AF4"/>
    <w:rsid w:val="00F71BA5"/>
    <w:rsid w:val="00F71DBC"/>
    <w:rsid w:val="00F71E3A"/>
    <w:rsid w:val="00F72458"/>
    <w:rsid w:val="00F724A1"/>
    <w:rsid w:val="00F72671"/>
    <w:rsid w:val="00F72859"/>
    <w:rsid w:val="00F72978"/>
    <w:rsid w:val="00F729F8"/>
    <w:rsid w:val="00F72C54"/>
    <w:rsid w:val="00F72D5F"/>
    <w:rsid w:val="00F7379E"/>
    <w:rsid w:val="00F73A25"/>
    <w:rsid w:val="00F73ABF"/>
    <w:rsid w:val="00F73EF2"/>
    <w:rsid w:val="00F74083"/>
    <w:rsid w:val="00F7442A"/>
    <w:rsid w:val="00F7449F"/>
    <w:rsid w:val="00F748AD"/>
    <w:rsid w:val="00F74B17"/>
    <w:rsid w:val="00F74EB9"/>
    <w:rsid w:val="00F74F8D"/>
    <w:rsid w:val="00F75151"/>
    <w:rsid w:val="00F751E7"/>
    <w:rsid w:val="00F754C5"/>
    <w:rsid w:val="00F75C6F"/>
    <w:rsid w:val="00F762F2"/>
    <w:rsid w:val="00F766DC"/>
    <w:rsid w:val="00F76791"/>
    <w:rsid w:val="00F767FB"/>
    <w:rsid w:val="00F7681F"/>
    <w:rsid w:val="00F76866"/>
    <w:rsid w:val="00F76952"/>
    <w:rsid w:val="00F76BA6"/>
    <w:rsid w:val="00F76F05"/>
    <w:rsid w:val="00F7728A"/>
    <w:rsid w:val="00F77860"/>
    <w:rsid w:val="00F77F06"/>
    <w:rsid w:val="00F8007B"/>
    <w:rsid w:val="00F800F9"/>
    <w:rsid w:val="00F804DE"/>
    <w:rsid w:val="00F80547"/>
    <w:rsid w:val="00F8057C"/>
    <w:rsid w:val="00F806B7"/>
    <w:rsid w:val="00F808ED"/>
    <w:rsid w:val="00F80A3F"/>
    <w:rsid w:val="00F80B36"/>
    <w:rsid w:val="00F80FAE"/>
    <w:rsid w:val="00F81421"/>
    <w:rsid w:val="00F81510"/>
    <w:rsid w:val="00F81758"/>
    <w:rsid w:val="00F817DD"/>
    <w:rsid w:val="00F817E1"/>
    <w:rsid w:val="00F819A4"/>
    <w:rsid w:val="00F81B05"/>
    <w:rsid w:val="00F81B97"/>
    <w:rsid w:val="00F81ED9"/>
    <w:rsid w:val="00F81FC2"/>
    <w:rsid w:val="00F82056"/>
    <w:rsid w:val="00F8227C"/>
    <w:rsid w:val="00F82391"/>
    <w:rsid w:val="00F82B12"/>
    <w:rsid w:val="00F82C2B"/>
    <w:rsid w:val="00F82DE6"/>
    <w:rsid w:val="00F832D4"/>
    <w:rsid w:val="00F8332A"/>
    <w:rsid w:val="00F83D2E"/>
    <w:rsid w:val="00F83FB8"/>
    <w:rsid w:val="00F84303"/>
    <w:rsid w:val="00F84431"/>
    <w:rsid w:val="00F8456F"/>
    <w:rsid w:val="00F845C7"/>
    <w:rsid w:val="00F848F1"/>
    <w:rsid w:val="00F84A82"/>
    <w:rsid w:val="00F84B30"/>
    <w:rsid w:val="00F8502F"/>
    <w:rsid w:val="00F8506B"/>
    <w:rsid w:val="00F85713"/>
    <w:rsid w:val="00F85802"/>
    <w:rsid w:val="00F85A19"/>
    <w:rsid w:val="00F86209"/>
    <w:rsid w:val="00F862C9"/>
    <w:rsid w:val="00F862F0"/>
    <w:rsid w:val="00F86360"/>
    <w:rsid w:val="00F86590"/>
    <w:rsid w:val="00F865CD"/>
    <w:rsid w:val="00F86B48"/>
    <w:rsid w:val="00F86B92"/>
    <w:rsid w:val="00F86CD7"/>
    <w:rsid w:val="00F86E04"/>
    <w:rsid w:val="00F86FAC"/>
    <w:rsid w:val="00F8705B"/>
    <w:rsid w:val="00F8717E"/>
    <w:rsid w:val="00F873C4"/>
    <w:rsid w:val="00F87584"/>
    <w:rsid w:val="00F875D9"/>
    <w:rsid w:val="00F87647"/>
    <w:rsid w:val="00F87730"/>
    <w:rsid w:val="00F87FEB"/>
    <w:rsid w:val="00F901CA"/>
    <w:rsid w:val="00F90234"/>
    <w:rsid w:val="00F90247"/>
    <w:rsid w:val="00F90516"/>
    <w:rsid w:val="00F906A6"/>
    <w:rsid w:val="00F9088C"/>
    <w:rsid w:val="00F9095E"/>
    <w:rsid w:val="00F90C2A"/>
    <w:rsid w:val="00F91096"/>
    <w:rsid w:val="00F9124E"/>
    <w:rsid w:val="00F9133C"/>
    <w:rsid w:val="00F9137B"/>
    <w:rsid w:val="00F915BB"/>
    <w:rsid w:val="00F918AA"/>
    <w:rsid w:val="00F91E36"/>
    <w:rsid w:val="00F920B6"/>
    <w:rsid w:val="00F921A1"/>
    <w:rsid w:val="00F9253D"/>
    <w:rsid w:val="00F925D8"/>
    <w:rsid w:val="00F92745"/>
    <w:rsid w:val="00F92951"/>
    <w:rsid w:val="00F92F20"/>
    <w:rsid w:val="00F93635"/>
    <w:rsid w:val="00F936A5"/>
    <w:rsid w:val="00F93C2E"/>
    <w:rsid w:val="00F93CDA"/>
    <w:rsid w:val="00F93F2A"/>
    <w:rsid w:val="00F93F47"/>
    <w:rsid w:val="00F94146"/>
    <w:rsid w:val="00F94170"/>
    <w:rsid w:val="00F941B7"/>
    <w:rsid w:val="00F94724"/>
    <w:rsid w:val="00F94813"/>
    <w:rsid w:val="00F94C2C"/>
    <w:rsid w:val="00F94CF0"/>
    <w:rsid w:val="00F94D5C"/>
    <w:rsid w:val="00F94E27"/>
    <w:rsid w:val="00F94EE7"/>
    <w:rsid w:val="00F95052"/>
    <w:rsid w:val="00F9507E"/>
    <w:rsid w:val="00F950F4"/>
    <w:rsid w:val="00F952BF"/>
    <w:rsid w:val="00F9555E"/>
    <w:rsid w:val="00F95791"/>
    <w:rsid w:val="00F95955"/>
    <w:rsid w:val="00F95E1E"/>
    <w:rsid w:val="00F9622C"/>
    <w:rsid w:val="00F962D0"/>
    <w:rsid w:val="00F96433"/>
    <w:rsid w:val="00F9643F"/>
    <w:rsid w:val="00F965E9"/>
    <w:rsid w:val="00F96684"/>
    <w:rsid w:val="00F967FA"/>
    <w:rsid w:val="00F96918"/>
    <w:rsid w:val="00F969E0"/>
    <w:rsid w:val="00F96AC3"/>
    <w:rsid w:val="00F96D23"/>
    <w:rsid w:val="00F972BD"/>
    <w:rsid w:val="00F9732C"/>
    <w:rsid w:val="00F975A9"/>
    <w:rsid w:val="00F9783B"/>
    <w:rsid w:val="00F97C24"/>
    <w:rsid w:val="00F97CD8"/>
    <w:rsid w:val="00FA0004"/>
    <w:rsid w:val="00FA03A4"/>
    <w:rsid w:val="00FA0791"/>
    <w:rsid w:val="00FA07BC"/>
    <w:rsid w:val="00FA080A"/>
    <w:rsid w:val="00FA0865"/>
    <w:rsid w:val="00FA0B55"/>
    <w:rsid w:val="00FA0E0E"/>
    <w:rsid w:val="00FA0EAA"/>
    <w:rsid w:val="00FA100B"/>
    <w:rsid w:val="00FA1214"/>
    <w:rsid w:val="00FA16BA"/>
    <w:rsid w:val="00FA1DA9"/>
    <w:rsid w:val="00FA20D0"/>
    <w:rsid w:val="00FA2131"/>
    <w:rsid w:val="00FA215B"/>
    <w:rsid w:val="00FA21C4"/>
    <w:rsid w:val="00FA228D"/>
    <w:rsid w:val="00FA22A5"/>
    <w:rsid w:val="00FA2550"/>
    <w:rsid w:val="00FA2618"/>
    <w:rsid w:val="00FA27B6"/>
    <w:rsid w:val="00FA2812"/>
    <w:rsid w:val="00FA2B84"/>
    <w:rsid w:val="00FA2D20"/>
    <w:rsid w:val="00FA2F1A"/>
    <w:rsid w:val="00FA35E3"/>
    <w:rsid w:val="00FA3657"/>
    <w:rsid w:val="00FA397E"/>
    <w:rsid w:val="00FA3B15"/>
    <w:rsid w:val="00FA3B53"/>
    <w:rsid w:val="00FA3BAA"/>
    <w:rsid w:val="00FA3C0D"/>
    <w:rsid w:val="00FA3D19"/>
    <w:rsid w:val="00FA3DDC"/>
    <w:rsid w:val="00FA4200"/>
    <w:rsid w:val="00FA425B"/>
    <w:rsid w:val="00FA43ED"/>
    <w:rsid w:val="00FA4A96"/>
    <w:rsid w:val="00FA4FED"/>
    <w:rsid w:val="00FA5582"/>
    <w:rsid w:val="00FA56A7"/>
    <w:rsid w:val="00FA594A"/>
    <w:rsid w:val="00FA5B01"/>
    <w:rsid w:val="00FA5D2C"/>
    <w:rsid w:val="00FA5DFA"/>
    <w:rsid w:val="00FA5E04"/>
    <w:rsid w:val="00FA5EC3"/>
    <w:rsid w:val="00FA6013"/>
    <w:rsid w:val="00FA6540"/>
    <w:rsid w:val="00FA6568"/>
    <w:rsid w:val="00FA6896"/>
    <w:rsid w:val="00FA691B"/>
    <w:rsid w:val="00FA6ACB"/>
    <w:rsid w:val="00FA6BE8"/>
    <w:rsid w:val="00FA6D97"/>
    <w:rsid w:val="00FA6F26"/>
    <w:rsid w:val="00FA7016"/>
    <w:rsid w:val="00FA7017"/>
    <w:rsid w:val="00FA74A4"/>
    <w:rsid w:val="00FA76D4"/>
    <w:rsid w:val="00FA7870"/>
    <w:rsid w:val="00FA7D5E"/>
    <w:rsid w:val="00FA7EA6"/>
    <w:rsid w:val="00FA7FEE"/>
    <w:rsid w:val="00FB0123"/>
    <w:rsid w:val="00FB0CD2"/>
    <w:rsid w:val="00FB0EE8"/>
    <w:rsid w:val="00FB1000"/>
    <w:rsid w:val="00FB1015"/>
    <w:rsid w:val="00FB16D7"/>
    <w:rsid w:val="00FB16E1"/>
    <w:rsid w:val="00FB1AEF"/>
    <w:rsid w:val="00FB215D"/>
    <w:rsid w:val="00FB25BC"/>
    <w:rsid w:val="00FB2723"/>
    <w:rsid w:val="00FB2998"/>
    <w:rsid w:val="00FB2F2A"/>
    <w:rsid w:val="00FB2FFC"/>
    <w:rsid w:val="00FB3079"/>
    <w:rsid w:val="00FB3248"/>
    <w:rsid w:val="00FB36F2"/>
    <w:rsid w:val="00FB3ABA"/>
    <w:rsid w:val="00FB3B8F"/>
    <w:rsid w:val="00FB3BAB"/>
    <w:rsid w:val="00FB3E22"/>
    <w:rsid w:val="00FB400D"/>
    <w:rsid w:val="00FB4563"/>
    <w:rsid w:val="00FB45F0"/>
    <w:rsid w:val="00FB4747"/>
    <w:rsid w:val="00FB48DC"/>
    <w:rsid w:val="00FB4A1C"/>
    <w:rsid w:val="00FB4A99"/>
    <w:rsid w:val="00FB4D72"/>
    <w:rsid w:val="00FB4DD3"/>
    <w:rsid w:val="00FB574A"/>
    <w:rsid w:val="00FB5B3F"/>
    <w:rsid w:val="00FB5BA7"/>
    <w:rsid w:val="00FB5BB8"/>
    <w:rsid w:val="00FB5CFB"/>
    <w:rsid w:val="00FB5FA4"/>
    <w:rsid w:val="00FB619F"/>
    <w:rsid w:val="00FB671F"/>
    <w:rsid w:val="00FB685A"/>
    <w:rsid w:val="00FB6AE4"/>
    <w:rsid w:val="00FB6B11"/>
    <w:rsid w:val="00FB7063"/>
    <w:rsid w:val="00FB71CB"/>
    <w:rsid w:val="00FB73AB"/>
    <w:rsid w:val="00FB73AC"/>
    <w:rsid w:val="00FB73F2"/>
    <w:rsid w:val="00FB7688"/>
    <w:rsid w:val="00FB77E7"/>
    <w:rsid w:val="00FB7C6B"/>
    <w:rsid w:val="00FB7CA2"/>
    <w:rsid w:val="00FC063A"/>
    <w:rsid w:val="00FC06F7"/>
    <w:rsid w:val="00FC0C62"/>
    <w:rsid w:val="00FC0DBD"/>
    <w:rsid w:val="00FC0F5F"/>
    <w:rsid w:val="00FC1130"/>
    <w:rsid w:val="00FC1259"/>
    <w:rsid w:val="00FC17ED"/>
    <w:rsid w:val="00FC18FD"/>
    <w:rsid w:val="00FC192B"/>
    <w:rsid w:val="00FC1A37"/>
    <w:rsid w:val="00FC1D41"/>
    <w:rsid w:val="00FC22B4"/>
    <w:rsid w:val="00FC2475"/>
    <w:rsid w:val="00FC26DF"/>
    <w:rsid w:val="00FC278F"/>
    <w:rsid w:val="00FC2BC2"/>
    <w:rsid w:val="00FC2DFA"/>
    <w:rsid w:val="00FC3229"/>
    <w:rsid w:val="00FC3297"/>
    <w:rsid w:val="00FC370E"/>
    <w:rsid w:val="00FC3839"/>
    <w:rsid w:val="00FC3911"/>
    <w:rsid w:val="00FC3CF6"/>
    <w:rsid w:val="00FC3D59"/>
    <w:rsid w:val="00FC41F1"/>
    <w:rsid w:val="00FC429C"/>
    <w:rsid w:val="00FC435C"/>
    <w:rsid w:val="00FC44B7"/>
    <w:rsid w:val="00FC44DE"/>
    <w:rsid w:val="00FC461B"/>
    <w:rsid w:val="00FC469F"/>
    <w:rsid w:val="00FC482F"/>
    <w:rsid w:val="00FC4A54"/>
    <w:rsid w:val="00FC4ABB"/>
    <w:rsid w:val="00FC4E54"/>
    <w:rsid w:val="00FC4F01"/>
    <w:rsid w:val="00FC550B"/>
    <w:rsid w:val="00FC555E"/>
    <w:rsid w:val="00FC576C"/>
    <w:rsid w:val="00FC584A"/>
    <w:rsid w:val="00FC5EB9"/>
    <w:rsid w:val="00FC606C"/>
    <w:rsid w:val="00FC620E"/>
    <w:rsid w:val="00FC62C1"/>
    <w:rsid w:val="00FC62E8"/>
    <w:rsid w:val="00FC6317"/>
    <w:rsid w:val="00FC65C0"/>
    <w:rsid w:val="00FC66D9"/>
    <w:rsid w:val="00FC68BF"/>
    <w:rsid w:val="00FC6A50"/>
    <w:rsid w:val="00FC6CCD"/>
    <w:rsid w:val="00FC6E21"/>
    <w:rsid w:val="00FC6E6F"/>
    <w:rsid w:val="00FC7197"/>
    <w:rsid w:val="00FC735F"/>
    <w:rsid w:val="00FC76A9"/>
    <w:rsid w:val="00FC76FF"/>
    <w:rsid w:val="00FC793A"/>
    <w:rsid w:val="00FC7B7C"/>
    <w:rsid w:val="00FC7BDE"/>
    <w:rsid w:val="00FC7C31"/>
    <w:rsid w:val="00FC7D1B"/>
    <w:rsid w:val="00FC7D41"/>
    <w:rsid w:val="00FC7D48"/>
    <w:rsid w:val="00FC7DE5"/>
    <w:rsid w:val="00FC7F14"/>
    <w:rsid w:val="00FC7FDD"/>
    <w:rsid w:val="00FD0704"/>
    <w:rsid w:val="00FD09C7"/>
    <w:rsid w:val="00FD0A7C"/>
    <w:rsid w:val="00FD0EDA"/>
    <w:rsid w:val="00FD12BC"/>
    <w:rsid w:val="00FD130E"/>
    <w:rsid w:val="00FD13A8"/>
    <w:rsid w:val="00FD151E"/>
    <w:rsid w:val="00FD196D"/>
    <w:rsid w:val="00FD19E4"/>
    <w:rsid w:val="00FD19F7"/>
    <w:rsid w:val="00FD1C9D"/>
    <w:rsid w:val="00FD1EEF"/>
    <w:rsid w:val="00FD2376"/>
    <w:rsid w:val="00FD2BAB"/>
    <w:rsid w:val="00FD2EA7"/>
    <w:rsid w:val="00FD30DD"/>
    <w:rsid w:val="00FD30F2"/>
    <w:rsid w:val="00FD364F"/>
    <w:rsid w:val="00FD3D89"/>
    <w:rsid w:val="00FD3D9E"/>
    <w:rsid w:val="00FD3E11"/>
    <w:rsid w:val="00FD4054"/>
    <w:rsid w:val="00FD4066"/>
    <w:rsid w:val="00FD41B5"/>
    <w:rsid w:val="00FD4488"/>
    <w:rsid w:val="00FD4552"/>
    <w:rsid w:val="00FD470E"/>
    <w:rsid w:val="00FD4723"/>
    <w:rsid w:val="00FD498E"/>
    <w:rsid w:val="00FD4A41"/>
    <w:rsid w:val="00FD4B05"/>
    <w:rsid w:val="00FD4EA3"/>
    <w:rsid w:val="00FD5007"/>
    <w:rsid w:val="00FD50B4"/>
    <w:rsid w:val="00FD50C4"/>
    <w:rsid w:val="00FD54CB"/>
    <w:rsid w:val="00FD5C12"/>
    <w:rsid w:val="00FD5D17"/>
    <w:rsid w:val="00FD5E26"/>
    <w:rsid w:val="00FD60B1"/>
    <w:rsid w:val="00FD638C"/>
    <w:rsid w:val="00FD6518"/>
    <w:rsid w:val="00FD6671"/>
    <w:rsid w:val="00FD6879"/>
    <w:rsid w:val="00FD6917"/>
    <w:rsid w:val="00FD6DC6"/>
    <w:rsid w:val="00FD6EF8"/>
    <w:rsid w:val="00FD7064"/>
    <w:rsid w:val="00FD7089"/>
    <w:rsid w:val="00FD7324"/>
    <w:rsid w:val="00FD782D"/>
    <w:rsid w:val="00FD7971"/>
    <w:rsid w:val="00FD7ACB"/>
    <w:rsid w:val="00FD7B42"/>
    <w:rsid w:val="00FD7CFB"/>
    <w:rsid w:val="00FE0120"/>
    <w:rsid w:val="00FE0135"/>
    <w:rsid w:val="00FE03E8"/>
    <w:rsid w:val="00FE0448"/>
    <w:rsid w:val="00FE0789"/>
    <w:rsid w:val="00FE0E9C"/>
    <w:rsid w:val="00FE0ED8"/>
    <w:rsid w:val="00FE0FDF"/>
    <w:rsid w:val="00FE13AA"/>
    <w:rsid w:val="00FE154C"/>
    <w:rsid w:val="00FE172F"/>
    <w:rsid w:val="00FE18C4"/>
    <w:rsid w:val="00FE1949"/>
    <w:rsid w:val="00FE1F94"/>
    <w:rsid w:val="00FE2054"/>
    <w:rsid w:val="00FE27E6"/>
    <w:rsid w:val="00FE2889"/>
    <w:rsid w:val="00FE28BB"/>
    <w:rsid w:val="00FE2C3A"/>
    <w:rsid w:val="00FE2DE9"/>
    <w:rsid w:val="00FE30BE"/>
    <w:rsid w:val="00FE30F5"/>
    <w:rsid w:val="00FE323B"/>
    <w:rsid w:val="00FE3574"/>
    <w:rsid w:val="00FE38D8"/>
    <w:rsid w:val="00FE3A77"/>
    <w:rsid w:val="00FE3D5F"/>
    <w:rsid w:val="00FE3D61"/>
    <w:rsid w:val="00FE3E46"/>
    <w:rsid w:val="00FE41BA"/>
    <w:rsid w:val="00FE4273"/>
    <w:rsid w:val="00FE4369"/>
    <w:rsid w:val="00FE4860"/>
    <w:rsid w:val="00FE4ADC"/>
    <w:rsid w:val="00FE4BE8"/>
    <w:rsid w:val="00FE4D83"/>
    <w:rsid w:val="00FE4EEB"/>
    <w:rsid w:val="00FE4FC5"/>
    <w:rsid w:val="00FE504E"/>
    <w:rsid w:val="00FE5107"/>
    <w:rsid w:val="00FE518D"/>
    <w:rsid w:val="00FE52ED"/>
    <w:rsid w:val="00FE5507"/>
    <w:rsid w:val="00FE58DF"/>
    <w:rsid w:val="00FE5D49"/>
    <w:rsid w:val="00FE5D63"/>
    <w:rsid w:val="00FE62A0"/>
    <w:rsid w:val="00FE633F"/>
    <w:rsid w:val="00FE681F"/>
    <w:rsid w:val="00FE683B"/>
    <w:rsid w:val="00FE6982"/>
    <w:rsid w:val="00FE6A85"/>
    <w:rsid w:val="00FE6B98"/>
    <w:rsid w:val="00FE6EBC"/>
    <w:rsid w:val="00FE6FB6"/>
    <w:rsid w:val="00FE7B78"/>
    <w:rsid w:val="00FE7D75"/>
    <w:rsid w:val="00FE7FA5"/>
    <w:rsid w:val="00FF01C3"/>
    <w:rsid w:val="00FF023C"/>
    <w:rsid w:val="00FF02B4"/>
    <w:rsid w:val="00FF035B"/>
    <w:rsid w:val="00FF0855"/>
    <w:rsid w:val="00FF1173"/>
    <w:rsid w:val="00FF141D"/>
    <w:rsid w:val="00FF1674"/>
    <w:rsid w:val="00FF16E9"/>
    <w:rsid w:val="00FF1883"/>
    <w:rsid w:val="00FF1B48"/>
    <w:rsid w:val="00FF1D33"/>
    <w:rsid w:val="00FF1E84"/>
    <w:rsid w:val="00FF1F93"/>
    <w:rsid w:val="00FF208A"/>
    <w:rsid w:val="00FF20EF"/>
    <w:rsid w:val="00FF230B"/>
    <w:rsid w:val="00FF2554"/>
    <w:rsid w:val="00FF2673"/>
    <w:rsid w:val="00FF274A"/>
    <w:rsid w:val="00FF29FF"/>
    <w:rsid w:val="00FF2CBC"/>
    <w:rsid w:val="00FF2D11"/>
    <w:rsid w:val="00FF2F66"/>
    <w:rsid w:val="00FF2FF2"/>
    <w:rsid w:val="00FF3E7A"/>
    <w:rsid w:val="00FF3EC2"/>
    <w:rsid w:val="00FF3FE3"/>
    <w:rsid w:val="00FF400B"/>
    <w:rsid w:val="00FF4423"/>
    <w:rsid w:val="00FF4859"/>
    <w:rsid w:val="00FF4CC1"/>
    <w:rsid w:val="00FF4D6D"/>
    <w:rsid w:val="00FF51C8"/>
    <w:rsid w:val="00FF51E2"/>
    <w:rsid w:val="00FF52D0"/>
    <w:rsid w:val="00FF5368"/>
    <w:rsid w:val="00FF54EC"/>
    <w:rsid w:val="00FF566C"/>
    <w:rsid w:val="00FF56B3"/>
    <w:rsid w:val="00FF5C04"/>
    <w:rsid w:val="00FF6455"/>
    <w:rsid w:val="00FF64E1"/>
    <w:rsid w:val="00FF65B2"/>
    <w:rsid w:val="00FF6636"/>
    <w:rsid w:val="00FF6A4E"/>
    <w:rsid w:val="00FF7200"/>
    <w:rsid w:val="00FF73CE"/>
    <w:rsid w:val="00FF75D2"/>
    <w:rsid w:val="00FF7786"/>
    <w:rsid w:val="00FF7962"/>
    <w:rsid w:val="00FF79F6"/>
    <w:rsid w:val="00FF7AED"/>
    <w:rsid w:val="00FF7C90"/>
    <w:rsid w:val="00FF7D5B"/>
    <w:rsid w:val="010D39F6"/>
    <w:rsid w:val="0114E759"/>
    <w:rsid w:val="01166673"/>
    <w:rsid w:val="011DF5A2"/>
    <w:rsid w:val="011F8006"/>
    <w:rsid w:val="012E2A59"/>
    <w:rsid w:val="01302C8B"/>
    <w:rsid w:val="014BEC77"/>
    <w:rsid w:val="01505FFE"/>
    <w:rsid w:val="01535222"/>
    <w:rsid w:val="015CA458"/>
    <w:rsid w:val="01611570"/>
    <w:rsid w:val="01614787"/>
    <w:rsid w:val="0176D710"/>
    <w:rsid w:val="017B44E7"/>
    <w:rsid w:val="017E7082"/>
    <w:rsid w:val="0185FFBC"/>
    <w:rsid w:val="0195AED0"/>
    <w:rsid w:val="01AAF54F"/>
    <w:rsid w:val="01ABBC36"/>
    <w:rsid w:val="01B641E5"/>
    <w:rsid w:val="01BA0EE0"/>
    <w:rsid w:val="01BA7705"/>
    <w:rsid w:val="01C963F6"/>
    <w:rsid w:val="01D21C1D"/>
    <w:rsid w:val="01D2EA91"/>
    <w:rsid w:val="01D56585"/>
    <w:rsid w:val="01E69AD7"/>
    <w:rsid w:val="02017058"/>
    <w:rsid w:val="0210F00E"/>
    <w:rsid w:val="021159D3"/>
    <w:rsid w:val="02223992"/>
    <w:rsid w:val="02245C98"/>
    <w:rsid w:val="0226D3F3"/>
    <w:rsid w:val="0227D3B9"/>
    <w:rsid w:val="022A7A2D"/>
    <w:rsid w:val="022D6F77"/>
    <w:rsid w:val="02388456"/>
    <w:rsid w:val="02394880"/>
    <w:rsid w:val="0251807D"/>
    <w:rsid w:val="02540F8D"/>
    <w:rsid w:val="0256EBD3"/>
    <w:rsid w:val="0259F20B"/>
    <w:rsid w:val="026642F4"/>
    <w:rsid w:val="026C1F3D"/>
    <w:rsid w:val="02894F76"/>
    <w:rsid w:val="029CE11F"/>
    <w:rsid w:val="02A1054A"/>
    <w:rsid w:val="02A3D8BA"/>
    <w:rsid w:val="02B751A4"/>
    <w:rsid w:val="02BF1001"/>
    <w:rsid w:val="02C226F3"/>
    <w:rsid w:val="02CC4994"/>
    <w:rsid w:val="02DD9678"/>
    <w:rsid w:val="02EC09A8"/>
    <w:rsid w:val="02EE7ABE"/>
    <w:rsid w:val="02F1AD1F"/>
    <w:rsid w:val="02F64229"/>
    <w:rsid w:val="03062C35"/>
    <w:rsid w:val="030CB1E5"/>
    <w:rsid w:val="031A1A4D"/>
    <w:rsid w:val="031A7380"/>
    <w:rsid w:val="0326AA17"/>
    <w:rsid w:val="032834C0"/>
    <w:rsid w:val="03348701"/>
    <w:rsid w:val="0337E64B"/>
    <w:rsid w:val="033E5F15"/>
    <w:rsid w:val="0372D63E"/>
    <w:rsid w:val="037767DC"/>
    <w:rsid w:val="037E4494"/>
    <w:rsid w:val="037FBE30"/>
    <w:rsid w:val="037FD4A8"/>
    <w:rsid w:val="03893447"/>
    <w:rsid w:val="039302D5"/>
    <w:rsid w:val="0399366D"/>
    <w:rsid w:val="03A223B2"/>
    <w:rsid w:val="03A2D4A4"/>
    <w:rsid w:val="03A33822"/>
    <w:rsid w:val="03AEA5BA"/>
    <w:rsid w:val="03B9A57E"/>
    <w:rsid w:val="03BAE053"/>
    <w:rsid w:val="03BFBFED"/>
    <w:rsid w:val="03C6F1F3"/>
    <w:rsid w:val="03CB480A"/>
    <w:rsid w:val="03DDB13D"/>
    <w:rsid w:val="03E6EBD0"/>
    <w:rsid w:val="03F78CFC"/>
    <w:rsid w:val="03FAACB0"/>
    <w:rsid w:val="03FBA70D"/>
    <w:rsid w:val="03FC0379"/>
    <w:rsid w:val="0406DBDF"/>
    <w:rsid w:val="04091719"/>
    <w:rsid w:val="0417A0E0"/>
    <w:rsid w:val="041CFF8B"/>
    <w:rsid w:val="041D4CBB"/>
    <w:rsid w:val="041E342A"/>
    <w:rsid w:val="042DE9D6"/>
    <w:rsid w:val="0437AB89"/>
    <w:rsid w:val="044F58F6"/>
    <w:rsid w:val="045FCBD3"/>
    <w:rsid w:val="04629E1E"/>
    <w:rsid w:val="0462AFCC"/>
    <w:rsid w:val="0464EA7B"/>
    <w:rsid w:val="0468F5A2"/>
    <w:rsid w:val="04691FCB"/>
    <w:rsid w:val="046D042E"/>
    <w:rsid w:val="0472A6C9"/>
    <w:rsid w:val="04734067"/>
    <w:rsid w:val="0475AF87"/>
    <w:rsid w:val="047B9C6E"/>
    <w:rsid w:val="047E83F7"/>
    <w:rsid w:val="047FE64F"/>
    <w:rsid w:val="0483C466"/>
    <w:rsid w:val="04911FDC"/>
    <w:rsid w:val="04928202"/>
    <w:rsid w:val="04A93CD5"/>
    <w:rsid w:val="04A9FF6F"/>
    <w:rsid w:val="04BCAB85"/>
    <w:rsid w:val="04CDE48D"/>
    <w:rsid w:val="04D4B857"/>
    <w:rsid w:val="04E4EB22"/>
    <w:rsid w:val="04EAD15C"/>
    <w:rsid w:val="04F167DE"/>
    <w:rsid w:val="04F50C8E"/>
    <w:rsid w:val="0504A199"/>
    <w:rsid w:val="05087B69"/>
    <w:rsid w:val="050F3C41"/>
    <w:rsid w:val="05154E5F"/>
    <w:rsid w:val="05230870"/>
    <w:rsid w:val="053EB95B"/>
    <w:rsid w:val="053F7CD9"/>
    <w:rsid w:val="05426000"/>
    <w:rsid w:val="054388A1"/>
    <w:rsid w:val="05452DB8"/>
    <w:rsid w:val="054BCDE2"/>
    <w:rsid w:val="054FD426"/>
    <w:rsid w:val="054FF03B"/>
    <w:rsid w:val="0555ADE5"/>
    <w:rsid w:val="0561A150"/>
    <w:rsid w:val="0568CE22"/>
    <w:rsid w:val="056ABB6D"/>
    <w:rsid w:val="056D2E19"/>
    <w:rsid w:val="057A7A1A"/>
    <w:rsid w:val="057B7054"/>
    <w:rsid w:val="057F29E5"/>
    <w:rsid w:val="05813496"/>
    <w:rsid w:val="05824C26"/>
    <w:rsid w:val="058C9417"/>
    <w:rsid w:val="058D7C65"/>
    <w:rsid w:val="0599D6A0"/>
    <w:rsid w:val="05ACD8D6"/>
    <w:rsid w:val="05ADE9C3"/>
    <w:rsid w:val="05AE7FD9"/>
    <w:rsid w:val="05B772BA"/>
    <w:rsid w:val="05BE9001"/>
    <w:rsid w:val="05C30AB8"/>
    <w:rsid w:val="05CF5012"/>
    <w:rsid w:val="05E7D821"/>
    <w:rsid w:val="05EB3414"/>
    <w:rsid w:val="05ECB01B"/>
    <w:rsid w:val="05F96634"/>
    <w:rsid w:val="05FEE769"/>
    <w:rsid w:val="06013F00"/>
    <w:rsid w:val="06015421"/>
    <w:rsid w:val="0606FDB5"/>
    <w:rsid w:val="060A1A47"/>
    <w:rsid w:val="061BD6F8"/>
    <w:rsid w:val="061E569A"/>
    <w:rsid w:val="061EB62F"/>
    <w:rsid w:val="06203AE1"/>
    <w:rsid w:val="062BE869"/>
    <w:rsid w:val="062E8AF5"/>
    <w:rsid w:val="0634CCD6"/>
    <w:rsid w:val="063CA292"/>
    <w:rsid w:val="064AFC00"/>
    <w:rsid w:val="064D1FBD"/>
    <w:rsid w:val="064F7B45"/>
    <w:rsid w:val="0651F410"/>
    <w:rsid w:val="066090EC"/>
    <w:rsid w:val="0662DC4F"/>
    <w:rsid w:val="067021D5"/>
    <w:rsid w:val="067E70D4"/>
    <w:rsid w:val="06842D07"/>
    <w:rsid w:val="0686ABEC"/>
    <w:rsid w:val="068C0F60"/>
    <w:rsid w:val="068D3C25"/>
    <w:rsid w:val="069BC14C"/>
    <w:rsid w:val="06A4E8BE"/>
    <w:rsid w:val="06AE7428"/>
    <w:rsid w:val="06B3ECCB"/>
    <w:rsid w:val="06BB7471"/>
    <w:rsid w:val="06C273E4"/>
    <w:rsid w:val="06C87C57"/>
    <w:rsid w:val="06D10131"/>
    <w:rsid w:val="06E13C95"/>
    <w:rsid w:val="06E673FC"/>
    <w:rsid w:val="06E6D3B6"/>
    <w:rsid w:val="06E6DB45"/>
    <w:rsid w:val="06ED7662"/>
    <w:rsid w:val="06EF1AE0"/>
    <w:rsid w:val="06F80369"/>
    <w:rsid w:val="070B381D"/>
    <w:rsid w:val="07111802"/>
    <w:rsid w:val="071F7C2C"/>
    <w:rsid w:val="072B896B"/>
    <w:rsid w:val="073003DD"/>
    <w:rsid w:val="073B8E8F"/>
    <w:rsid w:val="0746F0AF"/>
    <w:rsid w:val="074B3690"/>
    <w:rsid w:val="07533B96"/>
    <w:rsid w:val="075342AD"/>
    <w:rsid w:val="0756696B"/>
    <w:rsid w:val="075B1BD9"/>
    <w:rsid w:val="075B3229"/>
    <w:rsid w:val="075BC7B1"/>
    <w:rsid w:val="075BFF1B"/>
    <w:rsid w:val="075F8974"/>
    <w:rsid w:val="076FCC40"/>
    <w:rsid w:val="0772DD54"/>
    <w:rsid w:val="07739BC5"/>
    <w:rsid w:val="07784B59"/>
    <w:rsid w:val="07799B5E"/>
    <w:rsid w:val="078A0858"/>
    <w:rsid w:val="078CC6C0"/>
    <w:rsid w:val="07989DF8"/>
    <w:rsid w:val="0799D95E"/>
    <w:rsid w:val="079BCE5C"/>
    <w:rsid w:val="07B745E9"/>
    <w:rsid w:val="07B9E427"/>
    <w:rsid w:val="07D00AA4"/>
    <w:rsid w:val="07D7EF27"/>
    <w:rsid w:val="07E3DF1B"/>
    <w:rsid w:val="07E6DBF5"/>
    <w:rsid w:val="07EA0B18"/>
    <w:rsid w:val="07EA8CDC"/>
    <w:rsid w:val="07ED801A"/>
    <w:rsid w:val="07F11ADB"/>
    <w:rsid w:val="07F645F8"/>
    <w:rsid w:val="07F7FD31"/>
    <w:rsid w:val="07F8751E"/>
    <w:rsid w:val="07FF735B"/>
    <w:rsid w:val="0806E599"/>
    <w:rsid w:val="081C45AA"/>
    <w:rsid w:val="08236F4E"/>
    <w:rsid w:val="0824D26F"/>
    <w:rsid w:val="084E4235"/>
    <w:rsid w:val="088406A5"/>
    <w:rsid w:val="088817FB"/>
    <w:rsid w:val="088BAF07"/>
    <w:rsid w:val="088E184D"/>
    <w:rsid w:val="088F4A9C"/>
    <w:rsid w:val="08948937"/>
    <w:rsid w:val="089801B6"/>
    <w:rsid w:val="089E5A94"/>
    <w:rsid w:val="08A77CB6"/>
    <w:rsid w:val="08A975FC"/>
    <w:rsid w:val="08B2304F"/>
    <w:rsid w:val="08BAC5C5"/>
    <w:rsid w:val="08C437C9"/>
    <w:rsid w:val="08C763DE"/>
    <w:rsid w:val="08CFB7C0"/>
    <w:rsid w:val="08D78022"/>
    <w:rsid w:val="08D79E86"/>
    <w:rsid w:val="08DAD7E2"/>
    <w:rsid w:val="08DC13AC"/>
    <w:rsid w:val="08E0A6CA"/>
    <w:rsid w:val="08E2485C"/>
    <w:rsid w:val="08E430DC"/>
    <w:rsid w:val="08E43B8A"/>
    <w:rsid w:val="08EC8FC7"/>
    <w:rsid w:val="08F3DEA7"/>
    <w:rsid w:val="08FA7FD7"/>
    <w:rsid w:val="08FDB4DF"/>
    <w:rsid w:val="09035445"/>
    <w:rsid w:val="090A25E5"/>
    <w:rsid w:val="091E917F"/>
    <w:rsid w:val="09285611"/>
    <w:rsid w:val="0931E13B"/>
    <w:rsid w:val="09351AFA"/>
    <w:rsid w:val="093686E1"/>
    <w:rsid w:val="093C6C0A"/>
    <w:rsid w:val="093D4870"/>
    <w:rsid w:val="09568932"/>
    <w:rsid w:val="09576D29"/>
    <w:rsid w:val="0966CA56"/>
    <w:rsid w:val="096B7E0F"/>
    <w:rsid w:val="0973B985"/>
    <w:rsid w:val="0976E77D"/>
    <w:rsid w:val="098362CD"/>
    <w:rsid w:val="099C2955"/>
    <w:rsid w:val="099E2EFB"/>
    <w:rsid w:val="09A0C2D2"/>
    <w:rsid w:val="09B3921E"/>
    <w:rsid w:val="09B77186"/>
    <w:rsid w:val="09B7FC9D"/>
    <w:rsid w:val="09C0A919"/>
    <w:rsid w:val="09D0B84B"/>
    <w:rsid w:val="09D57992"/>
    <w:rsid w:val="09DA9162"/>
    <w:rsid w:val="09DEFF87"/>
    <w:rsid w:val="09E00520"/>
    <w:rsid w:val="09E0E010"/>
    <w:rsid w:val="09FA36CE"/>
    <w:rsid w:val="09FBEBDC"/>
    <w:rsid w:val="09FEBE30"/>
    <w:rsid w:val="0A028582"/>
    <w:rsid w:val="0A082863"/>
    <w:rsid w:val="0A08D020"/>
    <w:rsid w:val="0A091B8D"/>
    <w:rsid w:val="0A0D228D"/>
    <w:rsid w:val="0A11A425"/>
    <w:rsid w:val="0A16E520"/>
    <w:rsid w:val="0A18F803"/>
    <w:rsid w:val="0A29970F"/>
    <w:rsid w:val="0A2C6D26"/>
    <w:rsid w:val="0A2F6954"/>
    <w:rsid w:val="0A397700"/>
    <w:rsid w:val="0A3F72B6"/>
    <w:rsid w:val="0A45C8EF"/>
    <w:rsid w:val="0A47B50C"/>
    <w:rsid w:val="0A47FA5E"/>
    <w:rsid w:val="0A4E9D8E"/>
    <w:rsid w:val="0A4FB063"/>
    <w:rsid w:val="0A4FF4DA"/>
    <w:rsid w:val="0A56B3D0"/>
    <w:rsid w:val="0A597AA5"/>
    <w:rsid w:val="0A5E67F2"/>
    <w:rsid w:val="0A617020"/>
    <w:rsid w:val="0A6EE1B0"/>
    <w:rsid w:val="0A79E129"/>
    <w:rsid w:val="0A8AEACB"/>
    <w:rsid w:val="0A8CC5F9"/>
    <w:rsid w:val="0AAEBEF5"/>
    <w:rsid w:val="0AB44659"/>
    <w:rsid w:val="0AB5B87F"/>
    <w:rsid w:val="0AB92A78"/>
    <w:rsid w:val="0ABD9B20"/>
    <w:rsid w:val="0ABE0A22"/>
    <w:rsid w:val="0AC06CDC"/>
    <w:rsid w:val="0AC1DF7D"/>
    <w:rsid w:val="0AC651BE"/>
    <w:rsid w:val="0AD2D494"/>
    <w:rsid w:val="0AD4BEEE"/>
    <w:rsid w:val="0AE829DD"/>
    <w:rsid w:val="0AE9964C"/>
    <w:rsid w:val="0AEE74D1"/>
    <w:rsid w:val="0AF9628D"/>
    <w:rsid w:val="0AFAC03F"/>
    <w:rsid w:val="0B02BD0E"/>
    <w:rsid w:val="0B115B69"/>
    <w:rsid w:val="0B1452CC"/>
    <w:rsid w:val="0B16CC7B"/>
    <w:rsid w:val="0B2301D8"/>
    <w:rsid w:val="0B24B977"/>
    <w:rsid w:val="0B3AC9A5"/>
    <w:rsid w:val="0B432D07"/>
    <w:rsid w:val="0B461BE5"/>
    <w:rsid w:val="0B6855BB"/>
    <w:rsid w:val="0B72366D"/>
    <w:rsid w:val="0B762212"/>
    <w:rsid w:val="0B87650A"/>
    <w:rsid w:val="0B97F392"/>
    <w:rsid w:val="0BA326A2"/>
    <w:rsid w:val="0BA3BBFC"/>
    <w:rsid w:val="0BA48641"/>
    <w:rsid w:val="0BABD227"/>
    <w:rsid w:val="0BAE99D1"/>
    <w:rsid w:val="0BB110F2"/>
    <w:rsid w:val="0BB9D11A"/>
    <w:rsid w:val="0BBA7313"/>
    <w:rsid w:val="0BBA80E2"/>
    <w:rsid w:val="0BBACCB6"/>
    <w:rsid w:val="0BBAD2D8"/>
    <w:rsid w:val="0BC7D78E"/>
    <w:rsid w:val="0BD44E3D"/>
    <w:rsid w:val="0BE08834"/>
    <w:rsid w:val="0BEDD5EB"/>
    <w:rsid w:val="0BEF9BA9"/>
    <w:rsid w:val="0BF4F6D6"/>
    <w:rsid w:val="0BF7AFA8"/>
    <w:rsid w:val="0BFF2AE3"/>
    <w:rsid w:val="0C0046ED"/>
    <w:rsid w:val="0C06FDAB"/>
    <w:rsid w:val="0C088BEE"/>
    <w:rsid w:val="0C1226C8"/>
    <w:rsid w:val="0C1793E4"/>
    <w:rsid w:val="0C1A95CB"/>
    <w:rsid w:val="0C22F793"/>
    <w:rsid w:val="0C34B1F5"/>
    <w:rsid w:val="0C361859"/>
    <w:rsid w:val="0C36EE1F"/>
    <w:rsid w:val="0C37B5EE"/>
    <w:rsid w:val="0C40F6ED"/>
    <w:rsid w:val="0C4110E0"/>
    <w:rsid w:val="0C49CCE9"/>
    <w:rsid w:val="0C49E152"/>
    <w:rsid w:val="0C4DFD22"/>
    <w:rsid w:val="0C67E048"/>
    <w:rsid w:val="0C71436E"/>
    <w:rsid w:val="0C762223"/>
    <w:rsid w:val="0C7B066B"/>
    <w:rsid w:val="0C84DEB7"/>
    <w:rsid w:val="0C84FE32"/>
    <w:rsid w:val="0C8556EE"/>
    <w:rsid w:val="0C85B4D6"/>
    <w:rsid w:val="0CA54305"/>
    <w:rsid w:val="0CA59B15"/>
    <w:rsid w:val="0CA875A4"/>
    <w:rsid w:val="0CAC717B"/>
    <w:rsid w:val="0CB0834C"/>
    <w:rsid w:val="0CB4C18A"/>
    <w:rsid w:val="0CB7FE3B"/>
    <w:rsid w:val="0CBB57F7"/>
    <w:rsid w:val="0CBD2A3E"/>
    <w:rsid w:val="0CCD1ECE"/>
    <w:rsid w:val="0CD27724"/>
    <w:rsid w:val="0CD73C26"/>
    <w:rsid w:val="0CD9885D"/>
    <w:rsid w:val="0CDEB05C"/>
    <w:rsid w:val="0CE571FC"/>
    <w:rsid w:val="0CE5D678"/>
    <w:rsid w:val="0CE6C89C"/>
    <w:rsid w:val="0CEA4220"/>
    <w:rsid w:val="0CEE64A6"/>
    <w:rsid w:val="0CFECB6C"/>
    <w:rsid w:val="0D0C2672"/>
    <w:rsid w:val="0D0D4DC5"/>
    <w:rsid w:val="0D151344"/>
    <w:rsid w:val="0D234E9E"/>
    <w:rsid w:val="0D254095"/>
    <w:rsid w:val="0D2A6339"/>
    <w:rsid w:val="0D2F1B9D"/>
    <w:rsid w:val="0D2F44B1"/>
    <w:rsid w:val="0D2F4D6A"/>
    <w:rsid w:val="0D3690F7"/>
    <w:rsid w:val="0D4593ED"/>
    <w:rsid w:val="0D59ECB0"/>
    <w:rsid w:val="0D6D8B8C"/>
    <w:rsid w:val="0D728BD4"/>
    <w:rsid w:val="0D72D7AB"/>
    <w:rsid w:val="0D752505"/>
    <w:rsid w:val="0D752D39"/>
    <w:rsid w:val="0D787FEC"/>
    <w:rsid w:val="0D7B52DB"/>
    <w:rsid w:val="0D7DE402"/>
    <w:rsid w:val="0D7DEBCB"/>
    <w:rsid w:val="0D890BD0"/>
    <w:rsid w:val="0D8BF9A7"/>
    <w:rsid w:val="0D90F1A9"/>
    <w:rsid w:val="0D97346E"/>
    <w:rsid w:val="0D9E2E78"/>
    <w:rsid w:val="0DA2A123"/>
    <w:rsid w:val="0DA68EB1"/>
    <w:rsid w:val="0DA755EA"/>
    <w:rsid w:val="0DA8DFE8"/>
    <w:rsid w:val="0DAA97B1"/>
    <w:rsid w:val="0DB352BD"/>
    <w:rsid w:val="0DC89203"/>
    <w:rsid w:val="0DC9FD0D"/>
    <w:rsid w:val="0DD84262"/>
    <w:rsid w:val="0DE0A1F4"/>
    <w:rsid w:val="0DEB5881"/>
    <w:rsid w:val="0DF5ACC6"/>
    <w:rsid w:val="0DF6AF3C"/>
    <w:rsid w:val="0DFF0973"/>
    <w:rsid w:val="0E0A2E10"/>
    <w:rsid w:val="0E0B07E5"/>
    <w:rsid w:val="0E231B1A"/>
    <w:rsid w:val="0E30099B"/>
    <w:rsid w:val="0E30382E"/>
    <w:rsid w:val="0E39CB95"/>
    <w:rsid w:val="0E3BBC80"/>
    <w:rsid w:val="0E3C1635"/>
    <w:rsid w:val="0E3DEEBE"/>
    <w:rsid w:val="0E538681"/>
    <w:rsid w:val="0E5F2FA2"/>
    <w:rsid w:val="0E620E45"/>
    <w:rsid w:val="0E623D91"/>
    <w:rsid w:val="0E6558C5"/>
    <w:rsid w:val="0E68BDA6"/>
    <w:rsid w:val="0E69332F"/>
    <w:rsid w:val="0E6D4994"/>
    <w:rsid w:val="0E7046C3"/>
    <w:rsid w:val="0E706155"/>
    <w:rsid w:val="0E741772"/>
    <w:rsid w:val="0E749207"/>
    <w:rsid w:val="0E760E62"/>
    <w:rsid w:val="0E823524"/>
    <w:rsid w:val="0E83152D"/>
    <w:rsid w:val="0E9D3AA7"/>
    <w:rsid w:val="0EA7539B"/>
    <w:rsid w:val="0EB27E40"/>
    <w:rsid w:val="0EC333B4"/>
    <w:rsid w:val="0EC8C14A"/>
    <w:rsid w:val="0ECADF8B"/>
    <w:rsid w:val="0ED546E9"/>
    <w:rsid w:val="0EDAD84F"/>
    <w:rsid w:val="0EDAFB7F"/>
    <w:rsid w:val="0EE2D61B"/>
    <w:rsid w:val="0EEE1C48"/>
    <w:rsid w:val="0EF54C7F"/>
    <w:rsid w:val="0EFF4FB2"/>
    <w:rsid w:val="0F064968"/>
    <w:rsid w:val="0F0BE18A"/>
    <w:rsid w:val="0F138E69"/>
    <w:rsid w:val="0F275A1E"/>
    <w:rsid w:val="0F3E3051"/>
    <w:rsid w:val="0F45FA26"/>
    <w:rsid w:val="0F55518D"/>
    <w:rsid w:val="0F5E0352"/>
    <w:rsid w:val="0F6245CA"/>
    <w:rsid w:val="0F636381"/>
    <w:rsid w:val="0F64F85F"/>
    <w:rsid w:val="0F6EFFDA"/>
    <w:rsid w:val="0F72D4A1"/>
    <w:rsid w:val="0F770F8D"/>
    <w:rsid w:val="0F78AC83"/>
    <w:rsid w:val="0F88A913"/>
    <w:rsid w:val="0F97E15B"/>
    <w:rsid w:val="0F9C1D68"/>
    <w:rsid w:val="0F9FA7A4"/>
    <w:rsid w:val="0FA56681"/>
    <w:rsid w:val="0FA84F94"/>
    <w:rsid w:val="0FAB3B94"/>
    <w:rsid w:val="0FABBBB7"/>
    <w:rsid w:val="0FB5CE16"/>
    <w:rsid w:val="0FB7D3C1"/>
    <w:rsid w:val="0FC889F2"/>
    <w:rsid w:val="0FCDA705"/>
    <w:rsid w:val="0FD6C534"/>
    <w:rsid w:val="0FE07A22"/>
    <w:rsid w:val="0FE4BDFC"/>
    <w:rsid w:val="0FF881F0"/>
    <w:rsid w:val="101143C1"/>
    <w:rsid w:val="101E5E70"/>
    <w:rsid w:val="1026A30E"/>
    <w:rsid w:val="102E029B"/>
    <w:rsid w:val="102F8966"/>
    <w:rsid w:val="10364298"/>
    <w:rsid w:val="103B424F"/>
    <w:rsid w:val="103F8A05"/>
    <w:rsid w:val="104EEC1F"/>
    <w:rsid w:val="105C0F9A"/>
    <w:rsid w:val="105FBF37"/>
    <w:rsid w:val="106B204E"/>
    <w:rsid w:val="107408E1"/>
    <w:rsid w:val="10768CE8"/>
    <w:rsid w:val="1077F4D7"/>
    <w:rsid w:val="107ED67B"/>
    <w:rsid w:val="1082DD80"/>
    <w:rsid w:val="108A5721"/>
    <w:rsid w:val="10AAD7AA"/>
    <w:rsid w:val="10AC1F61"/>
    <w:rsid w:val="10C1B905"/>
    <w:rsid w:val="10CE4A29"/>
    <w:rsid w:val="10D1130C"/>
    <w:rsid w:val="10D1987D"/>
    <w:rsid w:val="10D2CADC"/>
    <w:rsid w:val="10E09081"/>
    <w:rsid w:val="10E44B02"/>
    <w:rsid w:val="10F68609"/>
    <w:rsid w:val="10F6ACA9"/>
    <w:rsid w:val="110FFA46"/>
    <w:rsid w:val="1110672E"/>
    <w:rsid w:val="111A8133"/>
    <w:rsid w:val="111CE514"/>
    <w:rsid w:val="112B4800"/>
    <w:rsid w:val="113C3A26"/>
    <w:rsid w:val="11433B50"/>
    <w:rsid w:val="114C7E54"/>
    <w:rsid w:val="114FC828"/>
    <w:rsid w:val="115FCA08"/>
    <w:rsid w:val="1166EC32"/>
    <w:rsid w:val="1168776C"/>
    <w:rsid w:val="116A8515"/>
    <w:rsid w:val="1170067D"/>
    <w:rsid w:val="1179345D"/>
    <w:rsid w:val="1186E91F"/>
    <w:rsid w:val="1186EA1D"/>
    <w:rsid w:val="118AD5DC"/>
    <w:rsid w:val="118BBAA8"/>
    <w:rsid w:val="1195A92A"/>
    <w:rsid w:val="119E4D07"/>
    <w:rsid w:val="11A7D1CB"/>
    <w:rsid w:val="11A80698"/>
    <w:rsid w:val="11ABDDC3"/>
    <w:rsid w:val="11B1D3BE"/>
    <w:rsid w:val="11B86D00"/>
    <w:rsid w:val="11B8CFC4"/>
    <w:rsid w:val="11C2D8DC"/>
    <w:rsid w:val="11C48DBF"/>
    <w:rsid w:val="11D256CB"/>
    <w:rsid w:val="11D96530"/>
    <w:rsid w:val="11E089F6"/>
    <w:rsid w:val="11E09B27"/>
    <w:rsid w:val="11E22987"/>
    <w:rsid w:val="11E9BCF6"/>
    <w:rsid w:val="11EF7B07"/>
    <w:rsid w:val="11EFD5CE"/>
    <w:rsid w:val="11F466EF"/>
    <w:rsid w:val="11F75E91"/>
    <w:rsid w:val="11FF9791"/>
    <w:rsid w:val="120494D4"/>
    <w:rsid w:val="1211CA1F"/>
    <w:rsid w:val="1213C2E7"/>
    <w:rsid w:val="121AC9C1"/>
    <w:rsid w:val="122A01B0"/>
    <w:rsid w:val="122A1798"/>
    <w:rsid w:val="1230C516"/>
    <w:rsid w:val="123AAF29"/>
    <w:rsid w:val="124D8717"/>
    <w:rsid w:val="124DE1DA"/>
    <w:rsid w:val="1253D63F"/>
    <w:rsid w:val="125F9AEA"/>
    <w:rsid w:val="126032D4"/>
    <w:rsid w:val="127ABF2B"/>
    <w:rsid w:val="127B894D"/>
    <w:rsid w:val="127F92A3"/>
    <w:rsid w:val="1280B8D2"/>
    <w:rsid w:val="12888A9A"/>
    <w:rsid w:val="128E4DBA"/>
    <w:rsid w:val="1290EF8B"/>
    <w:rsid w:val="12990BAA"/>
    <w:rsid w:val="129BEC01"/>
    <w:rsid w:val="129D7671"/>
    <w:rsid w:val="12A2A5B6"/>
    <w:rsid w:val="12A47E03"/>
    <w:rsid w:val="12B39B5B"/>
    <w:rsid w:val="12B73B3F"/>
    <w:rsid w:val="12B77D33"/>
    <w:rsid w:val="12B82469"/>
    <w:rsid w:val="12C8F293"/>
    <w:rsid w:val="12CDBE59"/>
    <w:rsid w:val="12D742FE"/>
    <w:rsid w:val="12D9B7D4"/>
    <w:rsid w:val="12DB05B7"/>
    <w:rsid w:val="12DB6C7C"/>
    <w:rsid w:val="12E3BFA9"/>
    <w:rsid w:val="12E585B7"/>
    <w:rsid w:val="12E826E6"/>
    <w:rsid w:val="12F1290C"/>
    <w:rsid w:val="12FC2A76"/>
    <w:rsid w:val="13024D37"/>
    <w:rsid w:val="13025788"/>
    <w:rsid w:val="13161C97"/>
    <w:rsid w:val="13162BF6"/>
    <w:rsid w:val="131E58F8"/>
    <w:rsid w:val="1323EEF5"/>
    <w:rsid w:val="132B0517"/>
    <w:rsid w:val="1338D09E"/>
    <w:rsid w:val="134C6CF3"/>
    <w:rsid w:val="134D8541"/>
    <w:rsid w:val="1350C65A"/>
    <w:rsid w:val="13593B74"/>
    <w:rsid w:val="13611190"/>
    <w:rsid w:val="13752DD1"/>
    <w:rsid w:val="137A62A9"/>
    <w:rsid w:val="1386DBFB"/>
    <w:rsid w:val="1389695D"/>
    <w:rsid w:val="13945EA1"/>
    <w:rsid w:val="13999C14"/>
    <w:rsid w:val="139DAEA3"/>
    <w:rsid w:val="13B345A6"/>
    <w:rsid w:val="13B51A70"/>
    <w:rsid w:val="13C0461B"/>
    <w:rsid w:val="13C9A588"/>
    <w:rsid w:val="13D3D141"/>
    <w:rsid w:val="13DA4519"/>
    <w:rsid w:val="13DC8319"/>
    <w:rsid w:val="13EC98EF"/>
    <w:rsid w:val="13ED116D"/>
    <w:rsid w:val="13F4D5B4"/>
    <w:rsid w:val="13FB062D"/>
    <w:rsid w:val="1401560C"/>
    <w:rsid w:val="1411B26F"/>
    <w:rsid w:val="14426B03"/>
    <w:rsid w:val="1442D4F4"/>
    <w:rsid w:val="1457B91B"/>
    <w:rsid w:val="14582A77"/>
    <w:rsid w:val="145B72BE"/>
    <w:rsid w:val="145D5E4B"/>
    <w:rsid w:val="1464C7A3"/>
    <w:rsid w:val="1466C483"/>
    <w:rsid w:val="1474AB84"/>
    <w:rsid w:val="1478E6B7"/>
    <w:rsid w:val="1479F493"/>
    <w:rsid w:val="147DCDE1"/>
    <w:rsid w:val="148430E6"/>
    <w:rsid w:val="14855AE9"/>
    <w:rsid w:val="1485DBC1"/>
    <w:rsid w:val="1492D082"/>
    <w:rsid w:val="149542AF"/>
    <w:rsid w:val="14959412"/>
    <w:rsid w:val="149785BB"/>
    <w:rsid w:val="149DC675"/>
    <w:rsid w:val="14A010E3"/>
    <w:rsid w:val="14B4D124"/>
    <w:rsid w:val="14CA911A"/>
    <w:rsid w:val="14D93444"/>
    <w:rsid w:val="14E6B5CE"/>
    <w:rsid w:val="14EC40FB"/>
    <w:rsid w:val="14EEC46D"/>
    <w:rsid w:val="14FEF149"/>
    <w:rsid w:val="1506890B"/>
    <w:rsid w:val="15099189"/>
    <w:rsid w:val="1510F312"/>
    <w:rsid w:val="15297157"/>
    <w:rsid w:val="153390A0"/>
    <w:rsid w:val="1548B1E4"/>
    <w:rsid w:val="1548E782"/>
    <w:rsid w:val="154D25C9"/>
    <w:rsid w:val="1557A165"/>
    <w:rsid w:val="1560C17A"/>
    <w:rsid w:val="157497CF"/>
    <w:rsid w:val="157A1359"/>
    <w:rsid w:val="157A8D38"/>
    <w:rsid w:val="158690A7"/>
    <w:rsid w:val="159731A6"/>
    <w:rsid w:val="15A65DA4"/>
    <w:rsid w:val="15A66837"/>
    <w:rsid w:val="15AD4A1F"/>
    <w:rsid w:val="15ADA596"/>
    <w:rsid w:val="15AF4D31"/>
    <w:rsid w:val="15BCA396"/>
    <w:rsid w:val="15C255F9"/>
    <w:rsid w:val="15CB09A1"/>
    <w:rsid w:val="15D96BC2"/>
    <w:rsid w:val="15DBDBD2"/>
    <w:rsid w:val="15F171F9"/>
    <w:rsid w:val="160151D8"/>
    <w:rsid w:val="160363B2"/>
    <w:rsid w:val="1607778C"/>
    <w:rsid w:val="160D74F1"/>
    <w:rsid w:val="1615ECBB"/>
    <w:rsid w:val="1619A91D"/>
    <w:rsid w:val="162C0B03"/>
    <w:rsid w:val="162EBAE2"/>
    <w:rsid w:val="163ED525"/>
    <w:rsid w:val="163F1C41"/>
    <w:rsid w:val="163F7CC7"/>
    <w:rsid w:val="164676BC"/>
    <w:rsid w:val="164BD137"/>
    <w:rsid w:val="164D29A2"/>
    <w:rsid w:val="1650C122"/>
    <w:rsid w:val="1655AFD7"/>
    <w:rsid w:val="16594B91"/>
    <w:rsid w:val="16669950"/>
    <w:rsid w:val="167E0E50"/>
    <w:rsid w:val="167EB7B1"/>
    <w:rsid w:val="168FB703"/>
    <w:rsid w:val="16928A4B"/>
    <w:rsid w:val="1693425E"/>
    <w:rsid w:val="1696194A"/>
    <w:rsid w:val="169E4879"/>
    <w:rsid w:val="16A04E20"/>
    <w:rsid w:val="16A0B6E4"/>
    <w:rsid w:val="16A7095A"/>
    <w:rsid w:val="16A83F51"/>
    <w:rsid w:val="16AD9438"/>
    <w:rsid w:val="16B3006C"/>
    <w:rsid w:val="16C8AD1A"/>
    <w:rsid w:val="16D68A53"/>
    <w:rsid w:val="16D92E6A"/>
    <w:rsid w:val="16DC3398"/>
    <w:rsid w:val="16E76D77"/>
    <w:rsid w:val="16E89194"/>
    <w:rsid w:val="16F3633B"/>
    <w:rsid w:val="16F57A71"/>
    <w:rsid w:val="1701A681"/>
    <w:rsid w:val="170E5C71"/>
    <w:rsid w:val="171246B2"/>
    <w:rsid w:val="1717D7C6"/>
    <w:rsid w:val="171C7D9D"/>
    <w:rsid w:val="172A7FDA"/>
    <w:rsid w:val="172C62A1"/>
    <w:rsid w:val="172DE75F"/>
    <w:rsid w:val="172E3F27"/>
    <w:rsid w:val="17381BE4"/>
    <w:rsid w:val="173BF999"/>
    <w:rsid w:val="173DF24D"/>
    <w:rsid w:val="1747C51F"/>
    <w:rsid w:val="174C5C11"/>
    <w:rsid w:val="174E55A3"/>
    <w:rsid w:val="175338E6"/>
    <w:rsid w:val="1755AA1A"/>
    <w:rsid w:val="1755CD72"/>
    <w:rsid w:val="175B3B30"/>
    <w:rsid w:val="17606450"/>
    <w:rsid w:val="1762A569"/>
    <w:rsid w:val="1763F4A4"/>
    <w:rsid w:val="1766356D"/>
    <w:rsid w:val="17756992"/>
    <w:rsid w:val="177B8A59"/>
    <w:rsid w:val="177F7D71"/>
    <w:rsid w:val="1784E29F"/>
    <w:rsid w:val="1794BC92"/>
    <w:rsid w:val="1794DDD6"/>
    <w:rsid w:val="1795C831"/>
    <w:rsid w:val="17960A49"/>
    <w:rsid w:val="179FBC37"/>
    <w:rsid w:val="17A6F9AF"/>
    <w:rsid w:val="17B4A9D8"/>
    <w:rsid w:val="17B86F6F"/>
    <w:rsid w:val="17C086D8"/>
    <w:rsid w:val="17C6AE6E"/>
    <w:rsid w:val="17C8DBB3"/>
    <w:rsid w:val="17C94D3B"/>
    <w:rsid w:val="17DC844D"/>
    <w:rsid w:val="17E4EA42"/>
    <w:rsid w:val="17EAC613"/>
    <w:rsid w:val="17F216AE"/>
    <w:rsid w:val="17F4E61A"/>
    <w:rsid w:val="17F67055"/>
    <w:rsid w:val="180D3F0C"/>
    <w:rsid w:val="180E4465"/>
    <w:rsid w:val="181339BA"/>
    <w:rsid w:val="181B4897"/>
    <w:rsid w:val="181B7168"/>
    <w:rsid w:val="1823B77A"/>
    <w:rsid w:val="18251CDA"/>
    <w:rsid w:val="182ADF93"/>
    <w:rsid w:val="183A37E4"/>
    <w:rsid w:val="183C5C43"/>
    <w:rsid w:val="1847A13A"/>
    <w:rsid w:val="185CD263"/>
    <w:rsid w:val="185E056E"/>
    <w:rsid w:val="18636626"/>
    <w:rsid w:val="186D31BB"/>
    <w:rsid w:val="1887D872"/>
    <w:rsid w:val="1891DBFE"/>
    <w:rsid w:val="18AC7369"/>
    <w:rsid w:val="18B32383"/>
    <w:rsid w:val="18BA170F"/>
    <w:rsid w:val="18BCB353"/>
    <w:rsid w:val="18C4E30B"/>
    <w:rsid w:val="18C9023C"/>
    <w:rsid w:val="18D7C736"/>
    <w:rsid w:val="18D9CD77"/>
    <w:rsid w:val="18D9F17F"/>
    <w:rsid w:val="18DCB23C"/>
    <w:rsid w:val="18DEE823"/>
    <w:rsid w:val="18DFB4C9"/>
    <w:rsid w:val="18E32B9B"/>
    <w:rsid w:val="18E649A8"/>
    <w:rsid w:val="18E814B3"/>
    <w:rsid w:val="18F662DC"/>
    <w:rsid w:val="18FE16F6"/>
    <w:rsid w:val="18FEED3D"/>
    <w:rsid w:val="19022198"/>
    <w:rsid w:val="192CA07A"/>
    <w:rsid w:val="19343229"/>
    <w:rsid w:val="194835B9"/>
    <w:rsid w:val="19504243"/>
    <w:rsid w:val="1954751D"/>
    <w:rsid w:val="1956CACC"/>
    <w:rsid w:val="19575142"/>
    <w:rsid w:val="195C171B"/>
    <w:rsid w:val="195EC273"/>
    <w:rsid w:val="1961CBF1"/>
    <w:rsid w:val="196D790F"/>
    <w:rsid w:val="19823707"/>
    <w:rsid w:val="1987E587"/>
    <w:rsid w:val="198CC418"/>
    <w:rsid w:val="199491C0"/>
    <w:rsid w:val="19988A74"/>
    <w:rsid w:val="19AA55CB"/>
    <w:rsid w:val="19AD0575"/>
    <w:rsid w:val="19BB3A1F"/>
    <w:rsid w:val="19BEDA9A"/>
    <w:rsid w:val="19C1224F"/>
    <w:rsid w:val="19CACEA8"/>
    <w:rsid w:val="19CC3E44"/>
    <w:rsid w:val="19CEC53E"/>
    <w:rsid w:val="19EE1C4E"/>
    <w:rsid w:val="19F070DD"/>
    <w:rsid w:val="19F20695"/>
    <w:rsid w:val="19F788EC"/>
    <w:rsid w:val="1A0D7035"/>
    <w:rsid w:val="1A174A6A"/>
    <w:rsid w:val="1A205EA4"/>
    <w:rsid w:val="1A2CD5DA"/>
    <w:rsid w:val="1A300B5F"/>
    <w:rsid w:val="1A41C47E"/>
    <w:rsid w:val="1A4A44D1"/>
    <w:rsid w:val="1A4C34A9"/>
    <w:rsid w:val="1A5596E9"/>
    <w:rsid w:val="1A598DD6"/>
    <w:rsid w:val="1A5F4D30"/>
    <w:rsid w:val="1A645F6A"/>
    <w:rsid w:val="1A71D9E5"/>
    <w:rsid w:val="1A90D89E"/>
    <w:rsid w:val="1A9932E3"/>
    <w:rsid w:val="1A9ED77B"/>
    <w:rsid w:val="1AA4029B"/>
    <w:rsid w:val="1AA72828"/>
    <w:rsid w:val="1AAB5A0D"/>
    <w:rsid w:val="1ABF492B"/>
    <w:rsid w:val="1AC2A9B4"/>
    <w:rsid w:val="1ACA0134"/>
    <w:rsid w:val="1ACB872E"/>
    <w:rsid w:val="1ACF6830"/>
    <w:rsid w:val="1AD061D3"/>
    <w:rsid w:val="1AD16923"/>
    <w:rsid w:val="1AD1F43A"/>
    <w:rsid w:val="1AD25597"/>
    <w:rsid w:val="1AD564F1"/>
    <w:rsid w:val="1ADAB71A"/>
    <w:rsid w:val="1AE314F4"/>
    <w:rsid w:val="1AE3B9F1"/>
    <w:rsid w:val="1AE6FE7E"/>
    <w:rsid w:val="1AE82128"/>
    <w:rsid w:val="1AFAC2E5"/>
    <w:rsid w:val="1B0234AF"/>
    <w:rsid w:val="1B025939"/>
    <w:rsid w:val="1B0678F2"/>
    <w:rsid w:val="1B0A1F00"/>
    <w:rsid w:val="1B0C2564"/>
    <w:rsid w:val="1B20130B"/>
    <w:rsid w:val="1B25C0DF"/>
    <w:rsid w:val="1B318E88"/>
    <w:rsid w:val="1B50C8D3"/>
    <w:rsid w:val="1B5F1010"/>
    <w:rsid w:val="1B6761D5"/>
    <w:rsid w:val="1B6B5B58"/>
    <w:rsid w:val="1B6FC655"/>
    <w:rsid w:val="1B769812"/>
    <w:rsid w:val="1B81DF25"/>
    <w:rsid w:val="1B8AA812"/>
    <w:rsid w:val="1B8AF0BA"/>
    <w:rsid w:val="1B9025D5"/>
    <w:rsid w:val="1B988175"/>
    <w:rsid w:val="1BA2FC97"/>
    <w:rsid w:val="1BADFFD0"/>
    <w:rsid w:val="1BC58367"/>
    <w:rsid w:val="1BC97AC6"/>
    <w:rsid w:val="1BD0EA72"/>
    <w:rsid w:val="1BD13C68"/>
    <w:rsid w:val="1BDD363B"/>
    <w:rsid w:val="1BE956B6"/>
    <w:rsid w:val="1BEA75FF"/>
    <w:rsid w:val="1BF51001"/>
    <w:rsid w:val="1BF946CA"/>
    <w:rsid w:val="1BFCC9DE"/>
    <w:rsid w:val="1BFE6D7C"/>
    <w:rsid w:val="1C0346E1"/>
    <w:rsid w:val="1C04640E"/>
    <w:rsid w:val="1C069B10"/>
    <w:rsid w:val="1C07A6F5"/>
    <w:rsid w:val="1C0FAC45"/>
    <w:rsid w:val="1C1258C2"/>
    <w:rsid w:val="1C17F60D"/>
    <w:rsid w:val="1C1D29A3"/>
    <w:rsid w:val="1C23B4A2"/>
    <w:rsid w:val="1C2B7B65"/>
    <w:rsid w:val="1C2B8638"/>
    <w:rsid w:val="1C2ED66D"/>
    <w:rsid w:val="1C383AE0"/>
    <w:rsid w:val="1C3CF9C9"/>
    <w:rsid w:val="1C49787A"/>
    <w:rsid w:val="1C541588"/>
    <w:rsid w:val="1C5534AA"/>
    <w:rsid w:val="1C5712DB"/>
    <w:rsid w:val="1C591318"/>
    <w:rsid w:val="1C5C0B06"/>
    <w:rsid w:val="1C61ABE7"/>
    <w:rsid w:val="1C68F878"/>
    <w:rsid w:val="1C6BE747"/>
    <w:rsid w:val="1C7852D1"/>
    <w:rsid w:val="1C7C0D18"/>
    <w:rsid w:val="1C87D0C6"/>
    <w:rsid w:val="1C8AEEF3"/>
    <w:rsid w:val="1C8C171D"/>
    <w:rsid w:val="1C8DE38A"/>
    <w:rsid w:val="1CA7E8B8"/>
    <w:rsid w:val="1CADB018"/>
    <w:rsid w:val="1CB9D88D"/>
    <w:rsid w:val="1CBDE132"/>
    <w:rsid w:val="1CC0C29B"/>
    <w:rsid w:val="1CC6A1E0"/>
    <w:rsid w:val="1CCD1F97"/>
    <w:rsid w:val="1CDBFE06"/>
    <w:rsid w:val="1CE4FD60"/>
    <w:rsid w:val="1CEF2BEB"/>
    <w:rsid w:val="1CF02C83"/>
    <w:rsid w:val="1CF1ECEF"/>
    <w:rsid w:val="1D033C74"/>
    <w:rsid w:val="1D260943"/>
    <w:rsid w:val="1D2BCA08"/>
    <w:rsid w:val="1D332A67"/>
    <w:rsid w:val="1D333929"/>
    <w:rsid w:val="1D393B83"/>
    <w:rsid w:val="1D3DB607"/>
    <w:rsid w:val="1D3E8582"/>
    <w:rsid w:val="1D4610FB"/>
    <w:rsid w:val="1D478C1E"/>
    <w:rsid w:val="1D48412E"/>
    <w:rsid w:val="1D4B78FE"/>
    <w:rsid w:val="1D541AE2"/>
    <w:rsid w:val="1D564038"/>
    <w:rsid w:val="1D5832AA"/>
    <w:rsid w:val="1D657499"/>
    <w:rsid w:val="1D6C4F20"/>
    <w:rsid w:val="1D700DBB"/>
    <w:rsid w:val="1D7763DD"/>
    <w:rsid w:val="1D7E11FA"/>
    <w:rsid w:val="1D830EFE"/>
    <w:rsid w:val="1D967BF7"/>
    <w:rsid w:val="1D970671"/>
    <w:rsid w:val="1D9D3450"/>
    <w:rsid w:val="1DA09070"/>
    <w:rsid w:val="1DA1E691"/>
    <w:rsid w:val="1DAF0AC7"/>
    <w:rsid w:val="1DAFFABA"/>
    <w:rsid w:val="1DB057ED"/>
    <w:rsid w:val="1DB73D72"/>
    <w:rsid w:val="1DC23399"/>
    <w:rsid w:val="1DCC3E1F"/>
    <w:rsid w:val="1DCDE00E"/>
    <w:rsid w:val="1DD3D1E4"/>
    <w:rsid w:val="1DE6E485"/>
    <w:rsid w:val="1DE8115D"/>
    <w:rsid w:val="1DEDE529"/>
    <w:rsid w:val="1DEFC5EA"/>
    <w:rsid w:val="1DF00D26"/>
    <w:rsid w:val="1E08CE32"/>
    <w:rsid w:val="1E0BCAA6"/>
    <w:rsid w:val="1E0F694C"/>
    <w:rsid w:val="1E13B44B"/>
    <w:rsid w:val="1E158EDC"/>
    <w:rsid w:val="1E2C879F"/>
    <w:rsid w:val="1E2CC988"/>
    <w:rsid w:val="1E3570DA"/>
    <w:rsid w:val="1E3B825B"/>
    <w:rsid w:val="1E419705"/>
    <w:rsid w:val="1E421EC5"/>
    <w:rsid w:val="1E521604"/>
    <w:rsid w:val="1E5353B7"/>
    <w:rsid w:val="1E54264D"/>
    <w:rsid w:val="1E5FAEE3"/>
    <w:rsid w:val="1E6226CE"/>
    <w:rsid w:val="1E719A4F"/>
    <w:rsid w:val="1E7C50AB"/>
    <w:rsid w:val="1E7F9712"/>
    <w:rsid w:val="1E81570B"/>
    <w:rsid w:val="1E846703"/>
    <w:rsid w:val="1E8C7365"/>
    <w:rsid w:val="1E8D5D7F"/>
    <w:rsid w:val="1E8D8FA0"/>
    <w:rsid w:val="1E9523B8"/>
    <w:rsid w:val="1E992C19"/>
    <w:rsid w:val="1EA1C158"/>
    <w:rsid w:val="1EA5A86E"/>
    <w:rsid w:val="1EB343BD"/>
    <w:rsid w:val="1EB62FDA"/>
    <w:rsid w:val="1EB85884"/>
    <w:rsid w:val="1ED4C050"/>
    <w:rsid w:val="1ED72ADB"/>
    <w:rsid w:val="1EEAFF7D"/>
    <w:rsid w:val="1EEB1501"/>
    <w:rsid w:val="1EF71453"/>
    <w:rsid w:val="1EFBFF58"/>
    <w:rsid w:val="1EFDC4EF"/>
    <w:rsid w:val="1F0DD52D"/>
    <w:rsid w:val="1F0F3BF7"/>
    <w:rsid w:val="1F110596"/>
    <w:rsid w:val="1F13FF86"/>
    <w:rsid w:val="1F30E60B"/>
    <w:rsid w:val="1F361ED5"/>
    <w:rsid w:val="1F39C865"/>
    <w:rsid w:val="1F3D9C0F"/>
    <w:rsid w:val="1F3F0E01"/>
    <w:rsid w:val="1F43830C"/>
    <w:rsid w:val="1F4EB6D5"/>
    <w:rsid w:val="1F53C3A3"/>
    <w:rsid w:val="1F59B367"/>
    <w:rsid w:val="1F5A54A3"/>
    <w:rsid w:val="1F5C60CF"/>
    <w:rsid w:val="1F6B1FAA"/>
    <w:rsid w:val="1F865209"/>
    <w:rsid w:val="1F8D98D7"/>
    <w:rsid w:val="1F9C896C"/>
    <w:rsid w:val="1FA93DFB"/>
    <w:rsid w:val="1FAEEDD1"/>
    <w:rsid w:val="1FB080C8"/>
    <w:rsid w:val="1FB61EC0"/>
    <w:rsid w:val="1FB96373"/>
    <w:rsid w:val="1FBBD1FE"/>
    <w:rsid w:val="1FBCFDD5"/>
    <w:rsid w:val="1FBEEA31"/>
    <w:rsid w:val="1FCBCB5F"/>
    <w:rsid w:val="1FD59CC6"/>
    <w:rsid w:val="1FD955AC"/>
    <w:rsid w:val="1FDA5553"/>
    <w:rsid w:val="1FDB635C"/>
    <w:rsid w:val="1FDCE5F6"/>
    <w:rsid w:val="1FDEF559"/>
    <w:rsid w:val="1FE1CEDD"/>
    <w:rsid w:val="1FE7204A"/>
    <w:rsid w:val="1FEB527F"/>
    <w:rsid w:val="1FEEB824"/>
    <w:rsid w:val="1FF2AADE"/>
    <w:rsid w:val="1FF8BFEB"/>
    <w:rsid w:val="1FFB61BC"/>
    <w:rsid w:val="1FFF29B7"/>
    <w:rsid w:val="200C4104"/>
    <w:rsid w:val="201B7500"/>
    <w:rsid w:val="202405B8"/>
    <w:rsid w:val="202A11D4"/>
    <w:rsid w:val="203A5F52"/>
    <w:rsid w:val="2048ABD7"/>
    <w:rsid w:val="20562498"/>
    <w:rsid w:val="20634D03"/>
    <w:rsid w:val="206870AA"/>
    <w:rsid w:val="206DB985"/>
    <w:rsid w:val="2078981F"/>
    <w:rsid w:val="207A381D"/>
    <w:rsid w:val="207F40DD"/>
    <w:rsid w:val="2087AB23"/>
    <w:rsid w:val="208D5E1D"/>
    <w:rsid w:val="20B50297"/>
    <w:rsid w:val="20BF60DF"/>
    <w:rsid w:val="20CABFFE"/>
    <w:rsid w:val="20D14BDA"/>
    <w:rsid w:val="20D34C93"/>
    <w:rsid w:val="20DB7F30"/>
    <w:rsid w:val="20E23114"/>
    <w:rsid w:val="20E2F868"/>
    <w:rsid w:val="20F71BC8"/>
    <w:rsid w:val="20FC30C3"/>
    <w:rsid w:val="210AAC80"/>
    <w:rsid w:val="210D1DF1"/>
    <w:rsid w:val="21181665"/>
    <w:rsid w:val="211A3F05"/>
    <w:rsid w:val="211FFF4F"/>
    <w:rsid w:val="21223C80"/>
    <w:rsid w:val="21240D22"/>
    <w:rsid w:val="212BD0B7"/>
    <w:rsid w:val="212DB96E"/>
    <w:rsid w:val="21311BAE"/>
    <w:rsid w:val="21347876"/>
    <w:rsid w:val="2144C308"/>
    <w:rsid w:val="214D0CAD"/>
    <w:rsid w:val="214D6AD7"/>
    <w:rsid w:val="21570D45"/>
    <w:rsid w:val="2165C038"/>
    <w:rsid w:val="21664F29"/>
    <w:rsid w:val="2172FCB5"/>
    <w:rsid w:val="21998EE7"/>
    <w:rsid w:val="21A06220"/>
    <w:rsid w:val="21B4720F"/>
    <w:rsid w:val="21C1FD3C"/>
    <w:rsid w:val="21CE23F6"/>
    <w:rsid w:val="21D6A60A"/>
    <w:rsid w:val="21E82121"/>
    <w:rsid w:val="21E8EE40"/>
    <w:rsid w:val="21FADF64"/>
    <w:rsid w:val="22084C7C"/>
    <w:rsid w:val="220DDC08"/>
    <w:rsid w:val="220FE297"/>
    <w:rsid w:val="221B6FF8"/>
    <w:rsid w:val="22280D6C"/>
    <w:rsid w:val="222C94D8"/>
    <w:rsid w:val="222EA35B"/>
    <w:rsid w:val="2232C631"/>
    <w:rsid w:val="2236F88A"/>
    <w:rsid w:val="223B212C"/>
    <w:rsid w:val="22442228"/>
    <w:rsid w:val="22479F3D"/>
    <w:rsid w:val="224C48ED"/>
    <w:rsid w:val="22571F7A"/>
    <w:rsid w:val="225C9300"/>
    <w:rsid w:val="225DE330"/>
    <w:rsid w:val="226796AF"/>
    <w:rsid w:val="226C7EF6"/>
    <w:rsid w:val="226EBC85"/>
    <w:rsid w:val="2274281F"/>
    <w:rsid w:val="227EF71C"/>
    <w:rsid w:val="228739E8"/>
    <w:rsid w:val="2288EAE0"/>
    <w:rsid w:val="2291C4FC"/>
    <w:rsid w:val="229EB022"/>
    <w:rsid w:val="229EDE2F"/>
    <w:rsid w:val="22A2449B"/>
    <w:rsid w:val="22A7E553"/>
    <w:rsid w:val="22BBEB83"/>
    <w:rsid w:val="22BCCED5"/>
    <w:rsid w:val="22BF3D99"/>
    <w:rsid w:val="22BF8319"/>
    <w:rsid w:val="22CA6F4F"/>
    <w:rsid w:val="22D06CE9"/>
    <w:rsid w:val="22D16F7D"/>
    <w:rsid w:val="22DA7040"/>
    <w:rsid w:val="22E15473"/>
    <w:rsid w:val="22E19960"/>
    <w:rsid w:val="22E32563"/>
    <w:rsid w:val="22EEF3EC"/>
    <w:rsid w:val="22EF4CD5"/>
    <w:rsid w:val="22F0DB5E"/>
    <w:rsid w:val="22F7F301"/>
    <w:rsid w:val="22F8246A"/>
    <w:rsid w:val="22F9913C"/>
    <w:rsid w:val="23041879"/>
    <w:rsid w:val="230565A6"/>
    <w:rsid w:val="230C50BD"/>
    <w:rsid w:val="231606BC"/>
    <w:rsid w:val="23170778"/>
    <w:rsid w:val="2322034B"/>
    <w:rsid w:val="2322AF2F"/>
    <w:rsid w:val="23266743"/>
    <w:rsid w:val="23278E0E"/>
    <w:rsid w:val="23327486"/>
    <w:rsid w:val="234E4502"/>
    <w:rsid w:val="23573CFB"/>
    <w:rsid w:val="235C5316"/>
    <w:rsid w:val="2368854A"/>
    <w:rsid w:val="2379E3F0"/>
    <w:rsid w:val="237A458E"/>
    <w:rsid w:val="237B90BF"/>
    <w:rsid w:val="237D755F"/>
    <w:rsid w:val="238C111F"/>
    <w:rsid w:val="238D01DA"/>
    <w:rsid w:val="238D5D32"/>
    <w:rsid w:val="239A8E53"/>
    <w:rsid w:val="239F3BA6"/>
    <w:rsid w:val="23A20441"/>
    <w:rsid w:val="23A6D8FF"/>
    <w:rsid w:val="23A8BE73"/>
    <w:rsid w:val="23B95A93"/>
    <w:rsid w:val="23BCFE76"/>
    <w:rsid w:val="23C00F1D"/>
    <w:rsid w:val="23C1553A"/>
    <w:rsid w:val="23CAA85B"/>
    <w:rsid w:val="23CDD9C7"/>
    <w:rsid w:val="23D112F5"/>
    <w:rsid w:val="23E37031"/>
    <w:rsid w:val="23E492CC"/>
    <w:rsid w:val="23EAA99A"/>
    <w:rsid w:val="23ECAC0E"/>
    <w:rsid w:val="23ED3597"/>
    <w:rsid w:val="23F28723"/>
    <w:rsid w:val="23F84537"/>
    <w:rsid w:val="240EC2BE"/>
    <w:rsid w:val="2416B12B"/>
    <w:rsid w:val="241C067F"/>
    <w:rsid w:val="24247BCC"/>
    <w:rsid w:val="24312BB7"/>
    <w:rsid w:val="2431E776"/>
    <w:rsid w:val="24360DF0"/>
    <w:rsid w:val="243DAF02"/>
    <w:rsid w:val="244F3A0E"/>
    <w:rsid w:val="24527720"/>
    <w:rsid w:val="2456A2E2"/>
    <w:rsid w:val="2460E3ED"/>
    <w:rsid w:val="24618BAE"/>
    <w:rsid w:val="2464232F"/>
    <w:rsid w:val="2469666E"/>
    <w:rsid w:val="246B161F"/>
    <w:rsid w:val="2470139F"/>
    <w:rsid w:val="248D3020"/>
    <w:rsid w:val="249498A5"/>
    <w:rsid w:val="2498AB11"/>
    <w:rsid w:val="249B1463"/>
    <w:rsid w:val="249C92E9"/>
    <w:rsid w:val="249ED5E0"/>
    <w:rsid w:val="24A16006"/>
    <w:rsid w:val="24B18C01"/>
    <w:rsid w:val="24CCC52E"/>
    <w:rsid w:val="24DC11D1"/>
    <w:rsid w:val="24E2FC05"/>
    <w:rsid w:val="24E82758"/>
    <w:rsid w:val="24EEE881"/>
    <w:rsid w:val="25084E20"/>
    <w:rsid w:val="251C4B87"/>
    <w:rsid w:val="2520445E"/>
    <w:rsid w:val="252554FD"/>
    <w:rsid w:val="2528C2F7"/>
    <w:rsid w:val="253BB128"/>
    <w:rsid w:val="253F9E7F"/>
    <w:rsid w:val="254579BF"/>
    <w:rsid w:val="2546054A"/>
    <w:rsid w:val="254AD979"/>
    <w:rsid w:val="254C64CB"/>
    <w:rsid w:val="2558FF48"/>
    <w:rsid w:val="2562CBAB"/>
    <w:rsid w:val="25687F9D"/>
    <w:rsid w:val="256A16E9"/>
    <w:rsid w:val="256EFE15"/>
    <w:rsid w:val="2582DAA1"/>
    <w:rsid w:val="25879D4B"/>
    <w:rsid w:val="258C89FB"/>
    <w:rsid w:val="258FA970"/>
    <w:rsid w:val="2598F4FA"/>
    <w:rsid w:val="25A0062B"/>
    <w:rsid w:val="25A7FFCD"/>
    <w:rsid w:val="25A8F99B"/>
    <w:rsid w:val="25A91BC2"/>
    <w:rsid w:val="25AAAEC9"/>
    <w:rsid w:val="25BABFF9"/>
    <w:rsid w:val="25BF7E49"/>
    <w:rsid w:val="25CD0C2A"/>
    <w:rsid w:val="25D1C7CA"/>
    <w:rsid w:val="25D7315C"/>
    <w:rsid w:val="25DC35FA"/>
    <w:rsid w:val="25DD0746"/>
    <w:rsid w:val="25F0CF29"/>
    <w:rsid w:val="25FABE91"/>
    <w:rsid w:val="25FECAB4"/>
    <w:rsid w:val="2602769E"/>
    <w:rsid w:val="2609B68A"/>
    <w:rsid w:val="260B4754"/>
    <w:rsid w:val="260D0F00"/>
    <w:rsid w:val="2610B79D"/>
    <w:rsid w:val="262288A4"/>
    <w:rsid w:val="262A4783"/>
    <w:rsid w:val="262AAB68"/>
    <w:rsid w:val="263536DF"/>
    <w:rsid w:val="2636AFC4"/>
    <w:rsid w:val="263AFBFE"/>
    <w:rsid w:val="263FA9F4"/>
    <w:rsid w:val="2642DC7C"/>
    <w:rsid w:val="264C1DD0"/>
    <w:rsid w:val="264F23A7"/>
    <w:rsid w:val="265C5BE6"/>
    <w:rsid w:val="265EDE19"/>
    <w:rsid w:val="26629B05"/>
    <w:rsid w:val="2664CBB0"/>
    <w:rsid w:val="266A5877"/>
    <w:rsid w:val="266EDB09"/>
    <w:rsid w:val="266FBA81"/>
    <w:rsid w:val="2677234A"/>
    <w:rsid w:val="267DE07C"/>
    <w:rsid w:val="2685676D"/>
    <w:rsid w:val="2689C56B"/>
    <w:rsid w:val="268B2ABC"/>
    <w:rsid w:val="268BA833"/>
    <w:rsid w:val="268F82FE"/>
    <w:rsid w:val="26A1D541"/>
    <w:rsid w:val="26A606EB"/>
    <w:rsid w:val="26AF2F88"/>
    <w:rsid w:val="26B92F23"/>
    <w:rsid w:val="26BBD804"/>
    <w:rsid w:val="26CA8207"/>
    <w:rsid w:val="26CF4CC6"/>
    <w:rsid w:val="26D13444"/>
    <w:rsid w:val="26DADF31"/>
    <w:rsid w:val="26DC428A"/>
    <w:rsid w:val="26DCA935"/>
    <w:rsid w:val="26E15F3A"/>
    <w:rsid w:val="26E9B3E6"/>
    <w:rsid w:val="26EAA21E"/>
    <w:rsid w:val="26EE4886"/>
    <w:rsid w:val="26EEED8D"/>
    <w:rsid w:val="26F77024"/>
    <w:rsid w:val="27185043"/>
    <w:rsid w:val="272268CE"/>
    <w:rsid w:val="272AA697"/>
    <w:rsid w:val="272E39A5"/>
    <w:rsid w:val="27303828"/>
    <w:rsid w:val="273CED64"/>
    <w:rsid w:val="27440E64"/>
    <w:rsid w:val="274BB62D"/>
    <w:rsid w:val="274C1844"/>
    <w:rsid w:val="274E6F4C"/>
    <w:rsid w:val="274F28F3"/>
    <w:rsid w:val="2755D53B"/>
    <w:rsid w:val="27578372"/>
    <w:rsid w:val="275BD9EC"/>
    <w:rsid w:val="2765D029"/>
    <w:rsid w:val="27704664"/>
    <w:rsid w:val="277557DD"/>
    <w:rsid w:val="2776904F"/>
    <w:rsid w:val="277BDF2B"/>
    <w:rsid w:val="27835446"/>
    <w:rsid w:val="278DFA9D"/>
    <w:rsid w:val="2791DA5D"/>
    <w:rsid w:val="2795F1F0"/>
    <w:rsid w:val="27996540"/>
    <w:rsid w:val="27997576"/>
    <w:rsid w:val="27A07479"/>
    <w:rsid w:val="27A86BD2"/>
    <w:rsid w:val="27A8FCD4"/>
    <w:rsid w:val="27AC75A5"/>
    <w:rsid w:val="27ADD108"/>
    <w:rsid w:val="27B4F450"/>
    <w:rsid w:val="27B514AD"/>
    <w:rsid w:val="27B9213F"/>
    <w:rsid w:val="27CAA7B6"/>
    <w:rsid w:val="27D6801E"/>
    <w:rsid w:val="27E2150A"/>
    <w:rsid w:val="27EDE8DC"/>
    <w:rsid w:val="27EF8AA2"/>
    <w:rsid w:val="27F23995"/>
    <w:rsid w:val="2801163D"/>
    <w:rsid w:val="2811901E"/>
    <w:rsid w:val="2816EC75"/>
    <w:rsid w:val="281DB5F3"/>
    <w:rsid w:val="2821E434"/>
    <w:rsid w:val="28288FBB"/>
    <w:rsid w:val="282B258B"/>
    <w:rsid w:val="282D5AB7"/>
    <w:rsid w:val="282E308F"/>
    <w:rsid w:val="284283DB"/>
    <w:rsid w:val="28436237"/>
    <w:rsid w:val="28483419"/>
    <w:rsid w:val="28498DDD"/>
    <w:rsid w:val="2854BDBE"/>
    <w:rsid w:val="286EEE8D"/>
    <w:rsid w:val="28773F38"/>
    <w:rsid w:val="2879AAB7"/>
    <w:rsid w:val="287BD906"/>
    <w:rsid w:val="287D9DE2"/>
    <w:rsid w:val="287ED526"/>
    <w:rsid w:val="287FEE7D"/>
    <w:rsid w:val="2882CEA9"/>
    <w:rsid w:val="28974503"/>
    <w:rsid w:val="289A23E4"/>
    <w:rsid w:val="289B7786"/>
    <w:rsid w:val="28A6A576"/>
    <w:rsid w:val="28ABBFBC"/>
    <w:rsid w:val="28AC129D"/>
    <w:rsid w:val="28B1BFED"/>
    <w:rsid w:val="28B34893"/>
    <w:rsid w:val="28B58C11"/>
    <w:rsid w:val="28BAFE85"/>
    <w:rsid w:val="28D3B4CC"/>
    <w:rsid w:val="28D80F45"/>
    <w:rsid w:val="28F135D5"/>
    <w:rsid w:val="28FE6CA1"/>
    <w:rsid w:val="2903537F"/>
    <w:rsid w:val="291469A7"/>
    <w:rsid w:val="291E86C9"/>
    <w:rsid w:val="292BA31B"/>
    <w:rsid w:val="292FE897"/>
    <w:rsid w:val="2931352A"/>
    <w:rsid w:val="29315820"/>
    <w:rsid w:val="293657E2"/>
    <w:rsid w:val="2947EE15"/>
    <w:rsid w:val="295F80AB"/>
    <w:rsid w:val="2968F160"/>
    <w:rsid w:val="2969E044"/>
    <w:rsid w:val="296B2E77"/>
    <w:rsid w:val="2975C149"/>
    <w:rsid w:val="29760CFA"/>
    <w:rsid w:val="297C51EC"/>
    <w:rsid w:val="2981AEA6"/>
    <w:rsid w:val="29830015"/>
    <w:rsid w:val="298AF29A"/>
    <w:rsid w:val="2990030A"/>
    <w:rsid w:val="2990365F"/>
    <w:rsid w:val="29954ECF"/>
    <w:rsid w:val="29963E5E"/>
    <w:rsid w:val="299DCB02"/>
    <w:rsid w:val="29AA8770"/>
    <w:rsid w:val="29B54DE4"/>
    <w:rsid w:val="29CA1D26"/>
    <w:rsid w:val="29CB56DC"/>
    <w:rsid w:val="29D4A94B"/>
    <w:rsid w:val="29DD24BA"/>
    <w:rsid w:val="29DDBA72"/>
    <w:rsid w:val="29E2F86E"/>
    <w:rsid w:val="29E6C508"/>
    <w:rsid w:val="29FE56DE"/>
    <w:rsid w:val="2A056FA8"/>
    <w:rsid w:val="2A07EB79"/>
    <w:rsid w:val="2A095AD2"/>
    <w:rsid w:val="2A09A361"/>
    <w:rsid w:val="2A09B9FB"/>
    <w:rsid w:val="2A0DB77A"/>
    <w:rsid w:val="2A16F43B"/>
    <w:rsid w:val="2A1AD6AE"/>
    <w:rsid w:val="2A26B965"/>
    <w:rsid w:val="2A281DD4"/>
    <w:rsid w:val="2A31A28D"/>
    <w:rsid w:val="2A330D43"/>
    <w:rsid w:val="2A35AFB1"/>
    <w:rsid w:val="2A598588"/>
    <w:rsid w:val="2A5AAA4B"/>
    <w:rsid w:val="2A5D98CC"/>
    <w:rsid w:val="2A70B915"/>
    <w:rsid w:val="2A7E8B3C"/>
    <w:rsid w:val="2A804F12"/>
    <w:rsid w:val="2A85C260"/>
    <w:rsid w:val="2A8BAEBD"/>
    <w:rsid w:val="2A9017AC"/>
    <w:rsid w:val="2A9248AD"/>
    <w:rsid w:val="2A92C55C"/>
    <w:rsid w:val="2A9B6763"/>
    <w:rsid w:val="2AA8E2BB"/>
    <w:rsid w:val="2AA8FAB0"/>
    <w:rsid w:val="2AB1456C"/>
    <w:rsid w:val="2ABF6C3B"/>
    <w:rsid w:val="2AC481FC"/>
    <w:rsid w:val="2AC4A346"/>
    <w:rsid w:val="2AD0A789"/>
    <w:rsid w:val="2AD2EB1F"/>
    <w:rsid w:val="2AD3CFBB"/>
    <w:rsid w:val="2ADB754F"/>
    <w:rsid w:val="2ADF8729"/>
    <w:rsid w:val="2AE0BB98"/>
    <w:rsid w:val="2AEF101E"/>
    <w:rsid w:val="2AF3C8A1"/>
    <w:rsid w:val="2AF732BD"/>
    <w:rsid w:val="2B020B89"/>
    <w:rsid w:val="2B0E7D3A"/>
    <w:rsid w:val="2B1C4C0C"/>
    <w:rsid w:val="2B23B753"/>
    <w:rsid w:val="2B33F623"/>
    <w:rsid w:val="2B396809"/>
    <w:rsid w:val="2B44FB50"/>
    <w:rsid w:val="2B4C12C2"/>
    <w:rsid w:val="2B50B469"/>
    <w:rsid w:val="2B5FDBD9"/>
    <w:rsid w:val="2B61F697"/>
    <w:rsid w:val="2B640E08"/>
    <w:rsid w:val="2B665023"/>
    <w:rsid w:val="2B7A2A7A"/>
    <w:rsid w:val="2B7E180E"/>
    <w:rsid w:val="2B9CAECA"/>
    <w:rsid w:val="2B9EDA6D"/>
    <w:rsid w:val="2BAA957F"/>
    <w:rsid w:val="2BC18D27"/>
    <w:rsid w:val="2BC69BE1"/>
    <w:rsid w:val="2BCA5187"/>
    <w:rsid w:val="2BCC05E7"/>
    <w:rsid w:val="2BCEE813"/>
    <w:rsid w:val="2BD3643E"/>
    <w:rsid w:val="2BE72259"/>
    <w:rsid w:val="2BE7D474"/>
    <w:rsid w:val="2BE93746"/>
    <w:rsid w:val="2BF79DDE"/>
    <w:rsid w:val="2BF7C17C"/>
    <w:rsid w:val="2BFBA874"/>
    <w:rsid w:val="2C09C697"/>
    <w:rsid w:val="2C0FA71A"/>
    <w:rsid w:val="2C1014C0"/>
    <w:rsid w:val="2C23F2CA"/>
    <w:rsid w:val="2C247544"/>
    <w:rsid w:val="2C2A9670"/>
    <w:rsid w:val="2C3B2233"/>
    <w:rsid w:val="2C4D5B08"/>
    <w:rsid w:val="2C56ACA4"/>
    <w:rsid w:val="2C6C5190"/>
    <w:rsid w:val="2C6DE520"/>
    <w:rsid w:val="2C793E1E"/>
    <w:rsid w:val="2C7CA33A"/>
    <w:rsid w:val="2C8158D8"/>
    <w:rsid w:val="2C81664C"/>
    <w:rsid w:val="2C872BCA"/>
    <w:rsid w:val="2C8CA4D7"/>
    <w:rsid w:val="2C8F8649"/>
    <w:rsid w:val="2C9149CC"/>
    <w:rsid w:val="2C9EA1FC"/>
    <w:rsid w:val="2CA11B95"/>
    <w:rsid w:val="2CA141ED"/>
    <w:rsid w:val="2CA3CAB3"/>
    <w:rsid w:val="2CAEF6C7"/>
    <w:rsid w:val="2CAFFBE4"/>
    <w:rsid w:val="2CBB03B7"/>
    <w:rsid w:val="2CBFF6BD"/>
    <w:rsid w:val="2CC284EF"/>
    <w:rsid w:val="2CC4C343"/>
    <w:rsid w:val="2CC51F36"/>
    <w:rsid w:val="2CC9030C"/>
    <w:rsid w:val="2CD2A098"/>
    <w:rsid w:val="2CD2B660"/>
    <w:rsid w:val="2CD2CDF1"/>
    <w:rsid w:val="2CD45232"/>
    <w:rsid w:val="2CD550CB"/>
    <w:rsid w:val="2CDBDD31"/>
    <w:rsid w:val="2CDFDC50"/>
    <w:rsid w:val="2CE3F284"/>
    <w:rsid w:val="2CF322E4"/>
    <w:rsid w:val="2CF4C41B"/>
    <w:rsid w:val="2CF6DC16"/>
    <w:rsid w:val="2D37D7AB"/>
    <w:rsid w:val="2D3B2514"/>
    <w:rsid w:val="2D3F743E"/>
    <w:rsid w:val="2D4DE7F2"/>
    <w:rsid w:val="2D5A9B73"/>
    <w:rsid w:val="2D66C206"/>
    <w:rsid w:val="2D781C9E"/>
    <w:rsid w:val="2D7D8088"/>
    <w:rsid w:val="2D84BF5B"/>
    <w:rsid w:val="2D85E358"/>
    <w:rsid w:val="2D85FFC5"/>
    <w:rsid w:val="2D92DA7A"/>
    <w:rsid w:val="2D9A55A7"/>
    <w:rsid w:val="2DA01338"/>
    <w:rsid w:val="2DA062B2"/>
    <w:rsid w:val="2DA56531"/>
    <w:rsid w:val="2DDB57D5"/>
    <w:rsid w:val="2DDFB8D4"/>
    <w:rsid w:val="2DE17DCD"/>
    <w:rsid w:val="2DE5ABC0"/>
    <w:rsid w:val="2DE68AF6"/>
    <w:rsid w:val="2DE99E9E"/>
    <w:rsid w:val="2DEC88F0"/>
    <w:rsid w:val="2DEDEA9F"/>
    <w:rsid w:val="2DF90FCB"/>
    <w:rsid w:val="2DFC47FB"/>
    <w:rsid w:val="2DFEFD77"/>
    <w:rsid w:val="2E09A1B1"/>
    <w:rsid w:val="2E0D2C3A"/>
    <w:rsid w:val="2E15E908"/>
    <w:rsid w:val="2E1B61FF"/>
    <w:rsid w:val="2E1CE5E4"/>
    <w:rsid w:val="2E2C44BC"/>
    <w:rsid w:val="2E351FA6"/>
    <w:rsid w:val="2E35839A"/>
    <w:rsid w:val="2E3B59B6"/>
    <w:rsid w:val="2E3D8331"/>
    <w:rsid w:val="2E413A59"/>
    <w:rsid w:val="2E42044D"/>
    <w:rsid w:val="2E4EA1CF"/>
    <w:rsid w:val="2E606AA6"/>
    <w:rsid w:val="2E6BC813"/>
    <w:rsid w:val="2E835A8F"/>
    <w:rsid w:val="2E88DD0B"/>
    <w:rsid w:val="2E96F581"/>
    <w:rsid w:val="2E99EB81"/>
    <w:rsid w:val="2EA71814"/>
    <w:rsid w:val="2EB1709D"/>
    <w:rsid w:val="2EB41189"/>
    <w:rsid w:val="2EB47DAC"/>
    <w:rsid w:val="2EC20292"/>
    <w:rsid w:val="2EC484BA"/>
    <w:rsid w:val="2ECF2A4F"/>
    <w:rsid w:val="2ECFD8DD"/>
    <w:rsid w:val="2ED801C1"/>
    <w:rsid w:val="2EE2AE7D"/>
    <w:rsid w:val="2EE32900"/>
    <w:rsid w:val="2EE4719A"/>
    <w:rsid w:val="2EE67691"/>
    <w:rsid w:val="2EEA175D"/>
    <w:rsid w:val="2EF2D871"/>
    <w:rsid w:val="2EF461A8"/>
    <w:rsid w:val="2EF4EBA8"/>
    <w:rsid w:val="2EF667F6"/>
    <w:rsid w:val="2F1D7325"/>
    <w:rsid w:val="2F1E4FD0"/>
    <w:rsid w:val="2F1EE24E"/>
    <w:rsid w:val="2F314FE3"/>
    <w:rsid w:val="2F35A5E6"/>
    <w:rsid w:val="2F3905CE"/>
    <w:rsid w:val="2F402057"/>
    <w:rsid w:val="2F547ED9"/>
    <w:rsid w:val="2F60432E"/>
    <w:rsid w:val="2F621466"/>
    <w:rsid w:val="2F635392"/>
    <w:rsid w:val="2F676852"/>
    <w:rsid w:val="2F761F52"/>
    <w:rsid w:val="2F78EC59"/>
    <w:rsid w:val="2F7AFF00"/>
    <w:rsid w:val="2FA89589"/>
    <w:rsid w:val="2FBC91C5"/>
    <w:rsid w:val="2FBD2B5B"/>
    <w:rsid w:val="2FBF8215"/>
    <w:rsid w:val="2FC817E7"/>
    <w:rsid w:val="2FCAD22D"/>
    <w:rsid w:val="2FCB2D9C"/>
    <w:rsid w:val="2FDEDA0B"/>
    <w:rsid w:val="2FE6D4AD"/>
    <w:rsid w:val="2FE71BF9"/>
    <w:rsid w:val="2FEE6248"/>
    <w:rsid w:val="2FF50A1D"/>
    <w:rsid w:val="3007F801"/>
    <w:rsid w:val="300E13D2"/>
    <w:rsid w:val="300ED2B8"/>
    <w:rsid w:val="301E93AF"/>
    <w:rsid w:val="302C34EA"/>
    <w:rsid w:val="3030FF30"/>
    <w:rsid w:val="30317E67"/>
    <w:rsid w:val="303BE94B"/>
    <w:rsid w:val="3040B193"/>
    <w:rsid w:val="3043362B"/>
    <w:rsid w:val="304EF27D"/>
    <w:rsid w:val="30554DE1"/>
    <w:rsid w:val="305BE85B"/>
    <w:rsid w:val="305D19A3"/>
    <w:rsid w:val="305D5C90"/>
    <w:rsid w:val="3061D60C"/>
    <w:rsid w:val="306690D6"/>
    <w:rsid w:val="307078EA"/>
    <w:rsid w:val="3079B462"/>
    <w:rsid w:val="307BE2BE"/>
    <w:rsid w:val="30833030"/>
    <w:rsid w:val="308A95E7"/>
    <w:rsid w:val="308E860F"/>
    <w:rsid w:val="3091DE4A"/>
    <w:rsid w:val="3097C31E"/>
    <w:rsid w:val="309CACA8"/>
    <w:rsid w:val="309E91D6"/>
    <w:rsid w:val="30A4B8C3"/>
    <w:rsid w:val="30A6F19E"/>
    <w:rsid w:val="30A86235"/>
    <w:rsid w:val="30ABB1CA"/>
    <w:rsid w:val="30AED8BB"/>
    <w:rsid w:val="30B19EA5"/>
    <w:rsid w:val="30B3CB13"/>
    <w:rsid w:val="30BB8E9E"/>
    <w:rsid w:val="30BF9152"/>
    <w:rsid w:val="30C6E171"/>
    <w:rsid w:val="30C92593"/>
    <w:rsid w:val="30CA8F8E"/>
    <w:rsid w:val="30CDEC68"/>
    <w:rsid w:val="30DB8BC0"/>
    <w:rsid w:val="30EE5BD5"/>
    <w:rsid w:val="30F0CF01"/>
    <w:rsid w:val="30F34182"/>
    <w:rsid w:val="30F3B925"/>
    <w:rsid w:val="31211675"/>
    <w:rsid w:val="3124399C"/>
    <w:rsid w:val="3124DA8B"/>
    <w:rsid w:val="31329775"/>
    <w:rsid w:val="3136E482"/>
    <w:rsid w:val="313AD7C4"/>
    <w:rsid w:val="314B5FB3"/>
    <w:rsid w:val="315331BA"/>
    <w:rsid w:val="31546BED"/>
    <w:rsid w:val="3175C388"/>
    <w:rsid w:val="3176E071"/>
    <w:rsid w:val="3189F81E"/>
    <w:rsid w:val="319C0747"/>
    <w:rsid w:val="319E1A7B"/>
    <w:rsid w:val="31B0F872"/>
    <w:rsid w:val="31B385B0"/>
    <w:rsid w:val="31C31E13"/>
    <w:rsid w:val="31CD3212"/>
    <w:rsid w:val="31DAC7F3"/>
    <w:rsid w:val="31E2D9FC"/>
    <w:rsid w:val="31FD1AD6"/>
    <w:rsid w:val="31FF6A7B"/>
    <w:rsid w:val="3207F0DF"/>
    <w:rsid w:val="321391E5"/>
    <w:rsid w:val="32219120"/>
    <w:rsid w:val="3221BD33"/>
    <w:rsid w:val="32233BFA"/>
    <w:rsid w:val="32278174"/>
    <w:rsid w:val="3229DDF5"/>
    <w:rsid w:val="3231A61B"/>
    <w:rsid w:val="32366163"/>
    <w:rsid w:val="323BA65C"/>
    <w:rsid w:val="323F1279"/>
    <w:rsid w:val="3240F166"/>
    <w:rsid w:val="32446AAF"/>
    <w:rsid w:val="3245CC61"/>
    <w:rsid w:val="324EC691"/>
    <w:rsid w:val="32531E04"/>
    <w:rsid w:val="32749949"/>
    <w:rsid w:val="32847796"/>
    <w:rsid w:val="32881CB9"/>
    <w:rsid w:val="329590CB"/>
    <w:rsid w:val="32A354E8"/>
    <w:rsid w:val="32A43E7B"/>
    <w:rsid w:val="32B2355B"/>
    <w:rsid w:val="32B3033B"/>
    <w:rsid w:val="32B83600"/>
    <w:rsid w:val="32BAF48F"/>
    <w:rsid w:val="32C3D6FF"/>
    <w:rsid w:val="32D0E736"/>
    <w:rsid w:val="32DC4DA3"/>
    <w:rsid w:val="32E17728"/>
    <w:rsid w:val="32E97636"/>
    <w:rsid w:val="32E97B48"/>
    <w:rsid w:val="32EC3C93"/>
    <w:rsid w:val="32EDDD11"/>
    <w:rsid w:val="32F223F7"/>
    <w:rsid w:val="32F94883"/>
    <w:rsid w:val="32FA0175"/>
    <w:rsid w:val="32FB18D8"/>
    <w:rsid w:val="330EE5C0"/>
    <w:rsid w:val="332039D1"/>
    <w:rsid w:val="33270F46"/>
    <w:rsid w:val="332FEDC7"/>
    <w:rsid w:val="33301B31"/>
    <w:rsid w:val="33304BC3"/>
    <w:rsid w:val="3331DC35"/>
    <w:rsid w:val="3334E0A7"/>
    <w:rsid w:val="333BCC39"/>
    <w:rsid w:val="333E776E"/>
    <w:rsid w:val="3342E9A0"/>
    <w:rsid w:val="3343725D"/>
    <w:rsid w:val="33487812"/>
    <w:rsid w:val="33494B57"/>
    <w:rsid w:val="334B7FB4"/>
    <w:rsid w:val="335B3224"/>
    <w:rsid w:val="33660125"/>
    <w:rsid w:val="3370ACCA"/>
    <w:rsid w:val="3377EF89"/>
    <w:rsid w:val="3378961F"/>
    <w:rsid w:val="337F84AE"/>
    <w:rsid w:val="338475C8"/>
    <w:rsid w:val="33874B6E"/>
    <w:rsid w:val="339177D5"/>
    <w:rsid w:val="3397425E"/>
    <w:rsid w:val="339D42D4"/>
    <w:rsid w:val="33A8AE19"/>
    <w:rsid w:val="33AECBA5"/>
    <w:rsid w:val="33B2E25D"/>
    <w:rsid w:val="33B72346"/>
    <w:rsid w:val="33BFFFAE"/>
    <w:rsid w:val="33C65BCA"/>
    <w:rsid w:val="33D27D55"/>
    <w:rsid w:val="33DA6BC0"/>
    <w:rsid w:val="33DB8A2C"/>
    <w:rsid w:val="33E02243"/>
    <w:rsid w:val="33E1075C"/>
    <w:rsid w:val="33E3C2F7"/>
    <w:rsid w:val="33F25818"/>
    <w:rsid w:val="33F61D5B"/>
    <w:rsid w:val="340A086E"/>
    <w:rsid w:val="340C6060"/>
    <w:rsid w:val="34155F52"/>
    <w:rsid w:val="34188378"/>
    <w:rsid w:val="341AFB5F"/>
    <w:rsid w:val="341CF594"/>
    <w:rsid w:val="342459AB"/>
    <w:rsid w:val="342A72FC"/>
    <w:rsid w:val="343138C0"/>
    <w:rsid w:val="34400984"/>
    <w:rsid w:val="3446610F"/>
    <w:rsid w:val="34470AF6"/>
    <w:rsid w:val="3456E5C5"/>
    <w:rsid w:val="345816C6"/>
    <w:rsid w:val="345E033D"/>
    <w:rsid w:val="346701B0"/>
    <w:rsid w:val="347287CA"/>
    <w:rsid w:val="348B73AF"/>
    <w:rsid w:val="348C15AE"/>
    <w:rsid w:val="349954AC"/>
    <w:rsid w:val="349AFA8E"/>
    <w:rsid w:val="349EC3D8"/>
    <w:rsid w:val="34A1CAF4"/>
    <w:rsid w:val="34A25813"/>
    <w:rsid w:val="34A288FD"/>
    <w:rsid w:val="34A90E4B"/>
    <w:rsid w:val="34B1591C"/>
    <w:rsid w:val="34B2FF62"/>
    <w:rsid w:val="34B8F0C1"/>
    <w:rsid w:val="34BE55F5"/>
    <w:rsid w:val="34CACA4D"/>
    <w:rsid w:val="34CCC0EA"/>
    <w:rsid w:val="34CFE267"/>
    <w:rsid w:val="34D378BA"/>
    <w:rsid w:val="34E26F6A"/>
    <w:rsid w:val="34EB29F4"/>
    <w:rsid w:val="3502B02B"/>
    <w:rsid w:val="3504BA71"/>
    <w:rsid w:val="3510238B"/>
    <w:rsid w:val="351AAAA0"/>
    <w:rsid w:val="351C5B43"/>
    <w:rsid w:val="3521C35C"/>
    <w:rsid w:val="35357F2B"/>
    <w:rsid w:val="35390F34"/>
    <w:rsid w:val="35418906"/>
    <w:rsid w:val="3554836E"/>
    <w:rsid w:val="355D3B86"/>
    <w:rsid w:val="356199D5"/>
    <w:rsid w:val="356C5746"/>
    <w:rsid w:val="35731055"/>
    <w:rsid w:val="357A8531"/>
    <w:rsid w:val="358856E4"/>
    <w:rsid w:val="359F7482"/>
    <w:rsid w:val="35A5AE6D"/>
    <w:rsid w:val="35C05A50"/>
    <w:rsid w:val="35CAA402"/>
    <w:rsid w:val="35CB4F1A"/>
    <w:rsid w:val="35CC5849"/>
    <w:rsid w:val="35CEA6B2"/>
    <w:rsid w:val="35DBC1B2"/>
    <w:rsid w:val="35DBFCD4"/>
    <w:rsid w:val="35E315B6"/>
    <w:rsid w:val="35EA25C6"/>
    <w:rsid w:val="35EA8953"/>
    <w:rsid w:val="360E8743"/>
    <w:rsid w:val="3612E91B"/>
    <w:rsid w:val="361BE7E0"/>
    <w:rsid w:val="36208C88"/>
    <w:rsid w:val="362233E5"/>
    <w:rsid w:val="3623F38D"/>
    <w:rsid w:val="362B228D"/>
    <w:rsid w:val="36341E9C"/>
    <w:rsid w:val="3635E386"/>
    <w:rsid w:val="36374579"/>
    <w:rsid w:val="363A29E6"/>
    <w:rsid w:val="364F2A67"/>
    <w:rsid w:val="365D79DB"/>
    <w:rsid w:val="36684906"/>
    <w:rsid w:val="366D3DFE"/>
    <w:rsid w:val="36717DFD"/>
    <w:rsid w:val="3679F1FD"/>
    <w:rsid w:val="368222E3"/>
    <w:rsid w:val="3688E8AB"/>
    <w:rsid w:val="368FBFA3"/>
    <w:rsid w:val="36943071"/>
    <w:rsid w:val="369A8384"/>
    <w:rsid w:val="36A06AB5"/>
    <w:rsid w:val="36A612D0"/>
    <w:rsid w:val="36A7B393"/>
    <w:rsid w:val="36A96EDD"/>
    <w:rsid w:val="36AF4246"/>
    <w:rsid w:val="36B6B877"/>
    <w:rsid w:val="36B93279"/>
    <w:rsid w:val="36C17299"/>
    <w:rsid w:val="36CF9427"/>
    <w:rsid w:val="36F7B2EB"/>
    <w:rsid w:val="36F9C2DA"/>
    <w:rsid w:val="37041C8E"/>
    <w:rsid w:val="3706B669"/>
    <w:rsid w:val="37166164"/>
    <w:rsid w:val="371CBF26"/>
    <w:rsid w:val="371E4E1E"/>
    <w:rsid w:val="3723D8DB"/>
    <w:rsid w:val="3728DF92"/>
    <w:rsid w:val="3731E9C0"/>
    <w:rsid w:val="37352118"/>
    <w:rsid w:val="37399B87"/>
    <w:rsid w:val="37420F0B"/>
    <w:rsid w:val="37489C6B"/>
    <w:rsid w:val="374CB85A"/>
    <w:rsid w:val="37559C04"/>
    <w:rsid w:val="3763D154"/>
    <w:rsid w:val="376C5081"/>
    <w:rsid w:val="3771031D"/>
    <w:rsid w:val="37A5589C"/>
    <w:rsid w:val="37B1105C"/>
    <w:rsid w:val="37B445D6"/>
    <w:rsid w:val="37C53B08"/>
    <w:rsid w:val="37C80E3F"/>
    <w:rsid w:val="37D08B3C"/>
    <w:rsid w:val="37D4BB1F"/>
    <w:rsid w:val="37D87346"/>
    <w:rsid w:val="37DAD5E8"/>
    <w:rsid w:val="37E1E444"/>
    <w:rsid w:val="37FD074C"/>
    <w:rsid w:val="3806DEFA"/>
    <w:rsid w:val="38209DEA"/>
    <w:rsid w:val="382122ED"/>
    <w:rsid w:val="383DA774"/>
    <w:rsid w:val="38404286"/>
    <w:rsid w:val="38427AFE"/>
    <w:rsid w:val="3842F041"/>
    <w:rsid w:val="38444FCB"/>
    <w:rsid w:val="384620FD"/>
    <w:rsid w:val="38475F9F"/>
    <w:rsid w:val="38489831"/>
    <w:rsid w:val="384EF264"/>
    <w:rsid w:val="3854A160"/>
    <w:rsid w:val="3854D8B3"/>
    <w:rsid w:val="38580BC4"/>
    <w:rsid w:val="385B06B1"/>
    <w:rsid w:val="386521D2"/>
    <w:rsid w:val="3868F2A3"/>
    <w:rsid w:val="386BDF03"/>
    <w:rsid w:val="386C7639"/>
    <w:rsid w:val="387E789D"/>
    <w:rsid w:val="3889C0D6"/>
    <w:rsid w:val="388FA87B"/>
    <w:rsid w:val="38909C46"/>
    <w:rsid w:val="38A46184"/>
    <w:rsid w:val="38A79BB5"/>
    <w:rsid w:val="38B41238"/>
    <w:rsid w:val="38B58EF1"/>
    <w:rsid w:val="38B75DEE"/>
    <w:rsid w:val="38B9F730"/>
    <w:rsid w:val="38D07A9D"/>
    <w:rsid w:val="38DC7E8E"/>
    <w:rsid w:val="38E7B712"/>
    <w:rsid w:val="38EE7AFE"/>
    <w:rsid w:val="38F41640"/>
    <w:rsid w:val="38F831CC"/>
    <w:rsid w:val="3919EE13"/>
    <w:rsid w:val="3922F367"/>
    <w:rsid w:val="3941CB0B"/>
    <w:rsid w:val="394929FC"/>
    <w:rsid w:val="39521C9F"/>
    <w:rsid w:val="3958E2AF"/>
    <w:rsid w:val="395F926F"/>
    <w:rsid w:val="3974B35A"/>
    <w:rsid w:val="39777E8A"/>
    <w:rsid w:val="397A4B29"/>
    <w:rsid w:val="39834E88"/>
    <w:rsid w:val="398E9688"/>
    <w:rsid w:val="399062A6"/>
    <w:rsid w:val="399AB193"/>
    <w:rsid w:val="399B802E"/>
    <w:rsid w:val="399D4B14"/>
    <w:rsid w:val="39AC624A"/>
    <w:rsid w:val="39B80EBB"/>
    <w:rsid w:val="39C5C874"/>
    <w:rsid w:val="39CEF78F"/>
    <w:rsid w:val="39D9E940"/>
    <w:rsid w:val="39DA7C8B"/>
    <w:rsid w:val="39DC6AE6"/>
    <w:rsid w:val="39DD2970"/>
    <w:rsid w:val="39E51896"/>
    <w:rsid w:val="39E6C2D8"/>
    <w:rsid w:val="39ED015F"/>
    <w:rsid w:val="3A080DCA"/>
    <w:rsid w:val="3A19B794"/>
    <w:rsid w:val="3A203FDA"/>
    <w:rsid w:val="3A27CEB3"/>
    <w:rsid w:val="3A27DC5A"/>
    <w:rsid w:val="3A28D42A"/>
    <w:rsid w:val="3A3187CF"/>
    <w:rsid w:val="3A338FF7"/>
    <w:rsid w:val="3A371955"/>
    <w:rsid w:val="3A505EEE"/>
    <w:rsid w:val="3A5432FE"/>
    <w:rsid w:val="3A609633"/>
    <w:rsid w:val="3A64221C"/>
    <w:rsid w:val="3A664141"/>
    <w:rsid w:val="3A71A0C8"/>
    <w:rsid w:val="3A7FD876"/>
    <w:rsid w:val="3A802CB3"/>
    <w:rsid w:val="3A818F64"/>
    <w:rsid w:val="3A8D50CA"/>
    <w:rsid w:val="3A9195EC"/>
    <w:rsid w:val="3A93B6E8"/>
    <w:rsid w:val="3ABAC951"/>
    <w:rsid w:val="3ACC266D"/>
    <w:rsid w:val="3AD055FC"/>
    <w:rsid w:val="3AD5935F"/>
    <w:rsid w:val="3AD74A50"/>
    <w:rsid w:val="3AD7CCA3"/>
    <w:rsid w:val="3AE3C308"/>
    <w:rsid w:val="3AF3A24A"/>
    <w:rsid w:val="3AFBD212"/>
    <w:rsid w:val="3AFF4FAC"/>
    <w:rsid w:val="3B03CD05"/>
    <w:rsid w:val="3B0A240F"/>
    <w:rsid w:val="3B0AD559"/>
    <w:rsid w:val="3B0DCFDD"/>
    <w:rsid w:val="3B0DEEFA"/>
    <w:rsid w:val="3B0F5711"/>
    <w:rsid w:val="3B183536"/>
    <w:rsid w:val="3B188A44"/>
    <w:rsid w:val="3B2AA4CA"/>
    <w:rsid w:val="3B2ACE75"/>
    <w:rsid w:val="3B3C749D"/>
    <w:rsid w:val="3B49262A"/>
    <w:rsid w:val="3B4D4947"/>
    <w:rsid w:val="3B55C3CD"/>
    <w:rsid w:val="3B562E4B"/>
    <w:rsid w:val="3B6B3C26"/>
    <w:rsid w:val="3B7855F9"/>
    <w:rsid w:val="3B8640E7"/>
    <w:rsid w:val="3BA95BB4"/>
    <w:rsid w:val="3BBBFD26"/>
    <w:rsid w:val="3BBEB16F"/>
    <w:rsid w:val="3BC27D46"/>
    <w:rsid w:val="3BC5C6D8"/>
    <w:rsid w:val="3BC9A1F0"/>
    <w:rsid w:val="3BD77FC9"/>
    <w:rsid w:val="3BEA5EEF"/>
    <w:rsid w:val="3BF77B45"/>
    <w:rsid w:val="3BFC9D35"/>
    <w:rsid w:val="3C00F9D3"/>
    <w:rsid w:val="3C03F743"/>
    <w:rsid w:val="3C05812F"/>
    <w:rsid w:val="3C266FBE"/>
    <w:rsid w:val="3C35F1D5"/>
    <w:rsid w:val="3C48BDA0"/>
    <w:rsid w:val="3C4BA6FA"/>
    <w:rsid w:val="3C52DED1"/>
    <w:rsid w:val="3C549871"/>
    <w:rsid w:val="3C6BC7A0"/>
    <w:rsid w:val="3C6E4496"/>
    <w:rsid w:val="3C77B9E6"/>
    <w:rsid w:val="3C7ABFA3"/>
    <w:rsid w:val="3C7FA52C"/>
    <w:rsid w:val="3C810AF0"/>
    <w:rsid w:val="3C913E41"/>
    <w:rsid w:val="3CA22FC3"/>
    <w:rsid w:val="3CA7C72A"/>
    <w:rsid w:val="3CB7F95B"/>
    <w:rsid w:val="3CC225B0"/>
    <w:rsid w:val="3CCEBB68"/>
    <w:rsid w:val="3CD343AF"/>
    <w:rsid w:val="3CD4DB6B"/>
    <w:rsid w:val="3CD83C95"/>
    <w:rsid w:val="3CE000BF"/>
    <w:rsid w:val="3CE2D11F"/>
    <w:rsid w:val="3CE4CEB5"/>
    <w:rsid w:val="3CE6D3D6"/>
    <w:rsid w:val="3CF3A01B"/>
    <w:rsid w:val="3CFCEF81"/>
    <w:rsid w:val="3D03C197"/>
    <w:rsid w:val="3D092AB2"/>
    <w:rsid w:val="3D0D89BC"/>
    <w:rsid w:val="3D14A654"/>
    <w:rsid w:val="3D20B897"/>
    <w:rsid w:val="3D244B40"/>
    <w:rsid w:val="3D274F85"/>
    <w:rsid w:val="3D30F75F"/>
    <w:rsid w:val="3D354621"/>
    <w:rsid w:val="3D37D40F"/>
    <w:rsid w:val="3D38043E"/>
    <w:rsid w:val="3D3A13D3"/>
    <w:rsid w:val="3D3F2B87"/>
    <w:rsid w:val="3D4E0BA8"/>
    <w:rsid w:val="3D525DAD"/>
    <w:rsid w:val="3D58EE6E"/>
    <w:rsid w:val="3D616E41"/>
    <w:rsid w:val="3D73C2EB"/>
    <w:rsid w:val="3D8291C6"/>
    <w:rsid w:val="3DA27537"/>
    <w:rsid w:val="3DAA583C"/>
    <w:rsid w:val="3DABFD5E"/>
    <w:rsid w:val="3DC4D154"/>
    <w:rsid w:val="3DD7563C"/>
    <w:rsid w:val="3DDAE174"/>
    <w:rsid w:val="3DEA85BD"/>
    <w:rsid w:val="3DEFDF99"/>
    <w:rsid w:val="3DF58F2B"/>
    <w:rsid w:val="3DFA68D0"/>
    <w:rsid w:val="3DFE304F"/>
    <w:rsid w:val="3E052ED9"/>
    <w:rsid w:val="3E09066A"/>
    <w:rsid w:val="3E094F66"/>
    <w:rsid w:val="3E2423E5"/>
    <w:rsid w:val="3E27282E"/>
    <w:rsid w:val="3E2F975B"/>
    <w:rsid w:val="3E335A22"/>
    <w:rsid w:val="3E3C8E86"/>
    <w:rsid w:val="3E41BC7E"/>
    <w:rsid w:val="3E535AF7"/>
    <w:rsid w:val="3E55A845"/>
    <w:rsid w:val="3E5F0BFA"/>
    <w:rsid w:val="3E63455A"/>
    <w:rsid w:val="3E662646"/>
    <w:rsid w:val="3E68A311"/>
    <w:rsid w:val="3E695EAD"/>
    <w:rsid w:val="3E69E999"/>
    <w:rsid w:val="3E6D5FD8"/>
    <w:rsid w:val="3E706673"/>
    <w:rsid w:val="3E7A47B7"/>
    <w:rsid w:val="3E8224CD"/>
    <w:rsid w:val="3E84C054"/>
    <w:rsid w:val="3E863702"/>
    <w:rsid w:val="3E8A6085"/>
    <w:rsid w:val="3E8A67A0"/>
    <w:rsid w:val="3E8DEBCA"/>
    <w:rsid w:val="3E9BF0FE"/>
    <w:rsid w:val="3E9FBC9C"/>
    <w:rsid w:val="3EAC1DB6"/>
    <w:rsid w:val="3EB0A664"/>
    <w:rsid w:val="3EB5928E"/>
    <w:rsid w:val="3EC1C5ED"/>
    <w:rsid w:val="3EC4212A"/>
    <w:rsid w:val="3EC57617"/>
    <w:rsid w:val="3ECB15B5"/>
    <w:rsid w:val="3ED63566"/>
    <w:rsid w:val="3ED7DF76"/>
    <w:rsid w:val="3EEE92B0"/>
    <w:rsid w:val="3EEFA358"/>
    <w:rsid w:val="3EF6B7B6"/>
    <w:rsid w:val="3EFC5594"/>
    <w:rsid w:val="3EFD337A"/>
    <w:rsid w:val="3F0139B8"/>
    <w:rsid w:val="3F03FED5"/>
    <w:rsid w:val="3F064C40"/>
    <w:rsid w:val="3F0ABD92"/>
    <w:rsid w:val="3F1B5CF6"/>
    <w:rsid w:val="3F3454E8"/>
    <w:rsid w:val="3F36BFC3"/>
    <w:rsid w:val="3F3B98B9"/>
    <w:rsid w:val="3F534F7E"/>
    <w:rsid w:val="3F53837C"/>
    <w:rsid w:val="3F55FACC"/>
    <w:rsid w:val="3F575BDA"/>
    <w:rsid w:val="3F58E746"/>
    <w:rsid w:val="3F5D0B14"/>
    <w:rsid w:val="3F6991D1"/>
    <w:rsid w:val="3F6AEBAB"/>
    <w:rsid w:val="3F6B05AA"/>
    <w:rsid w:val="3F6C5F38"/>
    <w:rsid w:val="3F725CAB"/>
    <w:rsid w:val="3F785BC4"/>
    <w:rsid w:val="3F7E7BCD"/>
    <w:rsid w:val="3F7E80E8"/>
    <w:rsid w:val="3F83BC05"/>
    <w:rsid w:val="3F87F34A"/>
    <w:rsid w:val="3F882F67"/>
    <w:rsid w:val="3F8A3DB5"/>
    <w:rsid w:val="3F9D9A6A"/>
    <w:rsid w:val="3FA1C75F"/>
    <w:rsid w:val="3FA23152"/>
    <w:rsid w:val="3FA26BC6"/>
    <w:rsid w:val="3FA8BE36"/>
    <w:rsid w:val="3FB30E32"/>
    <w:rsid w:val="3FB95B09"/>
    <w:rsid w:val="3FB9A3B4"/>
    <w:rsid w:val="3FCB34A6"/>
    <w:rsid w:val="3FCD3F41"/>
    <w:rsid w:val="3FD76C33"/>
    <w:rsid w:val="3FD865CF"/>
    <w:rsid w:val="3FD9D8F8"/>
    <w:rsid w:val="3FEDD57C"/>
    <w:rsid w:val="3FEF4529"/>
    <w:rsid w:val="3FF80C7C"/>
    <w:rsid w:val="40046161"/>
    <w:rsid w:val="400CE9E7"/>
    <w:rsid w:val="4011DAE5"/>
    <w:rsid w:val="40278CE0"/>
    <w:rsid w:val="402E16A9"/>
    <w:rsid w:val="403FB159"/>
    <w:rsid w:val="4044D344"/>
    <w:rsid w:val="40472BD8"/>
    <w:rsid w:val="40691A4B"/>
    <w:rsid w:val="406A1C1F"/>
    <w:rsid w:val="4076B300"/>
    <w:rsid w:val="407C4DF0"/>
    <w:rsid w:val="4081F838"/>
    <w:rsid w:val="40911F6C"/>
    <w:rsid w:val="40921014"/>
    <w:rsid w:val="4096AFE2"/>
    <w:rsid w:val="40A156B3"/>
    <w:rsid w:val="40A15920"/>
    <w:rsid w:val="40A7F00D"/>
    <w:rsid w:val="40AAE178"/>
    <w:rsid w:val="40ACBB15"/>
    <w:rsid w:val="40B8917C"/>
    <w:rsid w:val="40BAF55D"/>
    <w:rsid w:val="40BBA2EB"/>
    <w:rsid w:val="40BFDC8A"/>
    <w:rsid w:val="40C5F20B"/>
    <w:rsid w:val="40C78929"/>
    <w:rsid w:val="40C8C122"/>
    <w:rsid w:val="40D5793F"/>
    <w:rsid w:val="40D94654"/>
    <w:rsid w:val="40E2CEA7"/>
    <w:rsid w:val="40E94BB0"/>
    <w:rsid w:val="40F08517"/>
    <w:rsid w:val="40F2C9B0"/>
    <w:rsid w:val="40F62D97"/>
    <w:rsid w:val="40FA4B14"/>
    <w:rsid w:val="40FF6EB2"/>
    <w:rsid w:val="4102B83B"/>
    <w:rsid w:val="4104F36F"/>
    <w:rsid w:val="41052AD9"/>
    <w:rsid w:val="410567AB"/>
    <w:rsid w:val="411F9BCB"/>
    <w:rsid w:val="4124C702"/>
    <w:rsid w:val="4126E47D"/>
    <w:rsid w:val="4128F80A"/>
    <w:rsid w:val="412CD49A"/>
    <w:rsid w:val="4134E4E8"/>
    <w:rsid w:val="413BD46F"/>
    <w:rsid w:val="413CC94E"/>
    <w:rsid w:val="414E0FAD"/>
    <w:rsid w:val="4155BF63"/>
    <w:rsid w:val="415AAC41"/>
    <w:rsid w:val="41622269"/>
    <w:rsid w:val="4165B9DB"/>
    <w:rsid w:val="416BB138"/>
    <w:rsid w:val="416E6060"/>
    <w:rsid w:val="417036EA"/>
    <w:rsid w:val="41755F21"/>
    <w:rsid w:val="41759361"/>
    <w:rsid w:val="417EA3BC"/>
    <w:rsid w:val="41831087"/>
    <w:rsid w:val="4187F658"/>
    <w:rsid w:val="419B3A29"/>
    <w:rsid w:val="41A0AA52"/>
    <w:rsid w:val="41A115DE"/>
    <w:rsid w:val="41AF759D"/>
    <w:rsid w:val="41B0CCEA"/>
    <w:rsid w:val="41BF8119"/>
    <w:rsid w:val="41C0A752"/>
    <w:rsid w:val="41C9F3E7"/>
    <w:rsid w:val="41D47A2B"/>
    <w:rsid w:val="41DEB038"/>
    <w:rsid w:val="41E68371"/>
    <w:rsid w:val="41EF1118"/>
    <w:rsid w:val="41F286C6"/>
    <w:rsid w:val="41F97930"/>
    <w:rsid w:val="41FE5D35"/>
    <w:rsid w:val="42074CEB"/>
    <w:rsid w:val="420960CC"/>
    <w:rsid w:val="42125539"/>
    <w:rsid w:val="421718B8"/>
    <w:rsid w:val="4217F55A"/>
    <w:rsid w:val="421817FF"/>
    <w:rsid w:val="42196785"/>
    <w:rsid w:val="422D51F8"/>
    <w:rsid w:val="423D1F9C"/>
    <w:rsid w:val="42430A47"/>
    <w:rsid w:val="42569A38"/>
    <w:rsid w:val="425B758A"/>
    <w:rsid w:val="42620389"/>
    <w:rsid w:val="426386BE"/>
    <w:rsid w:val="426937F4"/>
    <w:rsid w:val="4278D63C"/>
    <w:rsid w:val="427A8157"/>
    <w:rsid w:val="4282ED17"/>
    <w:rsid w:val="428B657B"/>
    <w:rsid w:val="429CB430"/>
    <w:rsid w:val="42A443C6"/>
    <w:rsid w:val="42A67826"/>
    <w:rsid w:val="42A9328F"/>
    <w:rsid w:val="42AAA1D9"/>
    <w:rsid w:val="42B4A710"/>
    <w:rsid w:val="42BD2066"/>
    <w:rsid w:val="42BD722F"/>
    <w:rsid w:val="42BDD1B8"/>
    <w:rsid w:val="42C419BF"/>
    <w:rsid w:val="42C7CAC3"/>
    <w:rsid w:val="42CB2D79"/>
    <w:rsid w:val="42CE24AC"/>
    <w:rsid w:val="42E1B3CF"/>
    <w:rsid w:val="42E3C219"/>
    <w:rsid w:val="42E7FB40"/>
    <w:rsid w:val="42E9629B"/>
    <w:rsid w:val="4310343F"/>
    <w:rsid w:val="431536A6"/>
    <w:rsid w:val="4315FB52"/>
    <w:rsid w:val="4321E001"/>
    <w:rsid w:val="432577EA"/>
    <w:rsid w:val="432A2A62"/>
    <w:rsid w:val="432C13CE"/>
    <w:rsid w:val="432DB68D"/>
    <w:rsid w:val="432E86D2"/>
    <w:rsid w:val="43325F53"/>
    <w:rsid w:val="4356A967"/>
    <w:rsid w:val="436380C8"/>
    <w:rsid w:val="4380162A"/>
    <w:rsid w:val="438BC8B3"/>
    <w:rsid w:val="43948A9B"/>
    <w:rsid w:val="4396F057"/>
    <w:rsid w:val="439D3E9E"/>
    <w:rsid w:val="43A02798"/>
    <w:rsid w:val="43A72719"/>
    <w:rsid w:val="43A819F4"/>
    <w:rsid w:val="43AC19C4"/>
    <w:rsid w:val="43B1C733"/>
    <w:rsid w:val="43C28EF5"/>
    <w:rsid w:val="43C343AC"/>
    <w:rsid w:val="44004648"/>
    <w:rsid w:val="44083E12"/>
    <w:rsid w:val="441270D2"/>
    <w:rsid w:val="4414ADD5"/>
    <w:rsid w:val="4423CA85"/>
    <w:rsid w:val="442458C0"/>
    <w:rsid w:val="44312352"/>
    <w:rsid w:val="44366B1A"/>
    <w:rsid w:val="444364BC"/>
    <w:rsid w:val="445369E7"/>
    <w:rsid w:val="445F2D55"/>
    <w:rsid w:val="445FF961"/>
    <w:rsid w:val="446531D9"/>
    <w:rsid w:val="446B2777"/>
    <w:rsid w:val="44762F8D"/>
    <w:rsid w:val="44822053"/>
    <w:rsid w:val="448A8888"/>
    <w:rsid w:val="449DFEA5"/>
    <w:rsid w:val="44A12700"/>
    <w:rsid w:val="44B1D2C4"/>
    <w:rsid w:val="44B1FECD"/>
    <w:rsid w:val="44B786BA"/>
    <w:rsid w:val="44C52CA3"/>
    <w:rsid w:val="44CA7C91"/>
    <w:rsid w:val="44CC941A"/>
    <w:rsid w:val="44DA670F"/>
    <w:rsid w:val="44FEB719"/>
    <w:rsid w:val="45017FE3"/>
    <w:rsid w:val="450B69C1"/>
    <w:rsid w:val="451267DC"/>
    <w:rsid w:val="4514077C"/>
    <w:rsid w:val="4514C24B"/>
    <w:rsid w:val="4516EE15"/>
    <w:rsid w:val="45183214"/>
    <w:rsid w:val="451A7763"/>
    <w:rsid w:val="451DE60E"/>
    <w:rsid w:val="4539C9EA"/>
    <w:rsid w:val="4539F53F"/>
    <w:rsid w:val="4545C565"/>
    <w:rsid w:val="4552350A"/>
    <w:rsid w:val="4554E0E9"/>
    <w:rsid w:val="45552B02"/>
    <w:rsid w:val="45586122"/>
    <w:rsid w:val="45586856"/>
    <w:rsid w:val="455D761D"/>
    <w:rsid w:val="4560E4EF"/>
    <w:rsid w:val="456C31AA"/>
    <w:rsid w:val="4572D260"/>
    <w:rsid w:val="45754489"/>
    <w:rsid w:val="457D1F24"/>
    <w:rsid w:val="457DFCE5"/>
    <w:rsid w:val="458226D6"/>
    <w:rsid w:val="4585DFE7"/>
    <w:rsid w:val="458879E1"/>
    <w:rsid w:val="45A0D3E9"/>
    <w:rsid w:val="45A1E3EB"/>
    <w:rsid w:val="45A27A85"/>
    <w:rsid w:val="45A6C0BA"/>
    <w:rsid w:val="45BCF459"/>
    <w:rsid w:val="45BE4C7E"/>
    <w:rsid w:val="45C55118"/>
    <w:rsid w:val="45CA340D"/>
    <w:rsid w:val="45CA8E4C"/>
    <w:rsid w:val="45DAE7EF"/>
    <w:rsid w:val="45DF80D3"/>
    <w:rsid w:val="45E3E7FF"/>
    <w:rsid w:val="45E5BCA1"/>
    <w:rsid w:val="45EA42B8"/>
    <w:rsid w:val="45EB1368"/>
    <w:rsid w:val="45EE76F5"/>
    <w:rsid w:val="45F6275E"/>
    <w:rsid w:val="45F9D976"/>
    <w:rsid w:val="4601FBAB"/>
    <w:rsid w:val="4606A908"/>
    <w:rsid w:val="4608B654"/>
    <w:rsid w:val="4609EE3B"/>
    <w:rsid w:val="460DB248"/>
    <w:rsid w:val="462348C6"/>
    <w:rsid w:val="46248994"/>
    <w:rsid w:val="4626F85B"/>
    <w:rsid w:val="462845A5"/>
    <w:rsid w:val="462DAA61"/>
    <w:rsid w:val="4633E515"/>
    <w:rsid w:val="463CEF36"/>
    <w:rsid w:val="463D0408"/>
    <w:rsid w:val="46467603"/>
    <w:rsid w:val="464E3140"/>
    <w:rsid w:val="465D54B3"/>
    <w:rsid w:val="465DFF24"/>
    <w:rsid w:val="4660C91B"/>
    <w:rsid w:val="4663D462"/>
    <w:rsid w:val="466D5987"/>
    <w:rsid w:val="466F2708"/>
    <w:rsid w:val="466F2730"/>
    <w:rsid w:val="466FD2E7"/>
    <w:rsid w:val="467553B4"/>
    <w:rsid w:val="467962BD"/>
    <w:rsid w:val="467C9ADB"/>
    <w:rsid w:val="4681F060"/>
    <w:rsid w:val="46846CEC"/>
    <w:rsid w:val="468D8F48"/>
    <w:rsid w:val="46942BF1"/>
    <w:rsid w:val="46A55FD7"/>
    <w:rsid w:val="46A624D6"/>
    <w:rsid w:val="46B6D4C1"/>
    <w:rsid w:val="46DDF0DA"/>
    <w:rsid w:val="46DF68F9"/>
    <w:rsid w:val="46EC059E"/>
    <w:rsid w:val="46F0C525"/>
    <w:rsid w:val="46FA48F6"/>
    <w:rsid w:val="46FC9021"/>
    <w:rsid w:val="47013E02"/>
    <w:rsid w:val="47058FDA"/>
    <w:rsid w:val="470C5A78"/>
    <w:rsid w:val="471FB081"/>
    <w:rsid w:val="4724A2B7"/>
    <w:rsid w:val="472C4CB8"/>
    <w:rsid w:val="4731CFD5"/>
    <w:rsid w:val="473B8E82"/>
    <w:rsid w:val="473DFAD9"/>
    <w:rsid w:val="473F2987"/>
    <w:rsid w:val="47618E7D"/>
    <w:rsid w:val="4762D223"/>
    <w:rsid w:val="476A42F7"/>
    <w:rsid w:val="4775970E"/>
    <w:rsid w:val="47801266"/>
    <w:rsid w:val="47833CF4"/>
    <w:rsid w:val="478FBBC3"/>
    <w:rsid w:val="47914924"/>
    <w:rsid w:val="47A823FF"/>
    <w:rsid w:val="47AEF4CD"/>
    <w:rsid w:val="47AF063A"/>
    <w:rsid w:val="47B0A6DE"/>
    <w:rsid w:val="47B2DF17"/>
    <w:rsid w:val="47CBA0EA"/>
    <w:rsid w:val="47CBE7B4"/>
    <w:rsid w:val="47CD9221"/>
    <w:rsid w:val="47D298D9"/>
    <w:rsid w:val="47DE5369"/>
    <w:rsid w:val="47E0F205"/>
    <w:rsid w:val="47E667DD"/>
    <w:rsid w:val="47EEB24C"/>
    <w:rsid w:val="47F44B61"/>
    <w:rsid w:val="47F90A03"/>
    <w:rsid w:val="47FD5DBB"/>
    <w:rsid w:val="48071651"/>
    <w:rsid w:val="480849BB"/>
    <w:rsid w:val="48092BF2"/>
    <w:rsid w:val="4818237D"/>
    <w:rsid w:val="481F1360"/>
    <w:rsid w:val="481F83AE"/>
    <w:rsid w:val="482C3AF8"/>
    <w:rsid w:val="482DFD96"/>
    <w:rsid w:val="4832A669"/>
    <w:rsid w:val="48431544"/>
    <w:rsid w:val="4855322F"/>
    <w:rsid w:val="4856D5B7"/>
    <w:rsid w:val="485E799D"/>
    <w:rsid w:val="4862074F"/>
    <w:rsid w:val="4868E12D"/>
    <w:rsid w:val="48712CEA"/>
    <w:rsid w:val="4873FA8A"/>
    <w:rsid w:val="4882870C"/>
    <w:rsid w:val="48880D47"/>
    <w:rsid w:val="48935B71"/>
    <w:rsid w:val="4894489F"/>
    <w:rsid w:val="489D6522"/>
    <w:rsid w:val="48AF24A2"/>
    <w:rsid w:val="48B27055"/>
    <w:rsid w:val="48B3A50D"/>
    <w:rsid w:val="48B6538C"/>
    <w:rsid w:val="48B80FBE"/>
    <w:rsid w:val="48BAC0FA"/>
    <w:rsid w:val="48BC84D6"/>
    <w:rsid w:val="48BE30F4"/>
    <w:rsid w:val="48BF54DC"/>
    <w:rsid w:val="48CA0268"/>
    <w:rsid w:val="48CB9265"/>
    <w:rsid w:val="48D5BAA3"/>
    <w:rsid w:val="48D72142"/>
    <w:rsid w:val="48E0D22F"/>
    <w:rsid w:val="48F2D392"/>
    <w:rsid w:val="48FA0034"/>
    <w:rsid w:val="48FBA15A"/>
    <w:rsid w:val="49016A3C"/>
    <w:rsid w:val="49044486"/>
    <w:rsid w:val="49058907"/>
    <w:rsid w:val="4909F34D"/>
    <w:rsid w:val="490E7ED8"/>
    <w:rsid w:val="4915E0F7"/>
    <w:rsid w:val="4925DF9D"/>
    <w:rsid w:val="4927C50C"/>
    <w:rsid w:val="49373E90"/>
    <w:rsid w:val="49459871"/>
    <w:rsid w:val="49548211"/>
    <w:rsid w:val="49548A95"/>
    <w:rsid w:val="49609920"/>
    <w:rsid w:val="496671CA"/>
    <w:rsid w:val="49669FCA"/>
    <w:rsid w:val="4969F361"/>
    <w:rsid w:val="496E8417"/>
    <w:rsid w:val="4975BFF6"/>
    <w:rsid w:val="49861908"/>
    <w:rsid w:val="498F8A59"/>
    <w:rsid w:val="4999DD30"/>
    <w:rsid w:val="49A00D52"/>
    <w:rsid w:val="49A1D48B"/>
    <w:rsid w:val="49A54F02"/>
    <w:rsid w:val="49A6229D"/>
    <w:rsid w:val="49ACCFF5"/>
    <w:rsid w:val="49AEF73F"/>
    <w:rsid w:val="49B890FE"/>
    <w:rsid w:val="49BC6ED4"/>
    <w:rsid w:val="49C221EB"/>
    <w:rsid w:val="49C64CA8"/>
    <w:rsid w:val="49C6CDCA"/>
    <w:rsid w:val="49C78A11"/>
    <w:rsid w:val="49E06CDA"/>
    <w:rsid w:val="49E1C20B"/>
    <w:rsid w:val="49E5A518"/>
    <w:rsid w:val="49F30565"/>
    <w:rsid w:val="49FCB910"/>
    <w:rsid w:val="4A1499EA"/>
    <w:rsid w:val="4A202574"/>
    <w:rsid w:val="4A2198C4"/>
    <w:rsid w:val="4A42455E"/>
    <w:rsid w:val="4A4A1E80"/>
    <w:rsid w:val="4A4D27AC"/>
    <w:rsid w:val="4A511CE4"/>
    <w:rsid w:val="4A57FAD4"/>
    <w:rsid w:val="4A614821"/>
    <w:rsid w:val="4A61C499"/>
    <w:rsid w:val="4A83F356"/>
    <w:rsid w:val="4AA1503D"/>
    <w:rsid w:val="4AA35335"/>
    <w:rsid w:val="4AA849AA"/>
    <w:rsid w:val="4AC4D743"/>
    <w:rsid w:val="4AD5135E"/>
    <w:rsid w:val="4AE41C52"/>
    <w:rsid w:val="4AE94A68"/>
    <w:rsid w:val="4AEF4818"/>
    <w:rsid w:val="4AF5BDB5"/>
    <w:rsid w:val="4AF9F669"/>
    <w:rsid w:val="4AFC0481"/>
    <w:rsid w:val="4AFE06B5"/>
    <w:rsid w:val="4B09AA84"/>
    <w:rsid w:val="4B0FCAF5"/>
    <w:rsid w:val="4B16A05A"/>
    <w:rsid w:val="4B176EE8"/>
    <w:rsid w:val="4B265C9E"/>
    <w:rsid w:val="4B2A609B"/>
    <w:rsid w:val="4B329036"/>
    <w:rsid w:val="4B33BEAE"/>
    <w:rsid w:val="4B3AF365"/>
    <w:rsid w:val="4B3BB513"/>
    <w:rsid w:val="4B4633BE"/>
    <w:rsid w:val="4B4AD5AA"/>
    <w:rsid w:val="4B4B42E2"/>
    <w:rsid w:val="4B4F8DF1"/>
    <w:rsid w:val="4B53247D"/>
    <w:rsid w:val="4B5724CE"/>
    <w:rsid w:val="4B5DE461"/>
    <w:rsid w:val="4BA1A4A3"/>
    <w:rsid w:val="4BA4FA5E"/>
    <w:rsid w:val="4BAA571B"/>
    <w:rsid w:val="4BADB958"/>
    <w:rsid w:val="4BADE071"/>
    <w:rsid w:val="4BAF03EC"/>
    <w:rsid w:val="4BB24AFB"/>
    <w:rsid w:val="4BB5AD48"/>
    <w:rsid w:val="4BBAD32A"/>
    <w:rsid w:val="4BBF259A"/>
    <w:rsid w:val="4BD346A8"/>
    <w:rsid w:val="4BDFCBB2"/>
    <w:rsid w:val="4BE3CBF1"/>
    <w:rsid w:val="4BE850C9"/>
    <w:rsid w:val="4BEEA7D6"/>
    <w:rsid w:val="4BF65AD5"/>
    <w:rsid w:val="4BFD02BE"/>
    <w:rsid w:val="4BFE81E4"/>
    <w:rsid w:val="4BFF3870"/>
    <w:rsid w:val="4C068A96"/>
    <w:rsid w:val="4C0FA6B3"/>
    <w:rsid w:val="4C25DD6D"/>
    <w:rsid w:val="4C2ED7A6"/>
    <w:rsid w:val="4C3D494C"/>
    <w:rsid w:val="4C48085C"/>
    <w:rsid w:val="4C6650AB"/>
    <w:rsid w:val="4C6E179D"/>
    <w:rsid w:val="4C773181"/>
    <w:rsid w:val="4C7A032E"/>
    <w:rsid w:val="4C8CCEFF"/>
    <w:rsid w:val="4C968FAC"/>
    <w:rsid w:val="4C9E9D2D"/>
    <w:rsid w:val="4C9FBBB7"/>
    <w:rsid w:val="4CB348B2"/>
    <w:rsid w:val="4CBAB12B"/>
    <w:rsid w:val="4CBF3DEE"/>
    <w:rsid w:val="4CC47BC5"/>
    <w:rsid w:val="4CC8277C"/>
    <w:rsid w:val="4CD42B6C"/>
    <w:rsid w:val="4CD584D2"/>
    <w:rsid w:val="4CDC4DD0"/>
    <w:rsid w:val="4CE0D549"/>
    <w:rsid w:val="4CE5C244"/>
    <w:rsid w:val="4CF680F1"/>
    <w:rsid w:val="4D064F5D"/>
    <w:rsid w:val="4D08D4FD"/>
    <w:rsid w:val="4D14A206"/>
    <w:rsid w:val="4D2E32FF"/>
    <w:rsid w:val="4D2EE221"/>
    <w:rsid w:val="4D309B98"/>
    <w:rsid w:val="4D336E90"/>
    <w:rsid w:val="4D3A197F"/>
    <w:rsid w:val="4D3B7F56"/>
    <w:rsid w:val="4D411B19"/>
    <w:rsid w:val="4D449203"/>
    <w:rsid w:val="4D480475"/>
    <w:rsid w:val="4D53CF3D"/>
    <w:rsid w:val="4D58E974"/>
    <w:rsid w:val="4D5C81FB"/>
    <w:rsid w:val="4D65751C"/>
    <w:rsid w:val="4D6F1F00"/>
    <w:rsid w:val="4D7D5F8A"/>
    <w:rsid w:val="4D823095"/>
    <w:rsid w:val="4D910C22"/>
    <w:rsid w:val="4D9CE578"/>
    <w:rsid w:val="4DA02228"/>
    <w:rsid w:val="4DA1B657"/>
    <w:rsid w:val="4DA5936B"/>
    <w:rsid w:val="4DA5B255"/>
    <w:rsid w:val="4DADD9E9"/>
    <w:rsid w:val="4DB1C3ED"/>
    <w:rsid w:val="4DBB9F6B"/>
    <w:rsid w:val="4DC5049A"/>
    <w:rsid w:val="4DCB4821"/>
    <w:rsid w:val="4DCC7EB5"/>
    <w:rsid w:val="4DD930A3"/>
    <w:rsid w:val="4DDB550D"/>
    <w:rsid w:val="4DDFDE6A"/>
    <w:rsid w:val="4DF23A8D"/>
    <w:rsid w:val="4DF88F9D"/>
    <w:rsid w:val="4DFB5AB0"/>
    <w:rsid w:val="4E00A22D"/>
    <w:rsid w:val="4E12ACD8"/>
    <w:rsid w:val="4E1B80FB"/>
    <w:rsid w:val="4E211818"/>
    <w:rsid w:val="4E2FDA7D"/>
    <w:rsid w:val="4E33F435"/>
    <w:rsid w:val="4E377EC1"/>
    <w:rsid w:val="4E45011D"/>
    <w:rsid w:val="4E4C28AF"/>
    <w:rsid w:val="4E4C8C7D"/>
    <w:rsid w:val="4E50434E"/>
    <w:rsid w:val="4E5123B6"/>
    <w:rsid w:val="4E5319F4"/>
    <w:rsid w:val="4E5FD1B4"/>
    <w:rsid w:val="4E666FB8"/>
    <w:rsid w:val="4E736CB3"/>
    <w:rsid w:val="4E76C266"/>
    <w:rsid w:val="4E772C3C"/>
    <w:rsid w:val="4E7E6402"/>
    <w:rsid w:val="4E89703E"/>
    <w:rsid w:val="4E8A473C"/>
    <w:rsid w:val="4E9A8E16"/>
    <w:rsid w:val="4E9C4C83"/>
    <w:rsid w:val="4EA1F846"/>
    <w:rsid w:val="4EA56981"/>
    <w:rsid w:val="4EB126D9"/>
    <w:rsid w:val="4EB2C51C"/>
    <w:rsid w:val="4EB74283"/>
    <w:rsid w:val="4EBAA83D"/>
    <w:rsid w:val="4EBE27DA"/>
    <w:rsid w:val="4EC044E6"/>
    <w:rsid w:val="4EC9B1A9"/>
    <w:rsid w:val="4ECC214E"/>
    <w:rsid w:val="4ECEA814"/>
    <w:rsid w:val="4EDE001B"/>
    <w:rsid w:val="4EDE77DD"/>
    <w:rsid w:val="4EE9FCA5"/>
    <w:rsid w:val="4EF424BB"/>
    <w:rsid w:val="4EFE30B3"/>
    <w:rsid w:val="4F021597"/>
    <w:rsid w:val="4F05179C"/>
    <w:rsid w:val="4F13743E"/>
    <w:rsid w:val="4F14CCBB"/>
    <w:rsid w:val="4F16CD71"/>
    <w:rsid w:val="4F17FBAA"/>
    <w:rsid w:val="4F2176C4"/>
    <w:rsid w:val="4F230FF0"/>
    <w:rsid w:val="4F2D8235"/>
    <w:rsid w:val="4F2DDEDE"/>
    <w:rsid w:val="4F3B2CAF"/>
    <w:rsid w:val="4F4CAE57"/>
    <w:rsid w:val="4F53AEF6"/>
    <w:rsid w:val="4F5CBE3A"/>
    <w:rsid w:val="4F61A30F"/>
    <w:rsid w:val="4F659ED7"/>
    <w:rsid w:val="4F66F010"/>
    <w:rsid w:val="4F68D2FD"/>
    <w:rsid w:val="4F70BDCD"/>
    <w:rsid w:val="4F7B6C64"/>
    <w:rsid w:val="4FA92747"/>
    <w:rsid w:val="4FAD5B9A"/>
    <w:rsid w:val="4FADD125"/>
    <w:rsid w:val="4FC054C2"/>
    <w:rsid w:val="4FC563BD"/>
    <w:rsid w:val="4FC89546"/>
    <w:rsid w:val="4FC998AA"/>
    <w:rsid w:val="4FCE95F1"/>
    <w:rsid w:val="4FD3338A"/>
    <w:rsid w:val="4FD61F57"/>
    <w:rsid w:val="4FD7C65B"/>
    <w:rsid w:val="4FE046B8"/>
    <w:rsid w:val="4FE7DDC8"/>
    <w:rsid w:val="4FEC5121"/>
    <w:rsid w:val="4FF121F1"/>
    <w:rsid w:val="4FF3009F"/>
    <w:rsid w:val="4FF610CD"/>
    <w:rsid w:val="50012FDB"/>
    <w:rsid w:val="500B20DD"/>
    <w:rsid w:val="5012041F"/>
    <w:rsid w:val="502914D7"/>
    <w:rsid w:val="502AF2C2"/>
    <w:rsid w:val="502DF5E4"/>
    <w:rsid w:val="503090A1"/>
    <w:rsid w:val="50492686"/>
    <w:rsid w:val="504AC766"/>
    <w:rsid w:val="5056C4F6"/>
    <w:rsid w:val="505CC01E"/>
    <w:rsid w:val="50608B25"/>
    <w:rsid w:val="5069DA59"/>
    <w:rsid w:val="50712730"/>
    <w:rsid w:val="50772D1D"/>
    <w:rsid w:val="507ABB2F"/>
    <w:rsid w:val="507CF3D5"/>
    <w:rsid w:val="507D02D1"/>
    <w:rsid w:val="507F1CE8"/>
    <w:rsid w:val="508613C9"/>
    <w:rsid w:val="508650F7"/>
    <w:rsid w:val="5089DCC7"/>
    <w:rsid w:val="508D24D1"/>
    <w:rsid w:val="5090977A"/>
    <w:rsid w:val="5095A93F"/>
    <w:rsid w:val="509725A4"/>
    <w:rsid w:val="509A0CE2"/>
    <w:rsid w:val="509C99B3"/>
    <w:rsid w:val="50A216E7"/>
    <w:rsid w:val="50A9717C"/>
    <w:rsid w:val="50ACA878"/>
    <w:rsid w:val="50B4781E"/>
    <w:rsid w:val="50D57086"/>
    <w:rsid w:val="50D6771E"/>
    <w:rsid w:val="50D807A2"/>
    <w:rsid w:val="50DBD9FD"/>
    <w:rsid w:val="50DD0ABB"/>
    <w:rsid w:val="50E57BAF"/>
    <w:rsid w:val="50F0DB4C"/>
    <w:rsid w:val="50FF96B5"/>
    <w:rsid w:val="510A0151"/>
    <w:rsid w:val="510A3347"/>
    <w:rsid w:val="5116FC9E"/>
    <w:rsid w:val="51190640"/>
    <w:rsid w:val="51252217"/>
    <w:rsid w:val="5127591A"/>
    <w:rsid w:val="51301046"/>
    <w:rsid w:val="51378647"/>
    <w:rsid w:val="513AB551"/>
    <w:rsid w:val="513BD3D8"/>
    <w:rsid w:val="51495A73"/>
    <w:rsid w:val="514DD195"/>
    <w:rsid w:val="514DE6FD"/>
    <w:rsid w:val="5155F819"/>
    <w:rsid w:val="5160478E"/>
    <w:rsid w:val="5169DEC3"/>
    <w:rsid w:val="516B78F5"/>
    <w:rsid w:val="5175DDF0"/>
    <w:rsid w:val="51775799"/>
    <w:rsid w:val="5188A015"/>
    <w:rsid w:val="518F8C04"/>
    <w:rsid w:val="5195F008"/>
    <w:rsid w:val="519B6F64"/>
    <w:rsid w:val="51AAD971"/>
    <w:rsid w:val="51AB9A39"/>
    <w:rsid w:val="51BD8D55"/>
    <w:rsid w:val="51BEF4F5"/>
    <w:rsid w:val="51C9C9B2"/>
    <w:rsid w:val="51CA3A45"/>
    <w:rsid w:val="51D4D6A4"/>
    <w:rsid w:val="51D85BAA"/>
    <w:rsid w:val="51D9DE8F"/>
    <w:rsid w:val="51DA55B6"/>
    <w:rsid w:val="51DC9ED7"/>
    <w:rsid w:val="51DECF07"/>
    <w:rsid w:val="51E5B27F"/>
    <w:rsid w:val="51EB0227"/>
    <w:rsid w:val="51EB0A32"/>
    <w:rsid w:val="51EC52EC"/>
    <w:rsid w:val="51EEEE8F"/>
    <w:rsid w:val="51F6B88F"/>
    <w:rsid w:val="51F7164D"/>
    <w:rsid w:val="51F89D28"/>
    <w:rsid w:val="5202F9BA"/>
    <w:rsid w:val="5203879E"/>
    <w:rsid w:val="520BCE34"/>
    <w:rsid w:val="52259C3B"/>
    <w:rsid w:val="5230F1B6"/>
    <w:rsid w:val="52330A43"/>
    <w:rsid w:val="52389158"/>
    <w:rsid w:val="5238F453"/>
    <w:rsid w:val="523A1C77"/>
    <w:rsid w:val="524FA29C"/>
    <w:rsid w:val="5254FE78"/>
    <w:rsid w:val="5260A2FF"/>
    <w:rsid w:val="52646D70"/>
    <w:rsid w:val="5266A15F"/>
    <w:rsid w:val="526B6B99"/>
    <w:rsid w:val="5271EA7E"/>
    <w:rsid w:val="527C3977"/>
    <w:rsid w:val="52820ADA"/>
    <w:rsid w:val="528501C3"/>
    <w:rsid w:val="52878CCD"/>
    <w:rsid w:val="528DDA67"/>
    <w:rsid w:val="528E9B20"/>
    <w:rsid w:val="5293A2F6"/>
    <w:rsid w:val="52981C58"/>
    <w:rsid w:val="52A670D7"/>
    <w:rsid w:val="52A77E73"/>
    <w:rsid w:val="52A93472"/>
    <w:rsid w:val="52AA6A5F"/>
    <w:rsid w:val="52B42785"/>
    <w:rsid w:val="52B986E7"/>
    <w:rsid w:val="52BCBDAE"/>
    <w:rsid w:val="52BEC7D4"/>
    <w:rsid w:val="52C1AA3F"/>
    <w:rsid w:val="52C33E84"/>
    <w:rsid w:val="52CEA457"/>
    <w:rsid w:val="52CFA6F8"/>
    <w:rsid w:val="52D18653"/>
    <w:rsid w:val="52D86B81"/>
    <w:rsid w:val="52DB00F6"/>
    <w:rsid w:val="52EB1A6B"/>
    <w:rsid w:val="52EB21D9"/>
    <w:rsid w:val="52F0B3AE"/>
    <w:rsid w:val="52F0E340"/>
    <w:rsid w:val="52F0E54E"/>
    <w:rsid w:val="52F2F5BE"/>
    <w:rsid w:val="52F61BD8"/>
    <w:rsid w:val="52F73236"/>
    <w:rsid w:val="52F7CC41"/>
    <w:rsid w:val="52F8CC51"/>
    <w:rsid w:val="52F9482F"/>
    <w:rsid w:val="52FC70E8"/>
    <w:rsid w:val="530912E8"/>
    <w:rsid w:val="5314DB63"/>
    <w:rsid w:val="531AB226"/>
    <w:rsid w:val="532B49C4"/>
    <w:rsid w:val="5330D0D1"/>
    <w:rsid w:val="533CA1BF"/>
    <w:rsid w:val="533DC464"/>
    <w:rsid w:val="534C472A"/>
    <w:rsid w:val="5354641A"/>
    <w:rsid w:val="5361050C"/>
    <w:rsid w:val="5363833A"/>
    <w:rsid w:val="5368049F"/>
    <w:rsid w:val="536BF1FD"/>
    <w:rsid w:val="537BEBA5"/>
    <w:rsid w:val="537CACD8"/>
    <w:rsid w:val="538F16DA"/>
    <w:rsid w:val="5394B510"/>
    <w:rsid w:val="539BC3C1"/>
    <w:rsid w:val="53A35FFC"/>
    <w:rsid w:val="53A5F996"/>
    <w:rsid w:val="53A7A6C6"/>
    <w:rsid w:val="53B0DD5A"/>
    <w:rsid w:val="53BF797E"/>
    <w:rsid w:val="53BFEDFF"/>
    <w:rsid w:val="53C79A80"/>
    <w:rsid w:val="53D56AF0"/>
    <w:rsid w:val="53DDAA16"/>
    <w:rsid w:val="53E91798"/>
    <w:rsid w:val="53EA5572"/>
    <w:rsid w:val="53ED3FA0"/>
    <w:rsid w:val="53ED4AA2"/>
    <w:rsid w:val="53ED81A4"/>
    <w:rsid w:val="53FF8FDF"/>
    <w:rsid w:val="540140AE"/>
    <w:rsid w:val="542656D7"/>
    <w:rsid w:val="54274D71"/>
    <w:rsid w:val="5428B869"/>
    <w:rsid w:val="543DDAED"/>
    <w:rsid w:val="5459F7F9"/>
    <w:rsid w:val="546E5588"/>
    <w:rsid w:val="547316D2"/>
    <w:rsid w:val="5474D85A"/>
    <w:rsid w:val="547DDC30"/>
    <w:rsid w:val="548A3DE6"/>
    <w:rsid w:val="5492CE75"/>
    <w:rsid w:val="5497FB5C"/>
    <w:rsid w:val="54A0F1FB"/>
    <w:rsid w:val="54AF039D"/>
    <w:rsid w:val="54B4DDAA"/>
    <w:rsid w:val="54B93EE0"/>
    <w:rsid w:val="54C98629"/>
    <w:rsid w:val="54CBBD76"/>
    <w:rsid w:val="54CF2E23"/>
    <w:rsid w:val="54D0F54D"/>
    <w:rsid w:val="54E5D423"/>
    <w:rsid w:val="54E6D07A"/>
    <w:rsid w:val="54ED3EE5"/>
    <w:rsid w:val="54F2079F"/>
    <w:rsid w:val="550C14A7"/>
    <w:rsid w:val="55180879"/>
    <w:rsid w:val="552A3C99"/>
    <w:rsid w:val="552B0C94"/>
    <w:rsid w:val="552D8CFB"/>
    <w:rsid w:val="552EDCC5"/>
    <w:rsid w:val="553F6026"/>
    <w:rsid w:val="553FA842"/>
    <w:rsid w:val="554372F7"/>
    <w:rsid w:val="554423A0"/>
    <w:rsid w:val="5545F8B0"/>
    <w:rsid w:val="55484DA5"/>
    <w:rsid w:val="55585251"/>
    <w:rsid w:val="55616D46"/>
    <w:rsid w:val="557064AF"/>
    <w:rsid w:val="558020C4"/>
    <w:rsid w:val="5589D823"/>
    <w:rsid w:val="558EABFD"/>
    <w:rsid w:val="5590F0B1"/>
    <w:rsid w:val="55941EA2"/>
    <w:rsid w:val="5594B6D0"/>
    <w:rsid w:val="559B73FD"/>
    <w:rsid w:val="559D2A3C"/>
    <w:rsid w:val="55A9F1B7"/>
    <w:rsid w:val="55AA4838"/>
    <w:rsid w:val="55B17C2F"/>
    <w:rsid w:val="55BC6418"/>
    <w:rsid w:val="55C6EC96"/>
    <w:rsid w:val="55E756CF"/>
    <w:rsid w:val="55E78C19"/>
    <w:rsid w:val="55EA031A"/>
    <w:rsid w:val="55FC2253"/>
    <w:rsid w:val="55FFEF11"/>
    <w:rsid w:val="56076206"/>
    <w:rsid w:val="5612B357"/>
    <w:rsid w:val="561B9316"/>
    <w:rsid w:val="561F59B3"/>
    <w:rsid w:val="563EB1CC"/>
    <w:rsid w:val="5641BC31"/>
    <w:rsid w:val="5645F221"/>
    <w:rsid w:val="564B7030"/>
    <w:rsid w:val="5664ECB9"/>
    <w:rsid w:val="566AD1DE"/>
    <w:rsid w:val="567D2CEA"/>
    <w:rsid w:val="567EF1DD"/>
    <w:rsid w:val="568297EF"/>
    <w:rsid w:val="568F1ED2"/>
    <w:rsid w:val="568FA49B"/>
    <w:rsid w:val="56929080"/>
    <w:rsid w:val="5699F452"/>
    <w:rsid w:val="569BFD2E"/>
    <w:rsid w:val="569E94A7"/>
    <w:rsid w:val="569F66A7"/>
    <w:rsid w:val="56A097BE"/>
    <w:rsid w:val="56B3980B"/>
    <w:rsid w:val="56B6404C"/>
    <w:rsid w:val="56B92027"/>
    <w:rsid w:val="56BBC650"/>
    <w:rsid w:val="56BD95F6"/>
    <w:rsid w:val="56BE7E38"/>
    <w:rsid w:val="56C05D1B"/>
    <w:rsid w:val="56C2972C"/>
    <w:rsid w:val="56C97047"/>
    <w:rsid w:val="56CBBB33"/>
    <w:rsid w:val="56CCCACB"/>
    <w:rsid w:val="56CD8003"/>
    <w:rsid w:val="56D0FECA"/>
    <w:rsid w:val="56D1BB48"/>
    <w:rsid w:val="56D99255"/>
    <w:rsid w:val="56D9EDA7"/>
    <w:rsid w:val="56DD3A2C"/>
    <w:rsid w:val="56ED74CC"/>
    <w:rsid w:val="56F5F602"/>
    <w:rsid w:val="56FDBD3A"/>
    <w:rsid w:val="57102B7E"/>
    <w:rsid w:val="5716D567"/>
    <w:rsid w:val="571FCFC4"/>
    <w:rsid w:val="57206BF4"/>
    <w:rsid w:val="572504E7"/>
    <w:rsid w:val="5728DE34"/>
    <w:rsid w:val="572A2150"/>
    <w:rsid w:val="572C923C"/>
    <w:rsid w:val="572D01EB"/>
    <w:rsid w:val="5747B138"/>
    <w:rsid w:val="57487D54"/>
    <w:rsid w:val="5748D952"/>
    <w:rsid w:val="574D480D"/>
    <w:rsid w:val="57545D9F"/>
    <w:rsid w:val="57552900"/>
    <w:rsid w:val="5756ACAF"/>
    <w:rsid w:val="57572864"/>
    <w:rsid w:val="5758999A"/>
    <w:rsid w:val="576AA798"/>
    <w:rsid w:val="5772F0A8"/>
    <w:rsid w:val="57822764"/>
    <w:rsid w:val="5783F3A0"/>
    <w:rsid w:val="5789E395"/>
    <w:rsid w:val="578B74A2"/>
    <w:rsid w:val="57915D6C"/>
    <w:rsid w:val="579359B7"/>
    <w:rsid w:val="579C97BA"/>
    <w:rsid w:val="57AAB263"/>
    <w:rsid w:val="57AE937F"/>
    <w:rsid w:val="57B069F6"/>
    <w:rsid w:val="57B3DAD7"/>
    <w:rsid w:val="57B45773"/>
    <w:rsid w:val="57B74AA0"/>
    <w:rsid w:val="57BC5B04"/>
    <w:rsid w:val="57CA45CB"/>
    <w:rsid w:val="57CEA6EB"/>
    <w:rsid w:val="57E74702"/>
    <w:rsid w:val="57F48DDC"/>
    <w:rsid w:val="57F4BC9E"/>
    <w:rsid w:val="57F6F76E"/>
    <w:rsid w:val="580038CC"/>
    <w:rsid w:val="58041A22"/>
    <w:rsid w:val="580E81EB"/>
    <w:rsid w:val="5818BEAF"/>
    <w:rsid w:val="582582D8"/>
    <w:rsid w:val="582738C0"/>
    <w:rsid w:val="5827CEEE"/>
    <w:rsid w:val="582AA593"/>
    <w:rsid w:val="582C8F0D"/>
    <w:rsid w:val="5833F1BF"/>
    <w:rsid w:val="5834CF9A"/>
    <w:rsid w:val="5835F638"/>
    <w:rsid w:val="5837EA94"/>
    <w:rsid w:val="583D8C45"/>
    <w:rsid w:val="5847634D"/>
    <w:rsid w:val="58582EAF"/>
    <w:rsid w:val="585EAA2C"/>
    <w:rsid w:val="585FD4F7"/>
    <w:rsid w:val="5863A4FE"/>
    <w:rsid w:val="586910C7"/>
    <w:rsid w:val="587053EA"/>
    <w:rsid w:val="58978B69"/>
    <w:rsid w:val="58A65B34"/>
    <w:rsid w:val="58A74417"/>
    <w:rsid w:val="58A7BAFE"/>
    <w:rsid w:val="58AF4073"/>
    <w:rsid w:val="58B2C8EE"/>
    <w:rsid w:val="58B3500A"/>
    <w:rsid w:val="58B9CDCE"/>
    <w:rsid w:val="58BC529E"/>
    <w:rsid w:val="58BE096D"/>
    <w:rsid w:val="58CA802E"/>
    <w:rsid w:val="58CD8FC3"/>
    <w:rsid w:val="58D7D48B"/>
    <w:rsid w:val="58D887B4"/>
    <w:rsid w:val="58DAFDD5"/>
    <w:rsid w:val="58E46FE5"/>
    <w:rsid w:val="58EC5101"/>
    <w:rsid w:val="58F3813A"/>
    <w:rsid w:val="58F6D963"/>
    <w:rsid w:val="58F76885"/>
    <w:rsid w:val="58FD64D1"/>
    <w:rsid w:val="58FE0DA7"/>
    <w:rsid w:val="59014FC9"/>
    <w:rsid w:val="59080581"/>
    <w:rsid w:val="59106E99"/>
    <w:rsid w:val="591B36A2"/>
    <w:rsid w:val="592182EA"/>
    <w:rsid w:val="592C292B"/>
    <w:rsid w:val="592E5963"/>
    <w:rsid w:val="593BD92D"/>
    <w:rsid w:val="593C71BB"/>
    <w:rsid w:val="593D9FCD"/>
    <w:rsid w:val="5943D25C"/>
    <w:rsid w:val="5945262E"/>
    <w:rsid w:val="59493236"/>
    <w:rsid w:val="594C01C5"/>
    <w:rsid w:val="59614D71"/>
    <w:rsid w:val="5963A9F0"/>
    <w:rsid w:val="596469A4"/>
    <w:rsid w:val="59660574"/>
    <w:rsid w:val="596757E7"/>
    <w:rsid w:val="59694C60"/>
    <w:rsid w:val="59735538"/>
    <w:rsid w:val="597700C3"/>
    <w:rsid w:val="598AF513"/>
    <w:rsid w:val="599CCFD0"/>
    <w:rsid w:val="59A7EF71"/>
    <w:rsid w:val="59AE839E"/>
    <w:rsid w:val="59B01C31"/>
    <w:rsid w:val="59B2E308"/>
    <w:rsid w:val="59B3D06D"/>
    <w:rsid w:val="59B7C29A"/>
    <w:rsid w:val="59BCF18A"/>
    <w:rsid w:val="59C276F9"/>
    <w:rsid w:val="59F106FE"/>
    <w:rsid w:val="59F9B2DB"/>
    <w:rsid w:val="59FAE0BD"/>
    <w:rsid w:val="5A017BB7"/>
    <w:rsid w:val="5A04B5FE"/>
    <w:rsid w:val="5A05DB90"/>
    <w:rsid w:val="5A0859CD"/>
    <w:rsid w:val="5A0EB89D"/>
    <w:rsid w:val="5A17B241"/>
    <w:rsid w:val="5A223483"/>
    <w:rsid w:val="5A324C4F"/>
    <w:rsid w:val="5A343A95"/>
    <w:rsid w:val="5A3A1252"/>
    <w:rsid w:val="5A3E2B7C"/>
    <w:rsid w:val="5A401B32"/>
    <w:rsid w:val="5A52EDF3"/>
    <w:rsid w:val="5A59E92F"/>
    <w:rsid w:val="5A5BCA9F"/>
    <w:rsid w:val="5A6129F2"/>
    <w:rsid w:val="5A623C23"/>
    <w:rsid w:val="5A62454D"/>
    <w:rsid w:val="5A65ACDC"/>
    <w:rsid w:val="5A709BDE"/>
    <w:rsid w:val="5A735E92"/>
    <w:rsid w:val="5A7EA4F8"/>
    <w:rsid w:val="5A8F570A"/>
    <w:rsid w:val="5A9A100C"/>
    <w:rsid w:val="5AA48D1B"/>
    <w:rsid w:val="5AA7E537"/>
    <w:rsid w:val="5AB961A0"/>
    <w:rsid w:val="5ABE9A85"/>
    <w:rsid w:val="5AC24476"/>
    <w:rsid w:val="5AC82CCB"/>
    <w:rsid w:val="5AC89441"/>
    <w:rsid w:val="5AC8DBE4"/>
    <w:rsid w:val="5ACA0A27"/>
    <w:rsid w:val="5ACB4614"/>
    <w:rsid w:val="5ACBA269"/>
    <w:rsid w:val="5AD69F37"/>
    <w:rsid w:val="5ADA93CB"/>
    <w:rsid w:val="5ADD7F71"/>
    <w:rsid w:val="5AE27645"/>
    <w:rsid w:val="5AE38452"/>
    <w:rsid w:val="5AEF3CF5"/>
    <w:rsid w:val="5AF51E40"/>
    <w:rsid w:val="5AF8005B"/>
    <w:rsid w:val="5AFB8C0A"/>
    <w:rsid w:val="5AFD906C"/>
    <w:rsid w:val="5B015555"/>
    <w:rsid w:val="5B039235"/>
    <w:rsid w:val="5B0A61CC"/>
    <w:rsid w:val="5B131B44"/>
    <w:rsid w:val="5B18FF89"/>
    <w:rsid w:val="5B208F9E"/>
    <w:rsid w:val="5B22E889"/>
    <w:rsid w:val="5B2CF4B5"/>
    <w:rsid w:val="5B2E3804"/>
    <w:rsid w:val="5B301200"/>
    <w:rsid w:val="5B415EFE"/>
    <w:rsid w:val="5B43C246"/>
    <w:rsid w:val="5B47873D"/>
    <w:rsid w:val="5B50A4FC"/>
    <w:rsid w:val="5B5A6D33"/>
    <w:rsid w:val="5B5D6EDF"/>
    <w:rsid w:val="5B60A5CD"/>
    <w:rsid w:val="5B632795"/>
    <w:rsid w:val="5B633362"/>
    <w:rsid w:val="5B67FFE9"/>
    <w:rsid w:val="5B6E2538"/>
    <w:rsid w:val="5B71959E"/>
    <w:rsid w:val="5B8048F6"/>
    <w:rsid w:val="5B84ECF7"/>
    <w:rsid w:val="5B879112"/>
    <w:rsid w:val="5B971443"/>
    <w:rsid w:val="5BA21274"/>
    <w:rsid w:val="5BB5E918"/>
    <w:rsid w:val="5BB5F2A6"/>
    <w:rsid w:val="5BBD3886"/>
    <w:rsid w:val="5BBF4ACF"/>
    <w:rsid w:val="5BC11DC7"/>
    <w:rsid w:val="5BC89C06"/>
    <w:rsid w:val="5BCADD81"/>
    <w:rsid w:val="5BCC7C47"/>
    <w:rsid w:val="5BD1BE2B"/>
    <w:rsid w:val="5BD33D18"/>
    <w:rsid w:val="5BD92AF8"/>
    <w:rsid w:val="5BDDAEF2"/>
    <w:rsid w:val="5BDFD940"/>
    <w:rsid w:val="5BE9BBEB"/>
    <w:rsid w:val="5BECB032"/>
    <w:rsid w:val="5BFB57B0"/>
    <w:rsid w:val="5C16CA14"/>
    <w:rsid w:val="5C17FD14"/>
    <w:rsid w:val="5C1BE8CC"/>
    <w:rsid w:val="5C2A2CC5"/>
    <w:rsid w:val="5C2A57D5"/>
    <w:rsid w:val="5C34AD9B"/>
    <w:rsid w:val="5C360EA5"/>
    <w:rsid w:val="5C6A1170"/>
    <w:rsid w:val="5C723C21"/>
    <w:rsid w:val="5C75E36C"/>
    <w:rsid w:val="5C789056"/>
    <w:rsid w:val="5C7A8644"/>
    <w:rsid w:val="5C8196F7"/>
    <w:rsid w:val="5C90E17C"/>
    <w:rsid w:val="5C96190A"/>
    <w:rsid w:val="5C990965"/>
    <w:rsid w:val="5CA3E3CE"/>
    <w:rsid w:val="5CA68C8E"/>
    <w:rsid w:val="5CB08DE5"/>
    <w:rsid w:val="5CB901DC"/>
    <w:rsid w:val="5CBD0A38"/>
    <w:rsid w:val="5CC6FE7F"/>
    <w:rsid w:val="5CC7251F"/>
    <w:rsid w:val="5CD6493B"/>
    <w:rsid w:val="5CDA05C1"/>
    <w:rsid w:val="5CDEA215"/>
    <w:rsid w:val="5D0692D0"/>
    <w:rsid w:val="5D0AFD8D"/>
    <w:rsid w:val="5D0CE64F"/>
    <w:rsid w:val="5D201F23"/>
    <w:rsid w:val="5D31608B"/>
    <w:rsid w:val="5D47E473"/>
    <w:rsid w:val="5D4EB03A"/>
    <w:rsid w:val="5D572933"/>
    <w:rsid w:val="5D592E37"/>
    <w:rsid w:val="5D5FD12F"/>
    <w:rsid w:val="5D640A83"/>
    <w:rsid w:val="5D6CFE74"/>
    <w:rsid w:val="5D73FFD5"/>
    <w:rsid w:val="5D7545D8"/>
    <w:rsid w:val="5D7A0652"/>
    <w:rsid w:val="5D8431F0"/>
    <w:rsid w:val="5DA0A23B"/>
    <w:rsid w:val="5DA0AA74"/>
    <w:rsid w:val="5DA98987"/>
    <w:rsid w:val="5DA9B9AF"/>
    <w:rsid w:val="5DAE26C9"/>
    <w:rsid w:val="5DAFC9B7"/>
    <w:rsid w:val="5DB0D23D"/>
    <w:rsid w:val="5DB7480C"/>
    <w:rsid w:val="5DBB01A8"/>
    <w:rsid w:val="5DBC93BB"/>
    <w:rsid w:val="5DBD3AB1"/>
    <w:rsid w:val="5DC1D3E9"/>
    <w:rsid w:val="5DCDF59F"/>
    <w:rsid w:val="5DD9099A"/>
    <w:rsid w:val="5DE39CA8"/>
    <w:rsid w:val="5DEDC0B0"/>
    <w:rsid w:val="5DF39A71"/>
    <w:rsid w:val="5DFC01FF"/>
    <w:rsid w:val="5E0D9E02"/>
    <w:rsid w:val="5E14E956"/>
    <w:rsid w:val="5E2145B8"/>
    <w:rsid w:val="5E24749A"/>
    <w:rsid w:val="5E2D47F1"/>
    <w:rsid w:val="5E3A444D"/>
    <w:rsid w:val="5E401190"/>
    <w:rsid w:val="5E42B9DE"/>
    <w:rsid w:val="5E49C1E2"/>
    <w:rsid w:val="5E4B8695"/>
    <w:rsid w:val="5E57979E"/>
    <w:rsid w:val="5E5CC511"/>
    <w:rsid w:val="5E67A937"/>
    <w:rsid w:val="5E6C1162"/>
    <w:rsid w:val="5E6F8A75"/>
    <w:rsid w:val="5E73EE16"/>
    <w:rsid w:val="5E794703"/>
    <w:rsid w:val="5E79FDA8"/>
    <w:rsid w:val="5E7BE21A"/>
    <w:rsid w:val="5E80E706"/>
    <w:rsid w:val="5E8481E2"/>
    <w:rsid w:val="5E8A0E25"/>
    <w:rsid w:val="5E9B368B"/>
    <w:rsid w:val="5EA0A4E5"/>
    <w:rsid w:val="5EABC54A"/>
    <w:rsid w:val="5EB4AE11"/>
    <w:rsid w:val="5EB5CE8A"/>
    <w:rsid w:val="5EBAD058"/>
    <w:rsid w:val="5ECAF8D8"/>
    <w:rsid w:val="5ED346E0"/>
    <w:rsid w:val="5ED539A5"/>
    <w:rsid w:val="5EE6E924"/>
    <w:rsid w:val="5EEA7D51"/>
    <w:rsid w:val="5EEEA512"/>
    <w:rsid w:val="5EF05DA5"/>
    <w:rsid w:val="5EF06FED"/>
    <w:rsid w:val="5EF3089D"/>
    <w:rsid w:val="5F01586C"/>
    <w:rsid w:val="5F0E340A"/>
    <w:rsid w:val="5F1382E3"/>
    <w:rsid w:val="5F1B232D"/>
    <w:rsid w:val="5F2ADF8E"/>
    <w:rsid w:val="5F2E32DE"/>
    <w:rsid w:val="5F3A4B7A"/>
    <w:rsid w:val="5F40EF9F"/>
    <w:rsid w:val="5F438741"/>
    <w:rsid w:val="5F5E2713"/>
    <w:rsid w:val="5F64B540"/>
    <w:rsid w:val="5F655B8E"/>
    <w:rsid w:val="5F68BC37"/>
    <w:rsid w:val="5F68F3E8"/>
    <w:rsid w:val="5F6AA157"/>
    <w:rsid w:val="5F6FED0C"/>
    <w:rsid w:val="5F80232C"/>
    <w:rsid w:val="5F850E6F"/>
    <w:rsid w:val="5F8857B2"/>
    <w:rsid w:val="5F990D47"/>
    <w:rsid w:val="5FA35525"/>
    <w:rsid w:val="5FBBF368"/>
    <w:rsid w:val="5FC98B53"/>
    <w:rsid w:val="5FCC6351"/>
    <w:rsid w:val="5FD0D676"/>
    <w:rsid w:val="5FD1DD3D"/>
    <w:rsid w:val="5FD418DC"/>
    <w:rsid w:val="5FD50B49"/>
    <w:rsid w:val="5FD58B36"/>
    <w:rsid w:val="5FE16578"/>
    <w:rsid w:val="5FEA2E98"/>
    <w:rsid w:val="5FF90A48"/>
    <w:rsid w:val="60039361"/>
    <w:rsid w:val="6004283D"/>
    <w:rsid w:val="6007F3E2"/>
    <w:rsid w:val="600D5F0F"/>
    <w:rsid w:val="600E0FB5"/>
    <w:rsid w:val="600EA064"/>
    <w:rsid w:val="601CAF21"/>
    <w:rsid w:val="601FC9C1"/>
    <w:rsid w:val="602C5956"/>
    <w:rsid w:val="602ECBD6"/>
    <w:rsid w:val="60305030"/>
    <w:rsid w:val="6037150D"/>
    <w:rsid w:val="60437E3C"/>
    <w:rsid w:val="6048FEA4"/>
    <w:rsid w:val="604AC746"/>
    <w:rsid w:val="604C7095"/>
    <w:rsid w:val="604D5BA6"/>
    <w:rsid w:val="604DA740"/>
    <w:rsid w:val="605CC5EF"/>
    <w:rsid w:val="605D8A78"/>
    <w:rsid w:val="6064D9F5"/>
    <w:rsid w:val="606CE95E"/>
    <w:rsid w:val="607B53F1"/>
    <w:rsid w:val="608DC31B"/>
    <w:rsid w:val="609138FF"/>
    <w:rsid w:val="60B26CE8"/>
    <w:rsid w:val="60B954EE"/>
    <w:rsid w:val="60BA915B"/>
    <w:rsid w:val="60D9956F"/>
    <w:rsid w:val="60E1AE76"/>
    <w:rsid w:val="60F922A7"/>
    <w:rsid w:val="611D9852"/>
    <w:rsid w:val="6125CF42"/>
    <w:rsid w:val="6127FE7A"/>
    <w:rsid w:val="6130C785"/>
    <w:rsid w:val="61376C55"/>
    <w:rsid w:val="6140DDF2"/>
    <w:rsid w:val="61445C66"/>
    <w:rsid w:val="614C5E99"/>
    <w:rsid w:val="6153ABA3"/>
    <w:rsid w:val="6156ED18"/>
    <w:rsid w:val="6163BE50"/>
    <w:rsid w:val="61672FBA"/>
    <w:rsid w:val="6172E521"/>
    <w:rsid w:val="617767A3"/>
    <w:rsid w:val="617907F6"/>
    <w:rsid w:val="61861AF9"/>
    <w:rsid w:val="6187434E"/>
    <w:rsid w:val="61957B74"/>
    <w:rsid w:val="619E7A82"/>
    <w:rsid w:val="61B40D54"/>
    <w:rsid w:val="61C61350"/>
    <w:rsid w:val="61C71D87"/>
    <w:rsid w:val="61C8E0D0"/>
    <w:rsid w:val="61CA7EB3"/>
    <w:rsid w:val="61D07A85"/>
    <w:rsid w:val="61D153D9"/>
    <w:rsid w:val="61D9840F"/>
    <w:rsid w:val="61DB8B6A"/>
    <w:rsid w:val="61EF1F5C"/>
    <w:rsid w:val="6201D24D"/>
    <w:rsid w:val="62032640"/>
    <w:rsid w:val="62068DCF"/>
    <w:rsid w:val="6206B1AF"/>
    <w:rsid w:val="620AC188"/>
    <w:rsid w:val="620E1378"/>
    <w:rsid w:val="620F7917"/>
    <w:rsid w:val="62120A55"/>
    <w:rsid w:val="6225D78E"/>
    <w:rsid w:val="62266FFD"/>
    <w:rsid w:val="623431A6"/>
    <w:rsid w:val="6239A902"/>
    <w:rsid w:val="62443418"/>
    <w:rsid w:val="6245DF70"/>
    <w:rsid w:val="6276001A"/>
    <w:rsid w:val="6279740C"/>
    <w:rsid w:val="627CAC02"/>
    <w:rsid w:val="6288FD69"/>
    <w:rsid w:val="628BC6CB"/>
    <w:rsid w:val="6291F88D"/>
    <w:rsid w:val="62B00A46"/>
    <w:rsid w:val="62BEFC2D"/>
    <w:rsid w:val="62C51D2F"/>
    <w:rsid w:val="62C5AB6B"/>
    <w:rsid w:val="62CA5192"/>
    <w:rsid w:val="62CB467C"/>
    <w:rsid w:val="62CD7C0D"/>
    <w:rsid w:val="62DEF549"/>
    <w:rsid w:val="62E20B67"/>
    <w:rsid w:val="62E227BD"/>
    <w:rsid w:val="62E54236"/>
    <w:rsid w:val="62E859EA"/>
    <w:rsid w:val="62EB48C5"/>
    <w:rsid w:val="62F207EC"/>
    <w:rsid w:val="62F782E0"/>
    <w:rsid w:val="62F82C82"/>
    <w:rsid w:val="62FDD4D1"/>
    <w:rsid w:val="630118AE"/>
    <w:rsid w:val="63018272"/>
    <w:rsid w:val="6303C7B5"/>
    <w:rsid w:val="63085863"/>
    <w:rsid w:val="630BF54F"/>
    <w:rsid w:val="6313F624"/>
    <w:rsid w:val="631D9E02"/>
    <w:rsid w:val="6322D47C"/>
    <w:rsid w:val="63278363"/>
    <w:rsid w:val="63286509"/>
    <w:rsid w:val="632C739B"/>
    <w:rsid w:val="6334A8F4"/>
    <w:rsid w:val="63356920"/>
    <w:rsid w:val="6338CF62"/>
    <w:rsid w:val="6344D4E2"/>
    <w:rsid w:val="6345B553"/>
    <w:rsid w:val="634A8FF2"/>
    <w:rsid w:val="6357DAAB"/>
    <w:rsid w:val="635A8D54"/>
    <w:rsid w:val="635E5143"/>
    <w:rsid w:val="635EBE8D"/>
    <w:rsid w:val="636CA1C2"/>
    <w:rsid w:val="63715534"/>
    <w:rsid w:val="637C1977"/>
    <w:rsid w:val="637DA1A1"/>
    <w:rsid w:val="63959DA6"/>
    <w:rsid w:val="63ABB986"/>
    <w:rsid w:val="63BD599C"/>
    <w:rsid w:val="63C0FFF3"/>
    <w:rsid w:val="63D47643"/>
    <w:rsid w:val="63DE1F7A"/>
    <w:rsid w:val="63E0CFAB"/>
    <w:rsid w:val="63E4289C"/>
    <w:rsid w:val="63FE46B7"/>
    <w:rsid w:val="63FE9339"/>
    <w:rsid w:val="6400E91C"/>
    <w:rsid w:val="640232EA"/>
    <w:rsid w:val="6405E590"/>
    <w:rsid w:val="6407BD8B"/>
    <w:rsid w:val="641A1239"/>
    <w:rsid w:val="641EEB66"/>
    <w:rsid w:val="641F4D9D"/>
    <w:rsid w:val="642273F1"/>
    <w:rsid w:val="642343EA"/>
    <w:rsid w:val="642464CD"/>
    <w:rsid w:val="64325FDF"/>
    <w:rsid w:val="6441F7C0"/>
    <w:rsid w:val="64430D23"/>
    <w:rsid w:val="64624056"/>
    <w:rsid w:val="64668B29"/>
    <w:rsid w:val="64697CA3"/>
    <w:rsid w:val="64762E8C"/>
    <w:rsid w:val="64864F63"/>
    <w:rsid w:val="6493AD96"/>
    <w:rsid w:val="6494DE77"/>
    <w:rsid w:val="64966E75"/>
    <w:rsid w:val="649B5918"/>
    <w:rsid w:val="649E19DE"/>
    <w:rsid w:val="64A3299E"/>
    <w:rsid w:val="64A9A458"/>
    <w:rsid w:val="64B6FDF4"/>
    <w:rsid w:val="64C6BA4B"/>
    <w:rsid w:val="64CB6BF9"/>
    <w:rsid w:val="64DBFDB0"/>
    <w:rsid w:val="64E4B8EB"/>
    <w:rsid w:val="64E58FC5"/>
    <w:rsid w:val="64E9182E"/>
    <w:rsid w:val="65022ED2"/>
    <w:rsid w:val="652B29FD"/>
    <w:rsid w:val="652C71D6"/>
    <w:rsid w:val="652DFB65"/>
    <w:rsid w:val="6538B84B"/>
    <w:rsid w:val="653D7844"/>
    <w:rsid w:val="65642A81"/>
    <w:rsid w:val="6567A033"/>
    <w:rsid w:val="6568EB43"/>
    <w:rsid w:val="6586C429"/>
    <w:rsid w:val="6597523C"/>
    <w:rsid w:val="659A47B8"/>
    <w:rsid w:val="659AA858"/>
    <w:rsid w:val="659B951E"/>
    <w:rsid w:val="65AF3FD3"/>
    <w:rsid w:val="65B69A8E"/>
    <w:rsid w:val="65B8181F"/>
    <w:rsid w:val="65B97898"/>
    <w:rsid w:val="65C189BF"/>
    <w:rsid w:val="65C43DA5"/>
    <w:rsid w:val="65CE4F50"/>
    <w:rsid w:val="65D23F9A"/>
    <w:rsid w:val="65E6FC66"/>
    <w:rsid w:val="65E7911A"/>
    <w:rsid w:val="65EBD3F2"/>
    <w:rsid w:val="65EFE9A9"/>
    <w:rsid w:val="65F0C008"/>
    <w:rsid w:val="65FA1946"/>
    <w:rsid w:val="66025BE0"/>
    <w:rsid w:val="660449AE"/>
    <w:rsid w:val="660DD1D4"/>
    <w:rsid w:val="663213A4"/>
    <w:rsid w:val="66436553"/>
    <w:rsid w:val="664D228F"/>
    <w:rsid w:val="664D8981"/>
    <w:rsid w:val="6651E6B0"/>
    <w:rsid w:val="66532A1A"/>
    <w:rsid w:val="6655193D"/>
    <w:rsid w:val="6677B265"/>
    <w:rsid w:val="667B8867"/>
    <w:rsid w:val="66831FB3"/>
    <w:rsid w:val="66996642"/>
    <w:rsid w:val="669FC487"/>
    <w:rsid w:val="66A66CF5"/>
    <w:rsid w:val="66B3FF15"/>
    <w:rsid w:val="66B6DD2D"/>
    <w:rsid w:val="66B95FAE"/>
    <w:rsid w:val="66BB9A2D"/>
    <w:rsid w:val="66C5F6C9"/>
    <w:rsid w:val="66C95717"/>
    <w:rsid w:val="66CBF533"/>
    <w:rsid w:val="66CD1DB5"/>
    <w:rsid w:val="66D075CC"/>
    <w:rsid w:val="66E049C9"/>
    <w:rsid w:val="66F145BF"/>
    <w:rsid w:val="67001D26"/>
    <w:rsid w:val="6705152D"/>
    <w:rsid w:val="67072337"/>
    <w:rsid w:val="671940CC"/>
    <w:rsid w:val="671DDD9A"/>
    <w:rsid w:val="67325EBC"/>
    <w:rsid w:val="674879D6"/>
    <w:rsid w:val="674EEE50"/>
    <w:rsid w:val="67512809"/>
    <w:rsid w:val="6757F561"/>
    <w:rsid w:val="67700E24"/>
    <w:rsid w:val="67732E7D"/>
    <w:rsid w:val="677D198C"/>
    <w:rsid w:val="67898090"/>
    <w:rsid w:val="678B0834"/>
    <w:rsid w:val="67948DA0"/>
    <w:rsid w:val="679A0CC8"/>
    <w:rsid w:val="679B9418"/>
    <w:rsid w:val="67A07409"/>
    <w:rsid w:val="67A76E32"/>
    <w:rsid w:val="67A87953"/>
    <w:rsid w:val="67AC1BE1"/>
    <w:rsid w:val="67BA2DB1"/>
    <w:rsid w:val="67BA73D5"/>
    <w:rsid w:val="67BD5560"/>
    <w:rsid w:val="67C5F6B2"/>
    <w:rsid w:val="67DD91BC"/>
    <w:rsid w:val="67DEF65C"/>
    <w:rsid w:val="67DF87A1"/>
    <w:rsid w:val="67E05BBB"/>
    <w:rsid w:val="67E35AF7"/>
    <w:rsid w:val="67FEFD3C"/>
    <w:rsid w:val="68003C09"/>
    <w:rsid w:val="6804E193"/>
    <w:rsid w:val="68122E8C"/>
    <w:rsid w:val="6813F942"/>
    <w:rsid w:val="681A3B51"/>
    <w:rsid w:val="681B7A5C"/>
    <w:rsid w:val="68240858"/>
    <w:rsid w:val="682A8266"/>
    <w:rsid w:val="682BF744"/>
    <w:rsid w:val="682CBF4B"/>
    <w:rsid w:val="6831F097"/>
    <w:rsid w:val="6833E041"/>
    <w:rsid w:val="683645E3"/>
    <w:rsid w:val="683B87C2"/>
    <w:rsid w:val="68402E4B"/>
    <w:rsid w:val="684A5105"/>
    <w:rsid w:val="686262B9"/>
    <w:rsid w:val="686A54F0"/>
    <w:rsid w:val="686D2CCB"/>
    <w:rsid w:val="686D8673"/>
    <w:rsid w:val="686E8D55"/>
    <w:rsid w:val="6872F78E"/>
    <w:rsid w:val="68770381"/>
    <w:rsid w:val="68871763"/>
    <w:rsid w:val="688ACB6D"/>
    <w:rsid w:val="688E7A6E"/>
    <w:rsid w:val="68A1D1E6"/>
    <w:rsid w:val="68A2AB75"/>
    <w:rsid w:val="68A36921"/>
    <w:rsid w:val="68A8D869"/>
    <w:rsid w:val="68B50582"/>
    <w:rsid w:val="68B67AFF"/>
    <w:rsid w:val="68B6EEFC"/>
    <w:rsid w:val="68BFDCD5"/>
    <w:rsid w:val="68CBDB2F"/>
    <w:rsid w:val="68CC040D"/>
    <w:rsid w:val="68CFC038"/>
    <w:rsid w:val="68D14BA1"/>
    <w:rsid w:val="68D5489E"/>
    <w:rsid w:val="68D54ECA"/>
    <w:rsid w:val="68E00666"/>
    <w:rsid w:val="68E3B146"/>
    <w:rsid w:val="68E4D322"/>
    <w:rsid w:val="68E80C2C"/>
    <w:rsid w:val="68E983F2"/>
    <w:rsid w:val="68F548D8"/>
    <w:rsid w:val="68F83C36"/>
    <w:rsid w:val="69135039"/>
    <w:rsid w:val="6918EDD1"/>
    <w:rsid w:val="69252C71"/>
    <w:rsid w:val="692EC648"/>
    <w:rsid w:val="69327140"/>
    <w:rsid w:val="6935C8B8"/>
    <w:rsid w:val="69388815"/>
    <w:rsid w:val="693A5494"/>
    <w:rsid w:val="694076A2"/>
    <w:rsid w:val="69486BDB"/>
    <w:rsid w:val="694C6734"/>
    <w:rsid w:val="6951B7DF"/>
    <w:rsid w:val="6952C4F1"/>
    <w:rsid w:val="6969DF84"/>
    <w:rsid w:val="696EC0CE"/>
    <w:rsid w:val="697B3347"/>
    <w:rsid w:val="698216B7"/>
    <w:rsid w:val="6985FAAA"/>
    <w:rsid w:val="698B36E3"/>
    <w:rsid w:val="698D8F89"/>
    <w:rsid w:val="699BFC46"/>
    <w:rsid w:val="69A19CEB"/>
    <w:rsid w:val="69A69F16"/>
    <w:rsid w:val="69AADE7A"/>
    <w:rsid w:val="69B166C8"/>
    <w:rsid w:val="69B5E6B1"/>
    <w:rsid w:val="69C6B0FD"/>
    <w:rsid w:val="69DA37A3"/>
    <w:rsid w:val="69E0929E"/>
    <w:rsid w:val="69E56918"/>
    <w:rsid w:val="6A109A0A"/>
    <w:rsid w:val="6A16EC6A"/>
    <w:rsid w:val="6A397B9A"/>
    <w:rsid w:val="6A47E890"/>
    <w:rsid w:val="6A49FB2E"/>
    <w:rsid w:val="6A4A86EA"/>
    <w:rsid w:val="6A525548"/>
    <w:rsid w:val="6A529367"/>
    <w:rsid w:val="6A542413"/>
    <w:rsid w:val="6A55D79A"/>
    <w:rsid w:val="6A5B83B8"/>
    <w:rsid w:val="6A7A6ECD"/>
    <w:rsid w:val="6A7C2688"/>
    <w:rsid w:val="6A7CDB6B"/>
    <w:rsid w:val="6A7EF43C"/>
    <w:rsid w:val="6A82FC79"/>
    <w:rsid w:val="6A87600F"/>
    <w:rsid w:val="6A8E54F3"/>
    <w:rsid w:val="6A94F5C1"/>
    <w:rsid w:val="6A993EB8"/>
    <w:rsid w:val="6AA25421"/>
    <w:rsid w:val="6AB5165F"/>
    <w:rsid w:val="6AB686EB"/>
    <w:rsid w:val="6AC144A7"/>
    <w:rsid w:val="6AC19847"/>
    <w:rsid w:val="6AC96945"/>
    <w:rsid w:val="6AC9B259"/>
    <w:rsid w:val="6ACA1D77"/>
    <w:rsid w:val="6ADE8AEA"/>
    <w:rsid w:val="6AE05571"/>
    <w:rsid w:val="6AE0C59D"/>
    <w:rsid w:val="6AE9220B"/>
    <w:rsid w:val="6AF66B3D"/>
    <w:rsid w:val="6B0584F6"/>
    <w:rsid w:val="6B0A5155"/>
    <w:rsid w:val="6B0C2074"/>
    <w:rsid w:val="6B12407F"/>
    <w:rsid w:val="6B154AB7"/>
    <w:rsid w:val="6B170EF1"/>
    <w:rsid w:val="6B20762C"/>
    <w:rsid w:val="6B3B7AEE"/>
    <w:rsid w:val="6B52D148"/>
    <w:rsid w:val="6B5D6F6B"/>
    <w:rsid w:val="6B5E6E1D"/>
    <w:rsid w:val="6B65C20C"/>
    <w:rsid w:val="6B7369E7"/>
    <w:rsid w:val="6B9340FE"/>
    <w:rsid w:val="6B97250E"/>
    <w:rsid w:val="6B9B2112"/>
    <w:rsid w:val="6B9F92C3"/>
    <w:rsid w:val="6BA20BD0"/>
    <w:rsid w:val="6BA62918"/>
    <w:rsid w:val="6BA77889"/>
    <w:rsid w:val="6BAF9EF6"/>
    <w:rsid w:val="6BAFC146"/>
    <w:rsid w:val="6BBF052F"/>
    <w:rsid w:val="6BBF8DEA"/>
    <w:rsid w:val="6BC92ACE"/>
    <w:rsid w:val="6BD369D5"/>
    <w:rsid w:val="6BDA3260"/>
    <w:rsid w:val="6BEFFD3A"/>
    <w:rsid w:val="6BF8D85C"/>
    <w:rsid w:val="6BF918CB"/>
    <w:rsid w:val="6BFD7521"/>
    <w:rsid w:val="6BFDF942"/>
    <w:rsid w:val="6BFE0343"/>
    <w:rsid w:val="6C01219F"/>
    <w:rsid w:val="6C093C9A"/>
    <w:rsid w:val="6C17352F"/>
    <w:rsid w:val="6C1D198C"/>
    <w:rsid w:val="6C286780"/>
    <w:rsid w:val="6C2CFB5F"/>
    <w:rsid w:val="6C327F88"/>
    <w:rsid w:val="6C354DAE"/>
    <w:rsid w:val="6C395786"/>
    <w:rsid w:val="6C4912F0"/>
    <w:rsid w:val="6C4A3404"/>
    <w:rsid w:val="6C4AF8AE"/>
    <w:rsid w:val="6C4AFDD2"/>
    <w:rsid w:val="6C4D647A"/>
    <w:rsid w:val="6C52B2C4"/>
    <w:rsid w:val="6C592BED"/>
    <w:rsid w:val="6C645F1B"/>
    <w:rsid w:val="6C7099AB"/>
    <w:rsid w:val="6C75FE26"/>
    <w:rsid w:val="6C77D304"/>
    <w:rsid w:val="6C7BC292"/>
    <w:rsid w:val="6C80FCC0"/>
    <w:rsid w:val="6C8639B1"/>
    <w:rsid w:val="6CA7C19F"/>
    <w:rsid w:val="6CB0FF52"/>
    <w:rsid w:val="6CB44FAE"/>
    <w:rsid w:val="6CBABACE"/>
    <w:rsid w:val="6CBCAD20"/>
    <w:rsid w:val="6CBFDDFB"/>
    <w:rsid w:val="6CCAB474"/>
    <w:rsid w:val="6CCE97AC"/>
    <w:rsid w:val="6CD7BABB"/>
    <w:rsid w:val="6CDF5694"/>
    <w:rsid w:val="6CE044A9"/>
    <w:rsid w:val="6CE4ECF2"/>
    <w:rsid w:val="6D04ECCC"/>
    <w:rsid w:val="6D061521"/>
    <w:rsid w:val="6D10D2A0"/>
    <w:rsid w:val="6D13B93A"/>
    <w:rsid w:val="6D13B9B7"/>
    <w:rsid w:val="6D191CB8"/>
    <w:rsid w:val="6D1C1EB2"/>
    <w:rsid w:val="6D2E6B34"/>
    <w:rsid w:val="6D2FB6A9"/>
    <w:rsid w:val="6D35C02A"/>
    <w:rsid w:val="6D3B2BBC"/>
    <w:rsid w:val="6D402802"/>
    <w:rsid w:val="6D4DFDCA"/>
    <w:rsid w:val="6D562F26"/>
    <w:rsid w:val="6D5DB557"/>
    <w:rsid w:val="6D6093F5"/>
    <w:rsid w:val="6D6F2265"/>
    <w:rsid w:val="6D847F03"/>
    <w:rsid w:val="6D8756EB"/>
    <w:rsid w:val="6D87F387"/>
    <w:rsid w:val="6D8FAC79"/>
    <w:rsid w:val="6D9709DA"/>
    <w:rsid w:val="6D9C373C"/>
    <w:rsid w:val="6DA2F164"/>
    <w:rsid w:val="6DA5952A"/>
    <w:rsid w:val="6DA8C2C0"/>
    <w:rsid w:val="6DABC1CB"/>
    <w:rsid w:val="6DAC99F7"/>
    <w:rsid w:val="6DAEFD72"/>
    <w:rsid w:val="6DCA66C7"/>
    <w:rsid w:val="6DCB9595"/>
    <w:rsid w:val="6DDA1660"/>
    <w:rsid w:val="6DDFFE1A"/>
    <w:rsid w:val="6DE13F61"/>
    <w:rsid w:val="6DE73D41"/>
    <w:rsid w:val="6DE7AFF9"/>
    <w:rsid w:val="6DF0F603"/>
    <w:rsid w:val="6DF2B13D"/>
    <w:rsid w:val="6DF9B16E"/>
    <w:rsid w:val="6DFB1131"/>
    <w:rsid w:val="6E0684A4"/>
    <w:rsid w:val="6E073177"/>
    <w:rsid w:val="6E218051"/>
    <w:rsid w:val="6E2CF10D"/>
    <w:rsid w:val="6E2FA1E7"/>
    <w:rsid w:val="6E316756"/>
    <w:rsid w:val="6E3EA1A1"/>
    <w:rsid w:val="6E42AD37"/>
    <w:rsid w:val="6E494637"/>
    <w:rsid w:val="6E537E94"/>
    <w:rsid w:val="6E5FE6C9"/>
    <w:rsid w:val="6E84C3CF"/>
    <w:rsid w:val="6E8F7FDA"/>
    <w:rsid w:val="6EA9BABA"/>
    <w:rsid w:val="6EAEF1D3"/>
    <w:rsid w:val="6EAF0CAA"/>
    <w:rsid w:val="6EB20647"/>
    <w:rsid w:val="6EB70FA3"/>
    <w:rsid w:val="6EB902F0"/>
    <w:rsid w:val="6EBF9219"/>
    <w:rsid w:val="6EC2BB8B"/>
    <w:rsid w:val="6EC439B5"/>
    <w:rsid w:val="6ED0B93A"/>
    <w:rsid w:val="6ED8D9EB"/>
    <w:rsid w:val="6EDCADB6"/>
    <w:rsid w:val="6EF4FFC0"/>
    <w:rsid w:val="6EFB52DD"/>
    <w:rsid w:val="6EFC96FB"/>
    <w:rsid w:val="6EFD7364"/>
    <w:rsid w:val="6F11A0C8"/>
    <w:rsid w:val="6F1AB591"/>
    <w:rsid w:val="6F2382FC"/>
    <w:rsid w:val="6F25BD1E"/>
    <w:rsid w:val="6F28C837"/>
    <w:rsid w:val="6F29060F"/>
    <w:rsid w:val="6F2ACD3D"/>
    <w:rsid w:val="6F372C58"/>
    <w:rsid w:val="6F37C7FD"/>
    <w:rsid w:val="6F41874B"/>
    <w:rsid w:val="6F8F24CA"/>
    <w:rsid w:val="6F93694B"/>
    <w:rsid w:val="6F962F67"/>
    <w:rsid w:val="6F9716AB"/>
    <w:rsid w:val="6F98A594"/>
    <w:rsid w:val="6F9FF1C0"/>
    <w:rsid w:val="6FA00309"/>
    <w:rsid w:val="6FA5AC0D"/>
    <w:rsid w:val="6FA7F601"/>
    <w:rsid w:val="6FAA7A50"/>
    <w:rsid w:val="6FAC738A"/>
    <w:rsid w:val="6FB0D4D8"/>
    <w:rsid w:val="6FC9B47B"/>
    <w:rsid w:val="6FD1E54A"/>
    <w:rsid w:val="6FEC0AF0"/>
    <w:rsid w:val="6FF96C6B"/>
    <w:rsid w:val="70028521"/>
    <w:rsid w:val="700D3808"/>
    <w:rsid w:val="700E21C6"/>
    <w:rsid w:val="7014D480"/>
    <w:rsid w:val="70173C58"/>
    <w:rsid w:val="701E61AF"/>
    <w:rsid w:val="701FC277"/>
    <w:rsid w:val="702A85F3"/>
    <w:rsid w:val="70377357"/>
    <w:rsid w:val="7042FD85"/>
    <w:rsid w:val="70484B68"/>
    <w:rsid w:val="70485A73"/>
    <w:rsid w:val="7049D5BF"/>
    <w:rsid w:val="704A83ED"/>
    <w:rsid w:val="704B1499"/>
    <w:rsid w:val="70730C27"/>
    <w:rsid w:val="70768638"/>
    <w:rsid w:val="707FBAE7"/>
    <w:rsid w:val="70809322"/>
    <w:rsid w:val="7089F4FE"/>
    <w:rsid w:val="708A6FD2"/>
    <w:rsid w:val="70B077F8"/>
    <w:rsid w:val="70B46B9D"/>
    <w:rsid w:val="70B5EE3D"/>
    <w:rsid w:val="70BAED20"/>
    <w:rsid w:val="70BD7A74"/>
    <w:rsid w:val="70D01291"/>
    <w:rsid w:val="70D1F774"/>
    <w:rsid w:val="70D7F459"/>
    <w:rsid w:val="70EAEA17"/>
    <w:rsid w:val="70F39697"/>
    <w:rsid w:val="70F72942"/>
    <w:rsid w:val="70F8A9FC"/>
    <w:rsid w:val="70FB2092"/>
    <w:rsid w:val="710607C3"/>
    <w:rsid w:val="7107AC8F"/>
    <w:rsid w:val="71092A0E"/>
    <w:rsid w:val="710A3D6B"/>
    <w:rsid w:val="7125B817"/>
    <w:rsid w:val="7127ACD0"/>
    <w:rsid w:val="712A46E8"/>
    <w:rsid w:val="7130F4F8"/>
    <w:rsid w:val="7135527C"/>
    <w:rsid w:val="713A2FAE"/>
    <w:rsid w:val="714338D1"/>
    <w:rsid w:val="71440FF6"/>
    <w:rsid w:val="714A9DBE"/>
    <w:rsid w:val="714B5579"/>
    <w:rsid w:val="71526BAC"/>
    <w:rsid w:val="715981A6"/>
    <w:rsid w:val="7165B5A3"/>
    <w:rsid w:val="717062FD"/>
    <w:rsid w:val="7170D6A9"/>
    <w:rsid w:val="71846E54"/>
    <w:rsid w:val="7184E9BE"/>
    <w:rsid w:val="7191478B"/>
    <w:rsid w:val="71976E00"/>
    <w:rsid w:val="719CDB5A"/>
    <w:rsid w:val="71AC916E"/>
    <w:rsid w:val="71AFFE4A"/>
    <w:rsid w:val="71BE7F87"/>
    <w:rsid w:val="71CF0BF1"/>
    <w:rsid w:val="71D349E0"/>
    <w:rsid w:val="71D848AC"/>
    <w:rsid w:val="71DC8C57"/>
    <w:rsid w:val="71E7016A"/>
    <w:rsid w:val="71E7FF45"/>
    <w:rsid w:val="71F262CC"/>
    <w:rsid w:val="71FC2D47"/>
    <w:rsid w:val="71FF233E"/>
    <w:rsid w:val="7202295A"/>
    <w:rsid w:val="720EDBB9"/>
    <w:rsid w:val="7213AC29"/>
    <w:rsid w:val="721DAC89"/>
    <w:rsid w:val="722E9B59"/>
    <w:rsid w:val="7236D458"/>
    <w:rsid w:val="72388C6E"/>
    <w:rsid w:val="72403E67"/>
    <w:rsid w:val="72440E16"/>
    <w:rsid w:val="72580A14"/>
    <w:rsid w:val="725D0585"/>
    <w:rsid w:val="725DF817"/>
    <w:rsid w:val="725EE99A"/>
    <w:rsid w:val="726261F8"/>
    <w:rsid w:val="7265A4D8"/>
    <w:rsid w:val="72669421"/>
    <w:rsid w:val="7278E4BF"/>
    <w:rsid w:val="727A4A67"/>
    <w:rsid w:val="727ACEEB"/>
    <w:rsid w:val="727ED68F"/>
    <w:rsid w:val="728215FE"/>
    <w:rsid w:val="7287EBEE"/>
    <w:rsid w:val="7293A393"/>
    <w:rsid w:val="7298EBF8"/>
    <w:rsid w:val="7299AA67"/>
    <w:rsid w:val="729A3794"/>
    <w:rsid w:val="729EA1BE"/>
    <w:rsid w:val="72B03B70"/>
    <w:rsid w:val="72BEADCB"/>
    <w:rsid w:val="72BF3962"/>
    <w:rsid w:val="72C15702"/>
    <w:rsid w:val="72D1A993"/>
    <w:rsid w:val="72E32973"/>
    <w:rsid w:val="72E889EB"/>
    <w:rsid w:val="72E9FA9C"/>
    <w:rsid w:val="72F17A8C"/>
    <w:rsid w:val="72F4CF0F"/>
    <w:rsid w:val="72F52977"/>
    <w:rsid w:val="72FEAAD9"/>
    <w:rsid w:val="72FECAF1"/>
    <w:rsid w:val="73044DEB"/>
    <w:rsid w:val="730C65FF"/>
    <w:rsid w:val="73204CF7"/>
    <w:rsid w:val="73208580"/>
    <w:rsid w:val="73226F9E"/>
    <w:rsid w:val="73283971"/>
    <w:rsid w:val="732B3D78"/>
    <w:rsid w:val="73318827"/>
    <w:rsid w:val="733EC244"/>
    <w:rsid w:val="7341E230"/>
    <w:rsid w:val="7346DAB6"/>
    <w:rsid w:val="73471893"/>
    <w:rsid w:val="7347FDDF"/>
    <w:rsid w:val="734F0DF9"/>
    <w:rsid w:val="73604222"/>
    <w:rsid w:val="73684269"/>
    <w:rsid w:val="738DFFE8"/>
    <w:rsid w:val="738E38F3"/>
    <w:rsid w:val="73A5EF04"/>
    <w:rsid w:val="73AD724D"/>
    <w:rsid w:val="73B06677"/>
    <w:rsid w:val="73B87172"/>
    <w:rsid w:val="73C519FF"/>
    <w:rsid w:val="73D3C96A"/>
    <w:rsid w:val="73D53470"/>
    <w:rsid w:val="73D5EE75"/>
    <w:rsid w:val="73D8CC86"/>
    <w:rsid w:val="73D9B659"/>
    <w:rsid w:val="73DD040F"/>
    <w:rsid w:val="73E576BC"/>
    <w:rsid w:val="73F3C7AC"/>
    <w:rsid w:val="73F8333E"/>
    <w:rsid w:val="73FC32CE"/>
    <w:rsid w:val="7403784A"/>
    <w:rsid w:val="7408644D"/>
    <w:rsid w:val="740F5B0B"/>
    <w:rsid w:val="740F9FE3"/>
    <w:rsid w:val="74106222"/>
    <w:rsid w:val="7426419E"/>
    <w:rsid w:val="742EA825"/>
    <w:rsid w:val="743059E9"/>
    <w:rsid w:val="743217DA"/>
    <w:rsid w:val="743CDEFC"/>
    <w:rsid w:val="7446455E"/>
    <w:rsid w:val="74482378"/>
    <w:rsid w:val="7449515F"/>
    <w:rsid w:val="74564E79"/>
    <w:rsid w:val="745A4EE6"/>
    <w:rsid w:val="745C5EA6"/>
    <w:rsid w:val="745FF9CD"/>
    <w:rsid w:val="74611FBC"/>
    <w:rsid w:val="74657D47"/>
    <w:rsid w:val="747010B7"/>
    <w:rsid w:val="7474E9DE"/>
    <w:rsid w:val="747D28EC"/>
    <w:rsid w:val="747D968D"/>
    <w:rsid w:val="74825C0B"/>
    <w:rsid w:val="748C8EC2"/>
    <w:rsid w:val="7498C40C"/>
    <w:rsid w:val="749BAA1E"/>
    <w:rsid w:val="749CC48B"/>
    <w:rsid w:val="74A54E7C"/>
    <w:rsid w:val="74A641EB"/>
    <w:rsid w:val="74A89B7B"/>
    <w:rsid w:val="74B9AB88"/>
    <w:rsid w:val="74C0768D"/>
    <w:rsid w:val="74C20B59"/>
    <w:rsid w:val="74C210B6"/>
    <w:rsid w:val="74C24B3F"/>
    <w:rsid w:val="74DC92FC"/>
    <w:rsid w:val="74E3534B"/>
    <w:rsid w:val="74E61427"/>
    <w:rsid w:val="74E8B932"/>
    <w:rsid w:val="74F25E42"/>
    <w:rsid w:val="74F32950"/>
    <w:rsid w:val="74FA129D"/>
    <w:rsid w:val="74FAB4F2"/>
    <w:rsid w:val="74FE70C6"/>
    <w:rsid w:val="750E8A08"/>
    <w:rsid w:val="75323543"/>
    <w:rsid w:val="75349718"/>
    <w:rsid w:val="75487F46"/>
    <w:rsid w:val="755BCCFA"/>
    <w:rsid w:val="75603D27"/>
    <w:rsid w:val="7560F564"/>
    <w:rsid w:val="7561FA19"/>
    <w:rsid w:val="756A9414"/>
    <w:rsid w:val="756FFB48"/>
    <w:rsid w:val="75788558"/>
    <w:rsid w:val="7578A8B7"/>
    <w:rsid w:val="75792926"/>
    <w:rsid w:val="75837FB3"/>
    <w:rsid w:val="7590F7FA"/>
    <w:rsid w:val="7597694D"/>
    <w:rsid w:val="759950C9"/>
    <w:rsid w:val="75A11183"/>
    <w:rsid w:val="75B1A610"/>
    <w:rsid w:val="75B4CE84"/>
    <w:rsid w:val="75B7950B"/>
    <w:rsid w:val="75BB7D45"/>
    <w:rsid w:val="75C0C9AA"/>
    <w:rsid w:val="75CF1DD3"/>
    <w:rsid w:val="75DAE049"/>
    <w:rsid w:val="75F34A40"/>
    <w:rsid w:val="75F53DAF"/>
    <w:rsid w:val="75FA534D"/>
    <w:rsid w:val="760362E2"/>
    <w:rsid w:val="761C9781"/>
    <w:rsid w:val="76205365"/>
    <w:rsid w:val="7627F167"/>
    <w:rsid w:val="762D4C00"/>
    <w:rsid w:val="762EE478"/>
    <w:rsid w:val="7634911F"/>
    <w:rsid w:val="763AC8BA"/>
    <w:rsid w:val="763CFCE1"/>
    <w:rsid w:val="763ED620"/>
    <w:rsid w:val="76401662"/>
    <w:rsid w:val="7646F1DE"/>
    <w:rsid w:val="764971AD"/>
    <w:rsid w:val="764E7432"/>
    <w:rsid w:val="765FF41C"/>
    <w:rsid w:val="7660FD1C"/>
    <w:rsid w:val="76642BAD"/>
    <w:rsid w:val="766CB102"/>
    <w:rsid w:val="766CBA6F"/>
    <w:rsid w:val="767F95FC"/>
    <w:rsid w:val="767F9AB1"/>
    <w:rsid w:val="7682F08B"/>
    <w:rsid w:val="7685C42A"/>
    <w:rsid w:val="768EA6FA"/>
    <w:rsid w:val="76A4EC84"/>
    <w:rsid w:val="76AC8316"/>
    <w:rsid w:val="76BD3775"/>
    <w:rsid w:val="76BFB55C"/>
    <w:rsid w:val="76D1FBAF"/>
    <w:rsid w:val="76EB5061"/>
    <w:rsid w:val="76F54964"/>
    <w:rsid w:val="770FED41"/>
    <w:rsid w:val="772E45DA"/>
    <w:rsid w:val="77311519"/>
    <w:rsid w:val="773B25A5"/>
    <w:rsid w:val="774731CB"/>
    <w:rsid w:val="77481FEB"/>
    <w:rsid w:val="774903E5"/>
    <w:rsid w:val="774DD327"/>
    <w:rsid w:val="774FEE5C"/>
    <w:rsid w:val="7752EB49"/>
    <w:rsid w:val="7761F0B4"/>
    <w:rsid w:val="7766E3B9"/>
    <w:rsid w:val="777120B8"/>
    <w:rsid w:val="777185A0"/>
    <w:rsid w:val="77787BC7"/>
    <w:rsid w:val="77812662"/>
    <w:rsid w:val="7781E3A4"/>
    <w:rsid w:val="77842F13"/>
    <w:rsid w:val="77857F69"/>
    <w:rsid w:val="778598FF"/>
    <w:rsid w:val="77923000"/>
    <w:rsid w:val="77982D78"/>
    <w:rsid w:val="77A96F5E"/>
    <w:rsid w:val="77AEE371"/>
    <w:rsid w:val="77B397C0"/>
    <w:rsid w:val="77B77143"/>
    <w:rsid w:val="77C18956"/>
    <w:rsid w:val="77C22642"/>
    <w:rsid w:val="77C47EF2"/>
    <w:rsid w:val="77C9C211"/>
    <w:rsid w:val="77CA1F4F"/>
    <w:rsid w:val="77CCEA2C"/>
    <w:rsid w:val="77CE2301"/>
    <w:rsid w:val="77D48D60"/>
    <w:rsid w:val="77D6CEFC"/>
    <w:rsid w:val="77DC3A8B"/>
    <w:rsid w:val="77E275FD"/>
    <w:rsid w:val="77E2E888"/>
    <w:rsid w:val="77F197A2"/>
    <w:rsid w:val="77F1FA61"/>
    <w:rsid w:val="78011310"/>
    <w:rsid w:val="78012FA2"/>
    <w:rsid w:val="78085D57"/>
    <w:rsid w:val="78086F2A"/>
    <w:rsid w:val="7817D549"/>
    <w:rsid w:val="781BF33E"/>
    <w:rsid w:val="782A2317"/>
    <w:rsid w:val="7834FCCA"/>
    <w:rsid w:val="78469A60"/>
    <w:rsid w:val="7847D207"/>
    <w:rsid w:val="7847EE0C"/>
    <w:rsid w:val="785C5CEF"/>
    <w:rsid w:val="7869301C"/>
    <w:rsid w:val="786B5F27"/>
    <w:rsid w:val="786EBDB2"/>
    <w:rsid w:val="787288D1"/>
    <w:rsid w:val="7880A350"/>
    <w:rsid w:val="788515CB"/>
    <w:rsid w:val="78872C2A"/>
    <w:rsid w:val="788D0AE1"/>
    <w:rsid w:val="788E27EE"/>
    <w:rsid w:val="78914B34"/>
    <w:rsid w:val="789683F4"/>
    <w:rsid w:val="789AC161"/>
    <w:rsid w:val="78A66A06"/>
    <w:rsid w:val="78B1B58F"/>
    <w:rsid w:val="78B1F6A2"/>
    <w:rsid w:val="78B8385D"/>
    <w:rsid w:val="78C95A48"/>
    <w:rsid w:val="78DE9C17"/>
    <w:rsid w:val="78F18456"/>
    <w:rsid w:val="78FD6316"/>
    <w:rsid w:val="7903D991"/>
    <w:rsid w:val="79046E3C"/>
    <w:rsid w:val="79068608"/>
    <w:rsid w:val="79073F6F"/>
    <w:rsid w:val="7908D13E"/>
    <w:rsid w:val="7909ACC1"/>
    <w:rsid w:val="790A9789"/>
    <w:rsid w:val="790C566C"/>
    <w:rsid w:val="7918CB35"/>
    <w:rsid w:val="79240E4D"/>
    <w:rsid w:val="7925BC00"/>
    <w:rsid w:val="79260B80"/>
    <w:rsid w:val="793BB38E"/>
    <w:rsid w:val="793DEF37"/>
    <w:rsid w:val="793E6048"/>
    <w:rsid w:val="79411469"/>
    <w:rsid w:val="7944F426"/>
    <w:rsid w:val="7947B8FE"/>
    <w:rsid w:val="795BD781"/>
    <w:rsid w:val="795E1BED"/>
    <w:rsid w:val="7962556C"/>
    <w:rsid w:val="7973ABD1"/>
    <w:rsid w:val="798B0A0B"/>
    <w:rsid w:val="798BBE75"/>
    <w:rsid w:val="798C25F5"/>
    <w:rsid w:val="798EA277"/>
    <w:rsid w:val="79AC5B3D"/>
    <w:rsid w:val="79BC5AB1"/>
    <w:rsid w:val="79DF2DD8"/>
    <w:rsid w:val="79E44684"/>
    <w:rsid w:val="79EC53E0"/>
    <w:rsid w:val="79FA02DC"/>
    <w:rsid w:val="7A026672"/>
    <w:rsid w:val="7A0B0409"/>
    <w:rsid w:val="7A125E22"/>
    <w:rsid w:val="7A1DF25D"/>
    <w:rsid w:val="7A1FD770"/>
    <w:rsid w:val="7A34660D"/>
    <w:rsid w:val="7A4FB153"/>
    <w:rsid w:val="7A5644DD"/>
    <w:rsid w:val="7A56E0F4"/>
    <w:rsid w:val="7A589FF6"/>
    <w:rsid w:val="7A5A23FF"/>
    <w:rsid w:val="7A5F7FAD"/>
    <w:rsid w:val="7A632D41"/>
    <w:rsid w:val="7A83DD33"/>
    <w:rsid w:val="7A862728"/>
    <w:rsid w:val="7A8741A2"/>
    <w:rsid w:val="7A8755A6"/>
    <w:rsid w:val="7A88E580"/>
    <w:rsid w:val="7A8AE228"/>
    <w:rsid w:val="7A8D181B"/>
    <w:rsid w:val="7A8EB7ED"/>
    <w:rsid w:val="7A8F3AAE"/>
    <w:rsid w:val="7A8F4AD2"/>
    <w:rsid w:val="7A9FB8B3"/>
    <w:rsid w:val="7AA42048"/>
    <w:rsid w:val="7AA80B55"/>
    <w:rsid w:val="7ABD621C"/>
    <w:rsid w:val="7AC19731"/>
    <w:rsid w:val="7AC5157B"/>
    <w:rsid w:val="7AC5D0CD"/>
    <w:rsid w:val="7AC83663"/>
    <w:rsid w:val="7ACA51C8"/>
    <w:rsid w:val="7ACABBF9"/>
    <w:rsid w:val="7ACCD06A"/>
    <w:rsid w:val="7AD60272"/>
    <w:rsid w:val="7AE3E1CD"/>
    <w:rsid w:val="7AE4C5F0"/>
    <w:rsid w:val="7AEC38FA"/>
    <w:rsid w:val="7AED7089"/>
    <w:rsid w:val="7AEEBB93"/>
    <w:rsid w:val="7AEECF66"/>
    <w:rsid w:val="7AF3931D"/>
    <w:rsid w:val="7AFD7360"/>
    <w:rsid w:val="7B186D0F"/>
    <w:rsid w:val="7B1D32B2"/>
    <w:rsid w:val="7B21BF18"/>
    <w:rsid w:val="7B275527"/>
    <w:rsid w:val="7B300060"/>
    <w:rsid w:val="7B31F640"/>
    <w:rsid w:val="7B34D25B"/>
    <w:rsid w:val="7B3D8D8C"/>
    <w:rsid w:val="7B451A4C"/>
    <w:rsid w:val="7B4726E5"/>
    <w:rsid w:val="7B554B68"/>
    <w:rsid w:val="7B686437"/>
    <w:rsid w:val="7B6C5AA8"/>
    <w:rsid w:val="7B6DFF1E"/>
    <w:rsid w:val="7B7AB657"/>
    <w:rsid w:val="7B8A2C36"/>
    <w:rsid w:val="7B8AC3D7"/>
    <w:rsid w:val="7B9320A2"/>
    <w:rsid w:val="7B93EDA4"/>
    <w:rsid w:val="7B9A60F4"/>
    <w:rsid w:val="7BA49ECE"/>
    <w:rsid w:val="7BAB8EF4"/>
    <w:rsid w:val="7BC06BC9"/>
    <w:rsid w:val="7BC2118F"/>
    <w:rsid w:val="7BC4D29A"/>
    <w:rsid w:val="7BC73FBE"/>
    <w:rsid w:val="7BC8A61C"/>
    <w:rsid w:val="7BC8C82A"/>
    <w:rsid w:val="7BCB00B4"/>
    <w:rsid w:val="7BCB93FE"/>
    <w:rsid w:val="7BCED957"/>
    <w:rsid w:val="7BEB2952"/>
    <w:rsid w:val="7BFBDCE0"/>
    <w:rsid w:val="7BFD4E96"/>
    <w:rsid w:val="7C0E9FB2"/>
    <w:rsid w:val="7C11415E"/>
    <w:rsid w:val="7C12B8C7"/>
    <w:rsid w:val="7C1492FD"/>
    <w:rsid w:val="7C1796E9"/>
    <w:rsid w:val="7C1999B8"/>
    <w:rsid w:val="7C3905D1"/>
    <w:rsid w:val="7C3DF148"/>
    <w:rsid w:val="7C3F4AAE"/>
    <w:rsid w:val="7C416586"/>
    <w:rsid w:val="7C426BAF"/>
    <w:rsid w:val="7C4A5E05"/>
    <w:rsid w:val="7C5A2169"/>
    <w:rsid w:val="7C60B2EB"/>
    <w:rsid w:val="7C60C3B2"/>
    <w:rsid w:val="7C63A731"/>
    <w:rsid w:val="7C682459"/>
    <w:rsid w:val="7C730A4B"/>
    <w:rsid w:val="7C816B6E"/>
    <w:rsid w:val="7C82EBA9"/>
    <w:rsid w:val="7C872E26"/>
    <w:rsid w:val="7C8B22A4"/>
    <w:rsid w:val="7C903D56"/>
    <w:rsid w:val="7CA9D11D"/>
    <w:rsid w:val="7CAB7006"/>
    <w:rsid w:val="7CAD5CDD"/>
    <w:rsid w:val="7CB1ACC4"/>
    <w:rsid w:val="7CB47E61"/>
    <w:rsid w:val="7CB7E20B"/>
    <w:rsid w:val="7CC7D174"/>
    <w:rsid w:val="7CC7D19F"/>
    <w:rsid w:val="7CCFEA57"/>
    <w:rsid w:val="7CD5B9BE"/>
    <w:rsid w:val="7CE06833"/>
    <w:rsid w:val="7CE32EC5"/>
    <w:rsid w:val="7CF1EEA8"/>
    <w:rsid w:val="7D177AE4"/>
    <w:rsid w:val="7D17C044"/>
    <w:rsid w:val="7D186E40"/>
    <w:rsid w:val="7D195CF4"/>
    <w:rsid w:val="7D1D6962"/>
    <w:rsid w:val="7D243C33"/>
    <w:rsid w:val="7D291461"/>
    <w:rsid w:val="7D2A3677"/>
    <w:rsid w:val="7D322437"/>
    <w:rsid w:val="7D464CD6"/>
    <w:rsid w:val="7D4F0CB0"/>
    <w:rsid w:val="7D544D45"/>
    <w:rsid w:val="7D5B731F"/>
    <w:rsid w:val="7D5E2B23"/>
    <w:rsid w:val="7D6C2938"/>
    <w:rsid w:val="7D72A58B"/>
    <w:rsid w:val="7D73B1E5"/>
    <w:rsid w:val="7D74EF32"/>
    <w:rsid w:val="7D78A864"/>
    <w:rsid w:val="7D870A1C"/>
    <w:rsid w:val="7D872BD3"/>
    <w:rsid w:val="7D8DF528"/>
    <w:rsid w:val="7D946B43"/>
    <w:rsid w:val="7D969C7D"/>
    <w:rsid w:val="7D9DE74C"/>
    <w:rsid w:val="7DA3BA02"/>
    <w:rsid w:val="7DA71643"/>
    <w:rsid w:val="7DA9CAEA"/>
    <w:rsid w:val="7DAACFF9"/>
    <w:rsid w:val="7DACD676"/>
    <w:rsid w:val="7DADAFC2"/>
    <w:rsid w:val="7DBC8FCF"/>
    <w:rsid w:val="7DC0B07F"/>
    <w:rsid w:val="7DE2C80F"/>
    <w:rsid w:val="7DE5D147"/>
    <w:rsid w:val="7DEB8DE1"/>
    <w:rsid w:val="7DEDC540"/>
    <w:rsid w:val="7DEEA242"/>
    <w:rsid w:val="7DEEA493"/>
    <w:rsid w:val="7DF7A8CB"/>
    <w:rsid w:val="7DF9FE8D"/>
    <w:rsid w:val="7DFA04DF"/>
    <w:rsid w:val="7E035852"/>
    <w:rsid w:val="7E046BDA"/>
    <w:rsid w:val="7E1F49C1"/>
    <w:rsid w:val="7E20BA2B"/>
    <w:rsid w:val="7E24C932"/>
    <w:rsid w:val="7E265D12"/>
    <w:rsid w:val="7E321DC5"/>
    <w:rsid w:val="7E3F0F8D"/>
    <w:rsid w:val="7E4A74A2"/>
    <w:rsid w:val="7E4EC77A"/>
    <w:rsid w:val="7E4EE1D7"/>
    <w:rsid w:val="7E529624"/>
    <w:rsid w:val="7E530BC5"/>
    <w:rsid w:val="7E62725D"/>
    <w:rsid w:val="7E685353"/>
    <w:rsid w:val="7E6962B9"/>
    <w:rsid w:val="7E72D2D4"/>
    <w:rsid w:val="7E7CCBBB"/>
    <w:rsid w:val="7E8425EA"/>
    <w:rsid w:val="7E86F7D0"/>
    <w:rsid w:val="7E8864DD"/>
    <w:rsid w:val="7E88C094"/>
    <w:rsid w:val="7E8F3A3E"/>
    <w:rsid w:val="7EA2A2DC"/>
    <w:rsid w:val="7EA81992"/>
    <w:rsid w:val="7EA9E184"/>
    <w:rsid w:val="7EAB59A0"/>
    <w:rsid w:val="7EAF4263"/>
    <w:rsid w:val="7EBB3D1C"/>
    <w:rsid w:val="7EBDB905"/>
    <w:rsid w:val="7EC17B8A"/>
    <w:rsid w:val="7EC5B3DD"/>
    <w:rsid w:val="7ECAFF43"/>
    <w:rsid w:val="7ECBF1DF"/>
    <w:rsid w:val="7ECFF8C6"/>
    <w:rsid w:val="7EDE62F8"/>
    <w:rsid w:val="7EE5C639"/>
    <w:rsid w:val="7EEBCE13"/>
    <w:rsid w:val="7F0A7CFD"/>
    <w:rsid w:val="7F0FD3EB"/>
    <w:rsid w:val="7F1BE6AC"/>
    <w:rsid w:val="7F32E320"/>
    <w:rsid w:val="7F3578C1"/>
    <w:rsid w:val="7F4310FE"/>
    <w:rsid w:val="7F4C2BEF"/>
    <w:rsid w:val="7F536F29"/>
    <w:rsid w:val="7F55E267"/>
    <w:rsid w:val="7F58F4EB"/>
    <w:rsid w:val="7F697E78"/>
    <w:rsid w:val="7F7598DB"/>
    <w:rsid w:val="7F760728"/>
    <w:rsid w:val="7F8462AF"/>
    <w:rsid w:val="7F85088B"/>
    <w:rsid w:val="7F8AAC1E"/>
    <w:rsid w:val="7F91FF06"/>
    <w:rsid w:val="7F937802"/>
    <w:rsid w:val="7F9716FE"/>
    <w:rsid w:val="7F97A436"/>
    <w:rsid w:val="7F98BD7D"/>
    <w:rsid w:val="7F9B377D"/>
    <w:rsid w:val="7F9CFB60"/>
    <w:rsid w:val="7FAE90CD"/>
    <w:rsid w:val="7FAF5BD5"/>
    <w:rsid w:val="7FC1ADCD"/>
    <w:rsid w:val="7FC2FD41"/>
    <w:rsid w:val="7FC8A53E"/>
    <w:rsid w:val="7FCB1300"/>
    <w:rsid w:val="7FD54C5E"/>
    <w:rsid w:val="7FDC3CB4"/>
    <w:rsid w:val="7FE3FCD0"/>
    <w:rsid w:val="7FEAE0F4"/>
    <w:rsid w:val="7FF24A3A"/>
    <w:rsid w:val="7FF499BB"/>
    <w:rsid w:val="7FF977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C87B49"/>
  <w15:chartTrackingRefBased/>
  <w15:docId w15:val="{1CA44EB0-0593-45E0-B2E5-3CDA9696B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1CDA"/>
    <w:pPr>
      <w:spacing w:line="240" w:lineRule="auto"/>
    </w:pPr>
    <w:rPr>
      <w:rFonts w:ascii="Times New Roman" w:eastAsia="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BD6DF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D6DF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D6DF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D6DF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6DF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6DF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6DF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6DF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6DF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6DF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D6DF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D6DF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6DF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6DF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6DF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6DF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6DF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6DF0"/>
    <w:rPr>
      <w:rFonts w:eastAsiaTheme="majorEastAsia" w:cstheme="majorBidi"/>
      <w:color w:val="272727" w:themeColor="text1" w:themeTint="D8"/>
    </w:rPr>
  </w:style>
  <w:style w:type="paragraph" w:styleId="Title">
    <w:name w:val="Title"/>
    <w:basedOn w:val="Normal"/>
    <w:next w:val="Normal"/>
    <w:link w:val="TitleChar"/>
    <w:uiPriority w:val="10"/>
    <w:qFormat/>
    <w:rsid w:val="00BD6DF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6D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6DF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6DF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6DF0"/>
    <w:pPr>
      <w:spacing w:before="160"/>
      <w:jc w:val="center"/>
    </w:pPr>
    <w:rPr>
      <w:i/>
      <w:iCs/>
      <w:color w:val="404040" w:themeColor="text1" w:themeTint="BF"/>
    </w:rPr>
  </w:style>
  <w:style w:type="character" w:customStyle="1" w:styleId="QuoteChar">
    <w:name w:val="Quote Char"/>
    <w:basedOn w:val="DefaultParagraphFont"/>
    <w:link w:val="Quote"/>
    <w:uiPriority w:val="29"/>
    <w:rsid w:val="00BD6DF0"/>
    <w:rPr>
      <w:i/>
      <w:iCs/>
      <w:color w:val="404040" w:themeColor="text1" w:themeTint="BF"/>
    </w:rPr>
  </w:style>
  <w:style w:type="paragraph" w:styleId="ListParagraph">
    <w:name w:val="List Paragraph"/>
    <w:basedOn w:val="Normal"/>
    <w:uiPriority w:val="34"/>
    <w:qFormat/>
    <w:rsid w:val="00BD6DF0"/>
    <w:pPr>
      <w:ind w:left="720"/>
      <w:contextualSpacing/>
    </w:pPr>
  </w:style>
  <w:style w:type="character" w:styleId="IntenseEmphasis">
    <w:name w:val="Intense Emphasis"/>
    <w:basedOn w:val="DefaultParagraphFont"/>
    <w:uiPriority w:val="21"/>
    <w:qFormat/>
    <w:rsid w:val="00BD6DF0"/>
    <w:rPr>
      <w:i/>
      <w:iCs/>
      <w:color w:val="0F4761" w:themeColor="accent1" w:themeShade="BF"/>
    </w:rPr>
  </w:style>
  <w:style w:type="paragraph" w:styleId="IntenseQuote">
    <w:name w:val="Intense Quote"/>
    <w:basedOn w:val="Normal"/>
    <w:next w:val="Normal"/>
    <w:link w:val="IntenseQuoteChar"/>
    <w:uiPriority w:val="30"/>
    <w:qFormat/>
    <w:rsid w:val="00BD6DF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6DF0"/>
    <w:rPr>
      <w:i/>
      <w:iCs/>
      <w:color w:val="0F4761" w:themeColor="accent1" w:themeShade="BF"/>
    </w:rPr>
  </w:style>
  <w:style w:type="character" w:styleId="IntenseReference">
    <w:name w:val="Intense Reference"/>
    <w:basedOn w:val="DefaultParagraphFont"/>
    <w:uiPriority w:val="32"/>
    <w:qFormat/>
    <w:rsid w:val="00BD6DF0"/>
    <w:rPr>
      <w:b/>
      <w:bCs/>
      <w:smallCaps/>
      <w:color w:val="0F4761" w:themeColor="accent1" w:themeShade="BF"/>
      <w:spacing w:val="5"/>
    </w:rPr>
  </w:style>
  <w:style w:type="character" w:styleId="CommentReference">
    <w:name w:val="annotation reference"/>
    <w:basedOn w:val="DefaultParagraphFont"/>
    <w:uiPriority w:val="99"/>
    <w:semiHidden/>
    <w:unhideWhenUsed/>
    <w:rsid w:val="00BD6DF0"/>
    <w:rPr>
      <w:sz w:val="16"/>
      <w:szCs w:val="16"/>
    </w:rPr>
  </w:style>
  <w:style w:type="paragraph" w:styleId="CommentText">
    <w:name w:val="annotation text"/>
    <w:basedOn w:val="Normal"/>
    <w:link w:val="CommentTextChar"/>
    <w:uiPriority w:val="99"/>
    <w:unhideWhenUsed/>
    <w:rsid w:val="00BD6DF0"/>
    <w:rPr>
      <w:sz w:val="20"/>
      <w:szCs w:val="20"/>
    </w:rPr>
  </w:style>
  <w:style w:type="character" w:customStyle="1" w:styleId="CommentTextChar">
    <w:name w:val="Comment Text Char"/>
    <w:basedOn w:val="DefaultParagraphFont"/>
    <w:link w:val="CommentText"/>
    <w:uiPriority w:val="99"/>
    <w:rsid w:val="00BD6DF0"/>
    <w:rPr>
      <w:sz w:val="20"/>
      <w:szCs w:val="20"/>
    </w:rPr>
  </w:style>
  <w:style w:type="paragraph" w:styleId="CommentSubject">
    <w:name w:val="annotation subject"/>
    <w:basedOn w:val="CommentText"/>
    <w:next w:val="CommentText"/>
    <w:link w:val="CommentSubjectChar"/>
    <w:uiPriority w:val="99"/>
    <w:semiHidden/>
    <w:unhideWhenUsed/>
    <w:rsid w:val="009F6D7C"/>
    <w:rPr>
      <w:b/>
      <w:bCs/>
    </w:rPr>
  </w:style>
  <w:style w:type="character" w:customStyle="1" w:styleId="CommentSubjectChar">
    <w:name w:val="Comment Subject Char"/>
    <w:basedOn w:val="CommentTextChar"/>
    <w:link w:val="CommentSubject"/>
    <w:uiPriority w:val="99"/>
    <w:semiHidden/>
    <w:rsid w:val="009F6D7C"/>
    <w:rPr>
      <w:b/>
      <w:bCs/>
      <w:sz w:val="20"/>
      <w:szCs w:val="20"/>
    </w:rPr>
  </w:style>
  <w:style w:type="character" w:styleId="LineNumber">
    <w:name w:val="line number"/>
    <w:basedOn w:val="DefaultParagraphFont"/>
    <w:uiPriority w:val="99"/>
    <w:semiHidden/>
    <w:unhideWhenUsed/>
    <w:rsid w:val="00282655"/>
  </w:style>
  <w:style w:type="paragraph" w:styleId="Revision">
    <w:name w:val="Revision"/>
    <w:hidden/>
    <w:uiPriority w:val="99"/>
    <w:semiHidden/>
    <w:rsid w:val="00502B3D"/>
    <w:pPr>
      <w:spacing w:line="240" w:lineRule="auto"/>
    </w:pPr>
  </w:style>
  <w:style w:type="character" w:styleId="Hyperlink">
    <w:name w:val="Hyperlink"/>
    <w:basedOn w:val="DefaultParagraphFont"/>
    <w:uiPriority w:val="99"/>
    <w:unhideWhenUsed/>
    <w:rPr>
      <w:color w:val="467886" w:themeColor="hyperlink"/>
      <w:u w:val="single"/>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link w:val="EndNoteBibliographyTitleChar"/>
    <w:rsid w:val="00B93C50"/>
    <w:pPr>
      <w:jc w:val="center"/>
    </w:pPr>
    <w:rPr>
      <w:rFonts w:ascii="Aptos" w:hAnsi="Aptos"/>
      <w:noProof/>
      <w:sz w:val="22"/>
    </w:rPr>
  </w:style>
  <w:style w:type="character" w:customStyle="1" w:styleId="EndNoteBibliographyTitleChar">
    <w:name w:val="EndNote Bibliography Title Char"/>
    <w:basedOn w:val="DefaultParagraphFont"/>
    <w:link w:val="EndNoteBibliographyTitle"/>
    <w:rsid w:val="00B93C50"/>
    <w:rPr>
      <w:rFonts w:ascii="Aptos" w:eastAsia="Times New Roman" w:hAnsi="Aptos" w:cs="Times New Roman"/>
      <w:noProof/>
      <w:kern w:val="0"/>
      <w:szCs w:val="24"/>
      <w14:ligatures w14:val="none"/>
    </w:rPr>
  </w:style>
  <w:style w:type="paragraph" w:customStyle="1" w:styleId="EndNoteBibliography">
    <w:name w:val="EndNote Bibliography"/>
    <w:basedOn w:val="Normal"/>
    <w:link w:val="EndNoteBibliographyChar"/>
    <w:rsid w:val="00B93C50"/>
    <w:rPr>
      <w:rFonts w:ascii="Aptos" w:hAnsi="Aptos"/>
      <w:noProof/>
      <w:sz w:val="22"/>
    </w:rPr>
  </w:style>
  <w:style w:type="character" w:customStyle="1" w:styleId="EndNoteBibliographyChar">
    <w:name w:val="EndNote Bibliography Char"/>
    <w:basedOn w:val="DefaultParagraphFont"/>
    <w:link w:val="EndNoteBibliography"/>
    <w:rsid w:val="00B93C50"/>
    <w:rPr>
      <w:rFonts w:ascii="Aptos" w:eastAsia="Times New Roman" w:hAnsi="Aptos" w:cs="Times New Roman"/>
      <w:noProof/>
      <w:kern w:val="0"/>
      <w:szCs w:val="24"/>
      <w14:ligatures w14:val="none"/>
    </w:rPr>
  </w:style>
  <w:style w:type="character" w:customStyle="1" w:styleId="normaltextrun">
    <w:name w:val="normaltextrun"/>
    <w:basedOn w:val="DefaultParagraphFont"/>
    <w:rsid w:val="00362A3C"/>
  </w:style>
  <w:style w:type="character" w:customStyle="1" w:styleId="eop">
    <w:name w:val="eop"/>
    <w:basedOn w:val="DefaultParagraphFont"/>
    <w:rsid w:val="00362A3C"/>
  </w:style>
  <w:style w:type="character" w:styleId="UnresolvedMention">
    <w:name w:val="Unresolved Mention"/>
    <w:basedOn w:val="DefaultParagraphFont"/>
    <w:uiPriority w:val="99"/>
    <w:semiHidden/>
    <w:unhideWhenUsed/>
    <w:rsid w:val="00E80B19"/>
    <w:rPr>
      <w:color w:val="605E5C"/>
      <w:shd w:val="clear" w:color="auto" w:fill="E1DFDD"/>
    </w:rPr>
  </w:style>
  <w:style w:type="character" w:styleId="FollowedHyperlink">
    <w:name w:val="FollowedHyperlink"/>
    <w:basedOn w:val="DefaultParagraphFont"/>
    <w:uiPriority w:val="99"/>
    <w:semiHidden/>
    <w:unhideWhenUsed/>
    <w:rsid w:val="008656BA"/>
    <w:rPr>
      <w:color w:val="96607D" w:themeColor="followedHyperlink"/>
      <w:u w:val="single"/>
    </w:rPr>
  </w:style>
  <w:style w:type="character" w:styleId="Mention">
    <w:name w:val="Mention"/>
    <w:basedOn w:val="DefaultParagraphFont"/>
    <w:uiPriority w:val="99"/>
    <w:unhideWhenUsed/>
    <w:rsid w:val="00CD44D2"/>
    <w:rPr>
      <w:color w:val="2B579A"/>
      <w:shd w:val="clear" w:color="auto" w:fill="E1DFDD"/>
    </w:rPr>
  </w:style>
  <w:style w:type="paragraph" w:customStyle="1" w:styleId="Acknowledgement">
    <w:name w:val="Acknowledgement"/>
    <w:basedOn w:val="Normal"/>
    <w:uiPriority w:val="1"/>
    <w:rsid w:val="0075093B"/>
    <w:pPr>
      <w:spacing w:before="120"/>
      <w:ind w:left="720" w:hanging="720"/>
    </w:pPr>
  </w:style>
  <w:style w:type="character" w:customStyle="1" w:styleId="spelle">
    <w:name w:val="spelle"/>
    <w:basedOn w:val="DefaultParagraphFont"/>
    <w:rsid w:val="00A867DC"/>
  </w:style>
  <w:style w:type="paragraph" w:styleId="NormalWeb">
    <w:name w:val="Normal (Web)"/>
    <w:basedOn w:val="Normal"/>
    <w:uiPriority w:val="99"/>
    <w:unhideWhenUsed/>
    <w:rsid w:val="00F2389B"/>
    <w:pPr>
      <w:spacing w:before="100" w:beforeAutospacing="1" w:after="100" w:afterAutospacing="1"/>
    </w:pPr>
  </w:style>
  <w:style w:type="paragraph" w:customStyle="1" w:styleId="paragraph">
    <w:name w:val="paragraph"/>
    <w:basedOn w:val="Normal"/>
    <w:rsid w:val="006B5B72"/>
    <w:pPr>
      <w:spacing w:before="100" w:beforeAutospacing="1" w:after="100" w:afterAutospacing="1"/>
    </w:pPr>
  </w:style>
  <w:style w:type="paragraph" w:customStyle="1" w:styleId="Head">
    <w:name w:val="Head"/>
    <w:basedOn w:val="Normal"/>
    <w:uiPriority w:val="1"/>
    <w:rsid w:val="244F3A0E"/>
    <w:pPr>
      <w:keepNext/>
      <w:spacing w:before="120" w:after="120"/>
      <w:jc w:val="center"/>
      <w:outlineLvl w:val="0"/>
    </w:pPr>
    <w:rPr>
      <w:b/>
      <w:bCs/>
      <w:sz w:val="28"/>
      <w:szCs w:val="28"/>
    </w:rPr>
  </w:style>
  <w:style w:type="paragraph" w:customStyle="1" w:styleId="Authors">
    <w:name w:val="Authors"/>
    <w:basedOn w:val="Normal"/>
    <w:uiPriority w:val="1"/>
    <w:rsid w:val="244F3A0E"/>
    <w:pPr>
      <w:spacing w:before="120" w:after="36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604683">
      <w:bodyDiv w:val="1"/>
      <w:marLeft w:val="0"/>
      <w:marRight w:val="0"/>
      <w:marTop w:val="0"/>
      <w:marBottom w:val="0"/>
      <w:divBdr>
        <w:top w:val="none" w:sz="0" w:space="0" w:color="auto"/>
        <w:left w:val="none" w:sz="0" w:space="0" w:color="auto"/>
        <w:bottom w:val="none" w:sz="0" w:space="0" w:color="auto"/>
        <w:right w:val="none" w:sz="0" w:space="0" w:color="auto"/>
      </w:divBdr>
      <w:divsChild>
        <w:div w:id="1370181377">
          <w:marLeft w:val="0"/>
          <w:marRight w:val="0"/>
          <w:marTop w:val="0"/>
          <w:marBottom w:val="0"/>
          <w:divBdr>
            <w:top w:val="none" w:sz="0" w:space="0" w:color="auto"/>
            <w:left w:val="none" w:sz="0" w:space="0" w:color="auto"/>
            <w:bottom w:val="none" w:sz="0" w:space="0" w:color="auto"/>
            <w:right w:val="none" w:sz="0" w:space="0" w:color="auto"/>
          </w:divBdr>
        </w:div>
        <w:div w:id="1955363063">
          <w:marLeft w:val="0"/>
          <w:marRight w:val="0"/>
          <w:marTop w:val="0"/>
          <w:marBottom w:val="0"/>
          <w:divBdr>
            <w:top w:val="none" w:sz="0" w:space="0" w:color="auto"/>
            <w:left w:val="none" w:sz="0" w:space="0" w:color="auto"/>
            <w:bottom w:val="none" w:sz="0" w:space="0" w:color="auto"/>
            <w:right w:val="none" w:sz="0" w:space="0" w:color="auto"/>
          </w:divBdr>
        </w:div>
      </w:divsChild>
    </w:div>
    <w:div w:id="59909988">
      <w:bodyDiv w:val="1"/>
      <w:marLeft w:val="0"/>
      <w:marRight w:val="0"/>
      <w:marTop w:val="0"/>
      <w:marBottom w:val="0"/>
      <w:divBdr>
        <w:top w:val="none" w:sz="0" w:space="0" w:color="auto"/>
        <w:left w:val="none" w:sz="0" w:space="0" w:color="auto"/>
        <w:bottom w:val="none" w:sz="0" w:space="0" w:color="auto"/>
        <w:right w:val="none" w:sz="0" w:space="0" w:color="auto"/>
      </w:divBdr>
      <w:divsChild>
        <w:div w:id="584144618">
          <w:marLeft w:val="0"/>
          <w:marRight w:val="0"/>
          <w:marTop w:val="0"/>
          <w:marBottom w:val="0"/>
          <w:divBdr>
            <w:top w:val="none" w:sz="0" w:space="0" w:color="auto"/>
            <w:left w:val="none" w:sz="0" w:space="0" w:color="auto"/>
            <w:bottom w:val="none" w:sz="0" w:space="0" w:color="auto"/>
            <w:right w:val="none" w:sz="0" w:space="0" w:color="auto"/>
          </w:divBdr>
          <w:divsChild>
            <w:div w:id="1087507568">
              <w:marLeft w:val="0"/>
              <w:marRight w:val="0"/>
              <w:marTop w:val="0"/>
              <w:marBottom w:val="0"/>
              <w:divBdr>
                <w:top w:val="none" w:sz="0" w:space="0" w:color="auto"/>
                <w:left w:val="none" w:sz="0" w:space="0" w:color="auto"/>
                <w:bottom w:val="none" w:sz="0" w:space="0" w:color="auto"/>
                <w:right w:val="none" w:sz="0" w:space="0" w:color="auto"/>
              </w:divBdr>
              <w:divsChild>
                <w:div w:id="1133333374">
                  <w:marLeft w:val="0"/>
                  <w:marRight w:val="0"/>
                  <w:marTop w:val="0"/>
                  <w:marBottom w:val="0"/>
                  <w:divBdr>
                    <w:top w:val="none" w:sz="0" w:space="0" w:color="auto"/>
                    <w:left w:val="none" w:sz="0" w:space="0" w:color="auto"/>
                    <w:bottom w:val="none" w:sz="0" w:space="0" w:color="auto"/>
                    <w:right w:val="none" w:sz="0" w:space="0" w:color="auto"/>
                  </w:divBdr>
                  <w:divsChild>
                    <w:div w:id="1979603082">
                      <w:marLeft w:val="0"/>
                      <w:marRight w:val="0"/>
                      <w:marTop w:val="0"/>
                      <w:marBottom w:val="0"/>
                      <w:divBdr>
                        <w:top w:val="none" w:sz="0" w:space="0" w:color="auto"/>
                        <w:left w:val="none" w:sz="0" w:space="0" w:color="auto"/>
                        <w:bottom w:val="none" w:sz="0" w:space="0" w:color="auto"/>
                        <w:right w:val="none" w:sz="0" w:space="0" w:color="auto"/>
                      </w:divBdr>
                      <w:divsChild>
                        <w:div w:id="666397640">
                          <w:marLeft w:val="0"/>
                          <w:marRight w:val="0"/>
                          <w:marTop w:val="0"/>
                          <w:marBottom w:val="0"/>
                          <w:divBdr>
                            <w:top w:val="none" w:sz="0" w:space="0" w:color="auto"/>
                            <w:left w:val="none" w:sz="0" w:space="0" w:color="auto"/>
                            <w:bottom w:val="none" w:sz="0" w:space="0" w:color="auto"/>
                            <w:right w:val="none" w:sz="0" w:space="0" w:color="auto"/>
                          </w:divBdr>
                          <w:divsChild>
                            <w:div w:id="64108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218886">
      <w:bodyDiv w:val="1"/>
      <w:marLeft w:val="0"/>
      <w:marRight w:val="0"/>
      <w:marTop w:val="0"/>
      <w:marBottom w:val="0"/>
      <w:divBdr>
        <w:top w:val="none" w:sz="0" w:space="0" w:color="auto"/>
        <w:left w:val="none" w:sz="0" w:space="0" w:color="auto"/>
        <w:bottom w:val="none" w:sz="0" w:space="0" w:color="auto"/>
        <w:right w:val="none" w:sz="0" w:space="0" w:color="auto"/>
      </w:divBdr>
    </w:div>
    <w:div w:id="80491066">
      <w:bodyDiv w:val="1"/>
      <w:marLeft w:val="0"/>
      <w:marRight w:val="0"/>
      <w:marTop w:val="0"/>
      <w:marBottom w:val="0"/>
      <w:divBdr>
        <w:top w:val="none" w:sz="0" w:space="0" w:color="auto"/>
        <w:left w:val="none" w:sz="0" w:space="0" w:color="auto"/>
        <w:bottom w:val="none" w:sz="0" w:space="0" w:color="auto"/>
        <w:right w:val="none" w:sz="0" w:space="0" w:color="auto"/>
      </w:divBdr>
    </w:div>
    <w:div w:id="115031022">
      <w:bodyDiv w:val="1"/>
      <w:marLeft w:val="0"/>
      <w:marRight w:val="0"/>
      <w:marTop w:val="0"/>
      <w:marBottom w:val="0"/>
      <w:divBdr>
        <w:top w:val="none" w:sz="0" w:space="0" w:color="auto"/>
        <w:left w:val="none" w:sz="0" w:space="0" w:color="auto"/>
        <w:bottom w:val="none" w:sz="0" w:space="0" w:color="auto"/>
        <w:right w:val="none" w:sz="0" w:space="0" w:color="auto"/>
      </w:divBdr>
    </w:div>
    <w:div w:id="153835985">
      <w:bodyDiv w:val="1"/>
      <w:marLeft w:val="0"/>
      <w:marRight w:val="0"/>
      <w:marTop w:val="0"/>
      <w:marBottom w:val="0"/>
      <w:divBdr>
        <w:top w:val="none" w:sz="0" w:space="0" w:color="auto"/>
        <w:left w:val="none" w:sz="0" w:space="0" w:color="auto"/>
        <w:bottom w:val="none" w:sz="0" w:space="0" w:color="auto"/>
        <w:right w:val="none" w:sz="0" w:space="0" w:color="auto"/>
      </w:divBdr>
    </w:div>
    <w:div w:id="161354713">
      <w:bodyDiv w:val="1"/>
      <w:marLeft w:val="0"/>
      <w:marRight w:val="0"/>
      <w:marTop w:val="0"/>
      <w:marBottom w:val="0"/>
      <w:divBdr>
        <w:top w:val="none" w:sz="0" w:space="0" w:color="auto"/>
        <w:left w:val="none" w:sz="0" w:space="0" w:color="auto"/>
        <w:bottom w:val="none" w:sz="0" w:space="0" w:color="auto"/>
        <w:right w:val="none" w:sz="0" w:space="0" w:color="auto"/>
      </w:divBdr>
    </w:div>
    <w:div w:id="170871932">
      <w:bodyDiv w:val="1"/>
      <w:marLeft w:val="0"/>
      <w:marRight w:val="0"/>
      <w:marTop w:val="0"/>
      <w:marBottom w:val="0"/>
      <w:divBdr>
        <w:top w:val="none" w:sz="0" w:space="0" w:color="auto"/>
        <w:left w:val="none" w:sz="0" w:space="0" w:color="auto"/>
        <w:bottom w:val="none" w:sz="0" w:space="0" w:color="auto"/>
        <w:right w:val="none" w:sz="0" w:space="0" w:color="auto"/>
      </w:divBdr>
    </w:div>
    <w:div w:id="194782252">
      <w:bodyDiv w:val="1"/>
      <w:marLeft w:val="0"/>
      <w:marRight w:val="0"/>
      <w:marTop w:val="0"/>
      <w:marBottom w:val="0"/>
      <w:divBdr>
        <w:top w:val="none" w:sz="0" w:space="0" w:color="auto"/>
        <w:left w:val="none" w:sz="0" w:space="0" w:color="auto"/>
        <w:bottom w:val="none" w:sz="0" w:space="0" w:color="auto"/>
        <w:right w:val="none" w:sz="0" w:space="0" w:color="auto"/>
      </w:divBdr>
    </w:div>
    <w:div w:id="268779634">
      <w:bodyDiv w:val="1"/>
      <w:marLeft w:val="0"/>
      <w:marRight w:val="0"/>
      <w:marTop w:val="0"/>
      <w:marBottom w:val="0"/>
      <w:divBdr>
        <w:top w:val="none" w:sz="0" w:space="0" w:color="auto"/>
        <w:left w:val="none" w:sz="0" w:space="0" w:color="auto"/>
        <w:bottom w:val="none" w:sz="0" w:space="0" w:color="auto"/>
        <w:right w:val="none" w:sz="0" w:space="0" w:color="auto"/>
      </w:divBdr>
    </w:div>
    <w:div w:id="275871480">
      <w:bodyDiv w:val="1"/>
      <w:marLeft w:val="0"/>
      <w:marRight w:val="0"/>
      <w:marTop w:val="0"/>
      <w:marBottom w:val="0"/>
      <w:divBdr>
        <w:top w:val="none" w:sz="0" w:space="0" w:color="auto"/>
        <w:left w:val="none" w:sz="0" w:space="0" w:color="auto"/>
        <w:bottom w:val="none" w:sz="0" w:space="0" w:color="auto"/>
        <w:right w:val="none" w:sz="0" w:space="0" w:color="auto"/>
      </w:divBdr>
    </w:div>
    <w:div w:id="319387135">
      <w:bodyDiv w:val="1"/>
      <w:marLeft w:val="0"/>
      <w:marRight w:val="0"/>
      <w:marTop w:val="0"/>
      <w:marBottom w:val="0"/>
      <w:divBdr>
        <w:top w:val="none" w:sz="0" w:space="0" w:color="auto"/>
        <w:left w:val="none" w:sz="0" w:space="0" w:color="auto"/>
        <w:bottom w:val="none" w:sz="0" w:space="0" w:color="auto"/>
        <w:right w:val="none" w:sz="0" w:space="0" w:color="auto"/>
      </w:divBdr>
      <w:divsChild>
        <w:div w:id="1768964898">
          <w:marLeft w:val="0"/>
          <w:marRight w:val="0"/>
          <w:marTop w:val="0"/>
          <w:marBottom w:val="0"/>
          <w:divBdr>
            <w:top w:val="none" w:sz="0" w:space="0" w:color="auto"/>
            <w:left w:val="none" w:sz="0" w:space="0" w:color="auto"/>
            <w:bottom w:val="none" w:sz="0" w:space="0" w:color="auto"/>
            <w:right w:val="none" w:sz="0" w:space="0" w:color="auto"/>
          </w:divBdr>
          <w:divsChild>
            <w:div w:id="114297306">
              <w:marLeft w:val="0"/>
              <w:marRight w:val="0"/>
              <w:marTop w:val="0"/>
              <w:marBottom w:val="0"/>
              <w:divBdr>
                <w:top w:val="none" w:sz="0" w:space="0" w:color="auto"/>
                <w:left w:val="none" w:sz="0" w:space="0" w:color="auto"/>
                <w:bottom w:val="none" w:sz="0" w:space="0" w:color="auto"/>
                <w:right w:val="none" w:sz="0" w:space="0" w:color="auto"/>
              </w:divBdr>
              <w:divsChild>
                <w:div w:id="1143810681">
                  <w:marLeft w:val="0"/>
                  <w:marRight w:val="0"/>
                  <w:marTop w:val="0"/>
                  <w:marBottom w:val="0"/>
                  <w:divBdr>
                    <w:top w:val="none" w:sz="0" w:space="0" w:color="auto"/>
                    <w:left w:val="none" w:sz="0" w:space="0" w:color="auto"/>
                    <w:bottom w:val="none" w:sz="0" w:space="0" w:color="auto"/>
                    <w:right w:val="none" w:sz="0" w:space="0" w:color="auto"/>
                  </w:divBdr>
                  <w:divsChild>
                    <w:div w:id="1869099560">
                      <w:marLeft w:val="0"/>
                      <w:marRight w:val="0"/>
                      <w:marTop w:val="0"/>
                      <w:marBottom w:val="0"/>
                      <w:divBdr>
                        <w:top w:val="none" w:sz="0" w:space="0" w:color="auto"/>
                        <w:left w:val="none" w:sz="0" w:space="0" w:color="auto"/>
                        <w:bottom w:val="none" w:sz="0" w:space="0" w:color="auto"/>
                        <w:right w:val="none" w:sz="0" w:space="0" w:color="auto"/>
                      </w:divBdr>
                      <w:divsChild>
                        <w:div w:id="1180464322">
                          <w:marLeft w:val="0"/>
                          <w:marRight w:val="0"/>
                          <w:marTop w:val="0"/>
                          <w:marBottom w:val="0"/>
                          <w:divBdr>
                            <w:top w:val="none" w:sz="0" w:space="0" w:color="auto"/>
                            <w:left w:val="none" w:sz="0" w:space="0" w:color="auto"/>
                            <w:bottom w:val="none" w:sz="0" w:space="0" w:color="auto"/>
                            <w:right w:val="none" w:sz="0" w:space="0" w:color="auto"/>
                          </w:divBdr>
                          <w:divsChild>
                            <w:div w:id="1188327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3976384">
      <w:bodyDiv w:val="1"/>
      <w:marLeft w:val="0"/>
      <w:marRight w:val="0"/>
      <w:marTop w:val="0"/>
      <w:marBottom w:val="0"/>
      <w:divBdr>
        <w:top w:val="none" w:sz="0" w:space="0" w:color="auto"/>
        <w:left w:val="none" w:sz="0" w:space="0" w:color="auto"/>
        <w:bottom w:val="none" w:sz="0" w:space="0" w:color="auto"/>
        <w:right w:val="none" w:sz="0" w:space="0" w:color="auto"/>
      </w:divBdr>
    </w:div>
    <w:div w:id="336422274">
      <w:bodyDiv w:val="1"/>
      <w:marLeft w:val="0"/>
      <w:marRight w:val="0"/>
      <w:marTop w:val="0"/>
      <w:marBottom w:val="0"/>
      <w:divBdr>
        <w:top w:val="none" w:sz="0" w:space="0" w:color="auto"/>
        <w:left w:val="none" w:sz="0" w:space="0" w:color="auto"/>
        <w:bottom w:val="none" w:sz="0" w:space="0" w:color="auto"/>
        <w:right w:val="none" w:sz="0" w:space="0" w:color="auto"/>
      </w:divBdr>
    </w:div>
    <w:div w:id="342754549">
      <w:bodyDiv w:val="1"/>
      <w:marLeft w:val="0"/>
      <w:marRight w:val="0"/>
      <w:marTop w:val="0"/>
      <w:marBottom w:val="0"/>
      <w:divBdr>
        <w:top w:val="none" w:sz="0" w:space="0" w:color="auto"/>
        <w:left w:val="none" w:sz="0" w:space="0" w:color="auto"/>
        <w:bottom w:val="none" w:sz="0" w:space="0" w:color="auto"/>
        <w:right w:val="none" w:sz="0" w:space="0" w:color="auto"/>
      </w:divBdr>
    </w:div>
    <w:div w:id="385956542">
      <w:bodyDiv w:val="1"/>
      <w:marLeft w:val="0"/>
      <w:marRight w:val="0"/>
      <w:marTop w:val="0"/>
      <w:marBottom w:val="0"/>
      <w:divBdr>
        <w:top w:val="none" w:sz="0" w:space="0" w:color="auto"/>
        <w:left w:val="none" w:sz="0" w:space="0" w:color="auto"/>
        <w:bottom w:val="none" w:sz="0" w:space="0" w:color="auto"/>
        <w:right w:val="none" w:sz="0" w:space="0" w:color="auto"/>
      </w:divBdr>
    </w:div>
    <w:div w:id="415826240">
      <w:bodyDiv w:val="1"/>
      <w:marLeft w:val="0"/>
      <w:marRight w:val="0"/>
      <w:marTop w:val="0"/>
      <w:marBottom w:val="0"/>
      <w:divBdr>
        <w:top w:val="none" w:sz="0" w:space="0" w:color="auto"/>
        <w:left w:val="none" w:sz="0" w:space="0" w:color="auto"/>
        <w:bottom w:val="none" w:sz="0" w:space="0" w:color="auto"/>
        <w:right w:val="none" w:sz="0" w:space="0" w:color="auto"/>
      </w:divBdr>
    </w:div>
    <w:div w:id="443233342">
      <w:bodyDiv w:val="1"/>
      <w:marLeft w:val="0"/>
      <w:marRight w:val="0"/>
      <w:marTop w:val="0"/>
      <w:marBottom w:val="0"/>
      <w:divBdr>
        <w:top w:val="none" w:sz="0" w:space="0" w:color="auto"/>
        <w:left w:val="none" w:sz="0" w:space="0" w:color="auto"/>
        <w:bottom w:val="none" w:sz="0" w:space="0" w:color="auto"/>
        <w:right w:val="none" w:sz="0" w:space="0" w:color="auto"/>
      </w:divBdr>
    </w:div>
    <w:div w:id="473833711">
      <w:bodyDiv w:val="1"/>
      <w:marLeft w:val="0"/>
      <w:marRight w:val="0"/>
      <w:marTop w:val="0"/>
      <w:marBottom w:val="0"/>
      <w:divBdr>
        <w:top w:val="none" w:sz="0" w:space="0" w:color="auto"/>
        <w:left w:val="none" w:sz="0" w:space="0" w:color="auto"/>
        <w:bottom w:val="none" w:sz="0" w:space="0" w:color="auto"/>
        <w:right w:val="none" w:sz="0" w:space="0" w:color="auto"/>
      </w:divBdr>
      <w:divsChild>
        <w:div w:id="1924026661">
          <w:marLeft w:val="0"/>
          <w:marRight w:val="0"/>
          <w:marTop w:val="0"/>
          <w:marBottom w:val="0"/>
          <w:divBdr>
            <w:top w:val="none" w:sz="0" w:space="0" w:color="auto"/>
            <w:left w:val="none" w:sz="0" w:space="0" w:color="auto"/>
            <w:bottom w:val="none" w:sz="0" w:space="0" w:color="auto"/>
            <w:right w:val="none" w:sz="0" w:space="0" w:color="auto"/>
          </w:divBdr>
          <w:divsChild>
            <w:div w:id="2048870508">
              <w:marLeft w:val="0"/>
              <w:marRight w:val="0"/>
              <w:marTop w:val="0"/>
              <w:marBottom w:val="0"/>
              <w:divBdr>
                <w:top w:val="none" w:sz="0" w:space="0" w:color="auto"/>
                <w:left w:val="none" w:sz="0" w:space="0" w:color="auto"/>
                <w:bottom w:val="none" w:sz="0" w:space="0" w:color="auto"/>
                <w:right w:val="none" w:sz="0" w:space="0" w:color="auto"/>
              </w:divBdr>
              <w:divsChild>
                <w:div w:id="1948345814">
                  <w:marLeft w:val="0"/>
                  <w:marRight w:val="0"/>
                  <w:marTop w:val="0"/>
                  <w:marBottom w:val="0"/>
                  <w:divBdr>
                    <w:top w:val="none" w:sz="0" w:space="0" w:color="auto"/>
                    <w:left w:val="none" w:sz="0" w:space="0" w:color="auto"/>
                    <w:bottom w:val="none" w:sz="0" w:space="0" w:color="auto"/>
                    <w:right w:val="none" w:sz="0" w:space="0" w:color="auto"/>
                  </w:divBdr>
                  <w:divsChild>
                    <w:div w:id="940071205">
                      <w:marLeft w:val="0"/>
                      <w:marRight w:val="0"/>
                      <w:marTop w:val="0"/>
                      <w:marBottom w:val="0"/>
                      <w:divBdr>
                        <w:top w:val="none" w:sz="0" w:space="0" w:color="auto"/>
                        <w:left w:val="none" w:sz="0" w:space="0" w:color="auto"/>
                        <w:bottom w:val="none" w:sz="0" w:space="0" w:color="auto"/>
                        <w:right w:val="none" w:sz="0" w:space="0" w:color="auto"/>
                      </w:divBdr>
                      <w:divsChild>
                        <w:div w:id="2032343100">
                          <w:marLeft w:val="0"/>
                          <w:marRight w:val="0"/>
                          <w:marTop w:val="0"/>
                          <w:marBottom w:val="0"/>
                          <w:divBdr>
                            <w:top w:val="none" w:sz="0" w:space="0" w:color="auto"/>
                            <w:left w:val="none" w:sz="0" w:space="0" w:color="auto"/>
                            <w:bottom w:val="none" w:sz="0" w:space="0" w:color="auto"/>
                            <w:right w:val="none" w:sz="0" w:space="0" w:color="auto"/>
                          </w:divBdr>
                          <w:divsChild>
                            <w:div w:id="132782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7156576">
      <w:bodyDiv w:val="1"/>
      <w:marLeft w:val="0"/>
      <w:marRight w:val="0"/>
      <w:marTop w:val="0"/>
      <w:marBottom w:val="0"/>
      <w:divBdr>
        <w:top w:val="none" w:sz="0" w:space="0" w:color="auto"/>
        <w:left w:val="none" w:sz="0" w:space="0" w:color="auto"/>
        <w:bottom w:val="none" w:sz="0" w:space="0" w:color="auto"/>
        <w:right w:val="none" w:sz="0" w:space="0" w:color="auto"/>
      </w:divBdr>
    </w:div>
    <w:div w:id="501895575">
      <w:bodyDiv w:val="1"/>
      <w:marLeft w:val="0"/>
      <w:marRight w:val="0"/>
      <w:marTop w:val="0"/>
      <w:marBottom w:val="0"/>
      <w:divBdr>
        <w:top w:val="none" w:sz="0" w:space="0" w:color="auto"/>
        <w:left w:val="none" w:sz="0" w:space="0" w:color="auto"/>
        <w:bottom w:val="none" w:sz="0" w:space="0" w:color="auto"/>
        <w:right w:val="none" w:sz="0" w:space="0" w:color="auto"/>
      </w:divBdr>
      <w:divsChild>
        <w:div w:id="77333386">
          <w:marLeft w:val="0"/>
          <w:marRight w:val="0"/>
          <w:marTop w:val="0"/>
          <w:marBottom w:val="0"/>
          <w:divBdr>
            <w:top w:val="none" w:sz="0" w:space="0" w:color="auto"/>
            <w:left w:val="none" w:sz="0" w:space="0" w:color="auto"/>
            <w:bottom w:val="none" w:sz="0" w:space="0" w:color="auto"/>
            <w:right w:val="none" w:sz="0" w:space="0" w:color="auto"/>
          </w:divBdr>
          <w:divsChild>
            <w:div w:id="740180730">
              <w:marLeft w:val="0"/>
              <w:marRight w:val="0"/>
              <w:marTop w:val="0"/>
              <w:marBottom w:val="0"/>
              <w:divBdr>
                <w:top w:val="none" w:sz="0" w:space="0" w:color="auto"/>
                <w:left w:val="none" w:sz="0" w:space="0" w:color="auto"/>
                <w:bottom w:val="none" w:sz="0" w:space="0" w:color="auto"/>
                <w:right w:val="none" w:sz="0" w:space="0" w:color="auto"/>
              </w:divBdr>
            </w:div>
          </w:divsChild>
        </w:div>
        <w:div w:id="325285536">
          <w:marLeft w:val="0"/>
          <w:marRight w:val="0"/>
          <w:marTop w:val="0"/>
          <w:marBottom w:val="0"/>
          <w:divBdr>
            <w:top w:val="none" w:sz="0" w:space="0" w:color="auto"/>
            <w:left w:val="none" w:sz="0" w:space="0" w:color="auto"/>
            <w:bottom w:val="none" w:sz="0" w:space="0" w:color="auto"/>
            <w:right w:val="none" w:sz="0" w:space="0" w:color="auto"/>
          </w:divBdr>
          <w:divsChild>
            <w:div w:id="597640240">
              <w:marLeft w:val="0"/>
              <w:marRight w:val="0"/>
              <w:marTop w:val="0"/>
              <w:marBottom w:val="0"/>
              <w:divBdr>
                <w:top w:val="none" w:sz="0" w:space="0" w:color="auto"/>
                <w:left w:val="none" w:sz="0" w:space="0" w:color="auto"/>
                <w:bottom w:val="none" w:sz="0" w:space="0" w:color="auto"/>
                <w:right w:val="none" w:sz="0" w:space="0" w:color="auto"/>
              </w:divBdr>
            </w:div>
          </w:divsChild>
        </w:div>
        <w:div w:id="436872104">
          <w:marLeft w:val="0"/>
          <w:marRight w:val="0"/>
          <w:marTop w:val="0"/>
          <w:marBottom w:val="0"/>
          <w:divBdr>
            <w:top w:val="none" w:sz="0" w:space="0" w:color="auto"/>
            <w:left w:val="none" w:sz="0" w:space="0" w:color="auto"/>
            <w:bottom w:val="none" w:sz="0" w:space="0" w:color="auto"/>
            <w:right w:val="none" w:sz="0" w:space="0" w:color="auto"/>
          </w:divBdr>
          <w:divsChild>
            <w:div w:id="1256549895">
              <w:marLeft w:val="0"/>
              <w:marRight w:val="0"/>
              <w:marTop w:val="0"/>
              <w:marBottom w:val="0"/>
              <w:divBdr>
                <w:top w:val="none" w:sz="0" w:space="0" w:color="auto"/>
                <w:left w:val="none" w:sz="0" w:space="0" w:color="auto"/>
                <w:bottom w:val="none" w:sz="0" w:space="0" w:color="auto"/>
                <w:right w:val="none" w:sz="0" w:space="0" w:color="auto"/>
              </w:divBdr>
            </w:div>
            <w:div w:id="1354070326">
              <w:marLeft w:val="0"/>
              <w:marRight w:val="0"/>
              <w:marTop w:val="0"/>
              <w:marBottom w:val="0"/>
              <w:divBdr>
                <w:top w:val="none" w:sz="0" w:space="0" w:color="auto"/>
                <w:left w:val="none" w:sz="0" w:space="0" w:color="auto"/>
                <w:bottom w:val="none" w:sz="0" w:space="0" w:color="auto"/>
                <w:right w:val="none" w:sz="0" w:space="0" w:color="auto"/>
              </w:divBdr>
            </w:div>
          </w:divsChild>
        </w:div>
        <w:div w:id="546530897">
          <w:marLeft w:val="0"/>
          <w:marRight w:val="0"/>
          <w:marTop w:val="0"/>
          <w:marBottom w:val="0"/>
          <w:divBdr>
            <w:top w:val="none" w:sz="0" w:space="0" w:color="auto"/>
            <w:left w:val="none" w:sz="0" w:space="0" w:color="auto"/>
            <w:bottom w:val="none" w:sz="0" w:space="0" w:color="auto"/>
            <w:right w:val="none" w:sz="0" w:space="0" w:color="auto"/>
          </w:divBdr>
          <w:divsChild>
            <w:div w:id="1823883209">
              <w:marLeft w:val="0"/>
              <w:marRight w:val="0"/>
              <w:marTop w:val="0"/>
              <w:marBottom w:val="0"/>
              <w:divBdr>
                <w:top w:val="none" w:sz="0" w:space="0" w:color="auto"/>
                <w:left w:val="none" w:sz="0" w:space="0" w:color="auto"/>
                <w:bottom w:val="none" w:sz="0" w:space="0" w:color="auto"/>
                <w:right w:val="none" w:sz="0" w:space="0" w:color="auto"/>
              </w:divBdr>
            </w:div>
          </w:divsChild>
        </w:div>
        <w:div w:id="618995197">
          <w:marLeft w:val="0"/>
          <w:marRight w:val="0"/>
          <w:marTop w:val="0"/>
          <w:marBottom w:val="0"/>
          <w:divBdr>
            <w:top w:val="none" w:sz="0" w:space="0" w:color="auto"/>
            <w:left w:val="none" w:sz="0" w:space="0" w:color="auto"/>
            <w:bottom w:val="none" w:sz="0" w:space="0" w:color="auto"/>
            <w:right w:val="none" w:sz="0" w:space="0" w:color="auto"/>
          </w:divBdr>
          <w:divsChild>
            <w:div w:id="196241336">
              <w:marLeft w:val="0"/>
              <w:marRight w:val="0"/>
              <w:marTop w:val="0"/>
              <w:marBottom w:val="0"/>
              <w:divBdr>
                <w:top w:val="none" w:sz="0" w:space="0" w:color="auto"/>
                <w:left w:val="none" w:sz="0" w:space="0" w:color="auto"/>
                <w:bottom w:val="none" w:sz="0" w:space="0" w:color="auto"/>
                <w:right w:val="none" w:sz="0" w:space="0" w:color="auto"/>
              </w:divBdr>
            </w:div>
            <w:div w:id="519271963">
              <w:marLeft w:val="0"/>
              <w:marRight w:val="0"/>
              <w:marTop w:val="0"/>
              <w:marBottom w:val="0"/>
              <w:divBdr>
                <w:top w:val="none" w:sz="0" w:space="0" w:color="auto"/>
                <w:left w:val="none" w:sz="0" w:space="0" w:color="auto"/>
                <w:bottom w:val="none" w:sz="0" w:space="0" w:color="auto"/>
                <w:right w:val="none" w:sz="0" w:space="0" w:color="auto"/>
              </w:divBdr>
            </w:div>
          </w:divsChild>
        </w:div>
        <w:div w:id="721095712">
          <w:marLeft w:val="0"/>
          <w:marRight w:val="0"/>
          <w:marTop w:val="0"/>
          <w:marBottom w:val="0"/>
          <w:divBdr>
            <w:top w:val="none" w:sz="0" w:space="0" w:color="auto"/>
            <w:left w:val="none" w:sz="0" w:space="0" w:color="auto"/>
            <w:bottom w:val="none" w:sz="0" w:space="0" w:color="auto"/>
            <w:right w:val="none" w:sz="0" w:space="0" w:color="auto"/>
          </w:divBdr>
          <w:divsChild>
            <w:div w:id="55401579">
              <w:marLeft w:val="0"/>
              <w:marRight w:val="0"/>
              <w:marTop w:val="0"/>
              <w:marBottom w:val="0"/>
              <w:divBdr>
                <w:top w:val="none" w:sz="0" w:space="0" w:color="auto"/>
                <w:left w:val="none" w:sz="0" w:space="0" w:color="auto"/>
                <w:bottom w:val="none" w:sz="0" w:space="0" w:color="auto"/>
                <w:right w:val="none" w:sz="0" w:space="0" w:color="auto"/>
              </w:divBdr>
            </w:div>
          </w:divsChild>
        </w:div>
        <w:div w:id="742262545">
          <w:marLeft w:val="0"/>
          <w:marRight w:val="0"/>
          <w:marTop w:val="0"/>
          <w:marBottom w:val="0"/>
          <w:divBdr>
            <w:top w:val="none" w:sz="0" w:space="0" w:color="auto"/>
            <w:left w:val="none" w:sz="0" w:space="0" w:color="auto"/>
            <w:bottom w:val="none" w:sz="0" w:space="0" w:color="auto"/>
            <w:right w:val="none" w:sz="0" w:space="0" w:color="auto"/>
          </w:divBdr>
          <w:divsChild>
            <w:div w:id="2141652186">
              <w:marLeft w:val="0"/>
              <w:marRight w:val="0"/>
              <w:marTop w:val="0"/>
              <w:marBottom w:val="0"/>
              <w:divBdr>
                <w:top w:val="none" w:sz="0" w:space="0" w:color="auto"/>
                <w:left w:val="none" w:sz="0" w:space="0" w:color="auto"/>
                <w:bottom w:val="none" w:sz="0" w:space="0" w:color="auto"/>
                <w:right w:val="none" w:sz="0" w:space="0" w:color="auto"/>
              </w:divBdr>
            </w:div>
          </w:divsChild>
        </w:div>
        <w:div w:id="770319128">
          <w:marLeft w:val="0"/>
          <w:marRight w:val="0"/>
          <w:marTop w:val="0"/>
          <w:marBottom w:val="0"/>
          <w:divBdr>
            <w:top w:val="none" w:sz="0" w:space="0" w:color="auto"/>
            <w:left w:val="none" w:sz="0" w:space="0" w:color="auto"/>
            <w:bottom w:val="none" w:sz="0" w:space="0" w:color="auto"/>
            <w:right w:val="none" w:sz="0" w:space="0" w:color="auto"/>
          </w:divBdr>
          <w:divsChild>
            <w:div w:id="670257702">
              <w:marLeft w:val="0"/>
              <w:marRight w:val="0"/>
              <w:marTop w:val="0"/>
              <w:marBottom w:val="0"/>
              <w:divBdr>
                <w:top w:val="none" w:sz="0" w:space="0" w:color="auto"/>
                <w:left w:val="none" w:sz="0" w:space="0" w:color="auto"/>
                <w:bottom w:val="none" w:sz="0" w:space="0" w:color="auto"/>
                <w:right w:val="none" w:sz="0" w:space="0" w:color="auto"/>
              </w:divBdr>
            </w:div>
          </w:divsChild>
        </w:div>
        <w:div w:id="946350726">
          <w:marLeft w:val="0"/>
          <w:marRight w:val="0"/>
          <w:marTop w:val="0"/>
          <w:marBottom w:val="0"/>
          <w:divBdr>
            <w:top w:val="none" w:sz="0" w:space="0" w:color="auto"/>
            <w:left w:val="none" w:sz="0" w:space="0" w:color="auto"/>
            <w:bottom w:val="none" w:sz="0" w:space="0" w:color="auto"/>
            <w:right w:val="none" w:sz="0" w:space="0" w:color="auto"/>
          </w:divBdr>
          <w:divsChild>
            <w:div w:id="1220823293">
              <w:marLeft w:val="0"/>
              <w:marRight w:val="0"/>
              <w:marTop w:val="0"/>
              <w:marBottom w:val="0"/>
              <w:divBdr>
                <w:top w:val="none" w:sz="0" w:space="0" w:color="auto"/>
                <w:left w:val="none" w:sz="0" w:space="0" w:color="auto"/>
                <w:bottom w:val="none" w:sz="0" w:space="0" w:color="auto"/>
                <w:right w:val="none" w:sz="0" w:space="0" w:color="auto"/>
              </w:divBdr>
            </w:div>
          </w:divsChild>
        </w:div>
        <w:div w:id="1000111842">
          <w:marLeft w:val="0"/>
          <w:marRight w:val="0"/>
          <w:marTop w:val="0"/>
          <w:marBottom w:val="0"/>
          <w:divBdr>
            <w:top w:val="none" w:sz="0" w:space="0" w:color="auto"/>
            <w:left w:val="none" w:sz="0" w:space="0" w:color="auto"/>
            <w:bottom w:val="none" w:sz="0" w:space="0" w:color="auto"/>
            <w:right w:val="none" w:sz="0" w:space="0" w:color="auto"/>
          </w:divBdr>
          <w:divsChild>
            <w:div w:id="1605384644">
              <w:marLeft w:val="0"/>
              <w:marRight w:val="0"/>
              <w:marTop w:val="0"/>
              <w:marBottom w:val="0"/>
              <w:divBdr>
                <w:top w:val="none" w:sz="0" w:space="0" w:color="auto"/>
                <w:left w:val="none" w:sz="0" w:space="0" w:color="auto"/>
                <w:bottom w:val="none" w:sz="0" w:space="0" w:color="auto"/>
                <w:right w:val="none" w:sz="0" w:space="0" w:color="auto"/>
              </w:divBdr>
            </w:div>
          </w:divsChild>
        </w:div>
        <w:div w:id="1143154827">
          <w:marLeft w:val="0"/>
          <w:marRight w:val="0"/>
          <w:marTop w:val="0"/>
          <w:marBottom w:val="0"/>
          <w:divBdr>
            <w:top w:val="none" w:sz="0" w:space="0" w:color="auto"/>
            <w:left w:val="none" w:sz="0" w:space="0" w:color="auto"/>
            <w:bottom w:val="none" w:sz="0" w:space="0" w:color="auto"/>
            <w:right w:val="none" w:sz="0" w:space="0" w:color="auto"/>
          </w:divBdr>
          <w:divsChild>
            <w:div w:id="1627468368">
              <w:marLeft w:val="0"/>
              <w:marRight w:val="0"/>
              <w:marTop w:val="0"/>
              <w:marBottom w:val="0"/>
              <w:divBdr>
                <w:top w:val="none" w:sz="0" w:space="0" w:color="auto"/>
                <w:left w:val="none" w:sz="0" w:space="0" w:color="auto"/>
                <w:bottom w:val="none" w:sz="0" w:space="0" w:color="auto"/>
                <w:right w:val="none" w:sz="0" w:space="0" w:color="auto"/>
              </w:divBdr>
            </w:div>
          </w:divsChild>
        </w:div>
        <w:div w:id="1309555424">
          <w:marLeft w:val="0"/>
          <w:marRight w:val="0"/>
          <w:marTop w:val="0"/>
          <w:marBottom w:val="0"/>
          <w:divBdr>
            <w:top w:val="none" w:sz="0" w:space="0" w:color="auto"/>
            <w:left w:val="none" w:sz="0" w:space="0" w:color="auto"/>
            <w:bottom w:val="none" w:sz="0" w:space="0" w:color="auto"/>
            <w:right w:val="none" w:sz="0" w:space="0" w:color="auto"/>
          </w:divBdr>
          <w:divsChild>
            <w:div w:id="433400293">
              <w:marLeft w:val="0"/>
              <w:marRight w:val="0"/>
              <w:marTop w:val="0"/>
              <w:marBottom w:val="0"/>
              <w:divBdr>
                <w:top w:val="none" w:sz="0" w:space="0" w:color="auto"/>
                <w:left w:val="none" w:sz="0" w:space="0" w:color="auto"/>
                <w:bottom w:val="none" w:sz="0" w:space="0" w:color="auto"/>
                <w:right w:val="none" w:sz="0" w:space="0" w:color="auto"/>
              </w:divBdr>
            </w:div>
            <w:div w:id="524177564">
              <w:marLeft w:val="0"/>
              <w:marRight w:val="0"/>
              <w:marTop w:val="0"/>
              <w:marBottom w:val="0"/>
              <w:divBdr>
                <w:top w:val="none" w:sz="0" w:space="0" w:color="auto"/>
                <w:left w:val="none" w:sz="0" w:space="0" w:color="auto"/>
                <w:bottom w:val="none" w:sz="0" w:space="0" w:color="auto"/>
                <w:right w:val="none" w:sz="0" w:space="0" w:color="auto"/>
              </w:divBdr>
            </w:div>
          </w:divsChild>
        </w:div>
        <w:div w:id="1355960379">
          <w:marLeft w:val="0"/>
          <w:marRight w:val="0"/>
          <w:marTop w:val="0"/>
          <w:marBottom w:val="0"/>
          <w:divBdr>
            <w:top w:val="none" w:sz="0" w:space="0" w:color="auto"/>
            <w:left w:val="none" w:sz="0" w:space="0" w:color="auto"/>
            <w:bottom w:val="none" w:sz="0" w:space="0" w:color="auto"/>
            <w:right w:val="none" w:sz="0" w:space="0" w:color="auto"/>
          </w:divBdr>
          <w:divsChild>
            <w:div w:id="175534937">
              <w:marLeft w:val="0"/>
              <w:marRight w:val="0"/>
              <w:marTop w:val="0"/>
              <w:marBottom w:val="0"/>
              <w:divBdr>
                <w:top w:val="none" w:sz="0" w:space="0" w:color="auto"/>
                <w:left w:val="none" w:sz="0" w:space="0" w:color="auto"/>
                <w:bottom w:val="none" w:sz="0" w:space="0" w:color="auto"/>
                <w:right w:val="none" w:sz="0" w:space="0" w:color="auto"/>
              </w:divBdr>
            </w:div>
          </w:divsChild>
        </w:div>
        <w:div w:id="1391265893">
          <w:marLeft w:val="0"/>
          <w:marRight w:val="0"/>
          <w:marTop w:val="0"/>
          <w:marBottom w:val="0"/>
          <w:divBdr>
            <w:top w:val="none" w:sz="0" w:space="0" w:color="auto"/>
            <w:left w:val="none" w:sz="0" w:space="0" w:color="auto"/>
            <w:bottom w:val="none" w:sz="0" w:space="0" w:color="auto"/>
            <w:right w:val="none" w:sz="0" w:space="0" w:color="auto"/>
          </w:divBdr>
          <w:divsChild>
            <w:div w:id="517623939">
              <w:marLeft w:val="0"/>
              <w:marRight w:val="0"/>
              <w:marTop w:val="0"/>
              <w:marBottom w:val="0"/>
              <w:divBdr>
                <w:top w:val="none" w:sz="0" w:space="0" w:color="auto"/>
                <w:left w:val="none" w:sz="0" w:space="0" w:color="auto"/>
                <w:bottom w:val="none" w:sz="0" w:space="0" w:color="auto"/>
                <w:right w:val="none" w:sz="0" w:space="0" w:color="auto"/>
              </w:divBdr>
            </w:div>
            <w:div w:id="751781707">
              <w:marLeft w:val="0"/>
              <w:marRight w:val="0"/>
              <w:marTop w:val="0"/>
              <w:marBottom w:val="0"/>
              <w:divBdr>
                <w:top w:val="none" w:sz="0" w:space="0" w:color="auto"/>
                <w:left w:val="none" w:sz="0" w:space="0" w:color="auto"/>
                <w:bottom w:val="none" w:sz="0" w:space="0" w:color="auto"/>
                <w:right w:val="none" w:sz="0" w:space="0" w:color="auto"/>
              </w:divBdr>
            </w:div>
          </w:divsChild>
        </w:div>
        <w:div w:id="1415709731">
          <w:marLeft w:val="0"/>
          <w:marRight w:val="0"/>
          <w:marTop w:val="0"/>
          <w:marBottom w:val="0"/>
          <w:divBdr>
            <w:top w:val="none" w:sz="0" w:space="0" w:color="auto"/>
            <w:left w:val="none" w:sz="0" w:space="0" w:color="auto"/>
            <w:bottom w:val="none" w:sz="0" w:space="0" w:color="auto"/>
            <w:right w:val="none" w:sz="0" w:space="0" w:color="auto"/>
          </w:divBdr>
          <w:divsChild>
            <w:div w:id="2104765989">
              <w:marLeft w:val="0"/>
              <w:marRight w:val="0"/>
              <w:marTop w:val="0"/>
              <w:marBottom w:val="0"/>
              <w:divBdr>
                <w:top w:val="none" w:sz="0" w:space="0" w:color="auto"/>
                <w:left w:val="none" w:sz="0" w:space="0" w:color="auto"/>
                <w:bottom w:val="none" w:sz="0" w:space="0" w:color="auto"/>
                <w:right w:val="none" w:sz="0" w:space="0" w:color="auto"/>
              </w:divBdr>
            </w:div>
          </w:divsChild>
        </w:div>
        <w:div w:id="1586068749">
          <w:marLeft w:val="0"/>
          <w:marRight w:val="0"/>
          <w:marTop w:val="0"/>
          <w:marBottom w:val="0"/>
          <w:divBdr>
            <w:top w:val="none" w:sz="0" w:space="0" w:color="auto"/>
            <w:left w:val="none" w:sz="0" w:space="0" w:color="auto"/>
            <w:bottom w:val="none" w:sz="0" w:space="0" w:color="auto"/>
            <w:right w:val="none" w:sz="0" w:space="0" w:color="auto"/>
          </w:divBdr>
          <w:divsChild>
            <w:div w:id="322582965">
              <w:marLeft w:val="0"/>
              <w:marRight w:val="0"/>
              <w:marTop w:val="0"/>
              <w:marBottom w:val="0"/>
              <w:divBdr>
                <w:top w:val="none" w:sz="0" w:space="0" w:color="auto"/>
                <w:left w:val="none" w:sz="0" w:space="0" w:color="auto"/>
                <w:bottom w:val="none" w:sz="0" w:space="0" w:color="auto"/>
                <w:right w:val="none" w:sz="0" w:space="0" w:color="auto"/>
              </w:divBdr>
            </w:div>
          </w:divsChild>
        </w:div>
        <w:div w:id="1590850427">
          <w:marLeft w:val="0"/>
          <w:marRight w:val="0"/>
          <w:marTop w:val="0"/>
          <w:marBottom w:val="0"/>
          <w:divBdr>
            <w:top w:val="none" w:sz="0" w:space="0" w:color="auto"/>
            <w:left w:val="none" w:sz="0" w:space="0" w:color="auto"/>
            <w:bottom w:val="none" w:sz="0" w:space="0" w:color="auto"/>
            <w:right w:val="none" w:sz="0" w:space="0" w:color="auto"/>
          </w:divBdr>
          <w:divsChild>
            <w:div w:id="1913195623">
              <w:marLeft w:val="0"/>
              <w:marRight w:val="0"/>
              <w:marTop w:val="0"/>
              <w:marBottom w:val="0"/>
              <w:divBdr>
                <w:top w:val="none" w:sz="0" w:space="0" w:color="auto"/>
                <w:left w:val="none" w:sz="0" w:space="0" w:color="auto"/>
                <w:bottom w:val="none" w:sz="0" w:space="0" w:color="auto"/>
                <w:right w:val="none" w:sz="0" w:space="0" w:color="auto"/>
              </w:divBdr>
            </w:div>
            <w:div w:id="2100565016">
              <w:marLeft w:val="0"/>
              <w:marRight w:val="0"/>
              <w:marTop w:val="0"/>
              <w:marBottom w:val="0"/>
              <w:divBdr>
                <w:top w:val="none" w:sz="0" w:space="0" w:color="auto"/>
                <w:left w:val="none" w:sz="0" w:space="0" w:color="auto"/>
                <w:bottom w:val="none" w:sz="0" w:space="0" w:color="auto"/>
                <w:right w:val="none" w:sz="0" w:space="0" w:color="auto"/>
              </w:divBdr>
            </w:div>
          </w:divsChild>
        </w:div>
        <w:div w:id="1642344685">
          <w:marLeft w:val="0"/>
          <w:marRight w:val="0"/>
          <w:marTop w:val="0"/>
          <w:marBottom w:val="0"/>
          <w:divBdr>
            <w:top w:val="none" w:sz="0" w:space="0" w:color="auto"/>
            <w:left w:val="none" w:sz="0" w:space="0" w:color="auto"/>
            <w:bottom w:val="none" w:sz="0" w:space="0" w:color="auto"/>
            <w:right w:val="none" w:sz="0" w:space="0" w:color="auto"/>
          </w:divBdr>
          <w:divsChild>
            <w:div w:id="562251547">
              <w:marLeft w:val="0"/>
              <w:marRight w:val="0"/>
              <w:marTop w:val="0"/>
              <w:marBottom w:val="0"/>
              <w:divBdr>
                <w:top w:val="none" w:sz="0" w:space="0" w:color="auto"/>
                <w:left w:val="none" w:sz="0" w:space="0" w:color="auto"/>
                <w:bottom w:val="none" w:sz="0" w:space="0" w:color="auto"/>
                <w:right w:val="none" w:sz="0" w:space="0" w:color="auto"/>
              </w:divBdr>
            </w:div>
            <w:div w:id="711803266">
              <w:marLeft w:val="0"/>
              <w:marRight w:val="0"/>
              <w:marTop w:val="0"/>
              <w:marBottom w:val="0"/>
              <w:divBdr>
                <w:top w:val="none" w:sz="0" w:space="0" w:color="auto"/>
                <w:left w:val="none" w:sz="0" w:space="0" w:color="auto"/>
                <w:bottom w:val="none" w:sz="0" w:space="0" w:color="auto"/>
                <w:right w:val="none" w:sz="0" w:space="0" w:color="auto"/>
              </w:divBdr>
            </w:div>
          </w:divsChild>
        </w:div>
        <w:div w:id="1790851529">
          <w:marLeft w:val="0"/>
          <w:marRight w:val="0"/>
          <w:marTop w:val="0"/>
          <w:marBottom w:val="0"/>
          <w:divBdr>
            <w:top w:val="none" w:sz="0" w:space="0" w:color="auto"/>
            <w:left w:val="none" w:sz="0" w:space="0" w:color="auto"/>
            <w:bottom w:val="none" w:sz="0" w:space="0" w:color="auto"/>
            <w:right w:val="none" w:sz="0" w:space="0" w:color="auto"/>
          </w:divBdr>
          <w:divsChild>
            <w:div w:id="1625044091">
              <w:marLeft w:val="0"/>
              <w:marRight w:val="0"/>
              <w:marTop w:val="0"/>
              <w:marBottom w:val="0"/>
              <w:divBdr>
                <w:top w:val="none" w:sz="0" w:space="0" w:color="auto"/>
                <w:left w:val="none" w:sz="0" w:space="0" w:color="auto"/>
                <w:bottom w:val="none" w:sz="0" w:space="0" w:color="auto"/>
                <w:right w:val="none" w:sz="0" w:space="0" w:color="auto"/>
              </w:divBdr>
            </w:div>
          </w:divsChild>
        </w:div>
        <w:div w:id="1848204478">
          <w:marLeft w:val="0"/>
          <w:marRight w:val="0"/>
          <w:marTop w:val="0"/>
          <w:marBottom w:val="0"/>
          <w:divBdr>
            <w:top w:val="none" w:sz="0" w:space="0" w:color="auto"/>
            <w:left w:val="none" w:sz="0" w:space="0" w:color="auto"/>
            <w:bottom w:val="none" w:sz="0" w:space="0" w:color="auto"/>
            <w:right w:val="none" w:sz="0" w:space="0" w:color="auto"/>
          </w:divBdr>
          <w:divsChild>
            <w:div w:id="848637294">
              <w:marLeft w:val="0"/>
              <w:marRight w:val="0"/>
              <w:marTop w:val="0"/>
              <w:marBottom w:val="0"/>
              <w:divBdr>
                <w:top w:val="none" w:sz="0" w:space="0" w:color="auto"/>
                <w:left w:val="none" w:sz="0" w:space="0" w:color="auto"/>
                <w:bottom w:val="none" w:sz="0" w:space="0" w:color="auto"/>
                <w:right w:val="none" w:sz="0" w:space="0" w:color="auto"/>
              </w:divBdr>
            </w:div>
            <w:div w:id="2119641696">
              <w:marLeft w:val="0"/>
              <w:marRight w:val="0"/>
              <w:marTop w:val="0"/>
              <w:marBottom w:val="0"/>
              <w:divBdr>
                <w:top w:val="none" w:sz="0" w:space="0" w:color="auto"/>
                <w:left w:val="none" w:sz="0" w:space="0" w:color="auto"/>
                <w:bottom w:val="none" w:sz="0" w:space="0" w:color="auto"/>
                <w:right w:val="none" w:sz="0" w:space="0" w:color="auto"/>
              </w:divBdr>
            </w:div>
          </w:divsChild>
        </w:div>
        <w:div w:id="2075734346">
          <w:marLeft w:val="0"/>
          <w:marRight w:val="0"/>
          <w:marTop w:val="0"/>
          <w:marBottom w:val="0"/>
          <w:divBdr>
            <w:top w:val="none" w:sz="0" w:space="0" w:color="auto"/>
            <w:left w:val="none" w:sz="0" w:space="0" w:color="auto"/>
            <w:bottom w:val="none" w:sz="0" w:space="0" w:color="auto"/>
            <w:right w:val="none" w:sz="0" w:space="0" w:color="auto"/>
          </w:divBdr>
          <w:divsChild>
            <w:div w:id="1673533385">
              <w:marLeft w:val="0"/>
              <w:marRight w:val="0"/>
              <w:marTop w:val="0"/>
              <w:marBottom w:val="0"/>
              <w:divBdr>
                <w:top w:val="none" w:sz="0" w:space="0" w:color="auto"/>
                <w:left w:val="none" w:sz="0" w:space="0" w:color="auto"/>
                <w:bottom w:val="none" w:sz="0" w:space="0" w:color="auto"/>
                <w:right w:val="none" w:sz="0" w:space="0" w:color="auto"/>
              </w:divBdr>
            </w:div>
          </w:divsChild>
        </w:div>
        <w:div w:id="2117869665">
          <w:marLeft w:val="0"/>
          <w:marRight w:val="0"/>
          <w:marTop w:val="0"/>
          <w:marBottom w:val="0"/>
          <w:divBdr>
            <w:top w:val="none" w:sz="0" w:space="0" w:color="auto"/>
            <w:left w:val="none" w:sz="0" w:space="0" w:color="auto"/>
            <w:bottom w:val="none" w:sz="0" w:space="0" w:color="auto"/>
            <w:right w:val="none" w:sz="0" w:space="0" w:color="auto"/>
          </w:divBdr>
          <w:divsChild>
            <w:div w:id="282619034">
              <w:marLeft w:val="0"/>
              <w:marRight w:val="0"/>
              <w:marTop w:val="0"/>
              <w:marBottom w:val="0"/>
              <w:divBdr>
                <w:top w:val="none" w:sz="0" w:space="0" w:color="auto"/>
                <w:left w:val="none" w:sz="0" w:space="0" w:color="auto"/>
                <w:bottom w:val="none" w:sz="0" w:space="0" w:color="auto"/>
                <w:right w:val="none" w:sz="0" w:space="0" w:color="auto"/>
              </w:divBdr>
            </w:div>
          </w:divsChild>
        </w:div>
        <w:div w:id="2122994208">
          <w:marLeft w:val="0"/>
          <w:marRight w:val="0"/>
          <w:marTop w:val="0"/>
          <w:marBottom w:val="0"/>
          <w:divBdr>
            <w:top w:val="none" w:sz="0" w:space="0" w:color="auto"/>
            <w:left w:val="none" w:sz="0" w:space="0" w:color="auto"/>
            <w:bottom w:val="none" w:sz="0" w:space="0" w:color="auto"/>
            <w:right w:val="none" w:sz="0" w:space="0" w:color="auto"/>
          </w:divBdr>
          <w:divsChild>
            <w:div w:id="153759417">
              <w:marLeft w:val="0"/>
              <w:marRight w:val="0"/>
              <w:marTop w:val="0"/>
              <w:marBottom w:val="0"/>
              <w:divBdr>
                <w:top w:val="none" w:sz="0" w:space="0" w:color="auto"/>
                <w:left w:val="none" w:sz="0" w:space="0" w:color="auto"/>
                <w:bottom w:val="none" w:sz="0" w:space="0" w:color="auto"/>
                <w:right w:val="none" w:sz="0" w:space="0" w:color="auto"/>
              </w:divBdr>
            </w:div>
          </w:divsChild>
        </w:div>
        <w:div w:id="2128431620">
          <w:marLeft w:val="0"/>
          <w:marRight w:val="0"/>
          <w:marTop w:val="0"/>
          <w:marBottom w:val="0"/>
          <w:divBdr>
            <w:top w:val="none" w:sz="0" w:space="0" w:color="auto"/>
            <w:left w:val="none" w:sz="0" w:space="0" w:color="auto"/>
            <w:bottom w:val="none" w:sz="0" w:space="0" w:color="auto"/>
            <w:right w:val="none" w:sz="0" w:space="0" w:color="auto"/>
          </w:divBdr>
          <w:divsChild>
            <w:div w:id="1498375575">
              <w:marLeft w:val="0"/>
              <w:marRight w:val="0"/>
              <w:marTop w:val="0"/>
              <w:marBottom w:val="0"/>
              <w:divBdr>
                <w:top w:val="none" w:sz="0" w:space="0" w:color="auto"/>
                <w:left w:val="none" w:sz="0" w:space="0" w:color="auto"/>
                <w:bottom w:val="none" w:sz="0" w:space="0" w:color="auto"/>
                <w:right w:val="none" w:sz="0" w:space="0" w:color="auto"/>
              </w:divBdr>
            </w:div>
            <w:div w:id="1743720742">
              <w:marLeft w:val="0"/>
              <w:marRight w:val="0"/>
              <w:marTop w:val="0"/>
              <w:marBottom w:val="0"/>
              <w:divBdr>
                <w:top w:val="none" w:sz="0" w:space="0" w:color="auto"/>
                <w:left w:val="none" w:sz="0" w:space="0" w:color="auto"/>
                <w:bottom w:val="none" w:sz="0" w:space="0" w:color="auto"/>
                <w:right w:val="none" w:sz="0" w:space="0" w:color="auto"/>
              </w:divBdr>
            </w:div>
          </w:divsChild>
        </w:div>
        <w:div w:id="2130976066">
          <w:marLeft w:val="0"/>
          <w:marRight w:val="0"/>
          <w:marTop w:val="0"/>
          <w:marBottom w:val="0"/>
          <w:divBdr>
            <w:top w:val="none" w:sz="0" w:space="0" w:color="auto"/>
            <w:left w:val="none" w:sz="0" w:space="0" w:color="auto"/>
            <w:bottom w:val="none" w:sz="0" w:space="0" w:color="auto"/>
            <w:right w:val="none" w:sz="0" w:space="0" w:color="auto"/>
          </w:divBdr>
          <w:divsChild>
            <w:div w:id="939340086">
              <w:marLeft w:val="0"/>
              <w:marRight w:val="0"/>
              <w:marTop w:val="0"/>
              <w:marBottom w:val="0"/>
              <w:divBdr>
                <w:top w:val="none" w:sz="0" w:space="0" w:color="auto"/>
                <w:left w:val="none" w:sz="0" w:space="0" w:color="auto"/>
                <w:bottom w:val="none" w:sz="0" w:space="0" w:color="auto"/>
                <w:right w:val="none" w:sz="0" w:space="0" w:color="auto"/>
              </w:divBdr>
            </w:div>
            <w:div w:id="187630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823215">
      <w:bodyDiv w:val="1"/>
      <w:marLeft w:val="0"/>
      <w:marRight w:val="0"/>
      <w:marTop w:val="0"/>
      <w:marBottom w:val="0"/>
      <w:divBdr>
        <w:top w:val="none" w:sz="0" w:space="0" w:color="auto"/>
        <w:left w:val="none" w:sz="0" w:space="0" w:color="auto"/>
        <w:bottom w:val="none" w:sz="0" w:space="0" w:color="auto"/>
        <w:right w:val="none" w:sz="0" w:space="0" w:color="auto"/>
      </w:divBdr>
    </w:div>
    <w:div w:id="592125100">
      <w:bodyDiv w:val="1"/>
      <w:marLeft w:val="0"/>
      <w:marRight w:val="0"/>
      <w:marTop w:val="0"/>
      <w:marBottom w:val="0"/>
      <w:divBdr>
        <w:top w:val="none" w:sz="0" w:space="0" w:color="auto"/>
        <w:left w:val="none" w:sz="0" w:space="0" w:color="auto"/>
        <w:bottom w:val="none" w:sz="0" w:space="0" w:color="auto"/>
        <w:right w:val="none" w:sz="0" w:space="0" w:color="auto"/>
      </w:divBdr>
    </w:div>
    <w:div w:id="607394710">
      <w:bodyDiv w:val="1"/>
      <w:marLeft w:val="0"/>
      <w:marRight w:val="0"/>
      <w:marTop w:val="0"/>
      <w:marBottom w:val="0"/>
      <w:divBdr>
        <w:top w:val="none" w:sz="0" w:space="0" w:color="auto"/>
        <w:left w:val="none" w:sz="0" w:space="0" w:color="auto"/>
        <w:bottom w:val="none" w:sz="0" w:space="0" w:color="auto"/>
        <w:right w:val="none" w:sz="0" w:space="0" w:color="auto"/>
      </w:divBdr>
    </w:div>
    <w:div w:id="683753717">
      <w:bodyDiv w:val="1"/>
      <w:marLeft w:val="0"/>
      <w:marRight w:val="0"/>
      <w:marTop w:val="0"/>
      <w:marBottom w:val="0"/>
      <w:divBdr>
        <w:top w:val="none" w:sz="0" w:space="0" w:color="auto"/>
        <w:left w:val="none" w:sz="0" w:space="0" w:color="auto"/>
        <w:bottom w:val="none" w:sz="0" w:space="0" w:color="auto"/>
        <w:right w:val="none" w:sz="0" w:space="0" w:color="auto"/>
      </w:divBdr>
    </w:div>
    <w:div w:id="712315742">
      <w:bodyDiv w:val="1"/>
      <w:marLeft w:val="0"/>
      <w:marRight w:val="0"/>
      <w:marTop w:val="0"/>
      <w:marBottom w:val="0"/>
      <w:divBdr>
        <w:top w:val="none" w:sz="0" w:space="0" w:color="auto"/>
        <w:left w:val="none" w:sz="0" w:space="0" w:color="auto"/>
        <w:bottom w:val="none" w:sz="0" w:space="0" w:color="auto"/>
        <w:right w:val="none" w:sz="0" w:space="0" w:color="auto"/>
      </w:divBdr>
    </w:div>
    <w:div w:id="760029725">
      <w:bodyDiv w:val="1"/>
      <w:marLeft w:val="0"/>
      <w:marRight w:val="0"/>
      <w:marTop w:val="0"/>
      <w:marBottom w:val="0"/>
      <w:divBdr>
        <w:top w:val="none" w:sz="0" w:space="0" w:color="auto"/>
        <w:left w:val="none" w:sz="0" w:space="0" w:color="auto"/>
        <w:bottom w:val="none" w:sz="0" w:space="0" w:color="auto"/>
        <w:right w:val="none" w:sz="0" w:space="0" w:color="auto"/>
      </w:divBdr>
    </w:div>
    <w:div w:id="827330503">
      <w:bodyDiv w:val="1"/>
      <w:marLeft w:val="0"/>
      <w:marRight w:val="0"/>
      <w:marTop w:val="0"/>
      <w:marBottom w:val="0"/>
      <w:divBdr>
        <w:top w:val="none" w:sz="0" w:space="0" w:color="auto"/>
        <w:left w:val="none" w:sz="0" w:space="0" w:color="auto"/>
        <w:bottom w:val="none" w:sz="0" w:space="0" w:color="auto"/>
        <w:right w:val="none" w:sz="0" w:space="0" w:color="auto"/>
      </w:divBdr>
    </w:div>
    <w:div w:id="836267669">
      <w:bodyDiv w:val="1"/>
      <w:marLeft w:val="0"/>
      <w:marRight w:val="0"/>
      <w:marTop w:val="0"/>
      <w:marBottom w:val="0"/>
      <w:divBdr>
        <w:top w:val="none" w:sz="0" w:space="0" w:color="auto"/>
        <w:left w:val="none" w:sz="0" w:space="0" w:color="auto"/>
        <w:bottom w:val="none" w:sz="0" w:space="0" w:color="auto"/>
        <w:right w:val="none" w:sz="0" w:space="0" w:color="auto"/>
      </w:divBdr>
      <w:divsChild>
        <w:div w:id="62994107">
          <w:marLeft w:val="0"/>
          <w:marRight w:val="0"/>
          <w:marTop w:val="0"/>
          <w:marBottom w:val="0"/>
          <w:divBdr>
            <w:top w:val="none" w:sz="0" w:space="0" w:color="auto"/>
            <w:left w:val="none" w:sz="0" w:space="0" w:color="auto"/>
            <w:bottom w:val="none" w:sz="0" w:space="0" w:color="auto"/>
            <w:right w:val="none" w:sz="0" w:space="0" w:color="auto"/>
          </w:divBdr>
          <w:divsChild>
            <w:div w:id="698356507">
              <w:marLeft w:val="0"/>
              <w:marRight w:val="0"/>
              <w:marTop w:val="0"/>
              <w:marBottom w:val="0"/>
              <w:divBdr>
                <w:top w:val="none" w:sz="0" w:space="0" w:color="auto"/>
                <w:left w:val="none" w:sz="0" w:space="0" w:color="auto"/>
                <w:bottom w:val="none" w:sz="0" w:space="0" w:color="auto"/>
                <w:right w:val="none" w:sz="0" w:space="0" w:color="auto"/>
              </w:divBdr>
              <w:divsChild>
                <w:div w:id="141775765">
                  <w:marLeft w:val="0"/>
                  <w:marRight w:val="0"/>
                  <w:marTop w:val="0"/>
                  <w:marBottom w:val="0"/>
                  <w:divBdr>
                    <w:top w:val="none" w:sz="0" w:space="0" w:color="auto"/>
                    <w:left w:val="none" w:sz="0" w:space="0" w:color="auto"/>
                    <w:bottom w:val="none" w:sz="0" w:space="0" w:color="auto"/>
                    <w:right w:val="none" w:sz="0" w:space="0" w:color="auto"/>
                  </w:divBdr>
                  <w:divsChild>
                    <w:div w:id="1881353823">
                      <w:marLeft w:val="0"/>
                      <w:marRight w:val="0"/>
                      <w:marTop w:val="0"/>
                      <w:marBottom w:val="0"/>
                      <w:divBdr>
                        <w:top w:val="none" w:sz="0" w:space="0" w:color="auto"/>
                        <w:left w:val="none" w:sz="0" w:space="0" w:color="auto"/>
                        <w:bottom w:val="none" w:sz="0" w:space="0" w:color="auto"/>
                        <w:right w:val="none" w:sz="0" w:space="0" w:color="auto"/>
                      </w:divBdr>
                      <w:divsChild>
                        <w:div w:id="1493908000">
                          <w:marLeft w:val="0"/>
                          <w:marRight w:val="0"/>
                          <w:marTop w:val="0"/>
                          <w:marBottom w:val="0"/>
                          <w:divBdr>
                            <w:top w:val="none" w:sz="0" w:space="0" w:color="auto"/>
                            <w:left w:val="none" w:sz="0" w:space="0" w:color="auto"/>
                            <w:bottom w:val="none" w:sz="0" w:space="0" w:color="auto"/>
                            <w:right w:val="none" w:sz="0" w:space="0" w:color="auto"/>
                          </w:divBdr>
                          <w:divsChild>
                            <w:div w:id="4295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0607297">
      <w:bodyDiv w:val="1"/>
      <w:marLeft w:val="0"/>
      <w:marRight w:val="0"/>
      <w:marTop w:val="0"/>
      <w:marBottom w:val="0"/>
      <w:divBdr>
        <w:top w:val="none" w:sz="0" w:space="0" w:color="auto"/>
        <w:left w:val="none" w:sz="0" w:space="0" w:color="auto"/>
        <w:bottom w:val="none" w:sz="0" w:space="0" w:color="auto"/>
        <w:right w:val="none" w:sz="0" w:space="0" w:color="auto"/>
      </w:divBdr>
    </w:div>
    <w:div w:id="858197852">
      <w:bodyDiv w:val="1"/>
      <w:marLeft w:val="0"/>
      <w:marRight w:val="0"/>
      <w:marTop w:val="0"/>
      <w:marBottom w:val="0"/>
      <w:divBdr>
        <w:top w:val="none" w:sz="0" w:space="0" w:color="auto"/>
        <w:left w:val="none" w:sz="0" w:space="0" w:color="auto"/>
        <w:bottom w:val="none" w:sz="0" w:space="0" w:color="auto"/>
        <w:right w:val="none" w:sz="0" w:space="0" w:color="auto"/>
      </w:divBdr>
    </w:div>
    <w:div w:id="872496779">
      <w:bodyDiv w:val="1"/>
      <w:marLeft w:val="0"/>
      <w:marRight w:val="0"/>
      <w:marTop w:val="0"/>
      <w:marBottom w:val="0"/>
      <w:divBdr>
        <w:top w:val="none" w:sz="0" w:space="0" w:color="auto"/>
        <w:left w:val="none" w:sz="0" w:space="0" w:color="auto"/>
        <w:bottom w:val="none" w:sz="0" w:space="0" w:color="auto"/>
        <w:right w:val="none" w:sz="0" w:space="0" w:color="auto"/>
      </w:divBdr>
      <w:divsChild>
        <w:div w:id="171649392">
          <w:marLeft w:val="0"/>
          <w:marRight w:val="0"/>
          <w:marTop w:val="0"/>
          <w:marBottom w:val="0"/>
          <w:divBdr>
            <w:top w:val="none" w:sz="0" w:space="0" w:color="auto"/>
            <w:left w:val="none" w:sz="0" w:space="0" w:color="auto"/>
            <w:bottom w:val="none" w:sz="0" w:space="0" w:color="auto"/>
            <w:right w:val="none" w:sz="0" w:space="0" w:color="auto"/>
          </w:divBdr>
        </w:div>
        <w:div w:id="996957852">
          <w:marLeft w:val="0"/>
          <w:marRight w:val="0"/>
          <w:marTop w:val="0"/>
          <w:marBottom w:val="0"/>
          <w:divBdr>
            <w:top w:val="none" w:sz="0" w:space="0" w:color="auto"/>
            <w:left w:val="none" w:sz="0" w:space="0" w:color="auto"/>
            <w:bottom w:val="none" w:sz="0" w:space="0" w:color="auto"/>
            <w:right w:val="none" w:sz="0" w:space="0" w:color="auto"/>
          </w:divBdr>
        </w:div>
      </w:divsChild>
    </w:div>
    <w:div w:id="899291525">
      <w:bodyDiv w:val="1"/>
      <w:marLeft w:val="0"/>
      <w:marRight w:val="0"/>
      <w:marTop w:val="0"/>
      <w:marBottom w:val="0"/>
      <w:divBdr>
        <w:top w:val="none" w:sz="0" w:space="0" w:color="auto"/>
        <w:left w:val="none" w:sz="0" w:space="0" w:color="auto"/>
        <w:bottom w:val="none" w:sz="0" w:space="0" w:color="auto"/>
        <w:right w:val="none" w:sz="0" w:space="0" w:color="auto"/>
      </w:divBdr>
      <w:divsChild>
        <w:div w:id="1435903282">
          <w:marLeft w:val="0"/>
          <w:marRight w:val="0"/>
          <w:marTop w:val="0"/>
          <w:marBottom w:val="0"/>
          <w:divBdr>
            <w:top w:val="none" w:sz="0" w:space="0" w:color="auto"/>
            <w:left w:val="none" w:sz="0" w:space="0" w:color="auto"/>
            <w:bottom w:val="none" w:sz="0" w:space="0" w:color="auto"/>
            <w:right w:val="none" w:sz="0" w:space="0" w:color="auto"/>
          </w:divBdr>
        </w:div>
        <w:div w:id="2106225960">
          <w:marLeft w:val="0"/>
          <w:marRight w:val="0"/>
          <w:marTop w:val="0"/>
          <w:marBottom w:val="0"/>
          <w:divBdr>
            <w:top w:val="none" w:sz="0" w:space="0" w:color="auto"/>
            <w:left w:val="none" w:sz="0" w:space="0" w:color="auto"/>
            <w:bottom w:val="none" w:sz="0" w:space="0" w:color="auto"/>
            <w:right w:val="none" w:sz="0" w:space="0" w:color="auto"/>
          </w:divBdr>
        </w:div>
      </w:divsChild>
    </w:div>
    <w:div w:id="938951199">
      <w:bodyDiv w:val="1"/>
      <w:marLeft w:val="0"/>
      <w:marRight w:val="0"/>
      <w:marTop w:val="0"/>
      <w:marBottom w:val="0"/>
      <w:divBdr>
        <w:top w:val="none" w:sz="0" w:space="0" w:color="auto"/>
        <w:left w:val="none" w:sz="0" w:space="0" w:color="auto"/>
        <w:bottom w:val="none" w:sz="0" w:space="0" w:color="auto"/>
        <w:right w:val="none" w:sz="0" w:space="0" w:color="auto"/>
      </w:divBdr>
    </w:div>
    <w:div w:id="943541160">
      <w:bodyDiv w:val="1"/>
      <w:marLeft w:val="0"/>
      <w:marRight w:val="0"/>
      <w:marTop w:val="0"/>
      <w:marBottom w:val="0"/>
      <w:divBdr>
        <w:top w:val="none" w:sz="0" w:space="0" w:color="auto"/>
        <w:left w:val="none" w:sz="0" w:space="0" w:color="auto"/>
        <w:bottom w:val="none" w:sz="0" w:space="0" w:color="auto"/>
        <w:right w:val="none" w:sz="0" w:space="0" w:color="auto"/>
      </w:divBdr>
    </w:div>
    <w:div w:id="981277048">
      <w:bodyDiv w:val="1"/>
      <w:marLeft w:val="0"/>
      <w:marRight w:val="0"/>
      <w:marTop w:val="0"/>
      <w:marBottom w:val="0"/>
      <w:divBdr>
        <w:top w:val="none" w:sz="0" w:space="0" w:color="auto"/>
        <w:left w:val="none" w:sz="0" w:space="0" w:color="auto"/>
        <w:bottom w:val="none" w:sz="0" w:space="0" w:color="auto"/>
        <w:right w:val="none" w:sz="0" w:space="0" w:color="auto"/>
      </w:divBdr>
      <w:divsChild>
        <w:div w:id="1925793562">
          <w:marLeft w:val="0"/>
          <w:marRight w:val="0"/>
          <w:marTop w:val="0"/>
          <w:marBottom w:val="0"/>
          <w:divBdr>
            <w:top w:val="none" w:sz="0" w:space="0" w:color="auto"/>
            <w:left w:val="none" w:sz="0" w:space="0" w:color="auto"/>
            <w:bottom w:val="none" w:sz="0" w:space="0" w:color="auto"/>
            <w:right w:val="none" w:sz="0" w:space="0" w:color="auto"/>
          </w:divBdr>
        </w:div>
        <w:div w:id="1981497605">
          <w:marLeft w:val="0"/>
          <w:marRight w:val="0"/>
          <w:marTop w:val="0"/>
          <w:marBottom w:val="0"/>
          <w:divBdr>
            <w:top w:val="none" w:sz="0" w:space="0" w:color="auto"/>
            <w:left w:val="none" w:sz="0" w:space="0" w:color="auto"/>
            <w:bottom w:val="none" w:sz="0" w:space="0" w:color="auto"/>
            <w:right w:val="none" w:sz="0" w:space="0" w:color="auto"/>
          </w:divBdr>
        </w:div>
        <w:div w:id="2047020453">
          <w:marLeft w:val="0"/>
          <w:marRight w:val="0"/>
          <w:marTop w:val="0"/>
          <w:marBottom w:val="0"/>
          <w:divBdr>
            <w:top w:val="none" w:sz="0" w:space="0" w:color="auto"/>
            <w:left w:val="none" w:sz="0" w:space="0" w:color="auto"/>
            <w:bottom w:val="none" w:sz="0" w:space="0" w:color="auto"/>
            <w:right w:val="none" w:sz="0" w:space="0" w:color="auto"/>
          </w:divBdr>
        </w:div>
      </w:divsChild>
    </w:div>
    <w:div w:id="1078406230">
      <w:bodyDiv w:val="1"/>
      <w:marLeft w:val="0"/>
      <w:marRight w:val="0"/>
      <w:marTop w:val="0"/>
      <w:marBottom w:val="0"/>
      <w:divBdr>
        <w:top w:val="none" w:sz="0" w:space="0" w:color="auto"/>
        <w:left w:val="none" w:sz="0" w:space="0" w:color="auto"/>
        <w:bottom w:val="none" w:sz="0" w:space="0" w:color="auto"/>
        <w:right w:val="none" w:sz="0" w:space="0" w:color="auto"/>
      </w:divBdr>
    </w:div>
    <w:div w:id="1305887522">
      <w:bodyDiv w:val="1"/>
      <w:marLeft w:val="0"/>
      <w:marRight w:val="0"/>
      <w:marTop w:val="0"/>
      <w:marBottom w:val="0"/>
      <w:divBdr>
        <w:top w:val="none" w:sz="0" w:space="0" w:color="auto"/>
        <w:left w:val="none" w:sz="0" w:space="0" w:color="auto"/>
        <w:bottom w:val="none" w:sz="0" w:space="0" w:color="auto"/>
        <w:right w:val="none" w:sz="0" w:space="0" w:color="auto"/>
      </w:divBdr>
    </w:div>
    <w:div w:id="1309167483">
      <w:bodyDiv w:val="1"/>
      <w:marLeft w:val="0"/>
      <w:marRight w:val="0"/>
      <w:marTop w:val="0"/>
      <w:marBottom w:val="0"/>
      <w:divBdr>
        <w:top w:val="none" w:sz="0" w:space="0" w:color="auto"/>
        <w:left w:val="none" w:sz="0" w:space="0" w:color="auto"/>
        <w:bottom w:val="none" w:sz="0" w:space="0" w:color="auto"/>
        <w:right w:val="none" w:sz="0" w:space="0" w:color="auto"/>
      </w:divBdr>
    </w:div>
    <w:div w:id="1312294572">
      <w:bodyDiv w:val="1"/>
      <w:marLeft w:val="0"/>
      <w:marRight w:val="0"/>
      <w:marTop w:val="0"/>
      <w:marBottom w:val="0"/>
      <w:divBdr>
        <w:top w:val="none" w:sz="0" w:space="0" w:color="auto"/>
        <w:left w:val="none" w:sz="0" w:space="0" w:color="auto"/>
        <w:bottom w:val="none" w:sz="0" w:space="0" w:color="auto"/>
        <w:right w:val="none" w:sz="0" w:space="0" w:color="auto"/>
      </w:divBdr>
    </w:div>
    <w:div w:id="1363091604">
      <w:bodyDiv w:val="1"/>
      <w:marLeft w:val="0"/>
      <w:marRight w:val="0"/>
      <w:marTop w:val="0"/>
      <w:marBottom w:val="0"/>
      <w:divBdr>
        <w:top w:val="none" w:sz="0" w:space="0" w:color="auto"/>
        <w:left w:val="none" w:sz="0" w:space="0" w:color="auto"/>
        <w:bottom w:val="none" w:sz="0" w:space="0" w:color="auto"/>
        <w:right w:val="none" w:sz="0" w:space="0" w:color="auto"/>
      </w:divBdr>
    </w:div>
    <w:div w:id="1378747271">
      <w:bodyDiv w:val="1"/>
      <w:marLeft w:val="0"/>
      <w:marRight w:val="0"/>
      <w:marTop w:val="0"/>
      <w:marBottom w:val="0"/>
      <w:divBdr>
        <w:top w:val="none" w:sz="0" w:space="0" w:color="auto"/>
        <w:left w:val="none" w:sz="0" w:space="0" w:color="auto"/>
        <w:bottom w:val="none" w:sz="0" w:space="0" w:color="auto"/>
        <w:right w:val="none" w:sz="0" w:space="0" w:color="auto"/>
      </w:divBdr>
    </w:div>
    <w:div w:id="1382438555">
      <w:bodyDiv w:val="1"/>
      <w:marLeft w:val="0"/>
      <w:marRight w:val="0"/>
      <w:marTop w:val="0"/>
      <w:marBottom w:val="0"/>
      <w:divBdr>
        <w:top w:val="none" w:sz="0" w:space="0" w:color="auto"/>
        <w:left w:val="none" w:sz="0" w:space="0" w:color="auto"/>
        <w:bottom w:val="none" w:sz="0" w:space="0" w:color="auto"/>
        <w:right w:val="none" w:sz="0" w:space="0" w:color="auto"/>
      </w:divBdr>
      <w:divsChild>
        <w:div w:id="1202859537">
          <w:marLeft w:val="0"/>
          <w:marRight w:val="0"/>
          <w:marTop w:val="0"/>
          <w:marBottom w:val="0"/>
          <w:divBdr>
            <w:top w:val="none" w:sz="0" w:space="0" w:color="auto"/>
            <w:left w:val="none" w:sz="0" w:space="0" w:color="auto"/>
            <w:bottom w:val="none" w:sz="0" w:space="0" w:color="auto"/>
            <w:right w:val="none" w:sz="0" w:space="0" w:color="auto"/>
          </w:divBdr>
          <w:divsChild>
            <w:div w:id="1773550494">
              <w:marLeft w:val="0"/>
              <w:marRight w:val="0"/>
              <w:marTop w:val="0"/>
              <w:marBottom w:val="0"/>
              <w:divBdr>
                <w:top w:val="none" w:sz="0" w:space="0" w:color="auto"/>
                <w:left w:val="none" w:sz="0" w:space="0" w:color="auto"/>
                <w:bottom w:val="none" w:sz="0" w:space="0" w:color="auto"/>
                <w:right w:val="none" w:sz="0" w:space="0" w:color="auto"/>
              </w:divBdr>
              <w:divsChild>
                <w:div w:id="2139373505">
                  <w:marLeft w:val="0"/>
                  <w:marRight w:val="0"/>
                  <w:marTop w:val="0"/>
                  <w:marBottom w:val="0"/>
                  <w:divBdr>
                    <w:top w:val="none" w:sz="0" w:space="0" w:color="auto"/>
                    <w:left w:val="none" w:sz="0" w:space="0" w:color="auto"/>
                    <w:bottom w:val="none" w:sz="0" w:space="0" w:color="auto"/>
                    <w:right w:val="none" w:sz="0" w:space="0" w:color="auto"/>
                  </w:divBdr>
                  <w:divsChild>
                    <w:div w:id="1918785439">
                      <w:marLeft w:val="0"/>
                      <w:marRight w:val="0"/>
                      <w:marTop w:val="0"/>
                      <w:marBottom w:val="0"/>
                      <w:divBdr>
                        <w:top w:val="none" w:sz="0" w:space="0" w:color="auto"/>
                        <w:left w:val="none" w:sz="0" w:space="0" w:color="auto"/>
                        <w:bottom w:val="none" w:sz="0" w:space="0" w:color="auto"/>
                        <w:right w:val="none" w:sz="0" w:space="0" w:color="auto"/>
                      </w:divBdr>
                      <w:divsChild>
                        <w:div w:id="2146116607">
                          <w:marLeft w:val="0"/>
                          <w:marRight w:val="0"/>
                          <w:marTop w:val="0"/>
                          <w:marBottom w:val="0"/>
                          <w:divBdr>
                            <w:top w:val="none" w:sz="0" w:space="0" w:color="auto"/>
                            <w:left w:val="none" w:sz="0" w:space="0" w:color="auto"/>
                            <w:bottom w:val="none" w:sz="0" w:space="0" w:color="auto"/>
                            <w:right w:val="none" w:sz="0" w:space="0" w:color="auto"/>
                          </w:divBdr>
                          <w:divsChild>
                            <w:div w:id="933709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3865872">
      <w:bodyDiv w:val="1"/>
      <w:marLeft w:val="0"/>
      <w:marRight w:val="0"/>
      <w:marTop w:val="0"/>
      <w:marBottom w:val="0"/>
      <w:divBdr>
        <w:top w:val="none" w:sz="0" w:space="0" w:color="auto"/>
        <w:left w:val="none" w:sz="0" w:space="0" w:color="auto"/>
        <w:bottom w:val="none" w:sz="0" w:space="0" w:color="auto"/>
        <w:right w:val="none" w:sz="0" w:space="0" w:color="auto"/>
      </w:divBdr>
    </w:div>
    <w:div w:id="1421095533">
      <w:bodyDiv w:val="1"/>
      <w:marLeft w:val="0"/>
      <w:marRight w:val="0"/>
      <w:marTop w:val="0"/>
      <w:marBottom w:val="0"/>
      <w:divBdr>
        <w:top w:val="none" w:sz="0" w:space="0" w:color="auto"/>
        <w:left w:val="none" w:sz="0" w:space="0" w:color="auto"/>
        <w:bottom w:val="none" w:sz="0" w:space="0" w:color="auto"/>
        <w:right w:val="none" w:sz="0" w:space="0" w:color="auto"/>
      </w:divBdr>
      <w:divsChild>
        <w:div w:id="21975831">
          <w:marLeft w:val="0"/>
          <w:marRight w:val="0"/>
          <w:marTop w:val="0"/>
          <w:marBottom w:val="0"/>
          <w:divBdr>
            <w:top w:val="none" w:sz="0" w:space="0" w:color="auto"/>
            <w:left w:val="none" w:sz="0" w:space="0" w:color="auto"/>
            <w:bottom w:val="none" w:sz="0" w:space="0" w:color="auto"/>
            <w:right w:val="none" w:sz="0" w:space="0" w:color="auto"/>
          </w:divBdr>
        </w:div>
        <w:div w:id="742339589">
          <w:marLeft w:val="0"/>
          <w:marRight w:val="0"/>
          <w:marTop w:val="0"/>
          <w:marBottom w:val="0"/>
          <w:divBdr>
            <w:top w:val="none" w:sz="0" w:space="0" w:color="auto"/>
            <w:left w:val="none" w:sz="0" w:space="0" w:color="auto"/>
            <w:bottom w:val="none" w:sz="0" w:space="0" w:color="auto"/>
            <w:right w:val="none" w:sz="0" w:space="0" w:color="auto"/>
          </w:divBdr>
        </w:div>
        <w:div w:id="831795652">
          <w:marLeft w:val="0"/>
          <w:marRight w:val="0"/>
          <w:marTop w:val="0"/>
          <w:marBottom w:val="0"/>
          <w:divBdr>
            <w:top w:val="none" w:sz="0" w:space="0" w:color="auto"/>
            <w:left w:val="none" w:sz="0" w:space="0" w:color="auto"/>
            <w:bottom w:val="none" w:sz="0" w:space="0" w:color="auto"/>
            <w:right w:val="none" w:sz="0" w:space="0" w:color="auto"/>
          </w:divBdr>
        </w:div>
        <w:div w:id="996880539">
          <w:marLeft w:val="0"/>
          <w:marRight w:val="0"/>
          <w:marTop w:val="0"/>
          <w:marBottom w:val="0"/>
          <w:divBdr>
            <w:top w:val="none" w:sz="0" w:space="0" w:color="auto"/>
            <w:left w:val="none" w:sz="0" w:space="0" w:color="auto"/>
            <w:bottom w:val="none" w:sz="0" w:space="0" w:color="auto"/>
            <w:right w:val="none" w:sz="0" w:space="0" w:color="auto"/>
          </w:divBdr>
        </w:div>
        <w:div w:id="1034697154">
          <w:marLeft w:val="0"/>
          <w:marRight w:val="0"/>
          <w:marTop w:val="0"/>
          <w:marBottom w:val="0"/>
          <w:divBdr>
            <w:top w:val="none" w:sz="0" w:space="0" w:color="auto"/>
            <w:left w:val="none" w:sz="0" w:space="0" w:color="auto"/>
            <w:bottom w:val="none" w:sz="0" w:space="0" w:color="auto"/>
            <w:right w:val="none" w:sz="0" w:space="0" w:color="auto"/>
          </w:divBdr>
        </w:div>
        <w:div w:id="1140074006">
          <w:marLeft w:val="0"/>
          <w:marRight w:val="0"/>
          <w:marTop w:val="0"/>
          <w:marBottom w:val="0"/>
          <w:divBdr>
            <w:top w:val="none" w:sz="0" w:space="0" w:color="auto"/>
            <w:left w:val="none" w:sz="0" w:space="0" w:color="auto"/>
            <w:bottom w:val="none" w:sz="0" w:space="0" w:color="auto"/>
            <w:right w:val="none" w:sz="0" w:space="0" w:color="auto"/>
          </w:divBdr>
        </w:div>
        <w:div w:id="1352297181">
          <w:marLeft w:val="0"/>
          <w:marRight w:val="0"/>
          <w:marTop w:val="0"/>
          <w:marBottom w:val="0"/>
          <w:divBdr>
            <w:top w:val="none" w:sz="0" w:space="0" w:color="auto"/>
            <w:left w:val="none" w:sz="0" w:space="0" w:color="auto"/>
            <w:bottom w:val="none" w:sz="0" w:space="0" w:color="auto"/>
            <w:right w:val="none" w:sz="0" w:space="0" w:color="auto"/>
          </w:divBdr>
        </w:div>
      </w:divsChild>
    </w:div>
    <w:div w:id="1439526302">
      <w:bodyDiv w:val="1"/>
      <w:marLeft w:val="0"/>
      <w:marRight w:val="0"/>
      <w:marTop w:val="0"/>
      <w:marBottom w:val="0"/>
      <w:divBdr>
        <w:top w:val="none" w:sz="0" w:space="0" w:color="auto"/>
        <w:left w:val="none" w:sz="0" w:space="0" w:color="auto"/>
        <w:bottom w:val="none" w:sz="0" w:space="0" w:color="auto"/>
        <w:right w:val="none" w:sz="0" w:space="0" w:color="auto"/>
      </w:divBdr>
    </w:div>
    <w:div w:id="1473594859">
      <w:bodyDiv w:val="1"/>
      <w:marLeft w:val="0"/>
      <w:marRight w:val="0"/>
      <w:marTop w:val="0"/>
      <w:marBottom w:val="0"/>
      <w:divBdr>
        <w:top w:val="none" w:sz="0" w:space="0" w:color="auto"/>
        <w:left w:val="none" w:sz="0" w:space="0" w:color="auto"/>
        <w:bottom w:val="none" w:sz="0" w:space="0" w:color="auto"/>
        <w:right w:val="none" w:sz="0" w:space="0" w:color="auto"/>
      </w:divBdr>
      <w:divsChild>
        <w:div w:id="1713068451">
          <w:marLeft w:val="0"/>
          <w:marRight w:val="0"/>
          <w:marTop w:val="0"/>
          <w:marBottom w:val="0"/>
          <w:divBdr>
            <w:top w:val="none" w:sz="0" w:space="0" w:color="auto"/>
            <w:left w:val="none" w:sz="0" w:space="0" w:color="auto"/>
            <w:bottom w:val="none" w:sz="0" w:space="0" w:color="auto"/>
            <w:right w:val="none" w:sz="0" w:space="0" w:color="auto"/>
          </w:divBdr>
          <w:divsChild>
            <w:div w:id="1548419798">
              <w:marLeft w:val="0"/>
              <w:marRight w:val="0"/>
              <w:marTop w:val="0"/>
              <w:marBottom w:val="0"/>
              <w:divBdr>
                <w:top w:val="none" w:sz="0" w:space="0" w:color="auto"/>
                <w:left w:val="none" w:sz="0" w:space="0" w:color="auto"/>
                <w:bottom w:val="none" w:sz="0" w:space="0" w:color="auto"/>
                <w:right w:val="none" w:sz="0" w:space="0" w:color="auto"/>
              </w:divBdr>
              <w:divsChild>
                <w:div w:id="784738503">
                  <w:marLeft w:val="0"/>
                  <w:marRight w:val="0"/>
                  <w:marTop w:val="0"/>
                  <w:marBottom w:val="0"/>
                  <w:divBdr>
                    <w:top w:val="none" w:sz="0" w:space="0" w:color="auto"/>
                    <w:left w:val="none" w:sz="0" w:space="0" w:color="auto"/>
                    <w:bottom w:val="none" w:sz="0" w:space="0" w:color="auto"/>
                    <w:right w:val="none" w:sz="0" w:space="0" w:color="auto"/>
                  </w:divBdr>
                  <w:divsChild>
                    <w:div w:id="610824151">
                      <w:marLeft w:val="0"/>
                      <w:marRight w:val="0"/>
                      <w:marTop w:val="0"/>
                      <w:marBottom w:val="0"/>
                      <w:divBdr>
                        <w:top w:val="none" w:sz="0" w:space="0" w:color="auto"/>
                        <w:left w:val="none" w:sz="0" w:space="0" w:color="auto"/>
                        <w:bottom w:val="none" w:sz="0" w:space="0" w:color="auto"/>
                        <w:right w:val="none" w:sz="0" w:space="0" w:color="auto"/>
                      </w:divBdr>
                      <w:divsChild>
                        <w:div w:id="325404071">
                          <w:marLeft w:val="0"/>
                          <w:marRight w:val="0"/>
                          <w:marTop w:val="0"/>
                          <w:marBottom w:val="0"/>
                          <w:divBdr>
                            <w:top w:val="none" w:sz="0" w:space="0" w:color="auto"/>
                            <w:left w:val="none" w:sz="0" w:space="0" w:color="auto"/>
                            <w:bottom w:val="none" w:sz="0" w:space="0" w:color="auto"/>
                            <w:right w:val="none" w:sz="0" w:space="0" w:color="auto"/>
                          </w:divBdr>
                          <w:divsChild>
                            <w:div w:id="149174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2084706">
      <w:bodyDiv w:val="1"/>
      <w:marLeft w:val="0"/>
      <w:marRight w:val="0"/>
      <w:marTop w:val="0"/>
      <w:marBottom w:val="0"/>
      <w:divBdr>
        <w:top w:val="none" w:sz="0" w:space="0" w:color="auto"/>
        <w:left w:val="none" w:sz="0" w:space="0" w:color="auto"/>
        <w:bottom w:val="none" w:sz="0" w:space="0" w:color="auto"/>
        <w:right w:val="none" w:sz="0" w:space="0" w:color="auto"/>
      </w:divBdr>
    </w:div>
    <w:div w:id="1579025017">
      <w:bodyDiv w:val="1"/>
      <w:marLeft w:val="0"/>
      <w:marRight w:val="0"/>
      <w:marTop w:val="0"/>
      <w:marBottom w:val="0"/>
      <w:divBdr>
        <w:top w:val="none" w:sz="0" w:space="0" w:color="auto"/>
        <w:left w:val="none" w:sz="0" w:space="0" w:color="auto"/>
        <w:bottom w:val="none" w:sz="0" w:space="0" w:color="auto"/>
        <w:right w:val="none" w:sz="0" w:space="0" w:color="auto"/>
      </w:divBdr>
    </w:div>
    <w:div w:id="1612055856">
      <w:bodyDiv w:val="1"/>
      <w:marLeft w:val="0"/>
      <w:marRight w:val="0"/>
      <w:marTop w:val="0"/>
      <w:marBottom w:val="0"/>
      <w:divBdr>
        <w:top w:val="none" w:sz="0" w:space="0" w:color="auto"/>
        <w:left w:val="none" w:sz="0" w:space="0" w:color="auto"/>
        <w:bottom w:val="none" w:sz="0" w:space="0" w:color="auto"/>
        <w:right w:val="none" w:sz="0" w:space="0" w:color="auto"/>
      </w:divBdr>
    </w:div>
    <w:div w:id="1667200346">
      <w:bodyDiv w:val="1"/>
      <w:marLeft w:val="0"/>
      <w:marRight w:val="0"/>
      <w:marTop w:val="0"/>
      <w:marBottom w:val="0"/>
      <w:divBdr>
        <w:top w:val="none" w:sz="0" w:space="0" w:color="auto"/>
        <w:left w:val="none" w:sz="0" w:space="0" w:color="auto"/>
        <w:bottom w:val="none" w:sz="0" w:space="0" w:color="auto"/>
        <w:right w:val="none" w:sz="0" w:space="0" w:color="auto"/>
      </w:divBdr>
    </w:div>
    <w:div w:id="1822380622">
      <w:bodyDiv w:val="1"/>
      <w:marLeft w:val="0"/>
      <w:marRight w:val="0"/>
      <w:marTop w:val="0"/>
      <w:marBottom w:val="0"/>
      <w:divBdr>
        <w:top w:val="none" w:sz="0" w:space="0" w:color="auto"/>
        <w:left w:val="none" w:sz="0" w:space="0" w:color="auto"/>
        <w:bottom w:val="none" w:sz="0" w:space="0" w:color="auto"/>
        <w:right w:val="none" w:sz="0" w:space="0" w:color="auto"/>
      </w:divBdr>
    </w:div>
    <w:div w:id="1899900092">
      <w:bodyDiv w:val="1"/>
      <w:marLeft w:val="0"/>
      <w:marRight w:val="0"/>
      <w:marTop w:val="0"/>
      <w:marBottom w:val="0"/>
      <w:divBdr>
        <w:top w:val="none" w:sz="0" w:space="0" w:color="auto"/>
        <w:left w:val="none" w:sz="0" w:space="0" w:color="auto"/>
        <w:bottom w:val="none" w:sz="0" w:space="0" w:color="auto"/>
        <w:right w:val="none" w:sz="0" w:space="0" w:color="auto"/>
      </w:divBdr>
      <w:divsChild>
        <w:div w:id="789662041">
          <w:marLeft w:val="0"/>
          <w:marRight w:val="0"/>
          <w:marTop w:val="0"/>
          <w:marBottom w:val="0"/>
          <w:divBdr>
            <w:top w:val="none" w:sz="0" w:space="0" w:color="auto"/>
            <w:left w:val="none" w:sz="0" w:space="0" w:color="auto"/>
            <w:bottom w:val="none" w:sz="0" w:space="0" w:color="auto"/>
            <w:right w:val="none" w:sz="0" w:space="0" w:color="auto"/>
          </w:divBdr>
        </w:div>
        <w:div w:id="1211723171">
          <w:marLeft w:val="0"/>
          <w:marRight w:val="0"/>
          <w:marTop w:val="0"/>
          <w:marBottom w:val="0"/>
          <w:divBdr>
            <w:top w:val="none" w:sz="0" w:space="0" w:color="auto"/>
            <w:left w:val="none" w:sz="0" w:space="0" w:color="auto"/>
            <w:bottom w:val="none" w:sz="0" w:space="0" w:color="auto"/>
            <w:right w:val="none" w:sz="0" w:space="0" w:color="auto"/>
          </w:divBdr>
        </w:div>
      </w:divsChild>
    </w:div>
    <w:div w:id="1913808729">
      <w:bodyDiv w:val="1"/>
      <w:marLeft w:val="0"/>
      <w:marRight w:val="0"/>
      <w:marTop w:val="0"/>
      <w:marBottom w:val="0"/>
      <w:divBdr>
        <w:top w:val="none" w:sz="0" w:space="0" w:color="auto"/>
        <w:left w:val="none" w:sz="0" w:space="0" w:color="auto"/>
        <w:bottom w:val="none" w:sz="0" w:space="0" w:color="auto"/>
        <w:right w:val="none" w:sz="0" w:space="0" w:color="auto"/>
      </w:divBdr>
    </w:div>
    <w:div w:id="1978683945">
      <w:bodyDiv w:val="1"/>
      <w:marLeft w:val="0"/>
      <w:marRight w:val="0"/>
      <w:marTop w:val="0"/>
      <w:marBottom w:val="0"/>
      <w:divBdr>
        <w:top w:val="none" w:sz="0" w:space="0" w:color="auto"/>
        <w:left w:val="none" w:sz="0" w:space="0" w:color="auto"/>
        <w:bottom w:val="none" w:sz="0" w:space="0" w:color="auto"/>
        <w:right w:val="none" w:sz="0" w:space="0" w:color="auto"/>
      </w:divBdr>
    </w:div>
    <w:div w:id="2014801244">
      <w:bodyDiv w:val="1"/>
      <w:marLeft w:val="0"/>
      <w:marRight w:val="0"/>
      <w:marTop w:val="0"/>
      <w:marBottom w:val="0"/>
      <w:divBdr>
        <w:top w:val="none" w:sz="0" w:space="0" w:color="auto"/>
        <w:left w:val="none" w:sz="0" w:space="0" w:color="auto"/>
        <w:bottom w:val="none" w:sz="0" w:space="0" w:color="auto"/>
        <w:right w:val="none" w:sz="0" w:space="0" w:color="auto"/>
      </w:divBdr>
    </w:div>
    <w:div w:id="2021470329">
      <w:bodyDiv w:val="1"/>
      <w:marLeft w:val="0"/>
      <w:marRight w:val="0"/>
      <w:marTop w:val="0"/>
      <w:marBottom w:val="0"/>
      <w:divBdr>
        <w:top w:val="none" w:sz="0" w:space="0" w:color="auto"/>
        <w:left w:val="none" w:sz="0" w:space="0" w:color="auto"/>
        <w:bottom w:val="none" w:sz="0" w:space="0" w:color="auto"/>
        <w:right w:val="none" w:sz="0" w:space="0" w:color="auto"/>
      </w:divBdr>
    </w:div>
    <w:div w:id="2042514545">
      <w:bodyDiv w:val="1"/>
      <w:marLeft w:val="0"/>
      <w:marRight w:val="0"/>
      <w:marTop w:val="0"/>
      <w:marBottom w:val="0"/>
      <w:divBdr>
        <w:top w:val="none" w:sz="0" w:space="0" w:color="auto"/>
        <w:left w:val="none" w:sz="0" w:space="0" w:color="auto"/>
        <w:bottom w:val="none" w:sz="0" w:space="0" w:color="auto"/>
        <w:right w:val="none" w:sz="0" w:space="0" w:color="auto"/>
      </w:divBdr>
      <w:divsChild>
        <w:div w:id="364908056">
          <w:marLeft w:val="0"/>
          <w:marRight w:val="0"/>
          <w:marTop w:val="0"/>
          <w:marBottom w:val="0"/>
          <w:divBdr>
            <w:top w:val="none" w:sz="0" w:space="0" w:color="auto"/>
            <w:left w:val="none" w:sz="0" w:space="0" w:color="auto"/>
            <w:bottom w:val="none" w:sz="0" w:space="0" w:color="auto"/>
            <w:right w:val="none" w:sz="0" w:space="0" w:color="auto"/>
          </w:divBdr>
          <w:divsChild>
            <w:div w:id="1423531001">
              <w:marLeft w:val="0"/>
              <w:marRight w:val="0"/>
              <w:marTop w:val="0"/>
              <w:marBottom w:val="0"/>
              <w:divBdr>
                <w:top w:val="none" w:sz="0" w:space="0" w:color="auto"/>
                <w:left w:val="none" w:sz="0" w:space="0" w:color="auto"/>
                <w:bottom w:val="none" w:sz="0" w:space="0" w:color="auto"/>
                <w:right w:val="none" w:sz="0" w:space="0" w:color="auto"/>
              </w:divBdr>
            </w:div>
          </w:divsChild>
        </w:div>
        <w:div w:id="726610439">
          <w:marLeft w:val="0"/>
          <w:marRight w:val="0"/>
          <w:marTop w:val="0"/>
          <w:marBottom w:val="0"/>
          <w:divBdr>
            <w:top w:val="none" w:sz="0" w:space="0" w:color="auto"/>
            <w:left w:val="none" w:sz="0" w:space="0" w:color="auto"/>
            <w:bottom w:val="none" w:sz="0" w:space="0" w:color="auto"/>
            <w:right w:val="none" w:sz="0" w:space="0" w:color="auto"/>
          </w:divBdr>
          <w:divsChild>
            <w:div w:id="317735915">
              <w:marLeft w:val="0"/>
              <w:marRight w:val="0"/>
              <w:marTop w:val="0"/>
              <w:marBottom w:val="0"/>
              <w:divBdr>
                <w:top w:val="none" w:sz="0" w:space="0" w:color="auto"/>
                <w:left w:val="none" w:sz="0" w:space="0" w:color="auto"/>
                <w:bottom w:val="none" w:sz="0" w:space="0" w:color="auto"/>
                <w:right w:val="none" w:sz="0" w:space="0" w:color="auto"/>
              </w:divBdr>
            </w:div>
          </w:divsChild>
        </w:div>
        <w:div w:id="1086071587">
          <w:marLeft w:val="0"/>
          <w:marRight w:val="0"/>
          <w:marTop w:val="0"/>
          <w:marBottom w:val="0"/>
          <w:divBdr>
            <w:top w:val="none" w:sz="0" w:space="0" w:color="auto"/>
            <w:left w:val="none" w:sz="0" w:space="0" w:color="auto"/>
            <w:bottom w:val="none" w:sz="0" w:space="0" w:color="auto"/>
            <w:right w:val="none" w:sz="0" w:space="0" w:color="auto"/>
          </w:divBdr>
          <w:divsChild>
            <w:div w:id="958877933">
              <w:marLeft w:val="0"/>
              <w:marRight w:val="0"/>
              <w:marTop w:val="0"/>
              <w:marBottom w:val="0"/>
              <w:divBdr>
                <w:top w:val="none" w:sz="0" w:space="0" w:color="auto"/>
                <w:left w:val="none" w:sz="0" w:space="0" w:color="auto"/>
                <w:bottom w:val="none" w:sz="0" w:space="0" w:color="auto"/>
                <w:right w:val="none" w:sz="0" w:space="0" w:color="auto"/>
              </w:divBdr>
            </w:div>
          </w:divsChild>
        </w:div>
        <w:div w:id="1697537837">
          <w:marLeft w:val="0"/>
          <w:marRight w:val="0"/>
          <w:marTop w:val="0"/>
          <w:marBottom w:val="0"/>
          <w:divBdr>
            <w:top w:val="none" w:sz="0" w:space="0" w:color="auto"/>
            <w:left w:val="none" w:sz="0" w:space="0" w:color="auto"/>
            <w:bottom w:val="none" w:sz="0" w:space="0" w:color="auto"/>
            <w:right w:val="none" w:sz="0" w:space="0" w:color="auto"/>
          </w:divBdr>
          <w:divsChild>
            <w:div w:id="1297757924">
              <w:marLeft w:val="0"/>
              <w:marRight w:val="0"/>
              <w:marTop w:val="0"/>
              <w:marBottom w:val="0"/>
              <w:divBdr>
                <w:top w:val="none" w:sz="0" w:space="0" w:color="auto"/>
                <w:left w:val="none" w:sz="0" w:space="0" w:color="auto"/>
                <w:bottom w:val="none" w:sz="0" w:space="0" w:color="auto"/>
                <w:right w:val="none" w:sz="0" w:space="0" w:color="auto"/>
              </w:divBdr>
            </w:div>
          </w:divsChild>
        </w:div>
        <w:div w:id="1794014552">
          <w:marLeft w:val="0"/>
          <w:marRight w:val="0"/>
          <w:marTop w:val="0"/>
          <w:marBottom w:val="0"/>
          <w:divBdr>
            <w:top w:val="none" w:sz="0" w:space="0" w:color="auto"/>
            <w:left w:val="none" w:sz="0" w:space="0" w:color="auto"/>
            <w:bottom w:val="none" w:sz="0" w:space="0" w:color="auto"/>
            <w:right w:val="none" w:sz="0" w:space="0" w:color="auto"/>
          </w:divBdr>
          <w:divsChild>
            <w:div w:id="1803188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46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ichard.webby@stjude.org" TargetMode="External"/><Relationship Id="rId11" Type="http://schemas.microsoft.com/office/2020/10/relationships/intelligence" Target="intelligence2.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059B6F-B5E1-497C-9650-5A9B5D0C6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10</Pages>
  <Words>1799</Words>
  <Characters>10255</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30</CharactersWithSpaces>
  <SharedDoc>false</SharedDoc>
  <HLinks>
    <vt:vector size="6" baseType="variant">
      <vt:variant>
        <vt:i4>3866715</vt:i4>
      </vt:variant>
      <vt:variant>
        <vt:i4>0</vt:i4>
      </vt:variant>
      <vt:variant>
        <vt:i4>0</vt:i4>
      </vt:variant>
      <vt:variant>
        <vt:i4>5</vt:i4>
      </vt:variant>
      <vt:variant>
        <vt:lpwstr>mailto:richard.webby@stjud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es, Jeremy</dc:creator>
  <cp:keywords/>
  <dc:description/>
  <cp:lastModifiedBy>Jones, Jeremy (remote)</cp:lastModifiedBy>
  <cp:revision>184</cp:revision>
  <cp:lastPrinted>2024-12-17T00:33:00Z</cp:lastPrinted>
  <dcterms:created xsi:type="dcterms:W3CDTF">2024-12-19T23:02:00Z</dcterms:created>
  <dcterms:modified xsi:type="dcterms:W3CDTF">2025-01-10T23:55:00Z</dcterms:modified>
</cp:coreProperties>
</file>